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C056A3" w14:textId="77777777" w:rsidR="00845D1F" w:rsidRPr="00092FE3" w:rsidRDefault="00845D1F" w:rsidP="00E36BE6">
      <w:pPr>
        <w:pStyle w:val="Heading1"/>
        <w:jc w:val="both"/>
      </w:pPr>
      <w:r w:rsidRPr="00092FE3">
        <w:t>Appendix</w:t>
      </w:r>
    </w:p>
    <w:p w14:paraId="20A56745" w14:textId="77777777" w:rsidR="00845D1F" w:rsidRDefault="00845D1F" w:rsidP="00E36BE6">
      <w:pPr>
        <w:pStyle w:val="Heading1"/>
        <w:jc w:val="both"/>
      </w:pPr>
    </w:p>
    <w:p w14:paraId="11CA9FC8" w14:textId="44AC284B" w:rsidR="00E84807" w:rsidRPr="00092FE3" w:rsidRDefault="00E84807" w:rsidP="00E36BE6">
      <w:pPr>
        <w:pStyle w:val="Heading2"/>
        <w:jc w:val="both"/>
      </w:pPr>
      <w:r w:rsidRPr="00092FE3">
        <w:t xml:space="preserve">Economic </w:t>
      </w:r>
      <w:r w:rsidR="00845D1F" w:rsidRPr="00092FE3">
        <w:t>Evaluation</w:t>
      </w:r>
    </w:p>
    <w:p w14:paraId="25607534" w14:textId="77777777" w:rsidR="00E84807" w:rsidRPr="00845D1F" w:rsidRDefault="00E84807" w:rsidP="00E36BE6">
      <w:pPr>
        <w:jc w:val="both"/>
      </w:pPr>
    </w:p>
    <w:p w14:paraId="007D128D" w14:textId="77777777" w:rsidR="00E84807" w:rsidRPr="00092FE3" w:rsidRDefault="00E84807" w:rsidP="00E36BE6">
      <w:pPr>
        <w:pStyle w:val="Heading3"/>
        <w:jc w:val="both"/>
      </w:pPr>
      <w:r w:rsidRPr="00092FE3">
        <w:t>Methods</w:t>
      </w:r>
    </w:p>
    <w:p w14:paraId="783FB5A6" w14:textId="77777777" w:rsidR="00467139" w:rsidRDefault="00467139" w:rsidP="00E36BE6">
      <w:pPr>
        <w:jc w:val="both"/>
        <w:rPr>
          <w:b/>
        </w:rPr>
      </w:pPr>
    </w:p>
    <w:p w14:paraId="7703DF70" w14:textId="6279DDD2" w:rsidR="00185D0D" w:rsidRPr="00092FE3" w:rsidRDefault="00467139" w:rsidP="00E36BE6">
      <w:pPr>
        <w:pStyle w:val="Heading4"/>
        <w:jc w:val="both"/>
      </w:pPr>
      <w:r w:rsidRPr="00092FE3">
        <w:t>Perspective</w:t>
      </w:r>
    </w:p>
    <w:p w14:paraId="593D69B6" w14:textId="7D0BD6BE" w:rsidR="00600600" w:rsidRPr="00845D1F" w:rsidRDefault="00E84807" w:rsidP="00E36BE6">
      <w:pPr>
        <w:jc w:val="both"/>
      </w:pPr>
      <w:r w:rsidRPr="00845D1F">
        <w:t xml:space="preserve">The economic evaluation took a </w:t>
      </w:r>
      <w:r w:rsidR="009F18B9" w:rsidRPr="00845D1F">
        <w:t xml:space="preserve">broad </w:t>
      </w:r>
      <w:r w:rsidR="007C0893" w:rsidRPr="00845D1F">
        <w:t>public-sector</w:t>
      </w:r>
      <w:r w:rsidR="009F18B9" w:rsidRPr="00845D1F">
        <w:t xml:space="preserve"> perspective, </w:t>
      </w:r>
      <w:r w:rsidR="007C0893" w:rsidRPr="00845D1F">
        <w:t xml:space="preserve">including hospital services (inpatient, outpatient, accident and emergency), community health services (primary health care and community </w:t>
      </w:r>
      <w:r w:rsidR="00085EBE">
        <w:t xml:space="preserve">mental </w:t>
      </w:r>
      <w:r w:rsidR="007C0893" w:rsidRPr="00845D1F">
        <w:t xml:space="preserve">health services), medication and </w:t>
      </w:r>
      <w:r w:rsidR="00085EBE">
        <w:t xml:space="preserve">Local Authority </w:t>
      </w:r>
      <w:r w:rsidR="007C0893" w:rsidRPr="00845D1F">
        <w:t>accommodation, as well as productivity loss</w:t>
      </w:r>
      <w:r w:rsidR="00085EBE">
        <w:t>es</w:t>
      </w:r>
      <w:r w:rsidR="007C0893" w:rsidRPr="00845D1F">
        <w:t xml:space="preserve"> </w:t>
      </w:r>
      <w:r w:rsidR="000E29BC" w:rsidRPr="00845D1F">
        <w:t>of</w:t>
      </w:r>
      <w:r w:rsidR="007C0893" w:rsidRPr="00845D1F">
        <w:t xml:space="preserve"> parents</w:t>
      </w:r>
      <w:r w:rsidR="00085EBE">
        <w:t xml:space="preserve"> relating to their child</w:t>
      </w:r>
      <w:r w:rsidR="007C0893" w:rsidRPr="00845D1F">
        <w:t>.</w:t>
      </w:r>
    </w:p>
    <w:p w14:paraId="4686D0C9" w14:textId="77777777" w:rsidR="0051668B" w:rsidRPr="00845D1F" w:rsidRDefault="0051668B" w:rsidP="00E36BE6">
      <w:pPr>
        <w:jc w:val="both"/>
      </w:pPr>
    </w:p>
    <w:p w14:paraId="7EBEB40D" w14:textId="77777777" w:rsidR="0051668B" w:rsidRPr="00845D1F" w:rsidRDefault="0051668B" w:rsidP="00E36BE6">
      <w:pPr>
        <w:pStyle w:val="Heading4"/>
        <w:jc w:val="both"/>
      </w:pPr>
      <w:r w:rsidRPr="00845D1F">
        <w:t>Service use and total costs</w:t>
      </w:r>
    </w:p>
    <w:p w14:paraId="68E66371" w14:textId="23E21101" w:rsidR="00D4568A" w:rsidRDefault="009856BB" w:rsidP="00E36BE6">
      <w:pPr>
        <w:jc w:val="both"/>
      </w:pPr>
      <w:r w:rsidRPr="00845D1F">
        <w:t>A brief self-report version of the Child and Adolescent Service Use Schedule (CA-SUS)</w:t>
      </w:r>
      <w:r w:rsidR="003776ED">
        <w:t xml:space="preserve"> </w:t>
      </w:r>
      <w:r w:rsidR="0074070F">
        <w:fldChar w:fldCharType="begin">
          <w:fldData xml:space="preserve">PEVuZE5vdGU+PENpdGU+PEF1dGhvcj5CYXJldHQ8L0F1dGhvcj48WWVhcj4yMDA2PC9ZZWFyPjxS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</w:fldData>
        </w:fldChar>
      </w:r>
      <w:r w:rsidR="003776ED">
        <w:instrText xml:space="preserve"> ADDIN EN.CITE </w:instrText>
      </w:r>
      <w:r w:rsidR="003776ED">
        <w:fldChar w:fldCharType="begin">
          <w:fldData xml:space="preserve">PEVuZE5vdGU+PENpdGU+PEF1dGhvcj5CYXJldHQ8L0F1dGhvcj48WWVhcj4yMDA2PC9ZZWFyPjxS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</w:fldData>
        </w:fldChar>
      </w:r>
      <w:r w:rsidR="003776ED">
        <w:instrText xml:space="preserve"> ADDIN EN.CITE.DATA </w:instrText>
      </w:r>
      <w:r w:rsidR="003776ED">
        <w:fldChar w:fldCharType="end"/>
      </w:r>
      <w:r w:rsidR="0074070F">
        <w:fldChar w:fldCharType="separate"/>
      </w:r>
      <w:r w:rsidR="003776ED">
        <w:rPr>
          <w:noProof/>
        </w:rPr>
        <w:t>(Barett</w:t>
      </w:r>
      <w:r w:rsidR="003776ED" w:rsidRPr="003776ED">
        <w:rPr>
          <w:i/>
          <w:noProof/>
        </w:rPr>
        <w:t xml:space="preserve"> et al.</w:t>
      </w:r>
      <w:r w:rsidR="003776ED">
        <w:rPr>
          <w:noProof/>
        </w:rPr>
        <w:t>, 2006, Byford</w:t>
      </w:r>
      <w:r w:rsidR="003776ED" w:rsidRPr="003776ED">
        <w:rPr>
          <w:i/>
          <w:noProof/>
        </w:rPr>
        <w:t xml:space="preserve"> et al.</w:t>
      </w:r>
      <w:r w:rsidR="003776ED">
        <w:rPr>
          <w:noProof/>
        </w:rPr>
        <w:t>, 1999)</w:t>
      </w:r>
      <w:r w:rsidR="0074070F">
        <w:fldChar w:fldCharType="end"/>
      </w:r>
      <w:r w:rsidRPr="00845D1F">
        <w:t xml:space="preserve"> was used to collect service use data from parents at baseline, 9-, 18- and 30-months follow-up</w:t>
      </w:r>
      <w:r w:rsidR="00FF6193">
        <w:t xml:space="preserve"> and was tested prior to implementation on a sample of families to ensure face validity and adequate coverage</w:t>
      </w:r>
      <w:r w:rsidR="00FF6193" w:rsidRPr="006222DB">
        <w:t>.</w:t>
      </w:r>
      <w:r w:rsidRPr="00845D1F">
        <w:t xml:space="preserve"> </w:t>
      </w:r>
      <w:r w:rsidR="009432F1">
        <w:t xml:space="preserve">The CA-SUS </w:t>
      </w:r>
      <w:r w:rsidR="00D4568A">
        <w:t xml:space="preserve">specifically </w:t>
      </w:r>
      <w:r w:rsidR="009432F1" w:rsidRPr="006222DB">
        <w:t>measure</w:t>
      </w:r>
      <w:r w:rsidR="009432F1">
        <w:t>d</w:t>
      </w:r>
      <w:r w:rsidR="009432F1" w:rsidRPr="006222DB">
        <w:t xml:space="preserve"> </w:t>
      </w:r>
      <w:r w:rsidR="00D4568A">
        <w:t xml:space="preserve">inpatient hospital stays, outpatient or day-patient hospital appointments, visits to accident and emergency, contacts in the community with Child and Adolescent Mental Health Services or a Family Support Worker, appointments with any health professional in general practice (GP, nurse or health visitor), use of </w:t>
      </w:r>
      <w:r w:rsidR="008564B9">
        <w:t xml:space="preserve">certain </w:t>
      </w:r>
      <w:r w:rsidR="00D4568A">
        <w:t xml:space="preserve">medication (methylphenidate, dexamphetamine and </w:t>
      </w:r>
      <w:proofErr w:type="spellStart"/>
      <w:r w:rsidR="00D4568A">
        <w:t>atomexetine</w:t>
      </w:r>
      <w:proofErr w:type="spellEnd"/>
      <w:r w:rsidR="00D4568A">
        <w:t xml:space="preserve">), time spent in Local Authority foster care, respite care or residential care, and time taken off work by parents due to child’s behavioural difficulties or other worries. </w:t>
      </w:r>
    </w:p>
    <w:p w14:paraId="5D8EE35F" w14:textId="77777777" w:rsidR="00D4568A" w:rsidRDefault="00D4568A" w:rsidP="00E36BE6">
      <w:pPr>
        <w:jc w:val="both"/>
      </w:pPr>
    </w:p>
    <w:p w14:paraId="4E705668" w14:textId="62891F18" w:rsidR="00725B5F" w:rsidRDefault="00874398" w:rsidP="00E36BE6">
      <w:pPr>
        <w:jc w:val="both"/>
      </w:pPr>
      <w:r>
        <w:t>A s</w:t>
      </w:r>
      <w:r w:rsidR="00725B5F" w:rsidRPr="00725B5F">
        <w:t>econd, full standa</w:t>
      </w:r>
      <w:r w:rsidR="008C2FCF">
        <w:t>rd interview version of the CA-</w:t>
      </w:r>
      <w:r w:rsidR="00725B5F" w:rsidRPr="00725B5F">
        <w:t xml:space="preserve">SUS </w:t>
      </w:r>
      <w:r>
        <w:t>was also</w:t>
      </w:r>
      <w:r w:rsidR="00725B5F" w:rsidRPr="00725B5F">
        <w:t xml:space="preserve"> used with a random sample of </w:t>
      </w:r>
      <w:r w:rsidR="00260FC9">
        <w:t>48</w:t>
      </w:r>
      <w:r w:rsidR="00725B5F" w:rsidRPr="00725B5F">
        <w:t xml:space="preserve"> parents at </w:t>
      </w:r>
      <w:r>
        <w:t>9-</w:t>
      </w:r>
      <w:r w:rsidR="00725B5F" w:rsidRPr="00725B5F">
        <w:t xml:space="preserve"> and </w:t>
      </w:r>
      <w:r>
        <w:t>18-months follow-up</w:t>
      </w:r>
      <w:r w:rsidR="00725B5F" w:rsidRPr="00725B5F">
        <w:t xml:space="preserve"> i</w:t>
      </w:r>
      <w:r w:rsidR="00A05816">
        <w:t>n order to validate and supple</w:t>
      </w:r>
      <w:r w:rsidR="00725B5F" w:rsidRPr="00725B5F">
        <w:t>ment the briefer self-complete version</w:t>
      </w:r>
      <w:r>
        <w:t xml:space="preserve"> and will form part of a future publication, along with work exploring long</w:t>
      </w:r>
      <w:r w:rsidR="00FB74CF">
        <w:t>er</w:t>
      </w:r>
      <w:r>
        <w:t>-term implications of TCM using decision analytical modelling (see Economic analyses section below)</w:t>
      </w:r>
      <w:r w:rsidR="00725B5F" w:rsidRPr="00725B5F">
        <w:t>.</w:t>
      </w:r>
    </w:p>
    <w:p w14:paraId="34F7C288" w14:textId="77777777" w:rsidR="00085EBE" w:rsidRDefault="00085EBE" w:rsidP="00E36BE6">
      <w:pPr>
        <w:jc w:val="both"/>
      </w:pPr>
    </w:p>
    <w:p w14:paraId="7C0D7384" w14:textId="1A9D696C" w:rsidR="00085EBE" w:rsidRDefault="00085EBE" w:rsidP="00E36BE6">
      <w:pPr>
        <w:jc w:val="both"/>
      </w:pPr>
      <w:r>
        <w:t>Unit costs were for the 2014/15 financial year and costs falling after 12-months were discounted by 3.5%, as recommended by the National Institute for Health and Care Excellence (NICE)</w:t>
      </w:r>
      <w:r w:rsidR="003776ED">
        <w:t xml:space="preserve"> </w:t>
      </w:r>
      <w:r w:rsidR="0091038F">
        <w:fldChar w:fldCharType="begin"/>
      </w:r>
      <w:r w:rsidR="003776ED">
        <w:instrText xml:space="preserve"> ADDIN EN.CITE &lt;EndNote&gt;&lt;Cite&gt;&lt;Author&gt;National Insitute for Health and Clinical Excellence&lt;/Author&gt;&lt;Year&gt;2013&lt;/Year&gt;&lt;RecNum&gt;2534&lt;/RecNum&gt;&lt;DisplayText&gt;(National Insitute for Health and Clinical Excellence, 2013)&lt;/DisplayText&gt;&lt;record&gt;&lt;rec-number&gt;2534&lt;/rec-number&gt;&lt;foreign-keys&gt;&lt;key app="EN" db-id="sfapxdws80trw5ed50d5srp0xav5xd22tar0" timestamp="1513874016"&gt;2534&lt;/key&gt;&lt;/foreign-keys&gt;&lt;ref-type name="Report"&gt;27&lt;/ref-type&gt;&lt;contributors&gt;&lt;authors&gt;&lt;author&gt;National Insitute for Health and Clinical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sidR="0091038F">
        <w:fldChar w:fldCharType="separate"/>
      </w:r>
      <w:r w:rsidR="003776ED">
        <w:rPr>
          <w:noProof/>
        </w:rPr>
        <w:t>(National Insitute for Health and Clinical Excellence, 2013)</w:t>
      </w:r>
      <w:r w:rsidR="0091038F">
        <w:fldChar w:fldCharType="end"/>
      </w:r>
      <w:r w:rsidR="00B82517">
        <w:t>.</w:t>
      </w:r>
    </w:p>
    <w:p w14:paraId="7241E462" w14:textId="77777777" w:rsidR="00085EBE" w:rsidRDefault="00085EBE" w:rsidP="00E36BE6">
      <w:pPr>
        <w:jc w:val="both"/>
      </w:pPr>
    </w:p>
    <w:p w14:paraId="4B9D6DA5" w14:textId="1AE34338" w:rsidR="00085EBE" w:rsidRDefault="00085EBE" w:rsidP="00E36BE6">
      <w:pPr>
        <w:jc w:val="both"/>
      </w:pPr>
      <w:r>
        <w:t xml:space="preserve">The intervention </w:t>
      </w:r>
      <w:r w:rsidR="00B534DB">
        <w:t xml:space="preserve">cost </w:t>
      </w:r>
      <w:r>
        <w:t xml:space="preserve">was </w:t>
      </w:r>
      <w:r w:rsidR="00DE032B">
        <w:t>calculated</w:t>
      </w:r>
      <w:r w:rsidR="00775161" w:rsidRPr="00775161">
        <w:t xml:space="preserve"> using a standard micro-costing (bottom-up) approach</w:t>
      </w:r>
      <w:r w:rsidR="003776ED">
        <w:t xml:space="preserve"> </w:t>
      </w:r>
      <w:bookmarkStart w:id="0" w:name="_GoBack"/>
      <w:bookmarkEnd w:id="0"/>
      <w:r w:rsidR="0074070F">
        <w:fldChar w:fldCharType="begin"/>
      </w:r>
      <w:r w:rsidR="003776ED">
        <w:instrText xml:space="preserve"> ADDIN EN.CITE &lt;EndNote&gt;&lt;Cite&gt;&lt;Author&gt;Netten A.&lt;/Author&gt;&lt;Year&gt;1998&lt;/Year&gt;&lt;RecNum&gt;2535&lt;/RecNum&gt;&lt;DisplayText&gt;(Netten A., 1998)&lt;/DisplayText&gt;&lt;record&gt;&lt;rec-number&gt;2535&lt;/rec-number&gt;&lt;foreign-keys&gt;&lt;key app="EN" db-id="sfapxdws80trw5ed50d5srp0xav5xd22tar0" timestamp="1513874017"&gt;2535&lt;/key&gt;&lt;/foreign-keys&gt;&lt;ref-type name="Book"&gt;6&lt;/ref-type&gt;&lt;contributors&gt;&lt;authors&gt;&lt;author&gt;Netten A., Knight J., Dennett J., Cooley R., Slight A.&lt;/author&gt;&lt;/authors&gt;&lt;/contributors&gt;&lt;titles&gt;&lt;title&gt;A &amp;apos;&amp;apos;Ready Reckoner&amp;apos;&amp;apos; for Staff Costs in the NHS&lt;/title&gt;&lt;/titles&gt;&lt;volume&gt;Volume I, Estimated Costs&lt;/volume&gt;&lt;dates&gt;&lt;year&gt;1998&lt;/year&gt;&lt;/dates&gt;&lt;pub-location&gt;PSSRU, University of Kent, Canterbury, Kent&lt;/pub-location&gt;&lt;isbn&gt;1-902671-06-6&lt;/isbn&gt;&lt;urls&gt;&lt;/urls&gt;&lt;/record&gt;&lt;/Cite&gt;&lt;/EndNote&gt;</w:instrText>
      </w:r>
      <w:r w:rsidR="0074070F">
        <w:fldChar w:fldCharType="separate"/>
      </w:r>
      <w:r w:rsidR="003776ED">
        <w:rPr>
          <w:noProof/>
        </w:rPr>
        <w:t>(Netten A., 1998)</w:t>
      </w:r>
      <w:r w:rsidR="0074070F">
        <w:fldChar w:fldCharType="end"/>
      </w:r>
      <w:r w:rsidR="00775161" w:rsidRPr="00775161">
        <w:t xml:space="preserve">, and </w:t>
      </w:r>
      <w:r w:rsidR="00DE032B">
        <w:t>was</w:t>
      </w:r>
      <w:r w:rsidR="00775161" w:rsidRPr="00775161">
        <w:t xml:space="preserve"> based on </w:t>
      </w:r>
      <w:r w:rsidR="00D57D2D">
        <w:t>the costs of training the Incredible Years group leaders and costs of training and supervision of teachers receiving TCM</w:t>
      </w:r>
      <w:r w:rsidR="00265D72">
        <w:t>.</w:t>
      </w:r>
      <w:r w:rsidR="00D57D2D">
        <w:t xml:space="preserve"> </w:t>
      </w:r>
      <w:r w:rsidR="00FB3048">
        <w:t xml:space="preserve">The </w:t>
      </w:r>
      <w:r w:rsidR="00274849">
        <w:t xml:space="preserve">allocation of intervention </w:t>
      </w:r>
      <w:r w:rsidR="00FB3048">
        <w:t>cost</w:t>
      </w:r>
      <w:r w:rsidR="00274849">
        <w:t>s</w:t>
      </w:r>
      <w:r w:rsidR="00FB3048">
        <w:t xml:space="preserve"> </w:t>
      </w:r>
      <w:r w:rsidR="00274849">
        <w:t>to individual pupils assumed a</w:t>
      </w:r>
      <w:r w:rsidR="00455270">
        <w:t>verage</w:t>
      </w:r>
      <w:r w:rsidR="00FB3048">
        <w:t xml:space="preserve"> class size of 30 </w:t>
      </w:r>
      <w:r w:rsidR="00E27A37">
        <w:t>students,</w:t>
      </w:r>
      <w:r w:rsidR="00FB3048">
        <w:t xml:space="preserve"> and teachers stay</w:t>
      </w:r>
      <w:r w:rsidR="00274849">
        <w:t>ing</w:t>
      </w:r>
      <w:r w:rsidR="00FB3048">
        <w:t xml:space="preserve"> in the workforce for 5 years,</w:t>
      </w:r>
      <w:r w:rsidR="00D57D2D">
        <w:t xml:space="preserve"> as per </w:t>
      </w:r>
      <w:r w:rsidR="00FB3048">
        <w:t>published reports</w:t>
      </w:r>
      <w:r w:rsidR="00132C0B">
        <w:t xml:space="preserve"> of trends in teaching</w:t>
      </w:r>
      <w:r w:rsidR="003776ED">
        <w:t xml:space="preserve"> </w:t>
      </w:r>
      <w:r w:rsidR="00132C0B">
        <w:fldChar w:fldCharType="begin"/>
      </w:r>
      <w:r w:rsidR="003776ED">
        <w:instrText xml:space="preserve"> ADDIN EN.CITE &lt;EndNote&gt;&lt;Cite&gt;&lt;Author&gt;Barmby&lt;/Author&gt;&lt;Year&gt;2006&lt;/Year&gt;&lt;RecNum&gt;2536&lt;/RecNum&gt;&lt;DisplayText&gt;(Barmby, 2006)&lt;/DisplayText&gt;&lt;record&gt;&lt;rec-number&gt;2536&lt;/rec-number&gt;&lt;foreign-keys&gt;&lt;key app="EN" db-id="sfapxdws80trw5ed50d5srp0xav5xd22tar0" timestamp="1513874018"&gt;2536&lt;/key&gt;&lt;/foreign-keys&gt;&lt;ref-type name="Journal Article"&gt;17&lt;/ref-type&gt;&lt;contributors&gt;&lt;authors&gt;&lt;author&gt;Barmby, P.&lt;/author&gt;&lt;/authors&gt;&lt;/contributors&gt;&lt;titles&gt;&lt;title&gt;Improving teacher recruitment and retention: the importance of workload and pupil behaviour&lt;/title&gt;&lt;secondary-title&gt;Educational Research&lt;/secondary-title&gt;&lt;/titles&gt;&lt;periodical&gt;&lt;full-title&gt;Educational Research&lt;/full-title&gt;&lt;abbr-1&gt;Educ Res&lt;/abbr-1&gt;&lt;/periodical&gt;&lt;pages&gt;247-265&lt;/pages&gt;&lt;volume&gt;48&lt;/volume&gt;&lt;number&gt;3&lt;/number&gt;&lt;dates&gt;&lt;year&gt;2006&lt;/year&gt;&lt;/dates&gt;&lt;urls&gt;&lt;/urls&gt;&lt;/record&gt;&lt;/Cite&gt;&lt;/EndNote&gt;</w:instrText>
      </w:r>
      <w:r w:rsidR="00132C0B">
        <w:fldChar w:fldCharType="separate"/>
      </w:r>
      <w:r w:rsidR="003776ED">
        <w:rPr>
          <w:noProof/>
        </w:rPr>
        <w:t>(Barmby, 2006)</w:t>
      </w:r>
      <w:r w:rsidR="00132C0B">
        <w:fldChar w:fldCharType="end"/>
      </w:r>
      <w:r w:rsidR="00D57D2D">
        <w:t>.</w:t>
      </w:r>
    </w:p>
    <w:p w14:paraId="64E37724" w14:textId="77777777" w:rsidR="00085EBE" w:rsidRDefault="00085EBE" w:rsidP="00E36BE6">
      <w:pPr>
        <w:jc w:val="both"/>
      </w:pPr>
    </w:p>
    <w:p w14:paraId="6297C829" w14:textId="6C628536" w:rsidR="00113826" w:rsidRPr="00845D1F" w:rsidRDefault="00BC0F2E" w:rsidP="00E36BE6">
      <w:pPr>
        <w:jc w:val="both"/>
      </w:pPr>
      <w:r w:rsidRPr="00845D1F">
        <w:t xml:space="preserve">A </w:t>
      </w:r>
      <w:r w:rsidR="001E7F66" w:rsidRPr="00845D1F">
        <w:t xml:space="preserve">nationally applicable </w:t>
      </w:r>
      <w:r w:rsidRPr="00845D1F">
        <w:t xml:space="preserve">unit cost was applied to </w:t>
      </w:r>
      <w:r w:rsidR="00085EBE">
        <w:t xml:space="preserve">all other </w:t>
      </w:r>
      <w:r w:rsidRPr="00845D1F">
        <w:t>item</w:t>
      </w:r>
      <w:r w:rsidR="00085EBE">
        <w:t>s</w:t>
      </w:r>
      <w:r w:rsidRPr="00845D1F">
        <w:t xml:space="preserve"> of service use reported to calculate the total cost for each participant for the duration of the trial. </w:t>
      </w:r>
      <w:r w:rsidR="00685F3C" w:rsidRPr="00845D1F">
        <w:t xml:space="preserve">Costs for NHS hospital contacts were sourced from NHS reference costs </w:t>
      </w:r>
      <w:r w:rsidR="001E7F66" w:rsidRPr="00845D1F">
        <w:t>2014-15</w:t>
      </w:r>
      <w:r w:rsidR="003776ED">
        <w:t xml:space="preserve"> </w:t>
      </w:r>
      <w:r w:rsidR="00EE7E1A">
        <w:fldChar w:fldCharType="begin"/>
      </w:r>
      <w:r w:rsidR="003776ED">
        <w:instrText xml:space="preserve"> ADDIN EN.CITE &lt;EndNote&gt;&lt;Cite&gt;&lt;Author&gt;(DH)&lt;/Author&gt;&lt;Year&gt;2015&lt;/Year&gt;&lt;RecNum&gt;2537&lt;/RecNum&gt;&lt;DisplayText&gt;((DH), 2015)&lt;/DisplayText&gt;&lt;record&gt;&lt;rec-number&gt;2537&lt;/rec-number&gt;&lt;foreign-keys&gt;&lt;key app="EN" db-id="sfapxdws80trw5ed50d5srp0xav5xd22tar0" timestamp="1513874018"&gt;2537&lt;/key&gt;&lt;/foreign-keys&gt;&lt;ref-type name="Report"&gt;27&lt;/ref-type&gt;&lt;contributors&gt;&lt;authors&gt;&lt;author&gt;Department of Health (DH)&lt;/author&gt;&lt;/authors&gt;&lt;/contributors&gt;&lt;titles&gt;&lt;title&gt;NHS Reference Costs 2014–15&lt;/title&gt;&lt;/titles&gt;&lt;dates&gt;&lt;year&gt;2015&lt;/year&gt;&lt;/dates&gt;&lt;pub-location&gt;London DH&lt;/pub-location&gt;&lt;urls&gt;&lt;/urls&gt;&lt;/record&gt;&lt;/Cite&gt;&lt;/EndNote&gt;</w:instrText>
      </w:r>
      <w:r w:rsidR="00EE7E1A">
        <w:fldChar w:fldCharType="separate"/>
      </w:r>
      <w:r w:rsidR="003776ED">
        <w:rPr>
          <w:noProof/>
        </w:rPr>
        <w:t>((DH), 2015)</w:t>
      </w:r>
      <w:r w:rsidR="00EE7E1A">
        <w:fldChar w:fldCharType="end"/>
      </w:r>
      <w:r w:rsidR="001E7F66" w:rsidRPr="00845D1F">
        <w:t xml:space="preserve">. Costs contained in the </w:t>
      </w:r>
      <w:r w:rsidR="001E7F66" w:rsidRPr="00845D1F">
        <w:lastRenderedPageBreak/>
        <w:t xml:space="preserve">annual unit costs of health and social care publication were </w:t>
      </w:r>
      <w:r w:rsidR="00085EBE">
        <w:t xml:space="preserve">applied </w:t>
      </w:r>
      <w:r w:rsidR="001E7F66" w:rsidRPr="00845D1F">
        <w:t xml:space="preserve">to community-based health and </w:t>
      </w:r>
      <w:r w:rsidR="00085EBE">
        <w:t xml:space="preserve">local authority </w:t>
      </w:r>
      <w:r w:rsidR="001E7F66" w:rsidRPr="00845D1F">
        <w:t>accommodation services</w:t>
      </w:r>
      <w:r w:rsidR="003776ED">
        <w:t xml:space="preserve"> </w:t>
      </w:r>
      <w:r w:rsidR="002878E4">
        <w:fldChar w:fldCharType="begin"/>
      </w:r>
      <w:r w:rsidR="003776ED">
        <w:instrText xml:space="preserve"> ADDIN EN.CITE &lt;EndNote&gt;&lt;Cite&gt;&lt;Author&gt;Curtis&lt;/Author&gt;&lt;Year&gt;2015&lt;/Year&gt;&lt;RecNum&gt;2538&lt;/RecNum&gt;&lt;DisplayText&gt;(Curtis, 2015)&lt;/DisplayText&gt;&lt;record&gt;&lt;rec-number&gt;2538&lt;/rec-number&gt;&lt;foreign-keys&gt;&lt;key app="EN" db-id="sfapxdws80trw5ed50d5srp0xav5xd22tar0" timestamp="1513874019"&gt;2538&lt;/key&gt;&lt;/foreign-keys&gt;&lt;ref-type name="Report"&gt;27&lt;/ref-type&gt;&lt;contributors&gt;&lt;authors&gt;&lt;author&gt;Curtis, Leslie&lt;/author&gt;&lt;/authors&gt;&lt;/contributors&gt;&lt;titles&gt;&lt;title&gt;Unit Costs of Health and Social Care&lt;/title&gt;&lt;/titles&gt;&lt;dates&gt;&lt;year&gt;2015&lt;/year&gt;&lt;/dates&gt;&lt;pub-location&gt;Canterbury: PSSRU&lt;/pub-location&gt;&lt;urls&gt;&lt;/urls&gt;&lt;/record&gt;&lt;/Cite&gt;&lt;/EndNote&gt;</w:instrText>
      </w:r>
      <w:r w:rsidR="002878E4">
        <w:fldChar w:fldCharType="separate"/>
      </w:r>
      <w:r w:rsidR="003776ED">
        <w:rPr>
          <w:noProof/>
        </w:rPr>
        <w:t>(Curtis, 2015)</w:t>
      </w:r>
      <w:r w:rsidR="002878E4">
        <w:fldChar w:fldCharType="end"/>
      </w:r>
      <w:r w:rsidR="001E7F66" w:rsidRPr="00845D1F">
        <w:t>. The cost of medications was</w:t>
      </w:r>
      <w:r w:rsidR="00685F3C" w:rsidRPr="00845D1F">
        <w:t xml:space="preserve"> based on averages </w:t>
      </w:r>
      <w:r w:rsidR="001E7F66" w:rsidRPr="00845D1F">
        <w:t>listed in the</w:t>
      </w:r>
      <w:r w:rsidR="00685F3C" w:rsidRPr="00845D1F">
        <w:t xml:space="preserve"> British National Formulary</w:t>
      </w:r>
      <w:r w:rsidR="003776ED">
        <w:t xml:space="preserve"> </w:t>
      </w:r>
      <w:r w:rsidR="006804A4">
        <w:fldChar w:fldCharType="begin"/>
      </w:r>
      <w:r w:rsidR="003776ED">
        <w:instrText xml:space="preserve"> ADDIN EN.CITE &lt;EndNote&gt;&lt;Cite&gt;&lt;Author&gt;Royal Pharmaceutical Society of Great Britain&lt;/Author&gt;&lt;Year&gt;2016&lt;/Year&gt;&lt;RecNum&gt;2539&lt;/RecNum&gt;&lt;DisplayText&gt;(Royal Pharmaceutical Society of Great Britain, 2016)&lt;/DisplayText&gt;&lt;record&gt;&lt;rec-number&gt;2539&lt;/rec-number&gt;&lt;foreign-keys&gt;&lt;key app="EN" db-id="sfapxdws80trw5ed50d5srp0xav5xd22tar0" timestamp="1513874020"&gt;2539&lt;/key&gt;&lt;/foreign-keys&gt;&lt;ref-type name="Web Page"&gt;12&lt;/ref-type&gt;&lt;contributors&gt;&lt;authors&gt;&lt;author&gt;Royal Pharmaceutical Society of Great Britain,&lt;/author&gt;&lt;/authors&gt;&lt;/contributors&gt;&lt;titles&gt;&lt;title&gt;British National Formulary&lt;/title&gt;&lt;/titles&gt;&lt;dates&gt;&lt;year&gt;2016&lt;/year&gt;&lt;/dates&gt;&lt;publisher&gt;BMJ Group and RPS Publishing&lt;/publisher&gt;&lt;urls&gt;&lt;related-urls&gt;&lt;url&gt;https://www.medicinescomplete.com/mc/bnf/current/&lt;/url&gt;&lt;/related-urls&gt;&lt;/urls&gt;&lt;/record&gt;&lt;/Cite&gt;&lt;/EndNote&gt;</w:instrText>
      </w:r>
      <w:r w:rsidR="006804A4">
        <w:fldChar w:fldCharType="separate"/>
      </w:r>
      <w:r w:rsidR="003776ED">
        <w:rPr>
          <w:noProof/>
        </w:rPr>
        <w:t>(Royal Pharmaceutical Society of Great Britain, 2016)</w:t>
      </w:r>
      <w:r w:rsidR="006804A4">
        <w:fldChar w:fldCharType="end"/>
      </w:r>
      <w:r w:rsidR="001E7F66" w:rsidRPr="00845D1F">
        <w:t xml:space="preserve">. </w:t>
      </w:r>
      <w:r w:rsidR="00085EBE">
        <w:t>P</w:t>
      </w:r>
      <w:r w:rsidR="00C214E6" w:rsidRPr="00845D1F">
        <w:t>roductivity loss</w:t>
      </w:r>
      <w:r w:rsidR="00085EBE">
        <w:t>es were valued</w:t>
      </w:r>
      <w:r w:rsidR="00C214E6" w:rsidRPr="00845D1F">
        <w:t xml:space="preserve"> </w:t>
      </w:r>
      <w:r w:rsidR="00085EBE">
        <w:t xml:space="preserve">using </w:t>
      </w:r>
      <w:r w:rsidR="00C214E6" w:rsidRPr="00845D1F">
        <w:t>workers’ median gross earnings as listed in the ONS Annual Survey of Hours and Earnings</w:t>
      </w:r>
      <w:r w:rsidR="003776ED">
        <w:t xml:space="preserve"> </w:t>
      </w:r>
      <w:r w:rsidR="00CE238E">
        <w:fldChar w:fldCharType="begin"/>
      </w:r>
      <w:r w:rsidR="003776ED">
        <w:instrText xml:space="preserve"> ADDIN EN.CITE &lt;EndNote&gt;&lt;Cite&gt;&lt;Author&gt;Office for National Statistics&lt;/Author&gt;&lt;Year&gt;2015&lt;/Year&gt;&lt;RecNum&gt;2540&lt;/RecNum&gt;&lt;DisplayText&gt;(Office for National Statistics, 2015)&lt;/DisplayText&gt;&lt;record&gt;&lt;rec-number&gt;2540&lt;/rec-number&gt;&lt;foreign-keys&gt;&lt;key app="EN" db-id="sfapxdws80trw5ed50d5srp0xav5xd22tar0" timestamp="1513874021"&gt;2540&lt;/key&gt;&lt;/foreign-keys&gt;&lt;ref-type name="Report"&gt;27&lt;/ref-type&gt;&lt;contributors&gt;&lt;authors&gt;&lt;author&gt;Office for National Statistics,&lt;/author&gt;&lt;/authors&gt;&lt;/contributors&gt;&lt;titles&gt;&lt;title&gt;Annual Survey of Hours and Earnings: 2015&lt;/title&gt;&lt;/titles&gt;&lt;dates&gt;&lt;year&gt;2015&lt;/year&gt;&lt;/dates&gt;&lt;urls&gt;&lt;/urls&gt;&lt;/record&gt;&lt;/Cite&gt;&lt;/EndNote&gt;</w:instrText>
      </w:r>
      <w:r w:rsidR="00CE238E">
        <w:fldChar w:fldCharType="separate"/>
      </w:r>
      <w:r w:rsidR="003776ED">
        <w:rPr>
          <w:noProof/>
        </w:rPr>
        <w:t>(Office for National Statistics, 2015)</w:t>
      </w:r>
      <w:r w:rsidR="00CE238E">
        <w:fldChar w:fldCharType="end"/>
      </w:r>
      <w:r w:rsidR="00C214E6" w:rsidRPr="00845D1F">
        <w:t xml:space="preserve">. A summary of unit costs applied is listed in </w:t>
      </w:r>
      <w:r w:rsidR="00C214E6" w:rsidRPr="00845D1F">
        <w:fldChar w:fldCharType="begin"/>
      </w:r>
      <w:r w:rsidR="00C214E6" w:rsidRPr="00845D1F">
        <w:instrText xml:space="preserve"> REF _Ref486658597 \h </w:instrText>
      </w:r>
      <w:r w:rsidR="00845D1F" w:rsidRPr="00845D1F">
        <w:instrText xml:space="preserve"> \* MERGEFORMAT </w:instrText>
      </w:r>
      <w:r w:rsidR="00C214E6" w:rsidRPr="00845D1F">
        <w:fldChar w:fldCharType="separate"/>
      </w:r>
      <w:r w:rsidR="00C214E6" w:rsidRPr="00845D1F">
        <w:t>Table 1</w:t>
      </w:r>
      <w:r w:rsidR="00C214E6" w:rsidRPr="00845D1F">
        <w:fldChar w:fldCharType="end"/>
      </w:r>
      <w:r w:rsidR="00C214E6" w:rsidRPr="00845D1F">
        <w:t>.</w:t>
      </w:r>
      <w:bookmarkStart w:id="1" w:name="_Ref486658597"/>
    </w:p>
    <w:p w14:paraId="4506A14F" w14:textId="77777777" w:rsidR="00113826" w:rsidRPr="00845D1F" w:rsidRDefault="00113826" w:rsidP="00E36BE6">
      <w:pPr>
        <w:jc w:val="both"/>
      </w:pPr>
    </w:p>
    <w:p w14:paraId="20B86244" w14:textId="69F2D0C3" w:rsidR="00892431" w:rsidRPr="00092FE3" w:rsidRDefault="00085EBE" w:rsidP="00E36BE6">
      <w:pPr>
        <w:pStyle w:val="Heading4"/>
        <w:jc w:val="both"/>
      </w:pPr>
      <w:r w:rsidRPr="00092FE3">
        <w:rPr>
          <w:rStyle w:val="Heading4Char"/>
          <w:b/>
        </w:rPr>
        <w:t>Economic</w:t>
      </w:r>
      <w:r w:rsidR="00892431" w:rsidRPr="00092FE3">
        <w:rPr>
          <w:rStyle w:val="Heading4Char"/>
          <w:b/>
        </w:rPr>
        <w:t xml:space="preserve"> </w:t>
      </w:r>
      <w:r w:rsidR="00481A7C" w:rsidRPr="00092FE3">
        <w:rPr>
          <w:rStyle w:val="Heading4Char"/>
          <w:b/>
        </w:rPr>
        <w:t>analyses</w:t>
      </w:r>
    </w:p>
    <w:p w14:paraId="60E0A80D" w14:textId="1FDFC099" w:rsidR="00CC430F" w:rsidRDefault="008B1302" w:rsidP="00E36BE6">
      <w:pPr>
        <w:jc w:val="both"/>
      </w:pPr>
      <w:r>
        <w:t xml:space="preserve">Economic analyses explored three scenarios as per the analysis of clinical data. The primary analysis (CC1) was based on complete cases and partially adjusted for pre-specified potential confounders </w:t>
      </w:r>
      <w:r w:rsidR="00CC430F">
        <w:t>(</w:t>
      </w:r>
      <w:r w:rsidR="00CC430F" w:rsidRPr="00673351">
        <w:t>cohort, child gender</w:t>
      </w:r>
      <w:r w:rsidR="00CC430F">
        <w:t>,</w:t>
      </w:r>
      <w:r w:rsidR="00CC430F" w:rsidRPr="00673351">
        <w:t xml:space="preserve"> </w:t>
      </w:r>
      <w:r w:rsidR="00CC430F">
        <w:t xml:space="preserve">and </w:t>
      </w:r>
      <w:r w:rsidR="00CC430F" w:rsidRPr="00673351">
        <w:t>the three school/class level factors used to balance</w:t>
      </w:r>
      <w:r w:rsidR="00CC5593">
        <w:t xml:space="preserve"> randomisation</w:t>
      </w:r>
      <w:r w:rsidR="00CC430F">
        <w:t>)</w:t>
      </w:r>
      <w:r w:rsidR="00CC430F" w:rsidRPr="00673351">
        <w:t xml:space="preserve"> </w:t>
      </w:r>
      <w:r w:rsidRPr="00845D1F">
        <w:t>and for</w:t>
      </w:r>
      <w:r w:rsidRPr="00845D1F">
        <w:rPr>
          <w:color w:val="000000"/>
        </w:rPr>
        <w:t xml:space="preserve"> baseline costs and outcomes, as appropriate.</w:t>
      </w:r>
      <w:r>
        <w:rPr>
          <w:color w:val="000000"/>
        </w:rPr>
        <w:t xml:space="preserve"> In addition, fully adjusted sensitivity analyses </w:t>
      </w:r>
      <w:r w:rsidR="00CC430F">
        <w:rPr>
          <w:color w:val="000000"/>
        </w:rPr>
        <w:t xml:space="preserve">(same confounders as CC1 plus </w:t>
      </w:r>
      <w:r w:rsidR="00CC430F" w:rsidRPr="00673351">
        <w:t>index of multiple deprivation score based on child’s address, number of children living in the household and whether the child’s household was rented</w:t>
      </w:r>
      <w:r w:rsidR="00CC430F">
        <w:t xml:space="preserve">) </w:t>
      </w:r>
      <w:r>
        <w:rPr>
          <w:color w:val="000000"/>
        </w:rPr>
        <w:t xml:space="preserve">were conducted for complete cases (CC2) </w:t>
      </w:r>
      <w:r w:rsidR="00CC430F">
        <w:rPr>
          <w:color w:val="000000"/>
        </w:rPr>
        <w:t>and 50</w:t>
      </w:r>
      <w:r w:rsidR="00CC430F" w:rsidRPr="00673351">
        <w:t xml:space="preserve"> multiply imputed datasets</w:t>
      </w:r>
      <w:r w:rsidR="00CC430F">
        <w:t xml:space="preserve"> (MI)</w:t>
      </w:r>
      <w:r w:rsidR="00CC430F" w:rsidRPr="00673351">
        <w:t xml:space="preserve"> using the chained equations approach.</w:t>
      </w:r>
    </w:p>
    <w:p w14:paraId="731CC6DD" w14:textId="77777777" w:rsidR="00894EB2" w:rsidRDefault="00894EB2" w:rsidP="00E36BE6">
      <w:pPr>
        <w:jc w:val="both"/>
      </w:pPr>
    </w:p>
    <w:p w14:paraId="7C046D1C" w14:textId="5D351650" w:rsidR="00E67E4C" w:rsidRDefault="002F1302" w:rsidP="00E36BE6">
      <w:pPr>
        <w:jc w:val="both"/>
      </w:pPr>
      <w:r w:rsidRPr="00845D1F">
        <w:t xml:space="preserve">Differences in service use between trial arms at 30-months follow-up </w:t>
      </w:r>
      <w:r w:rsidR="008564B9">
        <w:t>were</w:t>
      </w:r>
      <w:r w:rsidRPr="00845D1F">
        <w:t xml:space="preserve"> compared descriptivel</w:t>
      </w:r>
      <w:r w:rsidR="008E3234">
        <w:t xml:space="preserve">y. </w:t>
      </w:r>
      <w:r w:rsidR="00E67E4C" w:rsidRPr="00E1329C">
        <w:t xml:space="preserve">Despite the often skewed nature of costs, </w:t>
      </w:r>
      <w:r w:rsidR="00C02624" w:rsidRPr="009A429C">
        <w:t xml:space="preserve">analyses </w:t>
      </w:r>
      <w:r w:rsidR="00C02624">
        <w:t>compare</w:t>
      </w:r>
      <w:r w:rsidR="008564B9">
        <w:t>d</w:t>
      </w:r>
      <w:r w:rsidR="00C02624">
        <w:t xml:space="preserve"> mean costs between </w:t>
      </w:r>
      <w:r w:rsidR="00C02624" w:rsidRPr="009A429C">
        <w:t xml:space="preserve">groups using </w:t>
      </w:r>
      <w:r w:rsidR="00C02624">
        <w:t>standard parametric tests and assess</w:t>
      </w:r>
      <w:r w:rsidR="008564B9">
        <w:t>ed the</w:t>
      </w:r>
      <w:r w:rsidR="00E67E4C" w:rsidRPr="00E1329C">
        <w:t xml:space="preserve"> robustness of res</w:t>
      </w:r>
      <w:r w:rsidR="00120916">
        <w:t xml:space="preserve">ults </w:t>
      </w:r>
      <w:r w:rsidR="00C02624" w:rsidRPr="009A429C">
        <w:t>using bias-corrected accelerated non-parametri</w:t>
      </w:r>
      <w:r w:rsidR="00C02624">
        <w:t>c bootstrapping.</w:t>
      </w:r>
      <w:r w:rsidR="00E67E4C" w:rsidRPr="00E1329C">
        <w:t xml:space="preserve"> Th</w:t>
      </w:r>
      <w:r w:rsidR="00C02624">
        <w:t>is</w:t>
      </w:r>
      <w:r w:rsidR="00E67E4C" w:rsidRPr="00E1329C">
        <w:t xml:space="preserve"> approach</w:t>
      </w:r>
      <w:r w:rsidR="00C02624">
        <w:t xml:space="preserve"> allows</w:t>
      </w:r>
      <w:r w:rsidR="00C02624" w:rsidRPr="00E1329C">
        <w:t xml:space="preserve"> inferences </w:t>
      </w:r>
      <w:r w:rsidR="00C02624">
        <w:t xml:space="preserve">to be made </w:t>
      </w:r>
      <w:r w:rsidR="00C02624" w:rsidRPr="00E1329C">
        <w:t>about the arithmetic mean</w:t>
      </w:r>
      <w:r w:rsidR="00E67E4C" w:rsidRPr="00E1329C">
        <w:t xml:space="preserve"> as opposed to logarithmic transfor</w:t>
      </w:r>
      <w:r w:rsidR="00C02624">
        <w:t xml:space="preserve">mation or non-parametric tests and </w:t>
      </w:r>
      <w:r w:rsidR="00E67E4C" w:rsidRPr="00E1329C">
        <w:t>is more m</w:t>
      </w:r>
      <w:r w:rsidR="00E67E4C">
        <w:t>eaningful from a budgetary per</w:t>
      </w:r>
      <w:r w:rsidR="00120916">
        <w:t>spective</w:t>
      </w:r>
      <w:r w:rsidR="00E67E4C" w:rsidRPr="00E1329C">
        <w:t>.</w:t>
      </w:r>
    </w:p>
    <w:p w14:paraId="301E59EE" w14:textId="77777777" w:rsidR="00481A7C" w:rsidRDefault="00481A7C" w:rsidP="00E36BE6">
      <w:pPr>
        <w:jc w:val="both"/>
      </w:pPr>
    </w:p>
    <w:p w14:paraId="37E2F4F7" w14:textId="1A418424" w:rsidR="00113826" w:rsidRDefault="00481A7C" w:rsidP="00E36BE6">
      <w:pPr>
        <w:jc w:val="both"/>
      </w:pPr>
      <w:r>
        <w:t xml:space="preserve">Cost-effectiveness was explored in terms of the SDQ Total Difficulties score. </w:t>
      </w:r>
      <w:r w:rsidR="00DF642F" w:rsidRPr="00845D1F">
        <w:t xml:space="preserve">The incremental cost effectiveness ratio (ICER) </w:t>
      </w:r>
      <w:r>
        <w:t xml:space="preserve">was </w:t>
      </w:r>
      <w:r w:rsidR="00DF642F" w:rsidRPr="00845D1F">
        <w:t xml:space="preserve">calculated based on parameter </w:t>
      </w:r>
      <w:r w:rsidR="00193034" w:rsidRPr="00845D1F">
        <w:t>estimates from bivariate random-</w:t>
      </w:r>
      <w:r w:rsidR="00DF642F" w:rsidRPr="00845D1F">
        <w:t>effects linear regression models that model the costs and SDQ outcomes simultaneously, taking account of the hierarchical structure of the data in cluster randomised trials</w:t>
      </w:r>
      <w:r w:rsidR="00F24F6C" w:rsidRPr="00845D1F">
        <w:t>.</w:t>
      </w:r>
      <w:r w:rsidR="00DF642F" w:rsidRPr="00845D1F">
        <w:t xml:space="preserve"> The parameters from the bivariate model </w:t>
      </w:r>
      <w:r>
        <w:t xml:space="preserve">were </w:t>
      </w:r>
      <w:r w:rsidR="00351E0A" w:rsidRPr="00845D1F">
        <w:t>used</w:t>
      </w:r>
      <w:r w:rsidR="00DF642F" w:rsidRPr="00845D1F">
        <w:t xml:space="preserve"> to construct the cost-effectiveness acceptability curve (CEAC) </w:t>
      </w:r>
      <w:r w:rsidR="006E60E1" w:rsidRPr="00845D1F">
        <w:t>to show</w:t>
      </w:r>
      <w:r w:rsidR="00DF642F" w:rsidRPr="00845D1F">
        <w:t xml:space="preserve"> the probability of the intervention being cost-effective for a range of possible values of willingness</w:t>
      </w:r>
      <w:r w:rsidR="00AF16DC" w:rsidRPr="00845D1F">
        <w:t xml:space="preserve"> to pay per unit improvement in the SDQ.</w:t>
      </w:r>
    </w:p>
    <w:p w14:paraId="5E770F2D" w14:textId="77777777" w:rsidR="0074630E" w:rsidRDefault="0074630E" w:rsidP="00E36BE6">
      <w:pPr>
        <w:jc w:val="both"/>
      </w:pPr>
    </w:p>
    <w:p w14:paraId="469DD894" w14:textId="5ED045ED" w:rsidR="00725B5F" w:rsidRDefault="0074630E" w:rsidP="00E36BE6">
      <w:pPr>
        <w:jc w:val="both"/>
      </w:pPr>
      <w:r>
        <w:t>D</w:t>
      </w:r>
      <w:r w:rsidR="00F37E4A" w:rsidRPr="009A429C">
        <w:t xml:space="preserve">ata from the </w:t>
      </w:r>
      <w:r>
        <w:t>trial</w:t>
      </w:r>
      <w:r w:rsidR="00F37E4A" w:rsidRPr="009A429C">
        <w:t xml:space="preserve"> will be supplemented with data from the literature to extrapola</w:t>
      </w:r>
      <w:r>
        <w:t xml:space="preserve">te beyond the length of the trial using </w:t>
      </w:r>
      <w:r w:rsidRPr="009A429C">
        <w:t>decision analytic modelling techniques</w:t>
      </w:r>
      <w:r>
        <w:t xml:space="preserve"> to </w:t>
      </w:r>
      <w:r w:rsidRPr="00914DC2">
        <w:t xml:space="preserve">explore the longer-term cost and cost-effectiveness implications of TCM compared to </w:t>
      </w:r>
      <w:r>
        <w:t>TAU</w:t>
      </w:r>
      <w:r w:rsidRPr="00914DC2">
        <w:t xml:space="preserve"> and to model potential cost savings in the longer term.</w:t>
      </w:r>
      <w:r>
        <w:t xml:space="preserve"> Additionally</w:t>
      </w:r>
      <w:r w:rsidR="00F37E4A" w:rsidRPr="009A429C">
        <w:t>, attempts will be made to model expected cost-utility (cost per QALY approach preferred by NICE)</w:t>
      </w:r>
      <w:r w:rsidR="006C47FE">
        <w:fldChar w:fldCharType="begin"/>
      </w:r>
      <w:r w:rsidR="003776ED">
        <w:instrText xml:space="preserve"> ADDIN EN.CITE &lt;EndNote&gt;&lt;Cite&gt;&lt;Author&gt;National Insitute for Health and Clinical Excellence&lt;/Author&gt;&lt;Year&gt;2013&lt;/Year&gt;&lt;RecNum&gt;2534&lt;/RecNum&gt;&lt;DisplayText&gt;(National Insitute for Health and Clinical Excellence, 2013)&lt;/DisplayText&gt;&lt;record&gt;&lt;rec-number&gt;2534&lt;/rec-number&gt;&lt;foreign-keys&gt;&lt;key app="EN" db-id="sfapxdws80trw5ed50d5srp0xav5xd22tar0" timestamp="1513874016"&gt;2534&lt;/key&gt;&lt;/foreign-keys&gt;&lt;ref-type name="Report"&gt;27&lt;/ref-type&gt;&lt;contributors&gt;&lt;authors&gt;&lt;author&gt;National Insitute for Health and Clinical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sidR="006C47FE">
        <w:fldChar w:fldCharType="separate"/>
      </w:r>
      <w:r w:rsidR="003776ED">
        <w:rPr>
          <w:noProof/>
        </w:rPr>
        <w:t>(National Insitute for Health and Clinical Excellence, 2013)</w:t>
      </w:r>
      <w:r w:rsidR="006C47FE">
        <w:fldChar w:fldCharType="end"/>
      </w:r>
      <w:r w:rsidR="00F37E4A" w:rsidRPr="009A429C">
        <w:t xml:space="preserve"> by using </w:t>
      </w:r>
      <w:r>
        <w:t>existing data</w:t>
      </w:r>
      <w:r w:rsidR="00F37E4A" w:rsidRPr="009A429C">
        <w:t>sets to map the results of the SDQ onto an appropriate utility scale.</w:t>
      </w:r>
      <w:r w:rsidR="008564B9">
        <w:t xml:space="preserve"> This work is ongoing and will be published separately.</w:t>
      </w:r>
    </w:p>
    <w:p w14:paraId="308A8DD8" w14:textId="77777777" w:rsidR="00725B5F" w:rsidRDefault="00725B5F" w:rsidP="00E36BE6">
      <w:pPr>
        <w:spacing w:line="240" w:lineRule="auto"/>
        <w:jc w:val="both"/>
      </w:pPr>
    </w:p>
    <w:p w14:paraId="36FAA682" w14:textId="77777777" w:rsidR="00481A7C" w:rsidRPr="00845D1F" w:rsidRDefault="00481A7C" w:rsidP="00E36BE6">
      <w:pPr>
        <w:pStyle w:val="Heading3"/>
        <w:jc w:val="both"/>
      </w:pPr>
      <w:r w:rsidRPr="00845D1F">
        <w:t>Results</w:t>
      </w:r>
    </w:p>
    <w:p w14:paraId="48D28AA4" w14:textId="266B4523" w:rsidR="00481A7C" w:rsidRPr="00845D1F" w:rsidRDefault="002F1302" w:rsidP="00E36BE6">
      <w:pPr>
        <w:jc w:val="both"/>
      </w:pPr>
      <w:r>
        <w:t>CA-SUS d</w:t>
      </w:r>
      <w:r w:rsidR="00481A7C" w:rsidRPr="00845D1F">
        <w:t xml:space="preserve">ata on service use for the entire follow-up were available </w:t>
      </w:r>
      <w:r>
        <w:t xml:space="preserve">for </w:t>
      </w:r>
      <w:r w:rsidR="00481A7C" w:rsidRPr="00845D1F">
        <w:t>507 (48.9%) participants in the intervention arm and 500 (48.2%) participants in the control arm</w:t>
      </w:r>
      <w:r>
        <w:t>,</w:t>
      </w:r>
      <w:r w:rsidR="00481A7C" w:rsidRPr="00845D1F">
        <w:t xml:space="preserve"> after </w:t>
      </w:r>
      <w:r w:rsidR="00481A7C" w:rsidRPr="00845D1F">
        <w:lastRenderedPageBreak/>
        <w:t>removing influential outliers, i.e. cases with total costs in the 99</w:t>
      </w:r>
      <w:r w:rsidR="00481A7C" w:rsidRPr="00845D1F">
        <w:rPr>
          <w:vertAlign w:val="superscript"/>
        </w:rPr>
        <w:t>th</w:t>
      </w:r>
      <w:r w:rsidR="00481A7C" w:rsidRPr="00845D1F">
        <w:t xml:space="preserve"> percentile that make a significant difference to the results. </w:t>
      </w:r>
    </w:p>
    <w:p w14:paraId="501D7F02" w14:textId="77777777" w:rsidR="00481A7C" w:rsidRPr="00845D1F" w:rsidRDefault="00481A7C" w:rsidP="00E36BE6">
      <w:pPr>
        <w:pStyle w:val="Heading3"/>
        <w:jc w:val="both"/>
      </w:pPr>
    </w:p>
    <w:p w14:paraId="169E49DE" w14:textId="77777777" w:rsidR="00481A7C" w:rsidRPr="00845D1F" w:rsidRDefault="00481A7C" w:rsidP="00E36BE6">
      <w:pPr>
        <w:pStyle w:val="Heading4"/>
        <w:jc w:val="both"/>
      </w:pPr>
      <w:r w:rsidRPr="00845D1F">
        <w:t>Service use</w:t>
      </w:r>
    </w:p>
    <w:p w14:paraId="518490D4" w14:textId="38903868" w:rsidR="00481A7C" w:rsidRPr="00845D1F" w:rsidRDefault="002F1302" w:rsidP="00E36BE6">
      <w:pPr>
        <w:jc w:val="both"/>
      </w:pPr>
      <w:r>
        <w:t xml:space="preserve">Use of services over the 30-month follow-up are </w:t>
      </w:r>
      <w:r w:rsidR="00481A7C" w:rsidRPr="00845D1F">
        <w:t xml:space="preserve">reported in </w:t>
      </w:r>
      <w:r w:rsidR="00481A7C" w:rsidRPr="00845D1F">
        <w:fldChar w:fldCharType="begin"/>
      </w:r>
      <w:r w:rsidR="00481A7C" w:rsidRPr="00845D1F">
        <w:instrText xml:space="preserve"> REF _Ref486662045 \h  \* MERGEFORMAT </w:instrText>
      </w:r>
      <w:r w:rsidR="00481A7C" w:rsidRPr="00845D1F">
        <w:fldChar w:fldCharType="separate"/>
      </w:r>
      <w:r w:rsidR="00481A7C" w:rsidRPr="00845D1F">
        <w:t xml:space="preserve">Table </w:t>
      </w:r>
      <w:r w:rsidR="00481A7C" w:rsidRPr="00845D1F">
        <w:rPr>
          <w:noProof/>
        </w:rPr>
        <w:t>2</w:t>
      </w:r>
      <w:r w:rsidR="00481A7C" w:rsidRPr="00845D1F">
        <w:fldChar w:fldCharType="end"/>
      </w:r>
      <w:r w:rsidR="00481A7C" w:rsidRPr="00845D1F">
        <w:t>. The use of health services was broadly similar across the two arms. Accommodation services were used only by those in the control arm, but these were only used by less than 1% of the sample.</w:t>
      </w:r>
    </w:p>
    <w:p w14:paraId="65B50448" w14:textId="3A0FA346" w:rsidR="00481A7C" w:rsidRDefault="00481A7C" w:rsidP="00E36BE6">
      <w:pPr>
        <w:jc w:val="both"/>
      </w:pPr>
    </w:p>
    <w:p w14:paraId="13B3F942" w14:textId="20C066F4" w:rsidR="00D250FC" w:rsidRPr="00845D1F" w:rsidRDefault="00D250FC" w:rsidP="00E36BE6">
      <w:pPr>
        <w:pStyle w:val="Heading4"/>
        <w:jc w:val="both"/>
      </w:pPr>
      <w:r>
        <w:t>Primary analysis</w:t>
      </w:r>
      <w:r w:rsidR="002B4009">
        <w:t xml:space="preserve"> (CC1)</w:t>
      </w:r>
    </w:p>
    <w:p w14:paraId="6187B6F8" w14:textId="007A815D" w:rsidR="00C60CA5" w:rsidRDefault="00C60CA5" w:rsidP="00E36BE6">
      <w:pPr>
        <w:jc w:val="both"/>
      </w:pPr>
      <w:r>
        <w:t xml:space="preserve">Observed mean </w:t>
      </w:r>
      <w:r w:rsidR="00795E1B">
        <w:t xml:space="preserve">costs </w:t>
      </w:r>
      <w:r>
        <w:t>were lower (adjusted mean difference: £30.24, 95% CI: -£140.98 to £201.47, p-value=0.</w:t>
      </w:r>
      <w:r w:rsidR="008C2FCF">
        <w:t>73</w:t>
      </w:r>
      <w:r>
        <w:t xml:space="preserve">) while outcomes </w:t>
      </w:r>
      <w:r w:rsidR="008C2FCF">
        <w:t xml:space="preserve">were </w:t>
      </w:r>
      <w:r>
        <w:t>better (adjusted mean difference:</w:t>
      </w:r>
      <w:r w:rsidR="005C06AD">
        <w:t xml:space="preserve"> -0.54,</w:t>
      </w:r>
      <w:r>
        <w:t xml:space="preserve"> 95% CI</w:t>
      </w:r>
      <w:r w:rsidR="005C06AD">
        <w:t xml:space="preserve"> </w:t>
      </w:r>
      <w:r w:rsidR="005C06AD" w:rsidRPr="005C06AD">
        <w:t>-1.68 to 0.61</w:t>
      </w:r>
      <w:r>
        <w:t>, p-value</w:t>
      </w:r>
      <w:r w:rsidR="005C06AD">
        <w:t>=0.3</w:t>
      </w:r>
      <w:r w:rsidR="008C2FCF">
        <w:t>6</w:t>
      </w:r>
      <w:r>
        <w:t>) in the intervention arm compared to controls</w:t>
      </w:r>
      <w:r w:rsidR="005C06AD">
        <w:t xml:space="preserve">. </w:t>
      </w:r>
      <w:r w:rsidR="005C06AD">
        <w:fldChar w:fldCharType="begin"/>
      </w:r>
      <w:r w:rsidR="005C06AD">
        <w:instrText xml:space="preserve"> REF _Ref486931060 \h </w:instrText>
      </w:r>
      <w:r w:rsidR="00E36BE6">
        <w:instrText xml:space="preserve"> \* MERGEFORMAT </w:instrText>
      </w:r>
      <w:r w:rsidR="005C06AD">
        <w:fldChar w:fldCharType="separate"/>
      </w:r>
      <w:r w:rsidR="005C06AD" w:rsidRPr="003E55F1">
        <w:t xml:space="preserve">Figure </w:t>
      </w:r>
      <w:r w:rsidR="005C06AD">
        <w:rPr>
          <w:noProof/>
        </w:rPr>
        <w:t>1</w:t>
      </w:r>
      <w:r w:rsidR="005C06AD">
        <w:fldChar w:fldCharType="end"/>
      </w:r>
      <w:r w:rsidR="005C06AD">
        <w:t>, th</w:t>
      </w:r>
      <w:r w:rsidRPr="00F17422">
        <w:t xml:space="preserve">e scatterplot of bootstrapped mean differences in costs and outcome </w:t>
      </w:r>
      <w:r w:rsidR="005C06AD">
        <w:t xml:space="preserve">shows that majority of the scatter points </w:t>
      </w:r>
      <w:r w:rsidR="008E3256">
        <w:t xml:space="preserve">indicate an improvement in the SDQ Total Difficulties score and </w:t>
      </w:r>
      <w:r w:rsidR="005C06AD">
        <w:t>lie in the northeast (50%; more effective, more costly) and southeast</w:t>
      </w:r>
      <w:r w:rsidRPr="00F17422">
        <w:t xml:space="preserve"> </w:t>
      </w:r>
      <w:r w:rsidR="005C06AD">
        <w:t>(</w:t>
      </w:r>
      <w:r w:rsidRPr="00F17422">
        <w:t>29%</w:t>
      </w:r>
      <w:r w:rsidR="005C06AD">
        <w:t>;</w:t>
      </w:r>
      <w:r w:rsidRPr="00F17422">
        <w:t xml:space="preserve"> </w:t>
      </w:r>
      <w:r w:rsidR="005C06AD">
        <w:t>more effective, less costly) quadrants.</w:t>
      </w:r>
      <w:r w:rsidR="008E3256">
        <w:t xml:space="preserve"> The remaining scatter points show poorer outcomes and fall in the northwest (14%; less effective, more costly) and southwest (7%; less effective, less costly) quadrants. The CEAC indicates the probability of the intervention being cost-effective </w:t>
      </w:r>
      <w:r w:rsidR="008564B9">
        <w:t>ranges from just under 40% at a zero willingness</w:t>
      </w:r>
      <w:r w:rsidR="002E6199">
        <w:t xml:space="preserve"> to pay for a unit improvement in SDQ total difficult</w:t>
      </w:r>
      <w:r w:rsidR="00CE53DC">
        <w:t>ies score, to nearly 80% at a £1500</w:t>
      </w:r>
      <w:r w:rsidR="002E6199">
        <w:t xml:space="preserve"> willingness to pay threshold</w:t>
      </w:r>
      <w:r w:rsidR="008564B9">
        <w:t xml:space="preserve"> </w:t>
      </w:r>
      <w:r w:rsidR="008E3256">
        <w:t>(</w:t>
      </w:r>
      <w:r w:rsidR="008E3256">
        <w:fldChar w:fldCharType="begin"/>
      </w:r>
      <w:r w:rsidR="008E3256">
        <w:instrText xml:space="preserve"> REF _Ref486931815 \h </w:instrText>
      </w:r>
      <w:r w:rsidR="00E36BE6">
        <w:instrText xml:space="preserve"> \* MERGEFORMAT </w:instrText>
      </w:r>
      <w:r w:rsidR="008E3256">
        <w:fldChar w:fldCharType="separate"/>
      </w:r>
      <w:r w:rsidR="008E3256">
        <w:t xml:space="preserve">Figure </w:t>
      </w:r>
      <w:r w:rsidR="008E3256">
        <w:rPr>
          <w:noProof/>
        </w:rPr>
        <w:t>2</w:t>
      </w:r>
      <w:r w:rsidR="008E3256">
        <w:fldChar w:fldCharType="end"/>
      </w:r>
      <w:r w:rsidR="008E3256">
        <w:t>).</w:t>
      </w:r>
    </w:p>
    <w:p w14:paraId="06614480" w14:textId="77777777" w:rsidR="00797299" w:rsidRPr="005C06AD" w:rsidRDefault="00797299" w:rsidP="00E36BE6">
      <w:pPr>
        <w:jc w:val="both"/>
      </w:pPr>
    </w:p>
    <w:p w14:paraId="3B777373" w14:textId="62908EAF" w:rsidR="00481A7C" w:rsidRPr="00845D1F" w:rsidRDefault="00481A7C" w:rsidP="00E36BE6">
      <w:pPr>
        <w:pStyle w:val="Heading4"/>
        <w:jc w:val="both"/>
      </w:pPr>
      <w:r w:rsidRPr="00845D1F">
        <w:t>Sensitivity analys</w:t>
      </w:r>
      <w:r w:rsidR="00D250FC">
        <w:t>e</w:t>
      </w:r>
      <w:r w:rsidRPr="00845D1F">
        <w:t>s</w:t>
      </w:r>
      <w:r w:rsidR="002B4009">
        <w:t xml:space="preserve"> (CC2, MI)</w:t>
      </w:r>
    </w:p>
    <w:p w14:paraId="5B6947EE" w14:textId="77777777" w:rsidR="00A53CDF" w:rsidRDefault="00481A7C" w:rsidP="00E36BE6">
      <w:pPr>
        <w:jc w:val="both"/>
      </w:pPr>
      <w:r w:rsidRPr="00845D1F">
        <w:t xml:space="preserve">Two sensitivity analyses were carried out: CC2- fully adjusted complete case analysis; and MI- fully adjusted analysis of imputed data. Results from both are presented in </w:t>
      </w:r>
      <w:r w:rsidRPr="00845D1F">
        <w:fldChar w:fldCharType="begin"/>
      </w:r>
      <w:r w:rsidRPr="00845D1F">
        <w:instrText xml:space="preserve"> REF _Ref486675547 \h  \* MERGEFORMAT </w:instrText>
      </w:r>
      <w:r w:rsidRPr="00845D1F">
        <w:fldChar w:fldCharType="separate"/>
      </w:r>
      <w:r w:rsidRPr="00845D1F">
        <w:t xml:space="preserve">Table </w:t>
      </w:r>
      <w:r w:rsidRPr="00845D1F">
        <w:rPr>
          <w:noProof/>
        </w:rPr>
        <w:t>3</w:t>
      </w:r>
      <w:r w:rsidRPr="00845D1F">
        <w:fldChar w:fldCharType="end"/>
      </w:r>
      <w:r w:rsidRPr="00845D1F">
        <w:t>.</w:t>
      </w:r>
      <w:r w:rsidR="00A53CDF">
        <w:t xml:space="preserve"> </w:t>
      </w:r>
    </w:p>
    <w:p w14:paraId="00DF03C8" w14:textId="77777777" w:rsidR="00A53CDF" w:rsidRDefault="00A53CDF" w:rsidP="00E36BE6">
      <w:pPr>
        <w:jc w:val="both"/>
      </w:pPr>
    </w:p>
    <w:p w14:paraId="3E80B924" w14:textId="76C183DB" w:rsidR="008D6C2F" w:rsidRDefault="00481A7C" w:rsidP="00E36BE6">
      <w:pPr>
        <w:jc w:val="both"/>
      </w:pPr>
      <w:r w:rsidRPr="00845D1F">
        <w:t xml:space="preserve">There were no </w:t>
      </w:r>
      <w:r w:rsidR="008D6C2F">
        <w:t xml:space="preserve">statistically </w:t>
      </w:r>
      <w:r w:rsidRPr="00845D1F">
        <w:t>significant between-group differences in costs or outcomes</w:t>
      </w:r>
      <w:r w:rsidR="002F1302">
        <w:t xml:space="preserve"> for either of the sensitivity analyses</w:t>
      </w:r>
      <w:r w:rsidRPr="00845D1F">
        <w:t xml:space="preserve">. </w:t>
      </w:r>
      <w:r w:rsidR="008D6C2F" w:rsidRPr="00845D1F">
        <w:t>Adjusted mean difference</w:t>
      </w:r>
      <w:r w:rsidR="008D6C2F">
        <w:t xml:space="preserve"> </w:t>
      </w:r>
      <w:r w:rsidR="008D6C2F" w:rsidRPr="00845D1F">
        <w:t>of total costs (£16.44, 95% CI -</w:t>
      </w:r>
      <w:r w:rsidR="008C2FCF">
        <w:t>£155.32 to £188.21, p-value 0.</w:t>
      </w:r>
      <w:r w:rsidR="00CE53DC">
        <w:t>85</w:t>
      </w:r>
      <w:r w:rsidR="008D6C2F" w:rsidRPr="00845D1F">
        <w:t>)</w:t>
      </w:r>
      <w:r w:rsidR="008D6C2F">
        <w:t xml:space="preserve"> and outcomes (-0.51, 95% CI -1.66 to 0.63, p-value=0.3</w:t>
      </w:r>
      <w:r w:rsidR="008C2FCF">
        <w:t>8</w:t>
      </w:r>
      <w:r w:rsidR="008D6C2F">
        <w:t>) f</w:t>
      </w:r>
      <w:r w:rsidR="008D6C2F" w:rsidRPr="00845D1F">
        <w:t>or CC2</w:t>
      </w:r>
      <w:r w:rsidR="008D6C2F">
        <w:t xml:space="preserve"> were similar to that of the primary analysis, supporting the high probability of TCM being cost-effective for a range of </w:t>
      </w:r>
      <w:r w:rsidR="008D6C2F" w:rsidRPr="00845D1F">
        <w:t>willingness to pay thresholds per unit improvement in SDQ</w:t>
      </w:r>
      <w:r w:rsidR="008D6C2F">
        <w:t xml:space="preserve"> (</w:t>
      </w:r>
      <w:r w:rsidR="008D6C2F">
        <w:fldChar w:fldCharType="begin"/>
      </w:r>
      <w:r w:rsidR="008D6C2F">
        <w:instrText xml:space="preserve"> REF _Ref486931815 \h </w:instrText>
      </w:r>
      <w:r w:rsidR="00E36BE6">
        <w:instrText xml:space="preserve"> \* MERGEFORMAT </w:instrText>
      </w:r>
      <w:r w:rsidR="008D6C2F">
        <w:fldChar w:fldCharType="separate"/>
      </w:r>
      <w:r w:rsidR="008D6C2F">
        <w:t xml:space="preserve">Figure </w:t>
      </w:r>
      <w:r w:rsidR="008D6C2F">
        <w:rPr>
          <w:noProof/>
        </w:rPr>
        <w:t>2</w:t>
      </w:r>
      <w:r w:rsidR="008D6C2F">
        <w:fldChar w:fldCharType="end"/>
      </w:r>
      <w:r w:rsidR="008D6C2F">
        <w:t>)</w:t>
      </w:r>
      <w:r w:rsidR="008D6C2F" w:rsidRPr="00845D1F">
        <w:t>.</w:t>
      </w:r>
    </w:p>
    <w:p w14:paraId="3A68AAE4" w14:textId="7FD02439" w:rsidR="008D6C2F" w:rsidRDefault="008D6C2F" w:rsidP="00E36BE6">
      <w:pPr>
        <w:jc w:val="both"/>
      </w:pPr>
    </w:p>
    <w:p w14:paraId="4EF8A443" w14:textId="78EC55CD" w:rsidR="00797299" w:rsidRDefault="00481A7C" w:rsidP="00E36BE6">
      <w:pPr>
        <w:jc w:val="both"/>
      </w:pPr>
      <w:r w:rsidRPr="00845D1F">
        <w:t xml:space="preserve">Imputation of missing data </w:t>
      </w:r>
      <w:r w:rsidR="00A53CDF">
        <w:t xml:space="preserve">showed a larger difference in both costs </w:t>
      </w:r>
      <w:r w:rsidR="00A53CDF" w:rsidRPr="00845D1F">
        <w:t>(</w:t>
      </w:r>
      <w:r w:rsidR="00A53CDF">
        <w:t xml:space="preserve">adjusted mean difference </w:t>
      </w:r>
      <w:r w:rsidR="00A53CDF" w:rsidRPr="00845D1F">
        <w:t>£</w:t>
      </w:r>
      <w:r w:rsidR="00A53CDF">
        <w:t>252.00, 95% CI -£221.00 to £725.0</w:t>
      </w:r>
      <w:r w:rsidR="004E141C">
        <w:t>0, p-value=</w:t>
      </w:r>
      <w:r w:rsidR="00A53CDF">
        <w:t xml:space="preserve">0.30) and outcomes </w:t>
      </w:r>
      <w:r w:rsidR="00A53CDF" w:rsidRPr="00845D1F">
        <w:t>(adjusted mean difference -0.5</w:t>
      </w:r>
      <w:r w:rsidR="00A53CDF">
        <w:t>7</w:t>
      </w:r>
      <w:r w:rsidR="004E141C">
        <w:t>, 95% CI -1.58 to 0.46, p-value=</w:t>
      </w:r>
      <w:r w:rsidR="00A53CDF" w:rsidRPr="00845D1F">
        <w:t>0.28)</w:t>
      </w:r>
      <w:r w:rsidR="00A53CDF">
        <w:t xml:space="preserve"> and had a negative impact on the probability of TCM being cost-effective, but only at the lower levels of willingness to pay thresholds</w:t>
      </w:r>
      <w:r w:rsidR="00C33968">
        <w:t xml:space="preserve"> (</w:t>
      </w:r>
      <w:r w:rsidR="00C33968">
        <w:fldChar w:fldCharType="begin"/>
      </w:r>
      <w:r w:rsidR="00C33968">
        <w:instrText xml:space="preserve"> REF _Ref486931815 \h </w:instrText>
      </w:r>
      <w:r w:rsidR="00E36BE6">
        <w:instrText xml:space="preserve"> \* MERGEFORMAT </w:instrText>
      </w:r>
      <w:r w:rsidR="00C33968">
        <w:fldChar w:fldCharType="separate"/>
      </w:r>
      <w:r w:rsidR="00C33968">
        <w:t xml:space="preserve">Figure </w:t>
      </w:r>
      <w:r w:rsidR="00C33968">
        <w:rPr>
          <w:noProof/>
        </w:rPr>
        <w:t>2</w:t>
      </w:r>
      <w:r w:rsidR="00C33968">
        <w:fldChar w:fldCharType="end"/>
      </w:r>
      <w:r w:rsidR="00C33968">
        <w:t>)</w:t>
      </w:r>
      <w:r w:rsidR="00C33968" w:rsidRPr="00845D1F">
        <w:t>.</w:t>
      </w:r>
    </w:p>
    <w:p w14:paraId="1DA49EC6" w14:textId="77777777" w:rsidR="00E36BE6" w:rsidRPr="003A2205" w:rsidRDefault="00E36BE6" w:rsidP="00E36BE6">
      <w:pPr>
        <w:jc w:val="both"/>
        <w:sectPr w:rsidR="00E36BE6" w:rsidRPr="003A2205" w:rsidSect="000F2E2B">
          <w:footerReference w:type="even" r:id="rId8"/>
          <w:footerReference w:type="default" r:id="rId9"/>
          <w:pgSz w:w="11900" w:h="16840"/>
          <w:pgMar w:top="1440" w:right="1440" w:bottom="1440" w:left="1440" w:header="708" w:footer="708" w:gutter="0"/>
          <w:cols w:space="708"/>
          <w:docGrid w:linePitch="360"/>
        </w:sectPr>
      </w:pPr>
    </w:p>
    <w:p w14:paraId="3592099E" w14:textId="3C8CDC5B" w:rsidR="00A767EF" w:rsidRPr="00845D1F" w:rsidRDefault="00A767EF" w:rsidP="003E55F1">
      <w:pPr>
        <w:pStyle w:val="Caption"/>
      </w:pPr>
      <w:r w:rsidRPr="00845D1F">
        <w:lastRenderedPageBreak/>
        <w:t xml:space="preserve">Table </w:t>
      </w:r>
      <w:r w:rsidR="00481A7C" w:rsidRPr="00845D1F">
        <w:fldChar w:fldCharType="begin"/>
      </w:r>
      <w:r w:rsidR="00481A7C" w:rsidRPr="00845D1F">
        <w:instrText xml:space="preserve"> SEQ Table \* ARABIC </w:instrText>
      </w:r>
      <w:r w:rsidR="00481A7C" w:rsidRPr="00845D1F">
        <w:fldChar w:fldCharType="separate"/>
      </w:r>
      <w:r w:rsidR="00546F23" w:rsidRPr="00845D1F">
        <w:rPr>
          <w:noProof/>
        </w:rPr>
        <w:t>1</w:t>
      </w:r>
      <w:r w:rsidR="00481A7C" w:rsidRPr="00845D1F">
        <w:rPr>
          <w:noProof/>
        </w:rPr>
        <w:fldChar w:fldCharType="end"/>
      </w:r>
      <w:bookmarkEnd w:id="1"/>
      <w:r w:rsidRPr="00845D1F">
        <w:t>. Unit costs and sources used in economic evaluation</w:t>
      </w:r>
    </w:p>
    <w:tbl>
      <w:tblPr>
        <w:tblW w:w="14142" w:type="dxa"/>
        <w:tblLayout w:type="fixed"/>
        <w:tblLook w:val="01E0" w:firstRow="1" w:lastRow="1" w:firstColumn="1" w:lastColumn="1" w:noHBand="0" w:noVBand="0"/>
      </w:tblPr>
      <w:tblGrid>
        <w:gridCol w:w="4220"/>
        <w:gridCol w:w="2551"/>
        <w:gridCol w:w="2693"/>
        <w:gridCol w:w="4678"/>
      </w:tblGrid>
      <w:tr w:rsidR="00A767EF" w:rsidRPr="00845D1F" w14:paraId="583CFD4C" w14:textId="77777777" w:rsidTr="00224C2E">
        <w:tc>
          <w:tcPr>
            <w:tcW w:w="4220" w:type="dxa"/>
            <w:tcBorders>
              <w:top w:val="single" w:sz="4" w:space="0" w:color="auto"/>
            </w:tcBorders>
          </w:tcPr>
          <w:p w14:paraId="11565480" w14:textId="77777777" w:rsidR="00A767EF" w:rsidRPr="00845D1F" w:rsidRDefault="00A767EF" w:rsidP="009B169C">
            <w:r w:rsidRPr="00845D1F">
              <w:t>Service</w:t>
            </w:r>
          </w:p>
        </w:tc>
        <w:tc>
          <w:tcPr>
            <w:tcW w:w="2551" w:type="dxa"/>
            <w:tcBorders>
              <w:top w:val="single" w:sz="4" w:space="0" w:color="auto"/>
            </w:tcBorders>
          </w:tcPr>
          <w:p w14:paraId="37F45B90" w14:textId="77777777" w:rsidR="00A767EF" w:rsidRPr="00845D1F" w:rsidRDefault="00A767EF" w:rsidP="009B169C">
            <w:r w:rsidRPr="00845D1F">
              <w:t>Unit cost or range (£)</w:t>
            </w:r>
          </w:p>
        </w:tc>
        <w:tc>
          <w:tcPr>
            <w:tcW w:w="2693" w:type="dxa"/>
            <w:tcBorders>
              <w:top w:val="single" w:sz="4" w:space="0" w:color="auto"/>
            </w:tcBorders>
          </w:tcPr>
          <w:p w14:paraId="34696B78" w14:textId="77777777" w:rsidR="00A767EF" w:rsidRPr="00845D1F" w:rsidRDefault="00A767EF" w:rsidP="009B169C">
            <w:r w:rsidRPr="00845D1F">
              <w:t>Source</w:t>
            </w:r>
          </w:p>
        </w:tc>
        <w:tc>
          <w:tcPr>
            <w:tcW w:w="4678" w:type="dxa"/>
            <w:tcBorders>
              <w:top w:val="single" w:sz="4" w:space="0" w:color="auto"/>
            </w:tcBorders>
          </w:tcPr>
          <w:p w14:paraId="4B4CB15C" w14:textId="77777777" w:rsidR="00A767EF" w:rsidRPr="00845D1F" w:rsidRDefault="00A767EF" w:rsidP="009B169C">
            <w:r w:rsidRPr="00845D1F">
              <w:t>Notes</w:t>
            </w:r>
          </w:p>
        </w:tc>
      </w:tr>
      <w:tr w:rsidR="00A767EF" w:rsidRPr="00845D1F" w14:paraId="544310C0" w14:textId="77777777" w:rsidTr="00224C2E">
        <w:tc>
          <w:tcPr>
            <w:tcW w:w="4220" w:type="dxa"/>
            <w:tcBorders>
              <w:top w:val="single" w:sz="4" w:space="0" w:color="auto"/>
            </w:tcBorders>
          </w:tcPr>
          <w:p w14:paraId="36CE3583" w14:textId="77777777" w:rsidR="00A767EF" w:rsidRPr="00845D1F" w:rsidRDefault="00A767EF" w:rsidP="009B169C">
            <w:r w:rsidRPr="00845D1F">
              <w:t>Inpatient hospital (per night)</w:t>
            </w:r>
          </w:p>
        </w:tc>
        <w:tc>
          <w:tcPr>
            <w:tcW w:w="2551" w:type="dxa"/>
            <w:tcBorders>
              <w:top w:val="single" w:sz="4" w:space="0" w:color="auto"/>
            </w:tcBorders>
          </w:tcPr>
          <w:p w14:paraId="1FE7A175" w14:textId="66BDFD25" w:rsidR="00A767EF" w:rsidRPr="00845D1F" w:rsidRDefault="00A767EF" w:rsidP="009B169C">
            <w:r w:rsidRPr="00845D1F">
              <w:t>488</w:t>
            </w:r>
            <w:r w:rsidR="00736015">
              <w:t>.00</w:t>
            </w:r>
            <w:r w:rsidRPr="00845D1F">
              <w:t xml:space="preserve"> </w:t>
            </w:r>
            <w:r w:rsidR="00736015">
              <w:t>–</w:t>
            </w:r>
            <w:r w:rsidRPr="00845D1F">
              <w:t xml:space="preserve"> 674</w:t>
            </w:r>
            <w:r w:rsidR="00736015">
              <w:t>.00</w:t>
            </w:r>
          </w:p>
        </w:tc>
        <w:tc>
          <w:tcPr>
            <w:tcW w:w="2693" w:type="dxa"/>
            <w:tcBorders>
              <w:top w:val="single" w:sz="4" w:space="0" w:color="auto"/>
            </w:tcBorders>
          </w:tcPr>
          <w:p w14:paraId="1429C831" w14:textId="37C5008B" w:rsidR="00A767EF" w:rsidRPr="00845D1F" w:rsidRDefault="003776ED" w:rsidP="003776ED">
            <w:pPr>
              <w:rPr>
                <w:rFonts w:eastAsiaTheme="minorHAnsi"/>
                <w:color w:val="000000"/>
                <w:u w:val="dotted"/>
              </w:rPr>
            </w:pPr>
            <w:hyperlink r:id="rId10" w:history="1">
              <w:r w:rsidR="00A767EF" w:rsidRPr="00845D1F">
                <w:rPr>
                  <w:rStyle w:val="Hyperlink"/>
                  <w:rFonts w:eastAsiaTheme="minorHAnsi"/>
                  <w:u w:val="dotted"/>
                </w:rPr>
                <w:t>NHS reference costs</w:t>
              </w:r>
            </w:hyperlink>
            <w:r w:rsidR="00EE7E1A">
              <w:rPr>
                <w:rStyle w:val="Hyperlink"/>
                <w:rFonts w:eastAsiaTheme="minorHAnsi"/>
                <w:u w:val="dotted"/>
              </w:rPr>
              <w:fldChar w:fldCharType="begin"/>
            </w:r>
            <w:r>
              <w:rPr>
                <w:rStyle w:val="Hyperlink"/>
                <w:rFonts w:eastAsiaTheme="minorHAnsi"/>
                <w:u w:val="dotted"/>
              </w:rPr>
              <w:instrText xml:space="preserve"> ADDIN EN.CITE &lt;EndNote&gt;&lt;Cite&gt;&lt;Author&gt;(DH)&lt;/Author&gt;&lt;Year&gt;2015&lt;/Year&gt;&lt;RecNum&gt;2537&lt;/RecNum&gt;&lt;DisplayText&gt;((DH), 2015)&lt;/DisplayText&gt;&lt;record&gt;&lt;rec-number&gt;2537&lt;/rec-number&gt;&lt;foreign-keys&gt;&lt;key app="EN" db-id="sfapxdws80trw5ed50d5srp0xav5xd22tar0" timestamp="1513874018"&gt;2537&lt;/key&gt;&lt;/foreign-keys&gt;&lt;ref-type name="Report"&gt;27&lt;/ref-type&gt;&lt;contributors&gt;&lt;authors&gt;&lt;author&gt;Department of Health (DH)&lt;/author&gt;&lt;/authors&gt;&lt;/contributors&gt;&lt;titles&gt;&lt;title&gt;NHS Reference Costs 2014–15&lt;/title&gt;&lt;/titles&gt;&lt;dates&gt;&lt;year&gt;2015&lt;/year&gt;&lt;/dates&gt;&lt;pub-location&gt;London DH&lt;/pub-location&gt;&lt;urls&gt;&lt;/urls&gt;&lt;/record&gt;&lt;/Cite&gt;&lt;/EndNote&gt;</w:instrText>
            </w:r>
            <w:r w:rsidR="00EE7E1A">
              <w:rPr>
                <w:rStyle w:val="Hyperlink"/>
                <w:rFonts w:eastAsiaTheme="minorHAnsi"/>
                <w:u w:val="dotted"/>
              </w:rPr>
              <w:fldChar w:fldCharType="separate"/>
            </w:r>
            <w:r>
              <w:rPr>
                <w:rStyle w:val="Hyperlink"/>
                <w:rFonts w:eastAsiaTheme="minorHAnsi"/>
                <w:noProof/>
                <w:u w:val="dotted"/>
              </w:rPr>
              <w:t>((DH), 2015)</w:t>
            </w:r>
            <w:r w:rsidR="00EE7E1A">
              <w:rPr>
                <w:rStyle w:val="Hyperlink"/>
                <w:rFonts w:eastAsiaTheme="minorHAnsi"/>
                <w:u w:val="dotted"/>
              </w:rPr>
              <w:fldChar w:fldCharType="end"/>
            </w:r>
          </w:p>
        </w:tc>
        <w:tc>
          <w:tcPr>
            <w:tcW w:w="4678" w:type="dxa"/>
            <w:tcBorders>
              <w:top w:val="single" w:sz="4" w:space="0" w:color="auto"/>
            </w:tcBorders>
          </w:tcPr>
          <w:p w14:paraId="21F1CC9B" w14:textId="77777777" w:rsidR="00A767EF" w:rsidRPr="00845D1F" w:rsidRDefault="00A767EF" w:rsidP="009B169C">
            <w:r w:rsidRPr="00845D1F">
              <w:t>Weighted average of short and long stay</w:t>
            </w:r>
          </w:p>
        </w:tc>
      </w:tr>
      <w:tr w:rsidR="00A767EF" w:rsidRPr="00845D1F" w14:paraId="175FEE63" w14:textId="77777777" w:rsidTr="00224C2E">
        <w:tc>
          <w:tcPr>
            <w:tcW w:w="4220" w:type="dxa"/>
          </w:tcPr>
          <w:p w14:paraId="2BE689AA" w14:textId="77777777" w:rsidR="00A767EF" w:rsidRPr="00845D1F" w:rsidRDefault="00A767EF" w:rsidP="009B169C">
            <w:r w:rsidRPr="00845D1F">
              <w:t>Outpatient hospital (per appointment)</w:t>
            </w:r>
          </w:p>
        </w:tc>
        <w:tc>
          <w:tcPr>
            <w:tcW w:w="2551" w:type="dxa"/>
          </w:tcPr>
          <w:p w14:paraId="463C1886" w14:textId="3605CE6A" w:rsidR="00A767EF" w:rsidRPr="00845D1F" w:rsidRDefault="00A767EF" w:rsidP="009B169C">
            <w:r w:rsidRPr="00845D1F">
              <w:t>180</w:t>
            </w:r>
            <w:r w:rsidR="00736015">
              <w:t>.00</w:t>
            </w:r>
          </w:p>
        </w:tc>
        <w:tc>
          <w:tcPr>
            <w:tcW w:w="2693" w:type="dxa"/>
          </w:tcPr>
          <w:p w14:paraId="0A859763" w14:textId="63A13A3E" w:rsidR="00A767EF" w:rsidRPr="00845D1F" w:rsidRDefault="003776ED" w:rsidP="003776ED">
            <w:pPr>
              <w:rPr>
                <w:u w:val="dotted"/>
              </w:rPr>
            </w:pPr>
            <w:hyperlink r:id="rId11" w:history="1">
              <w:r w:rsidR="00A767EF" w:rsidRPr="00845D1F">
                <w:rPr>
                  <w:rStyle w:val="Hyperlink"/>
                  <w:rFonts w:eastAsiaTheme="minorHAnsi"/>
                  <w:u w:val="dotted"/>
                </w:rPr>
                <w:t>NHS reference costs</w:t>
              </w:r>
            </w:hyperlink>
            <w:r w:rsidR="00EE7E1A">
              <w:rPr>
                <w:rStyle w:val="Hyperlink"/>
                <w:rFonts w:eastAsiaTheme="minorHAnsi"/>
                <w:u w:val="dotted"/>
              </w:rPr>
              <w:fldChar w:fldCharType="begin"/>
            </w:r>
            <w:r>
              <w:rPr>
                <w:rStyle w:val="Hyperlink"/>
                <w:rFonts w:eastAsiaTheme="minorHAnsi"/>
                <w:u w:val="dotted"/>
              </w:rPr>
              <w:instrText xml:space="preserve"> ADDIN EN.CITE &lt;EndNote&gt;&lt;Cite&gt;&lt;Author&gt;(DH)&lt;/Author&gt;&lt;Year&gt;2015&lt;/Year&gt;&lt;RecNum&gt;2537&lt;/RecNum&gt;&lt;DisplayText&gt;((DH), 2015)&lt;/DisplayText&gt;&lt;record&gt;&lt;rec-number&gt;2537&lt;/rec-number&gt;&lt;foreign-keys&gt;&lt;key app="EN" db-id="sfapxdws80trw5ed50d5srp0xav5xd22tar0" timestamp="1513874018"&gt;2537&lt;/key&gt;&lt;/foreign-keys&gt;&lt;ref-type name="Report"&gt;27&lt;/ref-type&gt;&lt;contributors&gt;&lt;authors&gt;&lt;author&gt;Department of Health (DH)&lt;/author&gt;&lt;/authors&gt;&lt;/contributors&gt;&lt;titles&gt;&lt;title&gt;NHS Reference Costs 2014–15&lt;/title&gt;&lt;/titles&gt;&lt;dates&gt;&lt;year&gt;2015&lt;/year&gt;&lt;/dates&gt;&lt;pub-location&gt;London DH&lt;/pub-location&gt;&lt;urls&gt;&lt;/urls&gt;&lt;/record&gt;&lt;/Cite&gt;&lt;/EndNote&gt;</w:instrText>
            </w:r>
            <w:r w:rsidR="00EE7E1A">
              <w:rPr>
                <w:rStyle w:val="Hyperlink"/>
                <w:rFonts w:eastAsiaTheme="minorHAnsi"/>
                <w:u w:val="dotted"/>
              </w:rPr>
              <w:fldChar w:fldCharType="separate"/>
            </w:r>
            <w:r>
              <w:rPr>
                <w:rStyle w:val="Hyperlink"/>
                <w:rFonts w:eastAsiaTheme="minorHAnsi"/>
                <w:noProof/>
                <w:u w:val="dotted"/>
              </w:rPr>
              <w:t>((DH), 2015)</w:t>
            </w:r>
            <w:r w:rsidR="00EE7E1A">
              <w:rPr>
                <w:rStyle w:val="Hyperlink"/>
                <w:rFonts w:eastAsiaTheme="minorHAnsi"/>
                <w:u w:val="dotted"/>
              </w:rPr>
              <w:fldChar w:fldCharType="end"/>
            </w:r>
          </w:p>
        </w:tc>
        <w:tc>
          <w:tcPr>
            <w:tcW w:w="4678" w:type="dxa"/>
          </w:tcPr>
          <w:p w14:paraId="420D681D" w14:textId="77777777" w:rsidR="00A767EF" w:rsidRPr="00845D1F" w:rsidRDefault="00A767EF" w:rsidP="009B169C"/>
        </w:tc>
      </w:tr>
      <w:tr w:rsidR="00A767EF" w:rsidRPr="00845D1F" w14:paraId="4A6B6ED9" w14:textId="77777777" w:rsidTr="00224C2E">
        <w:tc>
          <w:tcPr>
            <w:tcW w:w="4220" w:type="dxa"/>
          </w:tcPr>
          <w:p w14:paraId="56491B3D" w14:textId="77777777" w:rsidR="00A767EF" w:rsidRPr="00845D1F" w:rsidRDefault="00A767EF" w:rsidP="009B169C">
            <w:r w:rsidRPr="00845D1F">
              <w:t>Accident &amp; Emergency (per attendance)</w:t>
            </w:r>
          </w:p>
        </w:tc>
        <w:tc>
          <w:tcPr>
            <w:tcW w:w="2551" w:type="dxa"/>
          </w:tcPr>
          <w:p w14:paraId="4DA6D3BE" w14:textId="30EAAD44" w:rsidR="00A767EF" w:rsidRPr="00845D1F" w:rsidRDefault="00A767EF" w:rsidP="009B169C">
            <w:r w:rsidRPr="00845D1F">
              <w:t>152</w:t>
            </w:r>
            <w:r w:rsidR="00736015">
              <w:t>.00</w:t>
            </w:r>
          </w:p>
        </w:tc>
        <w:tc>
          <w:tcPr>
            <w:tcW w:w="2693" w:type="dxa"/>
          </w:tcPr>
          <w:p w14:paraId="1415FF09" w14:textId="17D3CBB5" w:rsidR="00A767EF" w:rsidRPr="00845D1F" w:rsidRDefault="003776ED" w:rsidP="003776ED">
            <w:pPr>
              <w:rPr>
                <w:u w:val="dotted"/>
              </w:rPr>
            </w:pPr>
            <w:hyperlink r:id="rId12" w:history="1">
              <w:r w:rsidR="00A767EF" w:rsidRPr="00845D1F">
                <w:rPr>
                  <w:rStyle w:val="Hyperlink"/>
                  <w:rFonts w:eastAsiaTheme="minorHAnsi"/>
                  <w:u w:val="dotted"/>
                </w:rPr>
                <w:t>NHS reference costs</w:t>
              </w:r>
            </w:hyperlink>
            <w:r w:rsidR="00EE7E1A">
              <w:rPr>
                <w:rStyle w:val="Hyperlink"/>
                <w:rFonts w:eastAsiaTheme="minorHAnsi"/>
                <w:u w:val="dotted"/>
              </w:rPr>
              <w:fldChar w:fldCharType="begin"/>
            </w:r>
            <w:r>
              <w:rPr>
                <w:rStyle w:val="Hyperlink"/>
                <w:rFonts w:eastAsiaTheme="minorHAnsi"/>
                <w:u w:val="dotted"/>
              </w:rPr>
              <w:instrText xml:space="preserve"> ADDIN EN.CITE &lt;EndNote&gt;&lt;Cite&gt;&lt;Author&gt;(DH)&lt;/Author&gt;&lt;Year&gt;2015&lt;/Year&gt;&lt;RecNum&gt;2537&lt;/RecNum&gt;&lt;DisplayText&gt;((DH), 2015)&lt;/DisplayText&gt;&lt;record&gt;&lt;rec-number&gt;2537&lt;/rec-number&gt;&lt;foreign-keys&gt;&lt;key app="EN" db-id="sfapxdws80trw5ed50d5srp0xav5xd22tar0" timestamp="1513874018"&gt;2537&lt;/key&gt;&lt;/foreign-keys&gt;&lt;ref-type name="Report"&gt;27&lt;/ref-type&gt;&lt;contributors&gt;&lt;authors&gt;&lt;author&gt;Department of Health (DH)&lt;/author&gt;&lt;/authors&gt;&lt;/contributors&gt;&lt;titles&gt;&lt;title&gt;NHS Reference Costs 2014–15&lt;/title&gt;&lt;/titles&gt;&lt;dates&gt;&lt;year&gt;2015&lt;/year&gt;&lt;/dates&gt;&lt;pub-location&gt;London DH&lt;/pub-location&gt;&lt;urls&gt;&lt;/urls&gt;&lt;/record&gt;&lt;/Cite&gt;&lt;/EndNote&gt;</w:instrText>
            </w:r>
            <w:r w:rsidR="00EE7E1A">
              <w:rPr>
                <w:rStyle w:val="Hyperlink"/>
                <w:rFonts w:eastAsiaTheme="minorHAnsi"/>
                <w:u w:val="dotted"/>
              </w:rPr>
              <w:fldChar w:fldCharType="separate"/>
            </w:r>
            <w:r>
              <w:rPr>
                <w:rStyle w:val="Hyperlink"/>
                <w:rFonts w:eastAsiaTheme="minorHAnsi"/>
                <w:noProof/>
                <w:u w:val="dotted"/>
              </w:rPr>
              <w:t>((DH), 2015)</w:t>
            </w:r>
            <w:r w:rsidR="00EE7E1A">
              <w:rPr>
                <w:rStyle w:val="Hyperlink"/>
                <w:rFonts w:eastAsiaTheme="minorHAnsi"/>
                <w:u w:val="dotted"/>
              </w:rPr>
              <w:fldChar w:fldCharType="end"/>
            </w:r>
          </w:p>
        </w:tc>
        <w:tc>
          <w:tcPr>
            <w:tcW w:w="4678" w:type="dxa"/>
          </w:tcPr>
          <w:p w14:paraId="2AE5BC09" w14:textId="77777777" w:rsidR="00A767EF" w:rsidRPr="00845D1F" w:rsidRDefault="00A767EF" w:rsidP="009B169C"/>
        </w:tc>
      </w:tr>
      <w:tr w:rsidR="00A767EF" w:rsidRPr="00845D1F" w14:paraId="56927B3A" w14:textId="77777777" w:rsidTr="00224C2E">
        <w:tc>
          <w:tcPr>
            <w:tcW w:w="4220" w:type="dxa"/>
          </w:tcPr>
          <w:p w14:paraId="168862E9" w14:textId="6761D94E" w:rsidR="00A767EF" w:rsidRPr="00845D1F" w:rsidRDefault="00A767EF" w:rsidP="009B169C">
            <w:r w:rsidRPr="00845D1F">
              <w:t xml:space="preserve">Community </w:t>
            </w:r>
            <w:r w:rsidR="00481A7C">
              <w:t xml:space="preserve">mental </w:t>
            </w:r>
            <w:r w:rsidRPr="00845D1F">
              <w:t>health (per appointment)</w:t>
            </w:r>
          </w:p>
        </w:tc>
        <w:tc>
          <w:tcPr>
            <w:tcW w:w="2551" w:type="dxa"/>
          </w:tcPr>
          <w:p w14:paraId="09474397" w14:textId="53459ED2" w:rsidR="00A767EF" w:rsidRPr="00845D1F" w:rsidRDefault="00A767EF" w:rsidP="009B169C">
            <w:r w:rsidRPr="00845D1F">
              <w:t>43</w:t>
            </w:r>
            <w:r w:rsidR="00736015">
              <w:t>.00</w:t>
            </w:r>
          </w:p>
        </w:tc>
        <w:tc>
          <w:tcPr>
            <w:tcW w:w="2693" w:type="dxa"/>
          </w:tcPr>
          <w:p w14:paraId="0DF89B26" w14:textId="464D964E" w:rsidR="00A767EF" w:rsidRPr="00845D1F" w:rsidRDefault="003776ED" w:rsidP="003776ED">
            <w:pPr>
              <w:rPr>
                <w:u w:val="dotted"/>
              </w:rPr>
            </w:pPr>
            <w:hyperlink r:id="rId13" w:history="1">
              <w:r w:rsidR="00A767EF" w:rsidRPr="00845D1F">
                <w:rPr>
                  <w:rStyle w:val="Hyperlink"/>
                  <w:u w:val="dotted"/>
                </w:rPr>
                <w:t>Curtis 2015</w:t>
              </w:r>
            </w:hyperlink>
            <w:r w:rsidR="002878E4">
              <w:rPr>
                <w:rStyle w:val="Hyperlink"/>
                <w:u w:val="dotted"/>
              </w:rPr>
              <w:fldChar w:fldCharType="begin"/>
            </w:r>
            <w:r>
              <w:rPr>
                <w:rStyle w:val="Hyperlink"/>
                <w:u w:val="dotted"/>
              </w:rPr>
              <w:instrText xml:space="preserve"> ADDIN EN.CITE &lt;EndNote&gt;&lt;Cite&gt;&lt;Author&gt;Curtis&lt;/Author&gt;&lt;Year&gt;2015&lt;/Year&gt;&lt;RecNum&gt;2538&lt;/RecNum&gt;&lt;DisplayText&gt;(Curtis, 2015)&lt;/DisplayText&gt;&lt;record&gt;&lt;rec-number&gt;2538&lt;/rec-number&gt;&lt;foreign-keys&gt;&lt;key app="EN" db-id="sfapxdws80trw5ed50d5srp0xav5xd22tar0" timestamp="1513874019"&gt;2538&lt;/key&gt;&lt;/foreign-keys&gt;&lt;ref-type name="Report"&gt;27&lt;/ref-type&gt;&lt;contributors&gt;&lt;authors&gt;&lt;author&gt;Curtis, Leslie&lt;/author&gt;&lt;/authors&gt;&lt;/contributors&gt;&lt;titles&gt;&lt;title&gt;Unit Costs of Health and Social Care&lt;/title&gt;&lt;/titles&gt;&lt;dates&gt;&lt;year&gt;2015&lt;/year&gt;&lt;/dates&gt;&lt;pub-location&gt;Canterbury: PSSRU&lt;/pub-location&gt;&lt;urls&gt;&lt;/urls&gt;&lt;/record&gt;&lt;/Cite&gt;&lt;/EndNote&gt;</w:instrText>
            </w:r>
            <w:r w:rsidR="002878E4">
              <w:rPr>
                <w:rStyle w:val="Hyperlink"/>
                <w:u w:val="dotted"/>
              </w:rPr>
              <w:fldChar w:fldCharType="separate"/>
            </w:r>
            <w:r>
              <w:rPr>
                <w:rStyle w:val="Hyperlink"/>
                <w:noProof/>
                <w:u w:val="dotted"/>
              </w:rPr>
              <w:t>(Curtis, 2015)</w:t>
            </w:r>
            <w:r w:rsidR="002878E4">
              <w:rPr>
                <w:rStyle w:val="Hyperlink"/>
                <w:u w:val="dotted"/>
              </w:rPr>
              <w:fldChar w:fldCharType="end"/>
            </w:r>
          </w:p>
        </w:tc>
        <w:tc>
          <w:tcPr>
            <w:tcW w:w="4678" w:type="dxa"/>
          </w:tcPr>
          <w:p w14:paraId="1564C97D" w14:textId="64EB0AA7" w:rsidR="00A767EF" w:rsidRPr="00845D1F" w:rsidRDefault="00A767EF" w:rsidP="009B169C">
            <w:r w:rsidRPr="00845D1F">
              <w:t>Assuming 30-minute appointment with CAMHS/Family Support Worker</w:t>
            </w:r>
          </w:p>
        </w:tc>
      </w:tr>
      <w:tr w:rsidR="00A767EF" w:rsidRPr="00845D1F" w14:paraId="2E7B8EFD" w14:textId="77777777" w:rsidTr="00224C2E">
        <w:tc>
          <w:tcPr>
            <w:tcW w:w="4220" w:type="dxa"/>
          </w:tcPr>
          <w:p w14:paraId="4C8E5076" w14:textId="1E03EEE9" w:rsidR="00A767EF" w:rsidRPr="00845D1F" w:rsidRDefault="00A767EF" w:rsidP="009B169C">
            <w:r w:rsidRPr="00845D1F">
              <w:t>G</w:t>
            </w:r>
            <w:r w:rsidR="00654D16">
              <w:t>eneral practice</w:t>
            </w:r>
            <w:r w:rsidRPr="00845D1F">
              <w:t xml:space="preserve"> (per appointment)</w:t>
            </w:r>
          </w:p>
        </w:tc>
        <w:tc>
          <w:tcPr>
            <w:tcW w:w="2551" w:type="dxa"/>
          </w:tcPr>
          <w:p w14:paraId="0AB1AA65" w14:textId="77777777" w:rsidR="00A767EF" w:rsidRPr="00845D1F" w:rsidRDefault="00A767EF" w:rsidP="009B169C">
            <w:r w:rsidRPr="00845D1F">
              <w:t>18.91</w:t>
            </w:r>
          </w:p>
        </w:tc>
        <w:tc>
          <w:tcPr>
            <w:tcW w:w="2693" w:type="dxa"/>
          </w:tcPr>
          <w:p w14:paraId="5CE28AE7" w14:textId="1402E83E" w:rsidR="00A767EF" w:rsidRPr="00845D1F" w:rsidRDefault="003776ED" w:rsidP="003776ED">
            <w:pPr>
              <w:rPr>
                <w:u w:val="dotted"/>
              </w:rPr>
            </w:pPr>
            <w:hyperlink r:id="rId14" w:history="1">
              <w:r w:rsidR="00A767EF" w:rsidRPr="00845D1F">
                <w:rPr>
                  <w:rStyle w:val="Hyperlink"/>
                  <w:u w:val="dotted"/>
                </w:rPr>
                <w:t>Curtis 2015</w:t>
              </w:r>
            </w:hyperlink>
            <w:r w:rsidR="002878E4">
              <w:rPr>
                <w:rStyle w:val="Hyperlink"/>
                <w:u w:val="dotted"/>
              </w:rPr>
              <w:fldChar w:fldCharType="begin"/>
            </w:r>
            <w:r>
              <w:rPr>
                <w:rStyle w:val="Hyperlink"/>
                <w:u w:val="dotted"/>
              </w:rPr>
              <w:instrText xml:space="preserve"> ADDIN EN.CITE &lt;EndNote&gt;&lt;Cite&gt;&lt;Author&gt;Curtis&lt;/Author&gt;&lt;Year&gt;2015&lt;/Year&gt;&lt;RecNum&gt;2538&lt;/RecNum&gt;&lt;DisplayText&gt;(Curtis, 2015)&lt;/DisplayText&gt;&lt;record&gt;&lt;rec-number&gt;2538&lt;/rec-number&gt;&lt;foreign-keys&gt;&lt;key app="EN" db-id="sfapxdws80trw5ed50d5srp0xav5xd22tar0" timestamp="1513874019"&gt;2538&lt;/key&gt;&lt;/foreign-keys&gt;&lt;ref-type name="Report"&gt;27&lt;/ref-type&gt;&lt;contributors&gt;&lt;authors&gt;&lt;author&gt;Curtis, Leslie&lt;/author&gt;&lt;/authors&gt;&lt;/contributors&gt;&lt;titles&gt;&lt;title&gt;Unit Costs of Health and Social Care&lt;/title&gt;&lt;/titles&gt;&lt;dates&gt;&lt;year&gt;2015&lt;/year&gt;&lt;/dates&gt;&lt;pub-location&gt;Canterbury: PSSRU&lt;/pub-location&gt;&lt;urls&gt;&lt;/urls&gt;&lt;/record&gt;&lt;/Cite&gt;&lt;/EndNote&gt;</w:instrText>
            </w:r>
            <w:r w:rsidR="002878E4">
              <w:rPr>
                <w:rStyle w:val="Hyperlink"/>
                <w:u w:val="dotted"/>
              </w:rPr>
              <w:fldChar w:fldCharType="separate"/>
            </w:r>
            <w:r>
              <w:rPr>
                <w:rStyle w:val="Hyperlink"/>
                <w:noProof/>
                <w:u w:val="dotted"/>
              </w:rPr>
              <w:t>(Curtis, 2015)</w:t>
            </w:r>
            <w:r w:rsidR="002878E4">
              <w:rPr>
                <w:rStyle w:val="Hyperlink"/>
                <w:u w:val="dotted"/>
              </w:rPr>
              <w:fldChar w:fldCharType="end"/>
            </w:r>
          </w:p>
        </w:tc>
        <w:tc>
          <w:tcPr>
            <w:tcW w:w="4678" w:type="dxa"/>
          </w:tcPr>
          <w:p w14:paraId="79F7B22E" w14:textId="518DD5B3" w:rsidR="00A767EF" w:rsidRPr="00845D1F" w:rsidRDefault="00A767EF" w:rsidP="009B169C">
            <w:r w:rsidRPr="00845D1F">
              <w:t>Average of GP and nurse; assuming 10-minute consultation</w:t>
            </w:r>
          </w:p>
        </w:tc>
      </w:tr>
      <w:tr w:rsidR="00A767EF" w:rsidRPr="00845D1F" w14:paraId="78255E8A" w14:textId="77777777" w:rsidTr="00224C2E">
        <w:tc>
          <w:tcPr>
            <w:tcW w:w="4220" w:type="dxa"/>
          </w:tcPr>
          <w:p w14:paraId="5529588D" w14:textId="77777777" w:rsidR="00A767EF" w:rsidRPr="00845D1F" w:rsidRDefault="00A767EF" w:rsidP="009B169C">
            <w:r w:rsidRPr="00845D1F">
              <w:t>Medication (per mg)</w:t>
            </w:r>
          </w:p>
        </w:tc>
        <w:tc>
          <w:tcPr>
            <w:tcW w:w="2551" w:type="dxa"/>
          </w:tcPr>
          <w:p w14:paraId="2E36EE7E" w14:textId="77777777" w:rsidR="00A767EF" w:rsidRPr="00845D1F" w:rsidRDefault="00A767EF" w:rsidP="009B169C">
            <w:r w:rsidRPr="00845D1F">
              <w:t>0.02 – 0.19</w:t>
            </w:r>
          </w:p>
        </w:tc>
        <w:tc>
          <w:tcPr>
            <w:tcW w:w="2693" w:type="dxa"/>
          </w:tcPr>
          <w:p w14:paraId="0C682660" w14:textId="430929E0" w:rsidR="00A767EF" w:rsidRPr="00845D1F" w:rsidRDefault="003776ED" w:rsidP="003776ED">
            <w:pPr>
              <w:rPr>
                <w:u w:val="dotted"/>
              </w:rPr>
            </w:pPr>
            <w:hyperlink r:id="rId15" w:history="1">
              <w:r w:rsidR="00A767EF" w:rsidRPr="00845D1F">
                <w:rPr>
                  <w:rStyle w:val="Hyperlink"/>
                  <w:u w:val="dotted"/>
                </w:rPr>
                <w:t>BNF 70</w:t>
              </w:r>
            </w:hyperlink>
            <w:r w:rsidR="006804A4">
              <w:rPr>
                <w:rStyle w:val="Hyperlink"/>
                <w:u w:val="dotted"/>
              </w:rPr>
              <w:fldChar w:fldCharType="begin"/>
            </w:r>
            <w:r>
              <w:rPr>
                <w:rStyle w:val="Hyperlink"/>
                <w:u w:val="dotted"/>
              </w:rPr>
              <w:instrText xml:space="preserve"> ADDIN EN.CITE &lt;EndNote&gt;&lt;Cite&gt;&lt;Author&gt;Royal Pharmaceutical Society of Great Britain&lt;/Author&gt;&lt;Year&gt;2016&lt;/Year&gt;&lt;RecNum&gt;2539&lt;/RecNum&gt;&lt;DisplayText&gt;(Royal Pharmaceutical Society of Great Britain, 2016)&lt;/DisplayText&gt;&lt;record&gt;&lt;rec-number&gt;2539&lt;/rec-number&gt;&lt;foreign-keys&gt;&lt;key app="EN" db-id="sfapxdws80trw5ed50d5srp0xav5xd22tar0" timestamp="1513874020"&gt;2539&lt;/key&gt;&lt;/foreign-keys&gt;&lt;ref-type name="Web Page"&gt;12&lt;/ref-type&gt;&lt;contributors&gt;&lt;authors&gt;&lt;author&gt;Royal Pharmaceutical Society of Great Britain,&lt;/author&gt;&lt;/authors&gt;&lt;/contributors&gt;&lt;titles&gt;&lt;title&gt;British National Formulary&lt;/title&gt;&lt;/titles&gt;&lt;dates&gt;&lt;year&gt;2016&lt;/year&gt;&lt;/dates&gt;&lt;publisher&gt;BMJ Group and RPS Publishing&lt;/publisher&gt;&lt;urls&gt;&lt;related-urls&gt;&lt;url&gt;https://www.medicinescomplete.com/mc/bnf/current/&lt;/url&gt;&lt;/related-urls&gt;&lt;/urls&gt;&lt;/record&gt;&lt;/Cite&gt;&lt;/EndNote&gt;</w:instrText>
            </w:r>
            <w:r w:rsidR="006804A4">
              <w:rPr>
                <w:rStyle w:val="Hyperlink"/>
                <w:u w:val="dotted"/>
              </w:rPr>
              <w:fldChar w:fldCharType="separate"/>
            </w:r>
            <w:r>
              <w:rPr>
                <w:rStyle w:val="Hyperlink"/>
                <w:noProof/>
                <w:u w:val="dotted"/>
              </w:rPr>
              <w:t>(Royal Pharmaceutical Society of Great Britain, 2016)</w:t>
            </w:r>
            <w:r w:rsidR="006804A4">
              <w:rPr>
                <w:rStyle w:val="Hyperlink"/>
                <w:u w:val="dotted"/>
              </w:rPr>
              <w:fldChar w:fldCharType="end"/>
            </w:r>
          </w:p>
        </w:tc>
        <w:tc>
          <w:tcPr>
            <w:tcW w:w="4678" w:type="dxa"/>
          </w:tcPr>
          <w:p w14:paraId="1294F91C" w14:textId="77777777" w:rsidR="00A767EF" w:rsidRPr="00845D1F" w:rsidRDefault="00A767EF" w:rsidP="009B169C">
            <w:r w:rsidRPr="00845D1F">
              <w:t>Assuming recommended national guidelines on dosage</w:t>
            </w:r>
          </w:p>
        </w:tc>
      </w:tr>
      <w:tr w:rsidR="00A767EF" w:rsidRPr="00845D1F" w14:paraId="04B5003B" w14:textId="77777777" w:rsidTr="00224C2E">
        <w:tc>
          <w:tcPr>
            <w:tcW w:w="4220" w:type="dxa"/>
          </w:tcPr>
          <w:p w14:paraId="4CA8DD40" w14:textId="77777777" w:rsidR="00A767EF" w:rsidRPr="00845D1F" w:rsidRDefault="00A767EF" w:rsidP="009B169C">
            <w:r w:rsidRPr="00845D1F">
              <w:t>Accommodation (per day)</w:t>
            </w:r>
          </w:p>
        </w:tc>
        <w:tc>
          <w:tcPr>
            <w:tcW w:w="2551" w:type="dxa"/>
          </w:tcPr>
          <w:p w14:paraId="053CC9AE" w14:textId="77777777" w:rsidR="00A767EF" w:rsidRPr="00845D1F" w:rsidRDefault="00A767EF" w:rsidP="009B169C">
            <w:r w:rsidRPr="00845D1F">
              <w:t>317.79</w:t>
            </w:r>
          </w:p>
        </w:tc>
        <w:tc>
          <w:tcPr>
            <w:tcW w:w="2693" w:type="dxa"/>
          </w:tcPr>
          <w:p w14:paraId="0811BB22" w14:textId="7D6172A6" w:rsidR="00A767EF" w:rsidRPr="00845D1F" w:rsidRDefault="003776ED" w:rsidP="003776ED">
            <w:pPr>
              <w:rPr>
                <w:u w:val="dotted"/>
              </w:rPr>
            </w:pPr>
            <w:hyperlink r:id="rId16" w:history="1">
              <w:r w:rsidR="00A767EF" w:rsidRPr="00845D1F">
                <w:rPr>
                  <w:rStyle w:val="Hyperlink"/>
                  <w:u w:val="dotted"/>
                </w:rPr>
                <w:t>Curtis 2015</w:t>
              </w:r>
            </w:hyperlink>
            <w:r w:rsidR="002878E4">
              <w:rPr>
                <w:rStyle w:val="Hyperlink"/>
                <w:u w:val="dotted"/>
              </w:rPr>
              <w:fldChar w:fldCharType="begin"/>
            </w:r>
            <w:r>
              <w:rPr>
                <w:rStyle w:val="Hyperlink"/>
                <w:u w:val="dotted"/>
              </w:rPr>
              <w:instrText xml:space="preserve"> ADDIN EN.CITE &lt;EndNote&gt;&lt;Cite&gt;&lt;Author&gt;Curtis&lt;/Author&gt;&lt;Year&gt;2015&lt;/Year&gt;&lt;RecNum&gt;2538&lt;/RecNum&gt;&lt;DisplayText&gt;(Curtis, 2015)&lt;/DisplayText&gt;&lt;record&gt;&lt;rec-number&gt;2538&lt;/rec-number&gt;&lt;foreign-keys&gt;&lt;key app="EN" db-id="sfapxdws80trw5ed50d5srp0xav5xd22tar0" timestamp="1513874019"&gt;2538&lt;/key&gt;&lt;/foreign-keys&gt;&lt;ref-type name="Report"&gt;27&lt;/ref-type&gt;&lt;contributors&gt;&lt;authors&gt;&lt;author&gt;Curtis, Leslie&lt;/author&gt;&lt;/authors&gt;&lt;/contributors&gt;&lt;titles&gt;&lt;title&gt;Unit Costs of Health and Social Care&lt;/title&gt;&lt;/titles&gt;&lt;dates&gt;&lt;year&gt;2015&lt;/year&gt;&lt;/dates&gt;&lt;pub-location&gt;Canterbury: PSSRU&lt;/pub-location&gt;&lt;urls&gt;&lt;/urls&gt;&lt;/record&gt;&lt;/Cite&gt;&lt;/EndNote&gt;</w:instrText>
            </w:r>
            <w:r w:rsidR="002878E4">
              <w:rPr>
                <w:rStyle w:val="Hyperlink"/>
                <w:u w:val="dotted"/>
              </w:rPr>
              <w:fldChar w:fldCharType="separate"/>
            </w:r>
            <w:r>
              <w:rPr>
                <w:rStyle w:val="Hyperlink"/>
                <w:noProof/>
                <w:u w:val="dotted"/>
              </w:rPr>
              <w:t>(Curtis, 2015)</w:t>
            </w:r>
            <w:r w:rsidR="002878E4">
              <w:rPr>
                <w:rStyle w:val="Hyperlink"/>
                <w:u w:val="dotted"/>
              </w:rPr>
              <w:fldChar w:fldCharType="end"/>
            </w:r>
          </w:p>
        </w:tc>
        <w:tc>
          <w:tcPr>
            <w:tcW w:w="4678" w:type="dxa"/>
          </w:tcPr>
          <w:p w14:paraId="2B44AD31" w14:textId="29058F10" w:rsidR="00A767EF" w:rsidRPr="00845D1F" w:rsidRDefault="00A767EF" w:rsidP="002B20C1">
            <w:r w:rsidRPr="00845D1F">
              <w:t xml:space="preserve">Average of </w:t>
            </w:r>
            <w:r w:rsidR="002B20C1">
              <w:t>L</w:t>
            </w:r>
            <w:r w:rsidRPr="00845D1F">
              <w:t xml:space="preserve">ocal </w:t>
            </w:r>
            <w:r w:rsidR="002B20C1">
              <w:t>A</w:t>
            </w:r>
            <w:r w:rsidRPr="00845D1F">
              <w:t>uthority</w:t>
            </w:r>
            <w:r w:rsidR="00F7271A">
              <w:t xml:space="preserve"> foster care</w:t>
            </w:r>
            <w:r w:rsidRPr="00845D1F">
              <w:t xml:space="preserve">, </w:t>
            </w:r>
            <w:r w:rsidR="00F7271A">
              <w:t xml:space="preserve">private </w:t>
            </w:r>
            <w:r w:rsidRPr="00845D1F">
              <w:t xml:space="preserve">foster care and private </w:t>
            </w:r>
            <w:r w:rsidR="00F7271A">
              <w:t xml:space="preserve">residential </w:t>
            </w:r>
            <w:r w:rsidR="002B20C1">
              <w:t>care</w:t>
            </w:r>
          </w:p>
        </w:tc>
      </w:tr>
      <w:tr w:rsidR="00A767EF" w:rsidRPr="00845D1F" w14:paraId="3CBBCAB5" w14:textId="77777777" w:rsidTr="00224C2E">
        <w:tc>
          <w:tcPr>
            <w:tcW w:w="4220" w:type="dxa"/>
            <w:tcBorders>
              <w:bottom w:val="single" w:sz="4" w:space="0" w:color="auto"/>
            </w:tcBorders>
          </w:tcPr>
          <w:p w14:paraId="2ED6793A" w14:textId="3AB8B6F2" w:rsidR="00A767EF" w:rsidRPr="00845D1F" w:rsidRDefault="007C0893" w:rsidP="009B169C">
            <w:r w:rsidRPr="00845D1F">
              <w:t xml:space="preserve">Productivity loss </w:t>
            </w:r>
            <w:r w:rsidR="00A767EF" w:rsidRPr="00845D1F">
              <w:t>(per day)</w:t>
            </w:r>
          </w:p>
        </w:tc>
        <w:tc>
          <w:tcPr>
            <w:tcW w:w="2551" w:type="dxa"/>
            <w:tcBorders>
              <w:bottom w:val="single" w:sz="4" w:space="0" w:color="auto"/>
            </w:tcBorders>
          </w:tcPr>
          <w:p w14:paraId="74F57CD6" w14:textId="77777777" w:rsidR="00A767EF" w:rsidRPr="00845D1F" w:rsidRDefault="00A767EF" w:rsidP="009B169C">
            <w:r w:rsidRPr="00845D1F">
              <w:t>74.00</w:t>
            </w:r>
          </w:p>
        </w:tc>
        <w:tc>
          <w:tcPr>
            <w:tcW w:w="2693" w:type="dxa"/>
            <w:tcBorders>
              <w:bottom w:val="single" w:sz="4" w:space="0" w:color="auto"/>
            </w:tcBorders>
          </w:tcPr>
          <w:p w14:paraId="08C3049F" w14:textId="4DAE4E78" w:rsidR="00A767EF" w:rsidRPr="00845D1F" w:rsidRDefault="003776ED" w:rsidP="003776ED">
            <w:pPr>
              <w:rPr>
                <w:u w:val="dotted"/>
              </w:rPr>
            </w:pPr>
            <w:hyperlink r:id="rId17" w:anchor="average-earnings" w:history="1">
              <w:r w:rsidR="00A767EF" w:rsidRPr="00845D1F">
                <w:rPr>
                  <w:rStyle w:val="Hyperlink"/>
                  <w:u w:val="dotted"/>
                </w:rPr>
                <w:t>ONS Annual Survey of Hours and Earnings</w:t>
              </w:r>
            </w:hyperlink>
            <w:r w:rsidR="00CE238E">
              <w:rPr>
                <w:rStyle w:val="Hyperlink"/>
                <w:u w:val="dotted"/>
              </w:rPr>
              <w:fldChar w:fldCharType="begin"/>
            </w:r>
            <w:r>
              <w:rPr>
                <w:rStyle w:val="Hyperlink"/>
                <w:u w:val="dotted"/>
              </w:rPr>
              <w:instrText xml:space="preserve"> ADDIN EN.CITE &lt;EndNote&gt;&lt;Cite&gt;&lt;Author&gt;Office for National Statistics&lt;/Author&gt;&lt;Year&gt;2015&lt;/Year&gt;&lt;RecNum&gt;2540&lt;/RecNum&gt;&lt;DisplayText&gt;(Office for National Statistics, 2015)&lt;/DisplayText&gt;&lt;record&gt;&lt;rec-number&gt;2540&lt;/rec-number&gt;&lt;foreign-keys&gt;&lt;key app="EN" db-id="sfapxdws80trw5ed50d5srp0xav5xd22tar0" timestamp="1513874021"&gt;2540&lt;/key&gt;&lt;/foreign-keys&gt;&lt;ref-type name="Report"&gt;27&lt;/ref-type&gt;&lt;contributors&gt;&lt;authors&gt;&lt;author&gt;Office for National Statistics,&lt;/author&gt;&lt;/authors&gt;&lt;/contributors&gt;&lt;titles&gt;&lt;title&gt;Annual Survey of Hours and Earnings: 2015&lt;/title&gt;&lt;/titles&gt;&lt;dates&gt;&lt;year&gt;2015&lt;/year&gt;&lt;/dates&gt;&lt;urls&gt;&lt;/urls&gt;&lt;/record&gt;&lt;/Cite&gt;&lt;/EndNote&gt;</w:instrText>
            </w:r>
            <w:r w:rsidR="00CE238E">
              <w:rPr>
                <w:rStyle w:val="Hyperlink"/>
                <w:u w:val="dotted"/>
              </w:rPr>
              <w:fldChar w:fldCharType="separate"/>
            </w:r>
            <w:r>
              <w:rPr>
                <w:rStyle w:val="Hyperlink"/>
                <w:noProof/>
                <w:u w:val="dotted"/>
              </w:rPr>
              <w:t>(Office for National Statistics, 2015)</w:t>
            </w:r>
            <w:r w:rsidR="00CE238E">
              <w:rPr>
                <w:rStyle w:val="Hyperlink"/>
                <w:u w:val="dotted"/>
              </w:rPr>
              <w:fldChar w:fldCharType="end"/>
            </w:r>
          </w:p>
        </w:tc>
        <w:tc>
          <w:tcPr>
            <w:tcW w:w="4678" w:type="dxa"/>
            <w:tcBorders>
              <w:bottom w:val="single" w:sz="4" w:space="0" w:color="auto"/>
            </w:tcBorders>
          </w:tcPr>
          <w:p w14:paraId="3C950A60" w14:textId="21A3DBCE" w:rsidR="00A767EF" w:rsidRPr="00845D1F" w:rsidRDefault="00A767EF" w:rsidP="009B169C">
            <w:r w:rsidRPr="00845D1F">
              <w:t>Based on part-time workers</w:t>
            </w:r>
            <w:r w:rsidR="00C214E6" w:rsidRPr="00845D1F">
              <w:t>’</w:t>
            </w:r>
            <w:r w:rsidRPr="00845D1F">
              <w:t xml:space="preserve"> me</w:t>
            </w:r>
            <w:r w:rsidR="00D6166D" w:rsidRPr="00845D1F">
              <w:t>di</w:t>
            </w:r>
            <w:r w:rsidRPr="00845D1F">
              <w:t>an gross earnings</w:t>
            </w:r>
          </w:p>
        </w:tc>
      </w:tr>
    </w:tbl>
    <w:p w14:paraId="2CE2785B" w14:textId="77777777" w:rsidR="00021496" w:rsidRPr="00845D1F" w:rsidRDefault="00021496" w:rsidP="009B169C"/>
    <w:p w14:paraId="7C887DB6" w14:textId="77777777" w:rsidR="009B169C" w:rsidRPr="00845D1F" w:rsidRDefault="009B169C" w:rsidP="009B169C"/>
    <w:p w14:paraId="1E9E27E7" w14:textId="77777777" w:rsidR="002A49CA" w:rsidRDefault="002A49CA" w:rsidP="003E55F1">
      <w:pPr>
        <w:pStyle w:val="Caption"/>
      </w:pPr>
      <w:r>
        <w:br w:type="page"/>
      </w:r>
    </w:p>
    <w:p w14:paraId="106FEECF" w14:textId="5E196B09" w:rsidR="00DB64D2" w:rsidRPr="00845D1F" w:rsidRDefault="00DB64D2" w:rsidP="003E55F1">
      <w:pPr>
        <w:pStyle w:val="Caption"/>
      </w:pPr>
      <w:bookmarkStart w:id="2" w:name="_Ref486662045"/>
      <w:r w:rsidRPr="00845D1F">
        <w:lastRenderedPageBreak/>
        <w:t xml:space="preserve">Table </w:t>
      </w:r>
      <w:r w:rsidR="00481A7C" w:rsidRPr="00845D1F">
        <w:fldChar w:fldCharType="begin"/>
      </w:r>
      <w:r w:rsidR="00481A7C" w:rsidRPr="00845D1F">
        <w:instrText xml:space="preserve"> SEQ Table \* ARABIC </w:instrText>
      </w:r>
      <w:r w:rsidR="00481A7C" w:rsidRPr="00845D1F">
        <w:fldChar w:fldCharType="separate"/>
      </w:r>
      <w:r w:rsidR="00546F23" w:rsidRPr="00845D1F">
        <w:rPr>
          <w:noProof/>
        </w:rPr>
        <w:t>2</w:t>
      </w:r>
      <w:r w:rsidR="00481A7C" w:rsidRPr="00845D1F">
        <w:rPr>
          <w:noProof/>
        </w:rPr>
        <w:fldChar w:fldCharType="end"/>
      </w:r>
      <w:bookmarkEnd w:id="2"/>
      <w:r w:rsidRPr="00845D1F">
        <w:t>. Service use over 30-months follow-up</w:t>
      </w:r>
    </w:p>
    <w:tbl>
      <w:tblPr>
        <w:tblW w:w="13212" w:type="dxa"/>
        <w:tblLayout w:type="fixed"/>
        <w:tblLook w:val="01E0" w:firstRow="1" w:lastRow="1" w:firstColumn="1" w:lastColumn="1" w:noHBand="0" w:noVBand="0"/>
      </w:tblPr>
      <w:tblGrid>
        <w:gridCol w:w="2552"/>
        <w:gridCol w:w="3261"/>
        <w:gridCol w:w="1417"/>
        <w:gridCol w:w="1145"/>
        <w:gridCol w:w="1147"/>
        <w:gridCol w:w="1394"/>
        <w:gridCol w:w="1145"/>
        <w:gridCol w:w="1151"/>
      </w:tblGrid>
      <w:tr w:rsidR="00DB64D2" w:rsidRPr="00845D1F" w14:paraId="593A1E24" w14:textId="77777777" w:rsidTr="00873E50">
        <w:trPr>
          <w:cantSplit/>
        </w:trPr>
        <w:tc>
          <w:tcPr>
            <w:tcW w:w="2552" w:type="dxa"/>
            <w:vMerge w:val="restart"/>
            <w:tcBorders>
              <w:top w:val="single" w:sz="4" w:space="0" w:color="auto"/>
            </w:tcBorders>
            <w:vAlign w:val="center"/>
          </w:tcPr>
          <w:p w14:paraId="5E7C714F" w14:textId="77777777" w:rsidR="00DB64D2" w:rsidRPr="00845D1F" w:rsidRDefault="00DB64D2" w:rsidP="009B169C">
            <w:pPr>
              <w:spacing w:line="360" w:lineRule="auto"/>
            </w:pPr>
            <w:r w:rsidRPr="00845D1F">
              <w:t>Service</w:t>
            </w:r>
          </w:p>
        </w:tc>
        <w:tc>
          <w:tcPr>
            <w:tcW w:w="3261" w:type="dxa"/>
            <w:tcBorders>
              <w:top w:val="single" w:sz="4" w:space="0" w:color="auto"/>
            </w:tcBorders>
          </w:tcPr>
          <w:p w14:paraId="6713CE9F" w14:textId="77777777" w:rsidR="00DB64D2" w:rsidRPr="00845D1F" w:rsidRDefault="00DB64D2" w:rsidP="009B169C">
            <w:pPr>
              <w:spacing w:line="360" w:lineRule="auto"/>
            </w:pPr>
          </w:p>
          <w:p w14:paraId="7DEA8B51" w14:textId="77777777" w:rsidR="00DB64D2" w:rsidRPr="00845D1F" w:rsidRDefault="00DB64D2" w:rsidP="009B169C">
            <w:pPr>
              <w:spacing w:line="360" w:lineRule="auto"/>
            </w:pPr>
            <w:r w:rsidRPr="00845D1F">
              <w:t>Unit</w:t>
            </w:r>
          </w:p>
        </w:tc>
        <w:tc>
          <w:tcPr>
            <w:tcW w:w="3709" w:type="dxa"/>
            <w:gridSpan w:val="3"/>
            <w:tcBorders>
              <w:top w:val="single" w:sz="4" w:space="0" w:color="auto"/>
              <w:bottom w:val="single" w:sz="4" w:space="0" w:color="auto"/>
            </w:tcBorders>
          </w:tcPr>
          <w:p w14:paraId="29EF8F4C" w14:textId="77777777" w:rsidR="00DB64D2" w:rsidRPr="00845D1F" w:rsidRDefault="00DB64D2" w:rsidP="002F1302">
            <w:pPr>
              <w:spacing w:line="360" w:lineRule="auto"/>
              <w:jc w:val="center"/>
            </w:pPr>
            <w:r w:rsidRPr="00845D1F">
              <w:t>Intervention arm (I)</w:t>
            </w:r>
          </w:p>
          <w:p w14:paraId="66592D99" w14:textId="6FAF2F5D" w:rsidR="00DB64D2" w:rsidRPr="00845D1F" w:rsidRDefault="008C2FCF" w:rsidP="002F1302">
            <w:pPr>
              <w:spacing w:line="360" w:lineRule="auto"/>
              <w:jc w:val="center"/>
            </w:pPr>
            <w:r>
              <w:t>(N</w:t>
            </w:r>
            <w:r w:rsidR="002E1710">
              <w:t>=</w:t>
            </w:r>
            <w:r w:rsidR="00DB64D2" w:rsidRPr="00845D1F">
              <w:t>507</w:t>
            </w:r>
            <w:r w:rsidR="002E1710">
              <w:t>)</w:t>
            </w:r>
          </w:p>
        </w:tc>
        <w:tc>
          <w:tcPr>
            <w:tcW w:w="3690" w:type="dxa"/>
            <w:gridSpan w:val="3"/>
            <w:tcBorders>
              <w:top w:val="single" w:sz="4" w:space="0" w:color="auto"/>
              <w:bottom w:val="single" w:sz="4" w:space="0" w:color="auto"/>
            </w:tcBorders>
          </w:tcPr>
          <w:p w14:paraId="0637425E" w14:textId="77777777" w:rsidR="00DB64D2" w:rsidRPr="00845D1F" w:rsidRDefault="00DB64D2" w:rsidP="002F1302">
            <w:pPr>
              <w:spacing w:line="360" w:lineRule="auto"/>
              <w:jc w:val="center"/>
            </w:pPr>
            <w:r w:rsidRPr="00845D1F">
              <w:t>Control arm (C)</w:t>
            </w:r>
          </w:p>
          <w:p w14:paraId="10F9C653" w14:textId="09E57EF9" w:rsidR="00DB64D2" w:rsidRPr="00845D1F" w:rsidRDefault="002E1710" w:rsidP="008C2FCF">
            <w:pPr>
              <w:spacing w:line="360" w:lineRule="auto"/>
              <w:jc w:val="center"/>
            </w:pPr>
            <w:r>
              <w:t>(</w:t>
            </w:r>
            <w:r w:rsidR="008C2FCF">
              <w:t>N</w:t>
            </w:r>
            <w:r w:rsidR="00DB64D2" w:rsidRPr="00845D1F">
              <w:t>=500</w:t>
            </w:r>
            <w:r>
              <w:t>)</w:t>
            </w:r>
          </w:p>
        </w:tc>
      </w:tr>
      <w:tr w:rsidR="00DB64D2" w:rsidRPr="00845D1F" w14:paraId="3A642E97" w14:textId="77777777" w:rsidTr="00873E50">
        <w:trPr>
          <w:cantSplit/>
        </w:trPr>
        <w:tc>
          <w:tcPr>
            <w:tcW w:w="2552" w:type="dxa"/>
            <w:vMerge/>
            <w:tcBorders>
              <w:bottom w:val="single" w:sz="4" w:space="0" w:color="auto"/>
            </w:tcBorders>
          </w:tcPr>
          <w:p w14:paraId="25A32991" w14:textId="77777777" w:rsidR="00DB64D2" w:rsidRPr="00845D1F" w:rsidRDefault="00DB64D2" w:rsidP="009B169C">
            <w:pPr>
              <w:spacing w:line="360" w:lineRule="auto"/>
            </w:pPr>
          </w:p>
        </w:tc>
        <w:tc>
          <w:tcPr>
            <w:tcW w:w="3261" w:type="dxa"/>
            <w:tcBorders>
              <w:bottom w:val="single" w:sz="4" w:space="0" w:color="auto"/>
            </w:tcBorders>
          </w:tcPr>
          <w:p w14:paraId="7F7E5505" w14:textId="77777777" w:rsidR="00DB64D2" w:rsidRPr="00845D1F" w:rsidRDefault="00DB64D2" w:rsidP="009B169C">
            <w:pPr>
              <w:spacing w:line="360" w:lineRule="auto"/>
            </w:pPr>
          </w:p>
        </w:tc>
        <w:tc>
          <w:tcPr>
            <w:tcW w:w="1417" w:type="dxa"/>
            <w:tcBorders>
              <w:top w:val="single" w:sz="4" w:space="0" w:color="auto"/>
              <w:bottom w:val="single" w:sz="4" w:space="0" w:color="auto"/>
            </w:tcBorders>
          </w:tcPr>
          <w:p w14:paraId="2C90AD9C" w14:textId="77777777" w:rsidR="00DB64D2" w:rsidRPr="00845D1F" w:rsidRDefault="00DB64D2" w:rsidP="002F1302">
            <w:pPr>
              <w:spacing w:line="360" w:lineRule="auto"/>
              <w:jc w:val="center"/>
            </w:pPr>
            <w:r w:rsidRPr="00845D1F">
              <w:t>mean (SD)</w:t>
            </w:r>
          </w:p>
        </w:tc>
        <w:tc>
          <w:tcPr>
            <w:tcW w:w="1145" w:type="dxa"/>
            <w:tcBorders>
              <w:top w:val="single" w:sz="4" w:space="0" w:color="auto"/>
              <w:bottom w:val="single" w:sz="4" w:space="0" w:color="auto"/>
            </w:tcBorders>
          </w:tcPr>
          <w:p w14:paraId="4560F8D6" w14:textId="77777777" w:rsidR="00DB64D2" w:rsidRPr="00845D1F" w:rsidRDefault="00DB64D2" w:rsidP="002F1302">
            <w:pPr>
              <w:spacing w:line="360" w:lineRule="auto"/>
              <w:jc w:val="center"/>
            </w:pPr>
            <w:r w:rsidRPr="00845D1F">
              <w:t>range</w:t>
            </w:r>
          </w:p>
        </w:tc>
        <w:tc>
          <w:tcPr>
            <w:tcW w:w="1147" w:type="dxa"/>
            <w:tcBorders>
              <w:top w:val="single" w:sz="4" w:space="0" w:color="auto"/>
              <w:bottom w:val="single" w:sz="4" w:space="0" w:color="auto"/>
            </w:tcBorders>
          </w:tcPr>
          <w:p w14:paraId="3437084E" w14:textId="77777777" w:rsidR="00DB64D2" w:rsidRPr="00845D1F" w:rsidRDefault="00DB64D2" w:rsidP="002F1302">
            <w:pPr>
              <w:spacing w:line="360" w:lineRule="auto"/>
              <w:jc w:val="center"/>
            </w:pPr>
            <w:r w:rsidRPr="00845D1F">
              <w:t>% using</w:t>
            </w:r>
          </w:p>
        </w:tc>
        <w:tc>
          <w:tcPr>
            <w:tcW w:w="1394" w:type="dxa"/>
            <w:tcBorders>
              <w:top w:val="single" w:sz="4" w:space="0" w:color="auto"/>
              <w:bottom w:val="single" w:sz="4" w:space="0" w:color="auto"/>
            </w:tcBorders>
          </w:tcPr>
          <w:p w14:paraId="3E4654A7" w14:textId="77777777" w:rsidR="00DB64D2" w:rsidRPr="00845D1F" w:rsidRDefault="00DB64D2" w:rsidP="002F1302">
            <w:pPr>
              <w:spacing w:line="360" w:lineRule="auto"/>
              <w:jc w:val="center"/>
            </w:pPr>
            <w:r w:rsidRPr="00845D1F">
              <w:t>mean (SD)</w:t>
            </w:r>
          </w:p>
        </w:tc>
        <w:tc>
          <w:tcPr>
            <w:tcW w:w="1145" w:type="dxa"/>
            <w:tcBorders>
              <w:top w:val="single" w:sz="4" w:space="0" w:color="auto"/>
              <w:bottom w:val="single" w:sz="4" w:space="0" w:color="auto"/>
            </w:tcBorders>
          </w:tcPr>
          <w:p w14:paraId="2B2A6CFA" w14:textId="77777777" w:rsidR="00DB64D2" w:rsidRPr="00845D1F" w:rsidRDefault="00DB64D2" w:rsidP="002F1302">
            <w:pPr>
              <w:spacing w:line="360" w:lineRule="auto"/>
              <w:jc w:val="center"/>
            </w:pPr>
            <w:r w:rsidRPr="00845D1F">
              <w:t>range</w:t>
            </w:r>
          </w:p>
        </w:tc>
        <w:tc>
          <w:tcPr>
            <w:tcW w:w="1151" w:type="dxa"/>
            <w:tcBorders>
              <w:top w:val="single" w:sz="4" w:space="0" w:color="auto"/>
              <w:bottom w:val="single" w:sz="4" w:space="0" w:color="auto"/>
            </w:tcBorders>
          </w:tcPr>
          <w:p w14:paraId="15A3724A" w14:textId="77777777" w:rsidR="00DB64D2" w:rsidRPr="00845D1F" w:rsidRDefault="00DB64D2" w:rsidP="002F1302">
            <w:pPr>
              <w:spacing w:line="360" w:lineRule="auto"/>
              <w:jc w:val="center"/>
            </w:pPr>
            <w:r w:rsidRPr="00845D1F">
              <w:t>% using</w:t>
            </w:r>
          </w:p>
        </w:tc>
      </w:tr>
      <w:tr w:rsidR="00DB64D2" w:rsidRPr="00845D1F" w14:paraId="6B465531" w14:textId="77777777" w:rsidTr="00873E50">
        <w:tc>
          <w:tcPr>
            <w:tcW w:w="2552" w:type="dxa"/>
            <w:tcBorders>
              <w:top w:val="single" w:sz="4" w:space="0" w:color="auto"/>
            </w:tcBorders>
          </w:tcPr>
          <w:p w14:paraId="305C290E" w14:textId="77777777" w:rsidR="00DB64D2" w:rsidRPr="00845D1F" w:rsidRDefault="00DB64D2" w:rsidP="009B169C">
            <w:pPr>
              <w:spacing w:line="360" w:lineRule="auto"/>
            </w:pPr>
            <w:r w:rsidRPr="00845D1F">
              <w:t>Inpatient hospital</w:t>
            </w:r>
          </w:p>
        </w:tc>
        <w:tc>
          <w:tcPr>
            <w:tcW w:w="3261" w:type="dxa"/>
            <w:tcBorders>
              <w:top w:val="single" w:sz="4" w:space="0" w:color="auto"/>
            </w:tcBorders>
          </w:tcPr>
          <w:p w14:paraId="5A9FBB87" w14:textId="77777777" w:rsidR="00DB64D2" w:rsidRPr="00845D1F" w:rsidRDefault="00DB64D2" w:rsidP="009B169C">
            <w:pPr>
              <w:spacing w:line="360" w:lineRule="auto"/>
            </w:pPr>
            <w:r w:rsidRPr="00845D1F">
              <w:t>no. nights</w:t>
            </w:r>
          </w:p>
        </w:tc>
        <w:tc>
          <w:tcPr>
            <w:tcW w:w="1417" w:type="dxa"/>
            <w:tcBorders>
              <w:top w:val="single" w:sz="4" w:space="0" w:color="auto"/>
            </w:tcBorders>
          </w:tcPr>
          <w:p w14:paraId="3CEA01C9" w14:textId="77777777" w:rsidR="00DB64D2" w:rsidRPr="00845D1F" w:rsidRDefault="00DB64D2" w:rsidP="002F1302">
            <w:pPr>
              <w:spacing w:line="360" w:lineRule="auto"/>
              <w:jc w:val="center"/>
            </w:pPr>
            <w:r w:rsidRPr="00845D1F">
              <w:t>0.09 (0.56)</w:t>
            </w:r>
          </w:p>
        </w:tc>
        <w:tc>
          <w:tcPr>
            <w:tcW w:w="1145" w:type="dxa"/>
            <w:tcBorders>
              <w:top w:val="single" w:sz="4" w:space="0" w:color="auto"/>
            </w:tcBorders>
          </w:tcPr>
          <w:p w14:paraId="78534A64" w14:textId="77777777" w:rsidR="00DB64D2" w:rsidRPr="00845D1F" w:rsidRDefault="00DB64D2" w:rsidP="002F1302">
            <w:pPr>
              <w:spacing w:line="360" w:lineRule="auto"/>
              <w:jc w:val="center"/>
            </w:pPr>
            <w:r w:rsidRPr="00845D1F">
              <w:t>0-7</w:t>
            </w:r>
          </w:p>
        </w:tc>
        <w:tc>
          <w:tcPr>
            <w:tcW w:w="1147" w:type="dxa"/>
            <w:tcBorders>
              <w:top w:val="single" w:sz="4" w:space="0" w:color="auto"/>
            </w:tcBorders>
          </w:tcPr>
          <w:p w14:paraId="2E59DE62" w14:textId="77777777" w:rsidR="00DB64D2" w:rsidRPr="00845D1F" w:rsidRDefault="00DB64D2" w:rsidP="002F1302">
            <w:pPr>
              <w:spacing w:line="360" w:lineRule="auto"/>
              <w:jc w:val="center"/>
            </w:pPr>
            <w:r w:rsidRPr="00845D1F">
              <w:t>5.1</w:t>
            </w:r>
          </w:p>
        </w:tc>
        <w:tc>
          <w:tcPr>
            <w:tcW w:w="1394" w:type="dxa"/>
            <w:tcBorders>
              <w:top w:val="single" w:sz="4" w:space="0" w:color="auto"/>
            </w:tcBorders>
          </w:tcPr>
          <w:p w14:paraId="48B51969" w14:textId="77777777" w:rsidR="00DB64D2" w:rsidRPr="00845D1F" w:rsidRDefault="00DB64D2" w:rsidP="002F1302">
            <w:pPr>
              <w:spacing w:line="360" w:lineRule="auto"/>
              <w:jc w:val="center"/>
            </w:pPr>
            <w:r w:rsidRPr="00845D1F">
              <w:t>0.14 (1.20)</w:t>
            </w:r>
          </w:p>
        </w:tc>
        <w:tc>
          <w:tcPr>
            <w:tcW w:w="1145" w:type="dxa"/>
            <w:tcBorders>
              <w:top w:val="single" w:sz="4" w:space="0" w:color="auto"/>
            </w:tcBorders>
          </w:tcPr>
          <w:p w14:paraId="669CB9BE" w14:textId="77777777" w:rsidR="00DB64D2" w:rsidRPr="00845D1F" w:rsidRDefault="00DB64D2" w:rsidP="002F1302">
            <w:pPr>
              <w:spacing w:line="360" w:lineRule="auto"/>
              <w:jc w:val="center"/>
            </w:pPr>
            <w:r w:rsidRPr="00845D1F">
              <w:t>0-23</w:t>
            </w:r>
          </w:p>
        </w:tc>
        <w:tc>
          <w:tcPr>
            <w:tcW w:w="1151" w:type="dxa"/>
            <w:tcBorders>
              <w:top w:val="single" w:sz="4" w:space="0" w:color="auto"/>
            </w:tcBorders>
          </w:tcPr>
          <w:p w14:paraId="258E9DBE" w14:textId="77777777" w:rsidR="00DB64D2" w:rsidRPr="00845D1F" w:rsidRDefault="00DB64D2" w:rsidP="002F1302">
            <w:pPr>
              <w:spacing w:line="360" w:lineRule="auto"/>
              <w:jc w:val="center"/>
            </w:pPr>
            <w:r w:rsidRPr="00845D1F">
              <w:t>4.2</w:t>
            </w:r>
          </w:p>
        </w:tc>
      </w:tr>
      <w:tr w:rsidR="00DB64D2" w:rsidRPr="00845D1F" w14:paraId="36E8FE33" w14:textId="77777777" w:rsidTr="00873E50">
        <w:tc>
          <w:tcPr>
            <w:tcW w:w="2552" w:type="dxa"/>
          </w:tcPr>
          <w:p w14:paraId="043F2A79" w14:textId="77777777" w:rsidR="00DB64D2" w:rsidRPr="00845D1F" w:rsidRDefault="00DB64D2" w:rsidP="009B169C">
            <w:pPr>
              <w:spacing w:line="360" w:lineRule="auto"/>
            </w:pPr>
            <w:r w:rsidRPr="00845D1F">
              <w:t>Outpatient hospital</w:t>
            </w:r>
          </w:p>
        </w:tc>
        <w:tc>
          <w:tcPr>
            <w:tcW w:w="3261" w:type="dxa"/>
          </w:tcPr>
          <w:p w14:paraId="064D0634" w14:textId="77777777" w:rsidR="00DB64D2" w:rsidRPr="00845D1F" w:rsidRDefault="00DB64D2" w:rsidP="009B169C">
            <w:pPr>
              <w:spacing w:line="360" w:lineRule="auto"/>
            </w:pPr>
            <w:r w:rsidRPr="00845D1F">
              <w:t>no. appointments</w:t>
            </w:r>
          </w:p>
        </w:tc>
        <w:tc>
          <w:tcPr>
            <w:tcW w:w="1417" w:type="dxa"/>
          </w:tcPr>
          <w:p w14:paraId="53F3ACBD" w14:textId="77777777" w:rsidR="00DB64D2" w:rsidRPr="00845D1F" w:rsidRDefault="00DB64D2" w:rsidP="002F1302">
            <w:pPr>
              <w:spacing w:line="360" w:lineRule="auto"/>
              <w:jc w:val="center"/>
            </w:pPr>
            <w:r w:rsidRPr="00845D1F">
              <w:t>1.31 (2.51)</w:t>
            </w:r>
          </w:p>
        </w:tc>
        <w:tc>
          <w:tcPr>
            <w:tcW w:w="1145" w:type="dxa"/>
          </w:tcPr>
          <w:p w14:paraId="4636C32C" w14:textId="77777777" w:rsidR="00DB64D2" w:rsidRPr="00845D1F" w:rsidRDefault="00DB64D2" w:rsidP="002F1302">
            <w:pPr>
              <w:spacing w:line="360" w:lineRule="auto"/>
              <w:jc w:val="center"/>
            </w:pPr>
            <w:r w:rsidRPr="00845D1F">
              <w:t>0-20</w:t>
            </w:r>
          </w:p>
        </w:tc>
        <w:tc>
          <w:tcPr>
            <w:tcW w:w="1147" w:type="dxa"/>
          </w:tcPr>
          <w:p w14:paraId="3DEA5A22" w14:textId="77777777" w:rsidR="00DB64D2" w:rsidRPr="00845D1F" w:rsidRDefault="00DB64D2" w:rsidP="002F1302">
            <w:pPr>
              <w:spacing w:line="360" w:lineRule="auto"/>
              <w:jc w:val="center"/>
            </w:pPr>
            <w:r w:rsidRPr="00845D1F">
              <w:t>38.5</w:t>
            </w:r>
          </w:p>
        </w:tc>
        <w:tc>
          <w:tcPr>
            <w:tcW w:w="1394" w:type="dxa"/>
          </w:tcPr>
          <w:p w14:paraId="62909A73" w14:textId="77777777" w:rsidR="00DB64D2" w:rsidRPr="00845D1F" w:rsidRDefault="00DB64D2" w:rsidP="002F1302">
            <w:pPr>
              <w:spacing w:line="360" w:lineRule="auto"/>
              <w:jc w:val="center"/>
            </w:pPr>
            <w:r w:rsidRPr="00845D1F">
              <w:t>1.10 (2.27)</w:t>
            </w:r>
          </w:p>
        </w:tc>
        <w:tc>
          <w:tcPr>
            <w:tcW w:w="1145" w:type="dxa"/>
          </w:tcPr>
          <w:p w14:paraId="60820E49" w14:textId="77777777" w:rsidR="00DB64D2" w:rsidRPr="00845D1F" w:rsidRDefault="00DB64D2" w:rsidP="002F1302">
            <w:pPr>
              <w:spacing w:line="360" w:lineRule="auto"/>
              <w:jc w:val="center"/>
            </w:pPr>
            <w:r w:rsidRPr="00845D1F">
              <w:t>0-17</w:t>
            </w:r>
          </w:p>
        </w:tc>
        <w:tc>
          <w:tcPr>
            <w:tcW w:w="1151" w:type="dxa"/>
          </w:tcPr>
          <w:p w14:paraId="786ADE8F" w14:textId="77777777" w:rsidR="00DB64D2" w:rsidRPr="00845D1F" w:rsidRDefault="00DB64D2" w:rsidP="002F1302">
            <w:pPr>
              <w:spacing w:line="360" w:lineRule="auto"/>
              <w:jc w:val="center"/>
            </w:pPr>
            <w:r w:rsidRPr="00845D1F">
              <w:t>35.0</w:t>
            </w:r>
          </w:p>
        </w:tc>
      </w:tr>
      <w:tr w:rsidR="00DB64D2" w:rsidRPr="00845D1F" w14:paraId="35466839" w14:textId="77777777" w:rsidTr="00873E50">
        <w:tc>
          <w:tcPr>
            <w:tcW w:w="2552" w:type="dxa"/>
          </w:tcPr>
          <w:p w14:paraId="236CB3E2" w14:textId="77777777" w:rsidR="00DB64D2" w:rsidRPr="00845D1F" w:rsidRDefault="00DB64D2" w:rsidP="009B169C">
            <w:pPr>
              <w:spacing w:line="360" w:lineRule="auto"/>
            </w:pPr>
            <w:r w:rsidRPr="00845D1F">
              <w:t>Accident &amp; Emergency</w:t>
            </w:r>
          </w:p>
        </w:tc>
        <w:tc>
          <w:tcPr>
            <w:tcW w:w="3261" w:type="dxa"/>
          </w:tcPr>
          <w:p w14:paraId="1C3DB846" w14:textId="77777777" w:rsidR="00DB64D2" w:rsidRPr="00845D1F" w:rsidRDefault="00DB64D2" w:rsidP="009B169C">
            <w:pPr>
              <w:spacing w:line="360" w:lineRule="auto"/>
            </w:pPr>
            <w:r w:rsidRPr="00845D1F">
              <w:t>no. visits</w:t>
            </w:r>
          </w:p>
        </w:tc>
        <w:tc>
          <w:tcPr>
            <w:tcW w:w="1417" w:type="dxa"/>
          </w:tcPr>
          <w:p w14:paraId="06D320BD" w14:textId="77777777" w:rsidR="00DB64D2" w:rsidRPr="00845D1F" w:rsidRDefault="00DB64D2" w:rsidP="002F1302">
            <w:pPr>
              <w:spacing w:line="360" w:lineRule="auto"/>
              <w:jc w:val="center"/>
            </w:pPr>
            <w:r w:rsidRPr="00845D1F">
              <w:t>0.49 (1.09)</w:t>
            </w:r>
          </w:p>
        </w:tc>
        <w:tc>
          <w:tcPr>
            <w:tcW w:w="1145" w:type="dxa"/>
          </w:tcPr>
          <w:p w14:paraId="6C9B94D3" w14:textId="77777777" w:rsidR="00DB64D2" w:rsidRPr="00845D1F" w:rsidRDefault="00DB64D2" w:rsidP="002F1302">
            <w:pPr>
              <w:spacing w:line="360" w:lineRule="auto"/>
              <w:jc w:val="center"/>
            </w:pPr>
            <w:r w:rsidRPr="00845D1F">
              <w:t>0-13</w:t>
            </w:r>
          </w:p>
        </w:tc>
        <w:tc>
          <w:tcPr>
            <w:tcW w:w="1147" w:type="dxa"/>
          </w:tcPr>
          <w:p w14:paraId="27A95C43" w14:textId="77777777" w:rsidR="00DB64D2" w:rsidRPr="00845D1F" w:rsidRDefault="00DB64D2" w:rsidP="002F1302">
            <w:pPr>
              <w:spacing w:line="360" w:lineRule="auto"/>
              <w:jc w:val="center"/>
            </w:pPr>
            <w:r w:rsidRPr="00845D1F">
              <w:t>28.8</w:t>
            </w:r>
          </w:p>
        </w:tc>
        <w:tc>
          <w:tcPr>
            <w:tcW w:w="1394" w:type="dxa"/>
          </w:tcPr>
          <w:p w14:paraId="274548B0" w14:textId="77777777" w:rsidR="00DB64D2" w:rsidRPr="00845D1F" w:rsidRDefault="00DB64D2" w:rsidP="002F1302">
            <w:pPr>
              <w:spacing w:line="360" w:lineRule="auto"/>
              <w:jc w:val="center"/>
            </w:pPr>
            <w:r w:rsidRPr="00845D1F">
              <w:t>0.51 (1.05)</w:t>
            </w:r>
          </w:p>
        </w:tc>
        <w:tc>
          <w:tcPr>
            <w:tcW w:w="1145" w:type="dxa"/>
          </w:tcPr>
          <w:p w14:paraId="28025351" w14:textId="77777777" w:rsidR="00DB64D2" w:rsidRPr="00845D1F" w:rsidRDefault="00DB64D2" w:rsidP="002F1302">
            <w:pPr>
              <w:spacing w:line="360" w:lineRule="auto"/>
              <w:jc w:val="center"/>
            </w:pPr>
            <w:r w:rsidRPr="00845D1F">
              <w:t>0-10</w:t>
            </w:r>
          </w:p>
        </w:tc>
        <w:tc>
          <w:tcPr>
            <w:tcW w:w="1151" w:type="dxa"/>
          </w:tcPr>
          <w:p w14:paraId="7C4319EC" w14:textId="77777777" w:rsidR="00DB64D2" w:rsidRPr="00845D1F" w:rsidRDefault="00DB64D2" w:rsidP="002F1302">
            <w:pPr>
              <w:spacing w:line="360" w:lineRule="auto"/>
              <w:jc w:val="center"/>
            </w:pPr>
            <w:r w:rsidRPr="00845D1F">
              <w:t>29.6</w:t>
            </w:r>
          </w:p>
        </w:tc>
      </w:tr>
      <w:tr w:rsidR="00DB64D2" w:rsidRPr="00845D1F" w14:paraId="124BBBE2" w14:textId="77777777" w:rsidTr="00873E50">
        <w:tc>
          <w:tcPr>
            <w:tcW w:w="2552" w:type="dxa"/>
          </w:tcPr>
          <w:p w14:paraId="6919255A" w14:textId="7208D9B6" w:rsidR="00DB64D2" w:rsidRPr="00845D1F" w:rsidRDefault="00DB64D2" w:rsidP="009B169C">
            <w:pPr>
              <w:spacing w:line="360" w:lineRule="auto"/>
            </w:pPr>
            <w:r w:rsidRPr="00845D1F">
              <w:t xml:space="preserve">Community </w:t>
            </w:r>
            <w:r w:rsidR="001E447D">
              <w:t xml:space="preserve">mental </w:t>
            </w:r>
            <w:r w:rsidRPr="00845D1F">
              <w:t>health</w:t>
            </w:r>
          </w:p>
        </w:tc>
        <w:tc>
          <w:tcPr>
            <w:tcW w:w="3261" w:type="dxa"/>
          </w:tcPr>
          <w:p w14:paraId="04BAD4F3" w14:textId="77777777" w:rsidR="00DB64D2" w:rsidRPr="00845D1F" w:rsidRDefault="00DB64D2" w:rsidP="009B169C">
            <w:pPr>
              <w:spacing w:line="360" w:lineRule="auto"/>
            </w:pPr>
            <w:r w:rsidRPr="00845D1F">
              <w:t>no. appointments</w:t>
            </w:r>
          </w:p>
        </w:tc>
        <w:tc>
          <w:tcPr>
            <w:tcW w:w="1417" w:type="dxa"/>
          </w:tcPr>
          <w:p w14:paraId="0E882D4C" w14:textId="77777777" w:rsidR="00DB64D2" w:rsidRPr="00845D1F" w:rsidRDefault="00DB64D2" w:rsidP="002F1302">
            <w:pPr>
              <w:spacing w:line="360" w:lineRule="auto"/>
              <w:jc w:val="center"/>
            </w:pPr>
            <w:r w:rsidRPr="00845D1F">
              <w:t>0.38 (2.08)</w:t>
            </w:r>
          </w:p>
        </w:tc>
        <w:tc>
          <w:tcPr>
            <w:tcW w:w="1145" w:type="dxa"/>
          </w:tcPr>
          <w:p w14:paraId="193E66DF" w14:textId="77777777" w:rsidR="00DB64D2" w:rsidRPr="00845D1F" w:rsidRDefault="00DB64D2" w:rsidP="002F1302">
            <w:pPr>
              <w:spacing w:line="360" w:lineRule="auto"/>
              <w:jc w:val="center"/>
            </w:pPr>
            <w:r w:rsidRPr="00845D1F">
              <w:t>0-31</w:t>
            </w:r>
          </w:p>
        </w:tc>
        <w:tc>
          <w:tcPr>
            <w:tcW w:w="1147" w:type="dxa"/>
          </w:tcPr>
          <w:p w14:paraId="09FD3D93" w14:textId="77777777" w:rsidR="00DB64D2" w:rsidRPr="00845D1F" w:rsidRDefault="00DB64D2" w:rsidP="002F1302">
            <w:pPr>
              <w:spacing w:line="360" w:lineRule="auto"/>
              <w:jc w:val="center"/>
            </w:pPr>
            <w:r w:rsidRPr="00845D1F">
              <w:t>8.1</w:t>
            </w:r>
          </w:p>
        </w:tc>
        <w:tc>
          <w:tcPr>
            <w:tcW w:w="1394" w:type="dxa"/>
          </w:tcPr>
          <w:p w14:paraId="532FEB98" w14:textId="77777777" w:rsidR="00DB64D2" w:rsidRPr="00845D1F" w:rsidRDefault="00DB64D2" w:rsidP="002F1302">
            <w:pPr>
              <w:spacing w:line="360" w:lineRule="auto"/>
              <w:jc w:val="center"/>
            </w:pPr>
            <w:r w:rsidRPr="00845D1F">
              <w:t>0.65 (5.01)</w:t>
            </w:r>
          </w:p>
        </w:tc>
        <w:tc>
          <w:tcPr>
            <w:tcW w:w="1145" w:type="dxa"/>
          </w:tcPr>
          <w:p w14:paraId="706E1316" w14:textId="77777777" w:rsidR="00DB64D2" w:rsidRPr="00845D1F" w:rsidRDefault="00DB64D2" w:rsidP="002F1302">
            <w:pPr>
              <w:spacing w:line="360" w:lineRule="auto"/>
              <w:jc w:val="center"/>
            </w:pPr>
            <w:r w:rsidRPr="00845D1F">
              <w:t>0-104</w:t>
            </w:r>
          </w:p>
        </w:tc>
        <w:tc>
          <w:tcPr>
            <w:tcW w:w="1151" w:type="dxa"/>
          </w:tcPr>
          <w:p w14:paraId="49DF3046" w14:textId="77777777" w:rsidR="00DB64D2" w:rsidRPr="00845D1F" w:rsidRDefault="00DB64D2" w:rsidP="002F1302">
            <w:pPr>
              <w:spacing w:line="360" w:lineRule="auto"/>
              <w:jc w:val="center"/>
            </w:pPr>
            <w:r w:rsidRPr="00845D1F">
              <w:t>9.6</w:t>
            </w:r>
          </w:p>
        </w:tc>
      </w:tr>
      <w:tr w:rsidR="00DB64D2" w:rsidRPr="00845D1F" w14:paraId="2CBCD122" w14:textId="77777777" w:rsidTr="00873E50">
        <w:tc>
          <w:tcPr>
            <w:tcW w:w="2552" w:type="dxa"/>
          </w:tcPr>
          <w:p w14:paraId="7E738764" w14:textId="45F4257F" w:rsidR="00DB64D2" w:rsidRPr="00845D1F" w:rsidRDefault="001E447D" w:rsidP="00F7271A">
            <w:pPr>
              <w:spacing w:line="360" w:lineRule="auto"/>
            </w:pPr>
            <w:r>
              <w:t>General practice</w:t>
            </w:r>
            <w:r w:rsidR="00F7271A">
              <w:t xml:space="preserve"> </w:t>
            </w:r>
            <w:r w:rsidR="00F7271A" w:rsidRPr="00F7271A">
              <w:rPr>
                <w:vertAlign w:val="superscript"/>
              </w:rPr>
              <w:t>a</w:t>
            </w:r>
            <w:r w:rsidRPr="00845D1F">
              <w:t xml:space="preserve"> </w:t>
            </w:r>
          </w:p>
        </w:tc>
        <w:tc>
          <w:tcPr>
            <w:tcW w:w="3261" w:type="dxa"/>
          </w:tcPr>
          <w:p w14:paraId="311E13AC" w14:textId="77777777" w:rsidR="00DB64D2" w:rsidRPr="00845D1F" w:rsidRDefault="00DB64D2" w:rsidP="009B169C">
            <w:pPr>
              <w:spacing w:line="360" w:lineRule="auto"/>
            </w:pPr>
            <w:r w:rsidRPr="00845D1F">
              <w:t>no. appointments</w:t>
            </w:r>
          </w:p>
        </w:tc>
        <w:tc>
          <w:tcPr>
            <w:tcW w:w="1417" w:type="dxa"/>
          </w:tcPr>
          <w:p w14:paraId="69E56933" w14:textId="77777777" w:rsidR="00DB64D2" w:rsidRPr="00845D1F" w:rsidRDefault="00DB64D2" w:rsidP="002F1302">
            <w:pPr>
              <w:spacing w:line="360" w:lineRule="auto"/>
              <w:jc w:val="center"/>
            </w:pPr>
            <w:r w:rsidRPr="00845D1F">
              <w:t>2.23 (2.85)</w:t>
            </w:r>
          </w:p>
        </w:tc>
        <w:tc>
          <w:tcPr>
            <w:tcW w:w="1145" w:type="dxa"/>
          </w:tcPr>
          <w:p w14:paraId="2101C0D1" w14:textId="77777777" w:rsidR="00DB64D2" w:rsidRPr="00845D1F" w:rsidRDefault="00DB64D2" w:rsidP="002F1302">
            <w:pPr>
              <w:spacing w:line="360" w:lineRule="auto"/>
              <w:jc w:val="center"/>
            </w:pPr>
            <w:r w:rsidRPr="00845D1F">
              <w:t>0-30</w:t>
            </w:r>
          </w:p>
        </w:tc>
        <w:tc>
          <w:tcPr>
            <w:tcW w:w="1147" w:type="dxa"/>
          </w:tcPr>
          <w:p w14:paraId="5B4ECBFE" w14:textId="77777777" w:rsidR="00DB64D2" w:rsidRPr="00845D1F" w:rsidRDefault="00DB64D2" w:rsidP="002F1302">
            <w:pPr>
              <w:spacing w:line="360" w:lineRule="auto"/>
              <w:jc w:val="center"/>
            </w:pPr>
            <w:r w:rsidRPr="00845D1F">
              <w:t>66.9</w:t>
            </w:r>
          </w:p>
        </w:tc>
        <w:tc>
          <w:tcPr>
            <w:tcW w:w="1394" w:type="dxa"/>
          </w:tcPr>
          <w:p w14:paraId="78F4C6B5" w14:textId="77777777" w:rsidR="00DB64D2" w:rsidRPr="00845D1F" w:rsidRDefault="00DB64D2" w:rsidP="002F1302">
            <w:pPr>
              <w:spacing w:line="360" w:lineRule="auto"/>
              <w:jc w:val="center"/>
            </w:pPr>
            <w:r w:rsidRPr="00845D1F">
              <w:t>2.38 (3.07)</w:t>
            </w:r>
          </w:p>
        </w:tc>
        <w:tc>
          <w:tcPr>
            <w:tcW w:w="1145" w:type="dxa"/>
          </w:tcPr>
          <w:p w14:paraId="6177FC1F" w14:textId="77777777" w:rsidR="00DB64D2" w:rsidRPr="00845D1F" w:rsidRDefault="00DB64D2" w:rsidP="002F1302">
            <w:pPr>
              <w:spacing w:line="360" w:lineRule="auto"/>
              <w:jc w:val="center"/>
            </w:pPr>
            <w:r w:rsidRPr="00845D1F">
              <w:t>0-33</w:t>
            </w:r>
          </w:p>
        </w:tc>
        <w:tc>
          <w:tcPr>
            <w:tcW w:w="1151" w:type="dxa"/>
          </w:tcPr>
          <w:p w14:paraId="53102088" w14:textId="77777777" w:rsidR="00DB64D2" w:rsidRPr="00845D1F" w:rsidRDefault="00DB64D2" w:rsidP="002F1302">
            <w:pPr>
              <w:spacing w:line="360" w:lineRule="auto"/>
              <w:jc w:val="center"/>
            </w:pPr>
            <w:r w:rsidRPr="00845D1F">
              <w:t>67.0</w:t>
            </w:r>
          </w:p>
        </w:tc>
      </w:tr>
      <w:tr w:rsidR="00DB64D2" w:rsidRPr="00845D1F" w14:paraId="218EF642" w14:textId="77777777" w:rsidTr="00873E50">
        <w:tc>
          <w:tcPr>
            <w:tcW w:w="2552" w:type="dxa"/>
          </w:tcPr>
          <w:p w14:paraId="62AFC304" w14:textId="68ADBFE9" w:rsidR="00DB64D2" w:rsidRPr="00845D1F" w:rsidRDefault="00DB64D2" w:rsidP="009B169C">
            <w:pPr>
              <w:spacing w:line="360" w:lineRule="auto"/>
            </w:pPr>
            <w:r w:rsidRPr="00845D1F">
              <w:t>Medication</w:t>
            </w:r>
            <w:r w:rsidR="00F7271A">
              <w:t xml:space="preserve"> </w:t>
            </w:r>
            <w:r w:rsidR="00F7271A" w:rsidRPr="00F7271A">
              <w:rPr>
                <w:vertAlign w:val="superscript"/>
              </w:rPr>
              <w:t>b</w:t>
            </w:r>
          </w:p>
        </w:tc>
        <w:tc>
          <w:tcPr>
            <w:tcW w:w="3261" w:type="dxa"/>
          </w:tcPr>
          <w:p w14:paraId="0BD95D1A" w14:textId="77777777" w:rsidR="00DB64D2" w:rsidRPr="00845D1F" w:rsidRDefault="00DB64D2" w:rsidP="009B169C">
            <w:pPr>
              <w:spacing w:line="360" w:lineRule="auto"/>
            </w:pPr>
            <w:r w:rsidRPr="00845D1F">
              <w:t>% using</w:t>
            </w:r>
          </w:p>
        </w:tc>
        <w:tc>
          <w:tcPr>
            <w:tcW w:w="1417" w:type="dxa"/>
          </w:tcPr>
          <w:p w14:paraId="2CD57075" w14:textId="77777777" w:rsidR="00DB64D2" w:rsidRPr="00845D1F" w:rsidRDefault="00DB64D2" w:rsidP="002F1302">
            <w:pPr>
              <w:spacing w:line="360" w:lineRule="auto"/>
              <w:jc w:val="center"/>
            </w:pPr>
            <w:r w:rsidRPr="00845D1F">
              <w:t>.</w:t>
            </w:r>
          </w:p>
        </w:tc>
        <w:tc>
          <w:tcPr>
            <w:tcW w:w="1145" w:type="dxa"/>
          </w:tcPr>
          <w:p w14:paraId="13481352" w14:textId="77777777" w:rsidR="00DB64D2" w:rsidRPr="00845D1F" w:rsidRDefault="00DB64D2" w:rsidP="002F1302">
            <w:pPr>
              <w:spacing w:line="360" w:lineRule="auto"/>
              <w:jc w:val="center"/>
            </w:pPr>
            <w:r w:rsidRPr="00845D1F">
              <w:t>.</w:t>
            </w:r>
          </w:p>
        </w:tc>
        <w:tc>
          <w:tcPr>
            <w:tcW w:w="1147" w:type="dxa"/>
          </w:tcPr>
          <w:p w14:paraId="4F19E9F5" w14:textId="77777777" w:rsidR="00DB64D2" w:rsidRPr="00845D1F" w:rsidRDefault="00DB64D2" w:rsidP="002F1302">
            <w:pPr>
              <w:spacing w:line="360" w:lineRule="auto"/>
              <w:jc w:val="center"/>
            </w:pPr>
            <w:r w:rsidRPr="00845D1F">
              <w:t>0.4</w:t>
            </w:r>
          </w:p>
        </w:tc>
        <w:tc>
          <w:tcPr>
            <w:tcW w:w="1394" w:type="dxa"/>
          </w:tcPr>
          <w:p w14:paraId="30314C8C" w14:textId="77777777" w:rsidR="00DB64D2" w:rsidRPr="00845D1F" w:rsidRDefault="00DB64D2" w:rsidP="002F1302">
            <w:pPr>
              <w:spacing w:line="360" w:lineRule="auto"/>
              <w:jc w:val="center"/>
            </w:pPr>
            <w:r w:rsidRPr="00845D1F">
              <w:t>.</w:t>
            </w:r>
          </w:p>
        </w:tc>
        <w:tc>
          <w:tcPr>
            <w:tcW w:w="1145" w:type="dxa"/>
          </w:tcPr>
          <w:p w14:paraId="6E5269F4" w14:textId="77777777" w:rsidR="00DB64D2" w:rsidRPr="00845D1F" w:rsidRDefault="00DB64D2" w:rsidP="002F1302">
            <w:pPr>
              <w:spacing w:line="360" w:lineRule="auto"/>
              <w:jc w:val="center"/>
            </w:pPr>
            <w:r w:rsidRPr="00845D1F">
              <w:t>.</w:t>
            </w:r>
          </w:p>
        </w:tc>
        <w:tc>
          <w:tcPr>
            <w:tcW w:w="1151" w:type="dxa"/>
          </w:tcPr>
          <w:p w14:paraId="6AB7A056" w14:textId="77777777" w:rsidR="00DB64D2" w:rsidRPr="00845D1F" w:rsidRDefault="00DB64D2" w:rsidP="002F1302">
            <w:pPr>
              <w:spacing w:line="360" w:lineRule="auto"/>
              <w:jc w:val="center"/>
            </w:pPr>
            <w:r w:rsidRPr="00845D1F">
              <w:t>1.2</w:t>
            </w:r>
          </w:p>
        </w:tc>
      </w:tr>
      <w:tr w:rsidR="00DB64D2" w:rsidRPr="00845D1F" w14:paraId="5F8E898F" w14:textId="77777777" w:rsidTr="00873E50">
        <w:tc>
          <w:tcPr>
            <w:tcW w:w="2552" w:type="dxa"/>
          </w:tcPr>
          <w:p w14:paraId="048A14DA" w14:textId="72BE069B" w:rsidR="00DB64D2" w:rsidRPr="00845D1F" w:rsidRDefault="00F7271A" w:rsidP="00F7271A">
            <w:pPr>
              <w:spacing w:line="360" w:lineRule="auto"/>
            </w:pPr>
            <w:r>
              <w:t>A</w:t>
            </w:r>
            <w:r w:rsidR="00DB64D2" w:rsidRPr="00845D1F">
              <w:t>ccommodation</w:t>
            </w:r>
            <w:r>
              <w:t xml:space="preserve"> </w:t>
            </w:r>
            <w:r w:rsidRPr="00F7271A">
              <w:rPr>
                <w:vertAlign w:val="superscript"/>
              </w:rPr>
              <w:t>c</w:t>
            </w:r>
          </w:p>
        </w:tc>
        <w:tc>
          <w:tcPr>
            <w:tcW w:w="3261" w:type="dxa"/>
          </w:tcPr>
          <w:p w14:paraId="404E9EA0" w14:textId="77777777" w:rsidR="00DB64D2" w:rsidRPr="00845D1F" w:rsidRDefault="00DB64D2" w:rsidP="009B169C">
            <w:pPr>
              <w:spacing w:line="360" w:lineRule="auto"/>
            </w:pPr>
            <w:r w:rsidRPr="00845D1F">
              <w:t>no. days</w:t>
            </w:r>
          </w:p>
        </w:tc>
        <w:tc>
          <w:tcPr>
            <w:tcW w:w="1417" w:type="dxa"/>
          </w:tcPr>
          <w:p w14:paraId="23283924" w14:textId="371EF180" w:rsidR="00DB64D2" w:rsidRPr="00845D1F" w:rsidRDefault="00DB64D2" w:rsidP="002F1302">
            <w:pPr>
              <w:spacing w:line="360" w:lineRule="auto"/>
              <w:jc w:val="center"/>
            </w:pPr>
            <w:r w:rsidRPr="00845D1F">
              <w:t>0</w:t>
            </w:r>
            <w:r w:rsidR="002F1302">
              <w:t>.00 (0.00)</w:t>
            </w:r>
          </w:p>
        </w:tc>
        <w:tc>
          <w:tcPr>
            <w:tcW w:w="1145" w:type="dxa"/>
          </w:tcPr>
          <w:p w14:paraId="5924EBD3" w14:textId="39237F3C" w:rsidR="00DB64D2" w:rsidRPr="00845D1F" w:rsidRDefault="00DB64D2" w:rsidP="002F1302">
            <w:pPr>
              <w:spacing w:line="360" w:lineRule="auto"/>
              <w:jc w:val="center"/>
            </w:pPr>
            <w:r w:rsidRPr="00845D1F">
              <w:t>0</w:t>
            </w:r>
            <w:r w:rsidR="002F1302">
              <w:t>-0</w:t>
            </w:r>
          </w:p>
        </w:tc>
        <w:tc>
          <w:tcPr>
            <w:tcW w:w="1147" w:type="dxa"/>
          </w:tcPr>
          <w:p w14:paraId="7877DE02" w14:textId="21D5026E" w:rsidR="00DB64D2" w:rsidRPr="00845D1F" w:rsidRDefault="00DB64D2" w:rsidP="002F1302">
            <w:pPr>
              <w:spacing w:line="360" w:lineRule="auto"/>
              <w:jc w:val="center"/>
            </w:pPr>
            <w:r w:rsidRPr="00845D1F">
              <w:t>0</w:t>
            </w:r>
            <w:r w:rsidR="002F1302">
              <w:t>.0</w:t>
            </w:r>
          </w:p>
        </w:tc>
        <w:tc>
          <w:tcPr>
            <w:tcW w:w="1394" w:type="dxa"/>
          </w:tcPr>
          <w:p w14:paraId="298CE332" w14:textId="77777777" w:rsidR="00DB64D2" w:rsidRPr="00845D1F" w:rsidRDefault="00DB64D2" w:rsidP="002F1302">
            <w:pPr>
              <w:spacing w:line="360" w:lineRule="auto"/>
              <w:jc w:val="center"/>
            </w:pPr>
            <w:r w:rsidRPr="00845D1F">
              <w:t>0.15 (2.63)</w:t>
            </w:r>
          </w:p>
        </w:tc>
        <w:tc>
          <w:tcPr>
            <w:tcW w:w="1145" w:type="dxa"/>
          </w:tcPr>
          <w:p w14:paraId="1CF4C15E" w14:textId="77777777" w:rsidR="00DB64D2" w:rsidRPr="00845D1F" w:rsidRDefault="00DB64D2" w:rsidP="002F1302">
            <w:pPr>
              <w:spacing w:line="360" w:lineRule="auto"/>
              <w:jc w:val="center"/>
            </w:pPr>
            <w:r w:rsidRPr="00845D1F">
              <w:t>0-56</w:t>
            </w:r>
          </w:p>
        </w:tc>
        <w:tc>
          <w:tcPr>
            <w:tcW w:w="1151" w:type="dxa"/>
          </w:tcPr>
          <w:p w14:paraId="74AB0292" w14:textId="77777777" w:rsidR="00DB64D2" w:rsidRPr="00845D1F" w:rsidRDefault="00DB64D2" w:rsidP="002F1302">
            <w:pPr>
              <w:spacing w:line="360" w:lineRule="auto"/>
              <w:jc w:val="center"/>
            </w:pPr>
            <w:r w:rsidRPr="00845D1F">
              <w:t>0.4</w:t>
            </w:r>
          </w:p>
        </w:tc>
      </w:tr>
      <w:tr w:rsidR="00DB64D2" w:rsidRPr="00845D1F" w14:paraId="6AFCD7DB" w14:textId="77777777" w:rsidTr="00873E50">
        <w:tc>
          <w:tcPr>
            <w:tcW w:w="2552" w:type="dxa"/>
            <w:tcBorders>
              <w:bottom w:val="single" w:sz="4" w:space="0" w:color="auto"/>
            </w:tcBorders>
          </w:tcPr>
          <w:p w14:paraId="7A4009CA" w14:textId="77777777" w:rsidR="00DB64D2" w:rsidRPr="00845D1F" w:rsidRDefault="00DB64D2" w:rsidP="009B169C">
            <w:pPr>
              <w:spacing w:line="360" w:lineRule="auto"/>
            </w:pPr>
            <w:r w:rsidRPr="00845D1F">
              <w:t>Productivity loss</w:t>
            </w:r>
          </w:p>
        </w:tc>
        <w:tc>
          <w:tcPr>
            <w:tcW w:w="3261" w:type="dxa"/>
            <w:tcBorders>
              <w:bottom w:val="single" w:sz="4" w:space="0" w:color="auto"/>
            </w:tcBorders>
          </w:tcPr>
          <w:p w14:paraId="05C4783B" w14:textId="6214EF83" w:rsidR="00DB64D2" w:rsidRPr="00845D1F" w:rsidRDefault="00DB64D2" w:rsidP="001E447D">
            <w:pPr>
              <w:spacing w:line="360" w:lineRule="auto"/>
            </w:pPr>
            <w:r w:rsidRPr="00845D1F">
              <w:t xml:space="preserve">no. days taken off by parent due to child’s </w:t>
            </w:r>
            <w:r w:rsidR="007951A8">
              <w:t>behaviour or other worries</w:t>
            </w:r>
          </w:p>
        </w:tc>
        <w:tc>
          <w:tcPr>
            <w:tcW w:w="1417" w:type="dxa"/>
            <w:tcBorders>
              <w:bottom w:val="single" w:sz="4" w:space="0" w:color="auto"/>
            </w:tcBorders>
          </w:tcPr>
          <w:p w14:paraId="5D452DFF" w14:textId="03CB0371" w:rsidR="00DB64D2" w:rsidRPr="00845D1F" w:rsidRDefault="00DB64D2" w:rsidP="002F1302">
            <w:pPr>
              <w:spacing w:line="360" w:lineRule="auto"/>
              <w:jc w:val="center"/>
            </w:pPr>
            <w:r w:rsidRPr="00845D1F">
              <w:t>1.01</w:t>
            </w:r>
            <w:r w:rsidR="002F1302">
              <w:t xml:space="preserve"> </w:t>
            </w:r>
            <w:r w:rsidRPr="00845D1F">
              <w:t>(16.54)</w:t>
            </w:r>
          </w:p>
        </w:tc>
        <w:tc>
          <w:tcPr>
            <w:tcW w:w="1145" w:type="dxa"/>
            <w:tcBorders>
              <w:bottom w:val="single" w:sz="4" w:space="0" w:color="auto"/>
            </w:tcBorders>
          </w:tcPr>
          <w:p w14:paraId="4202832D" w14:textId="77777777" w:rsidR="00DB64D2" w:rsidRPr="00845D1F" w:rsidRDefault="00DB64D2" w:rsidP="002F1302">
            <w:pPr>
              <w:spacing w:line="360" w:lineRule="auto"/>
              <w:jc w:val="center"/>
            </w:pPr>
            <w:r w:rsidRPr="00845D1F">
              <w:t>0-370</w:t>
            </w:r>
          </w:p>
        </w:tc>
        <w:tc>
          <w:tcPr>
            <w:tcW w:w="1147" w:type="dxa"/>
            <w:tcBorders>
              <w:bottom w:val="single" w:sz="4" w:space="0" w:color="auto"/>
            </w:tcBorders>
          </w:tcPr>
          <w:p w14:paraId="756F32A1" w14:textId="77777777" w:rsidR="00DB64D2" w:rsidRPr="00845D1F" w:rsidRDefault="00DB64D2" w:rsidP="002F1302">
            <w:pPr>
              <w:spacing w:line="360" w:lineRule="auto"/>
              <w:jc w:val="center"/>
            </w:pPr>
            <w:r w:rsidRPr="00845D1F">
              <w:t>5.52</w:t>
            </w:r>
          </w:p>
        </w:tc>
        <w:tc>
          <w:tcPr>
            <w:tcW w:w="1394" w:type="dxa"/>
            <w:tcBorders>
              <w:bottom w:val="single" w:sz="4" w:space="0" w:color="auto"/>
            </w:tcBorders>
          </w:tcPr>
          <w:p w14:paraId="45F65029" w14:textId="77777777" w:rsidR="00DB64D2" w:rsidRPr="00845D1F" w:rsidRDefault="00DB64D2" w:rsidP="002F1302">
            <w:pPr>
              <w:spacing w:line="360" w:lineRule="auto"/>
              <w:jc w:val="center"/>
            </w:pPr>
            <w:r w:rsidRPr="00845D1F">
              <w:t>0.36 (2.84)</w:t>
            </w:r>
          </w:p>
        </w:tc>
        <w:tc>
          <w:tcPr>
            <w:tcW w:w="1145" w:type="dxa"/>
            <w:tcBorders>
              <w:bottom w:val="single" w:sz="4" w:space="0" w:color="auto"/>
            </w:tcBorders>
          </w:tcPr>
          <w:p w14:paraId="156E1089" w14:textId="77777777" w:rsidR="00DB64D2" w:rsidRPr="00845D1F" w:rsidRDefault="00DB64D2" w:rsidP="002F1302">
            <w:pPr>
              <w:spacing w:line="360" w:lineRule="auto"/>
              <w:jc w:val="center"/>
            </w:pPr>
            <w:r w:rsidRPr="00845D1F">
              <w:t>0-49</w:t>
            </w:r>
          </w:p>
        </w:tc>
        <w:tc>
          <w:tcPr>
            <w:tcW w:w="1151" w:type="dxa"/>
            <w:tcBorders>
              <w:bottom w:val="single" w:sz="4" w:space="0" w:color="auto"/>
            </w:tcBorders>
          </w:tcPr>
          <w:p w14:paraId="3A7D10DE" w14:textId="77777777" w:rsidR="00DB64D2" w:rsidRPr="00845D1F" w:rsidRDefault="00DB64D2" w:rsidP="002F1302">
            <w:pPr>
              <w:spacing w:line="360" w:lineRule="auto"/>
              <w:jc w:val="center"/>
            </w:pPr>
            <w:r w:rsidRPr="00845D1F">
              <w:t>5.0</w:t>
            </w:r>
          </w:p>
        </w:tc>
      </w:tr>
    </w:tbl>
    <w:p w14:paraId="7ED7CD4F" w14:textId="77777777" w:rsidR="00974C1C" w:rsidRDefault="00974C1C" w:rsidP="009B169C">
      <w:pPr>
        <w:rPr>
          <w:sz w:val="20"/>
        </w:rPr>
      </w:pPr>
    </w:p>
    <w:p w14:paraId="140BDDBE" w14:textId="15F8703F" w:rsidR="00DB64D2" w:rsidRPr="00845D1F" w:rsidRDefault="00F7271A" w:rsidP="009B169C">
      <w:proofErr w:type="spellStart"/>
      <w:proofErr w:type="gramStart"/>
      <w:r w:rsidRPr="00F7271A">
        <w:rPr>
          <w:sz w:val="20"/>
          <w:vertAlign w:val="superscript"/>
        </w:rPr>
        <w:t>a</w:t>
      </w:r>
      <w:proofErr w:type="spellEnd"/>
      <w:proofErr w:type="gramEnd"/>
      <w:r w:rsidR="001E447D" w:rsidRPr="00974C1C">
        <w:rPr>
          <w:sz w:val="20"/>
        </w:rPr>
        <w:t xml:space="preserve"> Includes appointments with any practitioner in the general practice (e.g. GP, practice nurse, health visitor)</w:t>
      </w:r>
    </w:p>
    <w:p w14:paraId="50060FAD" w14:textId="58A1B2B0" w:rsidR="00F7271A" w:rsidRDefault="00F7271A" w:rsidP="00F7271A">
      <w:pPr>
        <w:rPr>
          <w:sz w:val="20"/>
        </w:rPr>
      </w:pPr>
      <w:proofErr w:type="gramStart"/>
      <w:r>
        <w:rPr>
          <w:sz w:val="20"/>
          <w:vertAlign w:val="superscript"/>
        </w:rPr>
        <w:t>b</w:t>
      </w:r>
      <w:proofErr w:type="gramEnd"/>
      <w:r w:rsidRPr="00974C1C">
        <w:rPr>
          <w:sz w:val="20"/>
        </w:rPr>
        <w:t xml:space="preserve"> Includes </w:t>
      </w:r>
      <w:r>
        <w:rPr>
          <w:sz w:val="20"/>
        </w:rPr>
        <w:t xml:space="preserve">use of methylphenidate, </w:t>
      </w:r>
      <w:proofErr w:type="spellStart"/>
      <w:r>
        <w:rPr>
          <w:sz w:val="20"/>
        </w:rPr>
        <w:t>dexamfetamine</w:t>
      </w:r>
      <w:proofErr w:type="spellEnd"/>
      <w:r>
        <w:rPr>
          <w:sz w:val="20"/>
        </w:rPr>
        <w:t xml:space="preserve"> and </w:t>
      </w:r>
      <w:proofErr w:type="spellStart"/>
      <w:r>
        <w:rPr>
          <w:sz w:val="20"/>
        </w:rPr>
        <w:t>atomexetine</w:t>
      </w:r>
      <w:proofErr w:type="spellEnd"/>
    </w:p>
    <w:p w14:paraId="68381626" w14:textId="5A3C0D28" w:rsidR="00F7271A" w:rsidRPr="00845D1F" w:rsidRDefault="00F7271A" w:rsidP="00F7271A">
      <w:proofErr w:type="gramStart"/>
      <w:r>
        <w:rPr>
          <w:sz w:val="20"/>
          <w:vertAlign w:val="superscript"/>
        </w:rPr>
        <w:t>c</w:t>
      </w:r>
      <w:proofErr w:type="gramEnd"/>
      <w:r w:rsidRPr="00974C1C">
        <w:rPr>
          <w:sz w:val="20"/>
        </w:rPr>
        <w:t xml:space="preserve"> Includes </w:t>
      </w:r>
      <w:r>
        <w:rPr>
          <w:sz w:val="20"/>
        </w:rPr>
        <w:t>time spent in Local Authority foster care, respite care and residential care</w:t>
      </w:r>
    </w:p>
    <w:p w14:paraId="4E50E50D" w14:textId="77777777" w:rsidR="00F7271A" w:rsidRPr="00845D1F" w:rsidRDefault="00F7271A" w:rsidP="00F7271A"/>
    <w:p w14:paraId="264673DA" w14:textId="77777777" w:rsidR="00DB64D2" w:rsidRPr="00845D1F" w:rsidRDefault="00DB64D2" w:rsidP="009B169C"/>
    <w:p w14:paraId="704F4598" w14:textId="77777777" w:rsidR="002A49CA" w:rsidRDefault="002A49CA" w:rsidP="003E55F1">
      <w:pPr>
        <w:pStyle w:val="Caption"/>
      </w:pPr>
      <w:bookmarkStart w:id="3" w:name="_Ref486675547"/>
      <w:r>
        <w:br w:type="page"/>
      </w:r>
    </w:p>
    <w:p w14:paraId="1809850E" w14:textId="02C56EE3" w:rsidR="00546F23" w:rsidRDefault="00546F23" w:rsidP="003E55F1">
      <w:pPr>
        <w:pStyle w:val="Caption"/>
      </w:pPr>
      <w:r w:rsidRPr="00845D1F">
        <w:lastRenderedPageBreak/>
        <w:t xml:space="preserve">Table </w:t>
      </w:r>
      <w:r w:rsidR="00481A7C" w:rsidRPr="00845D1F">
        <w:fldChar w:fldCharType="begin"/>
      </w:r>
      <w:r w:rsidR="00481A7C" w:rsidRPr="00845D1F">
        <w:instrText xml:space="preserve"> SEQ Table \* ARABIC </w:instrText>
      </w:r>
      <w:r w:rsidR="00481A7C" w:rsidRPr="00845D1F">
        <w:fldChar w:fldCharType="separate"/>
      </w:r>
      <w:r w:rsidRPr="00845D1F">
        <w:rPr>
          <w:noProof/>
        </w:rPr>
        <w:t>3</w:t>
      </w:r>
      <w:r w:rsidR="00481A7C" w:rsidRPr="00845D1F">
        <w:rPr>
          <w:noProof/>
        </w:rPr>
        <w:fldChar w:fldCharType="end"/>
      </w:r>
      <w:bookmarkEnd w:id="3"/>
      <w:r w:rsidRPr="00845D1F">
        <w:t>. Results of sensitivity analys</w:t>
      </w:r>
      <w:r w:rsidR="008E44CB">
        <w:t>e</w:t>
      </w:r>
      <w:r w:rsidRPr="00845D1F">
        <w:t>s</w:t>
      </w:r>
    </w:p>
    <w:p w14:paraId="217BA415" w14:textId="77777777" w:rsidR="008C2FCF" w:rsidRDefault="008C2FCF" w:rsidP="008C2FCF"/>
    <w:tbl>
      <w:tblPr>
        <w:tblW w:w="15340" w:type="dxa"/>
        <w:tblInd w:w="-723" w:type="dxa"/>
        <w:tblLayout w:type="fixed"/>
        <w:tblLook w:val="01E0" w:firstRow="1" w:lastRow="1" w:firstColumn="1" w:lastColumn="1" w:noHBand="0" w:noVBand="0"/>
      </w:tblPr>
      <w:tblGrid>
        <w:gridCol w:w="1461"/>
        <w:gridCol w:w="1440"/>
        <w:gridCol w:w="1530"/>
        <w:gridCol w:w="1134"/>
        <w:gridCol w:w="1656"/>
        <w:gridCol w:w="851"/>
        <w:gridCol w:w="1041"/>
        <w:gridCol w:w="1701"/>
        <w:gridCol w:w="850"/>
        <w:gridCol w:w="1077"/>
        <w:gridCol w:w="1748"/>
        <w:gridCol w:w="851"/>
      </w:tblGrid>
      <w:tr w:rsidR="008C2FCF" w:rsidRPr="001E447D" w14:paraId="76720006" w14:textId="77777777" w:rsidTr="00441D76">
        <w:tc>
          <w:tcPr>
            <w:tcW w:w="1461" w:type="dxa"/>
            <w:tcBorders>
              <w:top w:val="single" w:sz="4" w:space="0" w:color="auto"/>
            </w:tcBorders>
          </w:tcPr>
          <w:p w14:paraId="39ECD118" w14:textId="77777777" w:rsidR="008C2FCF" w:rsidRPr="00873E50" w:rsidRDefault="008C2FCF" w:rsidP="00441D76">
            <w:pPr>
              <w:spacing w:line="360" w:lineRule="auto"/>
              <w:jc w:val="both"/>
              <w:rPr>
                <w:sz w:val="20"/>
                <w:szCs w:val="20"/>
              </w:rPr>
            </w:pPr>
          </w:p>
        </w:tc>
        <w:tc>
          <w:tcPr>
            <w:tcW w:w="1440" w:type="dxa"/>
            <w:tcBorders>
              <w:top w:val="single" w:sz="4" w:space="0" w:color="auto"/>
              <w:bottom w:val="single" w:sz="4" w:space="0" w:color="auto"/>
            </w:tcBorders>
          </w:tcPr>
          <w:p w14:paraId="4D1E60E8" w14:textId="77777777" w:rsidR="008C2FCF" w:rsidRPr="00873E50" w:rsidRDefault="008C2FCF" w:rsidP="00441D76">
            <w:pPr>
              <w:spacing w:line="360" w:lineRule="auto"/>
              <w:jc w:val="center"/>
              <w:rPr>
                <w:b/>
                <w:sz w:val="20"/>
                <w:szCs w:val="20"/>
              </w:rPr>
            </w:pPr>
            <w:r w:rsidRPr="00873E50">
              <w:rPr>
                <w:b/>
                <w:sz w:val="20"/>
                <w:szCs w:val="20"/>
              </w:rPr>
              <w:t>Intervention arm (I)</w:t>
            </w:r>
          </w:p>
        </w:tc>
        <w:tc>
          <w:tcPr>
            <w:tcW w:w="1530" w:type="dxa"/>
            <w:tcBorders>
              <w:top w:val="single" w:sz="4" w:space="0" w:color="auto"/>
              <w:bottom w:val="single" w:sz="4" w:space="0" w:color="auto"/>
            </w:tcBorders>
          </w:tcPr>
          <w:p w14:paraId="2178804C" w14:textId="77777777" w:rsidR="008C2FCF" w:rsidRPr="00873E50" w:rsidRDefault="008C2FCF" w:rsidP="00441D76">
            <w:pPr>
              <w:spacing w:line="360" w:lineRule="auto"/>
              <w:jc w:val="center"/>
              <w:rPr>
                <w:b/>
                <w:sz w:val="20"/>
                <w:szCs w:val="20"/>
              </w:rPr>
            </w:pPr>
            <w:r w:rsidRPr="00873E50">
              <w:rPr>
                <w:b/>
                <w:sz w:val="20"/>
                <w:szCs w:val="20"/>
              </w:rPr>
              <w:t>Control arm (C)</w:t>
            </w:r>
          </w:p>
        </w:tc>
        <w:tc>
          <w:tcPr>
            <w:tcW w:w="3641" w:type="dxa"/>
            <w:gridSpan w:val="3"/>
            <w:tcBorders>
              <w:top w:val="single" w:sz="4" w:space="0" w:color="auto"/>
              <w:bottom w:val="single" w:sz="4" w:space="0" w:color="auto"/>
            </w:tcBorders>
          </w:tcPr>
          <w:p w14:paraId="26DE992F" w14:textId="77777777" w:rsidR="008C2FCF" w:rsidRPr="00873E50" w:rsidRDefault="008C2FCF" w:rsidP="00441D76">
            <w:pPr>
              <w:spacing w:line="360" w:lineRule="auto"/>
              <w:jc w:val="center"/>
              <w:rPr>
                <w:b/>
                <w:sz w:val="20"/>
                <w:szCs w:val="20"/>
              </w:rPr>
            </w:pPr>
            <w:r w:rsidRPr="00873E50">
              <w:rPr>
                <w:b/>
                <w:sz w:val="20"/>
                <w:szCs w:val="20"/>
              </w:rPr>
              <w:t>CC1 - primary analysis</w:t>
            </w:r>
          </w:p>
          <w:p w14:paraId="44A7750B" w14:textId="77777777" w:rsidR="008C2FCF" w:rsidRPr="00873E50" w:rsidRDefault="008C2FCF" w:rsidP="00441D76">
            <w:pPr>
              <w:spacing w:line="360" w:lineRule="auto"/>
              <w:jc w:val="center"/>
              <w:rPr>
                <w:b/>
                <w:sz w:val="20"/>
                <w:szCs w:val="20"/>
              </w:rPr>
            </w:pPr>
            <w:r w:rsidRPr="00873E50">
              <w:rPr>
                <w:b/>
                <w:sz w:val="20"/>
                <w:szCs w:val="20"/>
              </w:rPr>
              <w:t>Adjusted mean difference (I-C)</w:t>
            </w:r>
          </w:p>
          <w:p w14:paraId="67420015" w14:textId="77777777" w:rsidR="008C2FCF" w:rsidRPr="00873E50" w:rsidRDefault="008C2FCF" w:rsidP="00441D76">
            <w:pPr>
              <w:spacing w:line="360" w:lineRule="auto"/>
              <w:jc w:val="center"/>
              <w:rPr>
                <w:sz w:val="20"/>
                <w:szCs w:val="20"/>
              </w:rPr>
            </w:pPr>
            <w:r>
              <w:rPr>
                <w:b/>
                <w:sz w:val="20"/>
                <w:szCs w:val="20"/>
              </w:rPr>
              <w:t>(N</w:t>
            </w:r>
            <w:r w:rsidRPr="00873E50">
              <w:rPr>
                <w:b/>
                <w:sz w:val="20"/>
                <w:szCs w:val="20"/>
              </w:rPr>
              <w:t>=1007</w:t>
            </w:r>
            <w:r>
              <w:rPr>
                <w:b/>
                <w:sz w:val="20"/>
                <w:szCs w:val="20"/>
              </w:rPr>
              <w:t>)</w:t>
            </w:r>
          </w:p>
        </w:tc>
        <w:tc>
          <w:tcPr>
            <w:tcW w:w="3592" w:type="dxa"/>
            <w:gridSpan w:val="3"/>
            <w:tcBorders>
              <w:top w:val="single" w:sz="4" w:space="0" w:color="auto"/>
              <w:bottom w:val="single" w:sz="4" w:space="0" w:color="auto"/>
            </w:tcBorders>
          </w:tcPr>
          <w:p w14:paraId="6A0A24B4" w14:textId="77777777" w:rsidR="008C2FCF" w:rsidRPr="00873E50" w:rsidRDefault="008C2FCF" w:rsidP="00441D76">
            <w:pPr>
              <w:spacing w:line="360" w:lineRule="auto"/>
              <w:jc w:val="center"/>
              <w:rPr>
                <w:b/>
                <w:sz w:val="20"/>
                <w:szCs w:val="20"/>
              </w:rPr>
            </w:pPr>
            <w:r w:rsidRPr="00873E50">
              <w:rPr>
                <w:b/>
                <w:sz w:val="20"/>
                <w:szCs w:val="20"/>
              </w:rPr>
              <w:t>CC2 - sensitivity analysis</w:t>
            </w:r>
          </w:p>
          <w:p w14:paraId="222F0FFE" w14:textId="77777777" w:rsidR="008C2FCF" w:rsidRPr="00873E50" w:rsidRDefault="008C2FCF" w:rsidP="00441D76">
            <w:pPr>
              <w:spacing w:line="360" w:lineRule="auto"/>
              <w:jc w:val="center"/>
              <w:rPr>
                <w:b/>
                <w:sz w:val="20"/>
                <w:szCs w:val="20"/>
              </w:rPr>
            </w:pPr>
            <w:r w:rsidRPr="00873E50">
              <w:rPr>
                <w:b/>
                <w:sz w:val="20"/>
                <w:szCs w:val="20"/>
              </w:rPr>
              <w:t>Adjusted mean difference (I-C)</w:t>
            </w:r>
          </w:p>
          <w:p w14:paraId="02854DC2" w14:textId="77777777" w:rsidR="008C2FCF" w:rsidRPr="00873E50" w:rsidRDefault="008C2FCF" w:rsidP="00441D76">
            <w:pPr>
              <w:spacing w:line="360" w:lineRule="auto"/>
              <w:jc w:val="center"/>
              <w:rPr>
                <w:sz w:val="20"/>
                <w:szCs w:val="20"/>
              </w:rPr>
            </w:pPr>
            <w:r>
              <w:rPr>
                <w:b/>
                <w:sz w:val="20"/>
                <w:szCs w:val="20"/>
              </w:rPr>
              <w:t>(N</w:t>
            </w:r>
            <w:r w:rsidRPr="00873E50">
              <w:rPr>
                <w:b/>
                <w:sz w:val="20"/>
                <w:szCs w:val="20"/>
              </w:rPr>
              <w:t>=1007</w:t>
            </w:r>
            <w:r>
              <w:rPr>
                <w:b/>
                <w:sz w:val="20"/>
                <w:szCs w:val="20"/>
              </w:rPr>
              <w:t>)</w:t>
            </w:r>
          </w:p>
        </w:tc>
        <w:tc>
          <w:tcPr>
            <w:tcW w:w="3676" w:type="dxa"/>
            <w:gridSpan w:val="3"/>
            <w:tcBorders>
              <w:top w:val="single" w:sz="4" w:space="0" w:color="auto"/>
              <w:bottom w:val="single" w:sz="4" w:space="0" w:color="auto"/>
            </w:tcBorders>
          </w:tcPr>
          <w:p w14:paraId="4F04ADB8" w14:textId="77777777" w:rsidR="008C2FCF" w:rsidRPr="00873E50" w:rsidRDefault="008C2FCF" w:rsidP="00441D76">
            <w:pPr>
              <w:spacing w:line="360" w:lineRule="auto"/>
              <w:jc w:val="center"/>
              <w:rPr>
                <w:b/>
                <w:sz w:val="20"/>
                <w:szCs w:val="20"/>
              </w:rPr>
            </w:pPr>
            <w:r w:rsidRPr="00873E50">
              <w:rPr>
                <w:b/>
                <w:sz w:val="20"/>
                <w:szCs w:val="20"/>
              </w:rPr>
              <w:t>MI - sensitivity analysis</w:t>
            </w:r>
          </w:p>
          <w:p w14:paraId="01894610" w14:textId="77777777" w:rsidR="008C2FCF" w:rsidRPr="00873E50" w:rsidRDefault="008C2FCF" w:rsidP="00441D76">
            <w:pPr>
              <w:spacing w:line="360" w:lineRule="auto"/>
              <w:jc w:val="center"/>
              <w:rPr>
                <w:b/>
                <w:sz w:val="20"/>
                <w:szCs w:val="20"/>
              </w:rPr>
            </w:pPr>
            <w:r w:rsidRPr="00873E50">
              <w:rPr>
                <w:b/>
                <w:sz w:val="20"/>
                <w:szCs w:val="20"/>
              </w:rPr>
              <w:t>Adjusted mean difference (I-C)</w:t>
            </w:r>
          </w:p>
          <w:p w14:paraId="0A51929B" w14:textId="77777777" w:rsidR="008C2FCF" w:rsidRPr="00873E50" w:rsidRDefault="008C2FCF" w:rsidP="00441D76">
            <w:pPr>
              <w:spacing w:line="360" w:lineRule="auto"/>
              <w:jc w:val="center"/>
              <w:rPr>
                <w:sz w:val="20"/>
                <w:szCs w:val="20"/>
              </w:rPr>
            </w:pPr>
            <w:r>
              <w:rPr>
                <w:b/>
                <w:sz w:val="20"/>
                <w:szCs w:val="20"/>
              </w:rPr>
              <w:t>(N</w:t>
            </w:r>
            <w:r w:rsidRPr="00873E50">
              <w:rPr>
                <w:b/>
                <w:sz w:val="20"/>
                <w:szCs w:val="20"/>
              </w:rPr>
              <w:t>=2075</w:t>
            </w:r>
            <w:r>
              <w:rPr>
                <w:b/>
                <w:sz w:val="20"/>
                <w:szCs w:val="20"/>
              </w:rPr>
              <w:t>)</w:t>
            </w:r>
          </w:p>
        </w:tc>
      </w:tr>
      <w:tr w:rsidR="008C2FCF" w:rsidRPr="001E447D" w14:paraId="78CB80A3" w14:textId="77777777" w:rsidTr="00441D76">
        <w:tc>
          <w:tcPr>
            <w:tcW w:w="1461" w:type="dxa"/>
            <w:tcBorders>
              <w:bottom w:val="single" w:sz="4" w:space="0" w:color="auto"/>
            </w:tcBorders>
          </w:tcPr>
          <w:p w14:paraId="0E77E8F8" w14:textId="77777777" w:rsidR="008C2FCF" w:rsidRPr="00873E50" w:rsidRDefault="008C2FCF" w:rsidP="00441D76">
            <w:pPr>
              <w:spacing w:line="360" w:lineRule="auto"/>
              <w:ind w:left="226"/>
              <w:jc w:val="both"/>
              <w:rPr>
                <w:sz w:val="20"/>
                <w:szCs w:val="20"/>
              </w:rPr>
            </w:pPr>
          </w:p>
        </w:tc>
        <w:tc>
          <w:tcPr>
            <w:tcW w:w="1440" w:type="dxa"/>
            <w:tcBorders>
              <w:top w:val="single" w:sz="4" w:space="0" w:color="auto"/>
              <w:bottom w:val="single" w:sz="4" w:space="0" w:color="auto"/>
            </w:tcBorders>
          </w:tcPr>
          <w:p w14:paraId="29313ADA" w14:textId="77777777" w:rsidR="008C2FCF" w:rsidRPr="00873E50" w:rsidRDefault="008C2FCF" w:rsidP="00441D76">
            <w:pPr>
              <w:spacing w:line="360" w:lineRule="auto"/>
              <w:jc w:val="center"/>
              <w:rPr>
                <w:b/>
                <w:sz w:val="20"/>
                <w:szCs w:val="20"/>
              </w:rPr>
            </w:pPr>
            <w:r w:rsidRPr="00873E50">
              <w:rPr>
                <w:b/>
                <w:sz w:val="20"/>
                <w:szCs w:val="20"/>
              </w:rPr>
              <w:t>mean (SE)</w:t>
            </w:r>
          </w:p>
        </w:tc>
        <w:tc>
          <w:tcPr>
            <w:tcW w:w="1530" w:type="dxa"/>
            <w:tcBorders>
              <w:top w:val="single" w:sz="4" w:space="0" w:color="auto"/>
              <w:bottom w:val="single" w:sz="4" w:space="0" w:color="auto"/>
            </w:tcBorders>
          </w:tcPr>
          <w:p w14:paraId="60AB7EFB" w14:textId="77777777" w:rsidR="008C2FCF" w:rsidRPr="00873E50" w:rsidRDefault="008C2FCF" w:rsidP="00441D76">
            <w:pPr>
              <w:spacing w:line="360" w:lineRule="auto"/>
              <w:jc w:val="center"/>
              <w:rPr>
                <w:b/>
                <w:sz w:val="20"/>
                <w:szCs w:val="20"/>
              </w:rPr>
            </w:pPr>
            <w:r w:rsidRPr="00873E50">
              <w:rPr>
                <w:b/>
                <w:sz w:val="20"/>
                <w:szCs w:val="20"/>
              </w:rPr>
              <w:t>mean (SE)</w:t>
            </w:r>
          </w:p>
        </w:tc>
        <w:tc>
          <w:tcPr>
            <w:tcW w:w="1134" w:type="dxa"/>
            <w:tcBorders>
              <w:top w:val="single" w:sz="4" w:space="0" w:color="auto"/>
              <w:bottom w:val="single" w:sz="4" w:space="0" w:color="auto"/>
            </w:tcBorders>
          </w:tcPr>
          <w:p w14:paraId="2E334F75" w14:textId="77777777" w:rsidR="008C2FCF" w:rsidRPr="00873E50" w:rsidRDefault="008C2FCF" w:rsidP="00441D76">
            <w:pPr>
              <w:spacing w:line="360" w:lineRule="auto"/>
              <w:jc w:val="center"/>
              <w:rPr>
                <w:b/>
                <w:sz w:val="20"/>
                <w:szCs w:val="20"/>
              </w:rPr>
            </w:pPr>
            <w:r w:rsidRPr="00873E50">
              <w:rPr>
                <w:b/>
                <w:sz w:val="20"/>
                <w:szCs w:val="20"/>
              </w:rPr>
              <w:t>est</w:t>
            </w:r>
            <w:r>
              <w:rPr>
                <w:b/>
                <w:sz w:val="20"/>
                <w:szCs w:val="20"/>
              </w:rPr>
              <w:t>imate</w:t>
            </w:r>
          </w:p>
        </w:tc>
        <w:tc>
          <w:tcPr>
            <w:tcW w:w="1656" w:type="dxa"/>
            <w:tcBorders>
              <w:top w:val="single" w:sz="4" w:space="0" w:color="auto"/>
              <w:bottom w:val="single" w:sz="4" w:space="0" w:color="auto"/>
            </w:tcBorders>
          </w:tcPr>
          <w:p w14:paraId="017C010B" w14:textId="77777777" w:rsidR="008C2FCF" w:rsidRPr="00873E50" w:rsidRDefault="008C2FCF" w:rsidP="00441D76">
            <w:pPr>
              <w:spacing w:line="360" w:lineRule="auto"/>
              <w:jc w:val="center"/>
              <w:rPr>
                <w:b/>
                <w:sz w:val="20"/>
                <w:szCs w:val="20"/>
              </w:rPr>
            </w:pPr>
            <w:r w:rsidRPr="00873E50">
              <w:rPr>
                <w:b/>
                <w:sz w:val="20"/>
                <w:szCs w:val="20"/>
              </w:rPr>
              <w:t>95% CI</w:t>
            </w:r>
          </w:p>
        </w:tc>
        <w:tc>
          <w:tcPr>
            <w:tcW w:w="851" w:type="dxa"/>
            <w:tcBorders>
              <w:top w:val="single" w:sz="4" w:space="0" w:color="auto"/>
              <w:bottom w:val="single" w:sz="4" w:space="0" w:color="auto"/>
            </w:tcBorders>
          </w:tcPr>
          <w:p w14:paraId="0D40A5B1" w14:textId="77777777" w:rsidR="008C2FCF" w:rsidRPr="00873E50" w:rsidRDefault="008C2FCF" w:rsidP="00441D76">
            <w:pPr>
              <w:spacing w:line="360" w:lineRule="auto"/>
              <w:jc w:val="center"/>
              <w:rPr>
                <w:b/>
                <w:sz w:val="20"/>
                <w:szCs w:val="20"/>
              </w:rPr>
            </w:pPr>
            <w:r w:rsidRPr="00873E50">
              <w:rPr>
                <w:b/>
                <w:sz w:val="20"/>
                <w:szCs w:val="20"/>
              </w:rPr>
              <w:t>p-value</w:t>
            </w:r>
          </w:p>
        </w:tc>
        <w:tc>
          <w:tcPr>
            <w:tcW w:w="1041" w:type="dxa"/>
            <w:tcBorders>
              <w:top w:val="single" w:sz="4" w:space="0" w:color="auto"/>
              <w:bottom w:val="single" w:sz="4" w:space="0" w:color="auto"/>
            </w:tcBorders>
          </w:tcPr>
          <w:p w14:paraId="04212E9A" w14:textId="77777777" w:rsidR="008C2FCF" w:rsidRPr="00873E50" w:rsidRDefault="008C2FCF" w:rsidP="00441D76">
            <w:pPr>
              <w:spacing w:line="360" w:lineRule="auto"/>
              <w:jc w:val="center"/>
              <w:rPr>
                <w:b/>
                <w:sz w:val="20"/>
                <w:szCs w:val="20"/>
              </w:rPr>
            </w:pPr>
            <w:r w:rsidRPr="00873E50">
              <w:rPr>
                <w:b/>
                <w:sz w:val="20"/>
                <w:szCs w:val="20"/>
              </w:rPr>
              <w:t>est</w:t>
            </w:r>
            <w:r>
              <w:rPr>
                <w:b/>
                <w:sz w:val="20"/>
                <w:szCs w:val="20"/>
              </w:rPr>
              <w:t>imate</w:t>
            </w:r>
          </w:p>
        </w:tc>
        <w:tc>
          <w:tcPr>
            <w:tcW w:w="1701" w:type="dxa"/>
            <w:tcBorders>
              <w:top w:val="single" w:sz="4" w:space="0" w:color="auto"/>
              <w:bottom w:val="single" w:sz="4" w:space="0" w:color="auto"/>
            </w:tcBorders>
          </w:tcPr>
          <w:p w14:paraId="08058AE0" w14:textId="77777777" w:rsidR="008C2FCF" w:rsidRPr="00873E50" w:rsidRDefault="008C2FCF" w:rsidP="00441D76">
            <w:pPr>
              <w:spacing w:line="360" w:lineRule="auto"/>
              <w:jc w:val="center"/>
              <w:rPr>
                <w:b/>
                <w:sz w:val="20"/>
                <w:szCs w:val="20"/>
              </w:rPr>
            </w:pPr>
            <w:r w:rsidRPr="00873E50">
              <w:rPr>
                <w:b/>
                <w:sz w:val="20"/>
                <w:szCs w:val="20"/>
              </w:rPr>
              <w:t>95% CI</w:t>
            </w:r>
          </w:p>
        </w:tc>
        <w:tc>
          <w:tcPr>
            <w:tcW w:w="850" w:type="dxa"/>
            <w:tcBorders>
              <w:top w:val="single" w:sz="4" w:space="0" w:color="auto"/>
              <w:bottom w:val="single" w:sz="4" w:space="0" w:color="auto"/>
            </w:tcBorders>
          </w:tcPr>
          <w:p w14:paraId="57AD62B1" w14:textId="77777777" w:rsidR="008C2FCF" w:rsidRPr="00873E50" w:rsidRDefault="008C2FCF" w:rsidP="00441D76">
            <w:pPr>
              <w:spacing w:line="360" w:lineRule="auto"/>
              <w:jc w:val="center"/>
              <w:rPr>
                <w:b/>
                <w:sz w:val="20"/>
                <w:szCs w:val="20"/>
              </w:rPr>
            </w:pPr>
            <w:r w:rsidRPr="00873E50">
              <w:rPr>
                <w:b/>
                <w:sz w:val="20"/>
                <w:szCs w:val="20"/>
              </w:rPr>
              <w:t>p-value</w:t>
            </w:r>
          </w:p>
        </w:tc>
        <w:tc>
          <w:tcPr>
            <w:tcW w:w="1077" w:type="dxa"/>
            <w:tcBorders>
              <w:top w:val="single" w:sz="4" w:space="0" w:color="auto"/>
              <w:bottom w:val="single" w:sz="4" w:space="0" w:color="auto"/>
            </w:tcBorders>
          </w:tcPr>
          <w:p w14:paraId="31B0020C" w14:textId="77777777" w:rsidR="008C2FCF" w:rsidRPr="00873E50" w:rsidRDefault="008C2FCF" w:rsidP="00441D76">
            <w:pPr>
              <w:spacing w:line="360" w:lineRule="auto"/>
              <w:jc w:val="center"/>
              <w:rPr>
                <w:b/>
                <w:sz w:val="20"/>
                <w:szCs w:val="20"/>
              </w:rPr>
            </w:pPr>
            <w:r w:rsidRPr="00873E50">
              <w:rPr>
                <w:b/>
                <w:sz w:val="20"/>
                <w:szCs w:val="20"/>
              </w:rPr>
              <w:t>est</w:t>
            </w:r>
            <w:r>
              <w:rPr>
                <w:b/>
                <w:sz w:val="20"/>
                <w:szCs w:val="20"/>
              </w:rPr>
              <w:t>imate</w:t>
            </w:r>
          </w:p>
        </w:tc>
        <w:tc>
          <w:tcPr>
            <w:tcW w:w="1748" w:type="dxa"/>
            <w:tcBorders>
              <w:top w:val="single" w:sz="4" w:space="0" w:color="auto"/>
              <w:bottom w:val="single" w:sz="4" w:space="0" w:color="auto"/>
            </w:tcBorders>
          </w:tcPr>
          <w:p w14:paraId="484B4B25" w14:textId="77777777" w:rsidR="008C2FCF" w:rsidRPr="00873E50" w:rsidRDefault="008C2FCF" w:rsidP="00441D76">
            <w:pPr>
              <w:spacing w:line="360" w:lineRule="auto"/>
              <w:jc w:val="center"/>
              <w:rPr>
                <w:b/>
                <w:sz w:val="20"/>
                <w:szCs w:val="20"/>
              </w:rPr>
            </w:pPr>
            <w:r w:rsidRPr="00873E50">
              <w:rPr>
                <w:b/>
                <w:sz w:val="20"/>
                <w:szCs w:val="20"/>
              </w:rPr>
              <w:t>95% CI</w:t>
            </w:r>
          </w:p>
        </w:tc>
        <w:tc>
          <w:tcPr>
            <w:tcW w:w="851" w:type="dxa"/>
            <w:tcBorders>
              <w:top w:val="single" w:sz="4" w:space="0" w:color="auto"/>
              <w:bottom w:val="single" w:sz="4" w:space="0" w:color="auto"/>
            </w:tcBorders>
          </w:tcPr>
          <w:p w14:paraId="0B8E9A8B" w14:textId="77777777" w:rsidR="008C2FCF" w:rsidRPr="00873E50" w:rsidRDefault="008C2FCF" w:rsidP="00441D76">
            <w:pPr>
              <w:spacing w:line="360" w:lineRule="auto"/>
              <w:jc w:val="center"/>
              <w:rPr>
                <w:b/>
                <w:sz w:val="20"/>
                <w:szCs w:val="20"/>
              </w:rPr>
            </w:pPr>
            <w:r w:rsidRPr="00873E50">
              <w:rPr>
                <w:b/>
                <w:sz w:val="20"/>
                <w:szCs w:val="20"/>
              </w:rPr>
              <w:t>p-value</w:t>
            </w:r>
          </w:p>
        </w:tc>
      </w:tr>
      <w:tr w:rsidR="008C2FCF" w:rsidRPr="001E447D" w14:paraId="112B7F97" w14:textId="77777777" w:rsidTr="00441D76">
        <w:tc>
          <w:tcPr>
            <w:tcW w:w="1461" w:type="dxa"/>
            <w:tcBorders>
              <w:top w:val="single" w:sz="4" w:space="0" w:color="auto"/>
            </w:tcBorders>
          </w:tcPr>
          <w:p w14:paraId="3212EB9F" w14:textId="77777777" w:rsidR="008C2FCF" w:rsidRPr="00873E50" w:rsidRDefault="008C2FCF" w:rsidP="00441D76">
            <w:pPr>
              <w:spacing w:line="360" w:lineRule="auto"/>
              <w:ind w:left="41"/>
              <w:jc w:val="both"/>
              <w:rPr>
                <w:sz w:val="20"/>
                <w:szCs w:val="20"/>
              </w:rPr>
            </w:pPr>
            <w:r w:rsidRPr="00873E50">
              <w:rPr>
                <w:sz w:val="20"/>
                <w:szCs w:val="20"/>
              </w:rPr>
              <w:t>Costs (£)</w:t>
            </w:r>
          </w:p>
        </w:tc>
        <w:tc>
          <w:tcPr>
            <w:tcW w:w="1440" w:type="dxa"/>
            <w:tcBorders>
              <w:top w:val="single" w:sz="4" w:space="0" w:color="auto"/>
            </w:tcBorders>
          </w:tcPr>
          <w:p w14:paraId="1AE5F6B9" w14:textId="77777777" w:rsidR="008C2FCF" w:rsidRPr="00873E50" w:rsidRDefault="008C2FCF" w:rsidP="00441D76">
            <w:pPr>
              <w:spacing w:line="360" w:lineRule="auto"/>
              <w:jc w:val="center"/>
              <w:rPr>
                <w:sz w:val="20"/>
                <w:szCs w:val="20"/>
              </w:rPr>
            </w:pPr>
          </w:p>
        </w:tc>
        <w:tc>
          <w:tcPr>
            <w:tcW w:w="1530" w:type="dxa"/>
            <w:tcBorders>
              <w:top w:val="single" w:sz="4" w:space="0" w:color="auto"/>
            </w:tcBorders>
          </w:tcPr>
          <w:p w14:paraId="0336E762" w14:textId="77777777" w:rsidR="008C2FCF" w:rsidRPr="00873E50" w:rsidRDefault="008C2FCF" w:rsidP="00441D76">
            <w:pPr>
              <w:spacing w:line="360" w:lineRule="auto"/>
              <w:jc w:val="center"/>
              <w:rPr>
                <w:sz w:val="20"/>
                <w:szCs w:val="20"/>
              </w:rPr>
            </w:pPr>
          </w:p>
        </w:tc>
        <w:tc>
          <w:tcPr>
            <w:tcW w:w="1134" w:type="dxa"/>
            <w:tcBorders>
              <w:top w:val="single" w:sz="4" w:space="0" w:color="auto"/>
            </w:tcBorders>
          </w:tcPr>
          <w:p w14:paraId="6C575BB6" w14:textId="77777777" w:rsidR="008C2FCF" w:rsidRPr="00873E50" w:rsidRDefault="008C2FCF" w:rsidP="00441D76">
            <w:pPr>
              <w:spacing w:line="360" w:lineRule="auto"/>
              <w:jc w:val="center"/>
              <w:rPr>
                <w:sz w:val="20"/>
                <w:szCs w:val="20"/>
              </w:rPr>
            </w:pPr>
          </w:p>
        </w:tc>
        <w:tc>
          <w:tcPr>
            <w:tcW w:w="1656" w:type="dxa"/>
            <w:tcBorders>
              <w:top w:val="single" w:sz="4" w:space="0" w:color="auto"/>
            </w:tcBorders>
          </w:tcPr>
          <w:p w14:paraId="6E664F66" w14:textId="77777777" w:rsidR="008C2FCF" w:rsidRPr="00873E50" w:rsidRDefault="008C2FCF" w:rsidP="00441D76">
            <w:pPr>
              <w:spacing w:line="360" w:lineRule="auto"/>
              <w:jc w:val="center"/>
              <w:rPr>
                <w:sz w:val="20"/>
                <w:szCs w:val="20"/>
              </w:rPr>
            </w:pPr>
          </w:p>
        </w:tc>
        <w:tc>
          <w:tcPr>
            <w:tcW w:w="851" w:type="dxa"/>
            <w:tcBorders>
              <w:top w:val="single" w:sz="4" w:space="0" w:color="auto"/>
            </w:tcBorders>
          </w:tcPr>
          <w:p w14:paraId="6600FDC1" w14:textId="77777777" w:rsidR="008C2FCF" w:rsidRPr="00873E50" w:rsidRDefault="008C2FCF" w:rsidP="00441D76">
            <w:pPr>
              <w:spacing w:line="360" w:lineRule="auto"/>
              <w:jc w:val="center"/>
              <w:rPr>
                <w:sz w:val="20"/>
                <w:szCs w:val="20"/>
              </w:rPr>
            </w:pPr>
          </w:p>
        </w:tc>
        <w:tc>
          <w:tcPr>
            <w:tcW w:w="1041" w:type="dxa"/>
            <w:tcBorders>
              <w:top w:val="single" w:sz="4" w:space="0" w:color="auto"/>
            </w:tcBorders>
          </w:tcPr>
          <w:p w14:paraId="4F13BF23" w14:textId="77777777" w:rsidR="008C2FCF" w:rsidRPr="00873E50" w:rsidRDefault="008C2FCF" w:rsidP="00441D76">
            <w:pPr>
              <w:spacing w:line="360" w:lineRule="auto"/>
              <w:jc w:val="center"/>
              <w:rPr>
                <w:sz w:val="20"/>
                <w:szCs w:val="20"/>
              </w:rPr>
            </w:pPr>
          </w:p>
        </w:tc>
        <w:tc>
          <w:tcPr>
            <w:tcW w:w="1701" w:type="dxa"/>
            <w:tcBorders>
              <w:top w:val="single" w:sz="4" w:space="0" w:color="auto"/>
            </w:tcBorders>
          </w:tcPr>
          <w:p w14:paraId="43987C61" w14:textId="77777777" w:rsidR="008C2FCF" w:rsidRPr="00873E50" w:rsidRDefault="008C2FCF" w:rsidP="00441D76">
            <w:pPr>
              <w:spacing w:line="360" w:lineRule="auto"/>
              <w:jc w:val="center"/>
              <w:rPr>
                <w:sz w:val="20"/>
                <w:szCs w:val="20"/>
              </w:rPr>
            </w:pPr>
          </w:p>
        </w:tc>
        <w:tc>
          <w:tcPr>
            <w:tcW w:w="850" w:type="dxa"/>
            <w:tcBorders>
              <w:top w:val="single" w:sz="4" w:space="0" w:color="auto"/>
            </w:tcBorders>
          </w:tcPr>
          <w:p w14:paraId="4BE866D6" w14:textId="77777777" w:rsidR="008C2FCF" w:rsidRPr="00873E50" w:rsidRDefault="008C2FCF" w:rsidP="00441D76">
            <w:pPr>
              <w:spacing w:line="360" w:lineRule="auto"/>
              <w:jc w:val="center"/>
              <w:rPr>
                <w:sz w:val="20"/>
                <w:szCs w:val="20"/>
              </w:rPr>
            </w:pPr>
          </w:p>
        </w:tc>
        <w:tc>
          <w:tcPr>
            <w:tcW w:w="1077" w:type="dxa"/>
            <w:tcBorders>
              <w:top w:val="single" w:sz="4" w:space="0" w:color="auto"/>
            </w:tcBorders>
          </w:tcPr>
          <w:p w14:paraId="2DBDF22A" w14:textId="77777777" w:rsidR="008C2FCF" w:rsidRPr="00873E50" w:rsidRDefault="008C2FCF" w:rsidP="00441D76">
            <w:pPr>
              <w:spacing w:line="360" w:lineRule="auto"/>
              <w:jc w:val="center"/>
              <w:rPr>
                <w:sz w:val="20"/>
                <w:szCs w:val="20"/>
              </w:rPr>
            </w:pPr>
          </w:p>
        </w:tc>
        <w:tc>
          <w:tcPr>
            <w:tcW w:w="1748" w:type="dxa"/>
            <w:tcBorders>
              <w:top w:val="single" w:sz="4" w:space="0" w:color="auto"/>
            </w:tcBorders>
          </w:tcPr>
          <w:p w14:paraId="6B00079A" w14:textId="77777777" w:rsidR="008C2FCF" w:rsidRPr="00873E50" w:rsidRDefault="008C2FCF" w:rsidP="00441D76">
            <w:pPr>
              <w:spacing w:line="360" w:lineRule="auto"/>
              <w:jc w:val="center"/>
              <w:rPr>
                <w:sz w:val="20"/>
                <w:szCs w:val="20"/>
              </w:rPr>
            </w:pPr>
          </w:p>
        </w:tc>
        <w:tc>
          <w:tcPr>
            <w:tcW w:w="851" w:type="dxa"/>
            <w:tcBorders>
              <w:top w:val="single" w:sz="4" w:space="0" w:color="auto"/>
            </w:tcBorders>
          </w:tcPr>
          <w:p w14:paraId="7B3090AF" w14:textId="77777777" w:rsidR="008C2FCF" w:rsidRPr="00873E50" w:rsidRDefault="008C2FCF" w:rsidP="00441D76">
            <w:pPr>
              <w:spacing w:line="360" w:lineRule="auto"/>
              <w:jc w:val="center"/>
              <w:rPr>
                <w:sz w:val="20"/>
                <w:szCs w:val="20"/>
              </w:rPr>
            </w:pPr>
          </w:p>
        </w:tc>
      </w:tr>
      <w:tr w:rsidR="008C2FCF" w:rsidRPr="001E447D" w14:paraId="64151FB7" w14:textId="77777777" w:rsidTr="00441D76">
        <w:tc>
          <w:tcPr>
            <w:tcW w:w="1461" w:type="dxa"/>
          </w:tcPr>
          <w:p w14:paraId="4CCA7AA1" w14:textId="77777777" w:rsidR="008C2FCF" w:rsidRPr="00873E50" w:rsidRDefault="008C2FCF" w:rsidP="00441D76">
            <w:pPr>
              <w:spacing w:line="360" w:lineRule="auto"/>
              <w:ind w:left="226"/>
              <w:jc w:val="both"/>
              <w:rPr>
                <w:sz w:val="20"/>
                <w:szCs w:val="20"/>
              </w:rPr>
            </w:pPr>
            <w:r w:rsidRPr="00873E50">
              <w:rPr>
                <w:sz w:val="20"/>
                <w:szCs w:val="20"/>
              </w:rPr>
              <w:t>Total</w:t>
            </w:r>
          </w:p>
        </w:tc>
        <w:tc>
          <w:tcPr>
            <w:tcW w:w="1440" w:type="dxa"/>
          </w:tcPr>
          <w:p w14:paraId="0ECF43DD" w14:textId="77777777" w:rsidR="008C2FCF" w:rsidRPr="00873E50" w:rsidRDefault="008C2FCF" w:rsidP="00441D76">
            <w:pPr>
              <w:spacing w:line="360" w:lineRule="auto"/>
              <w:jc w:val="center"/>
              <w:rPr>
                <w:sz w:val="20"/>
                <w:szCs w:val="20"/>
              </w:rPr>
            </w:pPr>
            <w:r w:rsidRPr="00873E50">
              <w:rPr>
                <w:sz w:val="20"/>
                <w:szCs w:val="20"/>
              </w:rPr>
              <w:t>524.30 (91.75)</w:t>
            </w:r>
          </w:p>
        </w:tc>
        <w:tc>
          <w:tcPr>
            <w:tcW w:w="1530" w:type="dxa"/>
          </w:tcPr>
          <w:p w14:paraId="406B32CD" w14:textId="77777777" w:rsidR="008C2FCF" w:rsidRPr="00873E50" w:rsidRDefault="008C2FCF" w:rsidP="00441D76">
            <w:pPr>
              <w:spacing w:line="360" w:lineRule="auto"/>
              <w:jc w:val="center"/>
              <w:rPr>
                <w:sz w:val="20"/>
                <w:szCs w:val="20"/>
              </w:rPr>
            </w:pPr>
            <w:r w:rsidRPr="00873E50">
              <w:rPr>
                <w:sz w:val="20"/>
                <w:szCs w:val="20"/>
              </w:rPr>
              <w:t>528.67 (67.34)</w:t>
            </w:r>
          </w:p>
        </w:tc>
        <w:tc>
          <w:tcPr>
            <w:tcW w:w="1134" w:type="dxa"/>
          </w:tcPr>
          <w:p w14:paraId="6B88C12E" w14:textId="77777777" w:rsidR="008C2FCF" w:rsidRPr="00873E50" w:rsidRDefault="008C2FCF" w:rsidP="00441D76">
            <w:pPr>
              <w:spacing w:line="360" w:lineRule="auto"/>
              <w:jc w:val="center"/>
              <w:rPr>
                <w:sz w:val="20"/>
                <w:szCs w:val="20"/>
              </w:rPr>
            </w:pPr>
            <w:r w:rsidRPr="00873E50">
              <w:rPr>
                <w:sz w:val="20"/>
                <w:szCs w:val="20"/>
              </w:rPr>
              <w:t>30.24</w:t>
            </w:r>
          </w:p>
        </w:tc>
        <w:tc>
          <w:tcPr>
            <w:tcW w:w="1656" w:type="dxa"/>
          </w:tcPr>
          <w:p w14:paraId="7867F253" w14:textId="77777777" w:rsidR="008C2FCF" w:rsidRPr="00873E50" w:rsidRDefault="008C2FCF" w:rsidP="00441D76">
            <w:pPr>
              <w:spacing w:line="360" w:lineRule="auto"/>
              <w:jc w:val="center"/>
              <w:rPr>
                <w:sz w:val="20"/>
                <w:szCs w:val="20"/>
              </w:rPr>
            </w:pPr>
            <w:r w:rsidRPr="00873E50">
              <w:rPr>
                <w:sz w:val="20"/>
                <w:szCs w:val="20"/>
              </w:rPr>
              <w:t>-140.98 to 201.47</w:t>
            </w:r>
          </w:p>
        </w:tc>
        <w:tc>
          <w:tcPr>
            <w:tcW w:w="851" w:type="dxa"/>
          </w:tcPr>
          <w:p w14:paraId="46C85AA7" w14:textId="77777777" w:rsidR="008C2FCF" w:rsidRPr="00873E50" w:rsidRDefault="008C2FCF" w:rsidP="00441D76">
            <w:pPr>
              <w:spacing w:line="360" w:lineRule="auto"/>
              <w:jc w:val="center"/>
              <w:rPr>
                <w:sz w:val="20"/>
                <w:szCs w:val="20"/>
              </w:rPr>
            </w:pPr>
            <w:r w:rsidRPr="00873E50">
              <w:rPr>
                <w:sz w:val="20"/>
                <w:szCs w:val="20"/>
              </w:rPr>
              <w:t>0.7</w:t>
            </w:r>
            <w:r>
              <w:rPr>
                <w:sz w:val="20"/>
                <w:szCs w:val="20"/>
              </w:rPr>
              <w:t>3</w:t>
            </w:r>
          </w:p>
        </w:tc>
        <w:tc>
          <w:tcPr>
            <w:tcW w:w="1041" w:type="dxa"/>
          </w:tcPr>
          <w:p w14:paraId="0F4AA64B" w14:textId="77777777" w:rsidR="008C2FCF" w:rsidRPr="00873E50" w:rsidRDefault="008C2FCF" w:rsidP="00441D76">
            <w:pPr>
              <w:spacing w:line="360" w:lineRule="auto"/>
              <w:jc w:val="center"/>
              <w:rPr>
                <w:sz w:val="20"/>
                <w:szCs w:val="20"/>
              </w:rPr>
            </w:pPr>
            <w:r w:rsidRPr="00873E50">
              <w:rPr>
                <w:sz w:val="20"/>
                <w:szCs w:val="20"/>
              </w:rPr>
              <w:t>16.44</w:t>
            </w:r>
          </w:p>
        </w:tc>
        <w:tc>
          <w:tcPr>
            <w:tcW w:w="1701" w:type="dxa"/>
          </w:tcPr>
          <w:p w14:paraId="3DDA34C2" w14:textId="77777777" w:rsidR="008C2FCF" w:rsidRPr="00873E50" w:rsidRDefault="008C2FCF" w:rsidP="00441D76">
            <w:pPr>
              <w:spacing w:line="360" w:lineRule="auto"/>
              <w:jc w:val="center"/>
              <w:rPr>
                <w:sz w:val="20"/>
                <w:szCs w:val="20"/>
              </w:rPr>
            </w:pPr>
            <w:r w:rsidRPr="00873E50">
              <w:rPr>
                <w:sz w:val="20"/>
                <w:szCs w:val="20"/>
              </w:rPr>
              <w:t>-155.32 to 188.21</w:t>
            </w:r>
          </w:p>
        </w:tc>
        <w:tc>
          <w:tcPr>
            <w:tcW w:w="850" w:type="dxa"/>
          </w:tcPr>
          <w:p w14:paraId="7726C213" w14:textId="77777777" w:rsidR="008C2FCF" w:rsidRPr="00873E50" w:rsidRDefault="008C2FCF" w:rsidP="00441D76">
            <w:pPr>
              <w:spacing w:line="360" w:lineRule="auto"/>
              <w:jc w:val="center"/>
              <w:rPr>
                <w:sz w:val="20"/>
                <w:szCs w:val="20"/>
              </w:rPr>
            </w:pPr>
            <w:r w:rsidRPr="00873E50">
              <w:rPr>
                <w:sz w:val="20"/>
                <w:szCs w:val="20"/>
              </w:rPr>
              <w:t>0.85</w:t>
            </w:r>
          </w:p>
        </w:tc>
        <w:tc>
          <w:tcPr>
            <w:tcW w:w="1077" w:type="dxa"/>
          </w:tcPr>
          <w:p w14:paraId="24F05DAC" w14:textId="77777777" w:rsidR="008C2FCF" w:rsidRPr="00873E50" w:rsidRDefault="008C2FCF" w:rsidP="00441D76">
            <w:pPr>
              <w:spacing w:line="360" w:lineRule="auto"/>
              <w:jc w:val="center"/>
              <w:rPr>
                <w:sz w:val="20"/>
                <w:szCs w:val="20"/>
              </w:rPr>
            </w:pPr>
            <w:r w:rsidRPr="00873E50">
              <w:rPr>
                <w:sz w:val="20"/>
                <w:szCs w:val="20"/>
              </w:rPr>
              <w:t>2</w:t>
            </w:r>
            <w:r>
              <w:rPr>
                <w:sz w:val="20"/>
                <w:szCs w:val="20"/>
              </w:rPr>
              <w:t>52</w:t>
            </w:r>
            <w:r w:rsidRPr="00873E50">
              <w:rPr>
                <w:sz w:val="20"/>
                <w:szCs w:val="20"/>
              </w:rPr>
              <w:t>.</w:t>
            </w:r>
            <w:r>
              <w:rPr>
                <w:sz w:val="20"/>
                <w:szCs w:val="20"/>
              </w:rPr>
              <w:t>00</w:t>
            </w:r>
          </w:p>
        </w:tc>
        <w:tc>
          <w:tcPr>
            <w:tcW w:w="1748" w:type="dxa"/>
          </w:tcPr>
          <w:p w14:paraId="3446523F" w14:textId="77777777" w:rsidR="008C2FCF" w:rsidRPr="00873E50" w:rsidRDefault="008C2FCF" w:rsidP="00441D76">
            <w:pPr>
              <w:spacing w:line="360" w:lineRule="auto"/>
              <w:jc w:val="center"/>
              <w:rPr>
                <w:sz w:val="20"/>
                <w:szCs w:val="20"/>
              </w:rPr>
            </w:pPr>
            <w:r w:rsidRPr="00873E50">
              <w:rPr>
                <w:sz w:val="20"/>
                <w:szCs w:val="20"/>
              </w:rPr>
              <w:t>-22</w:t>
            </w:r>
            <w:r>
              <w:rPr>
                <w:sz w:val="20"/>
                <w:szCs w:val="20"/>
              </w:rPr>
              <w:t>1</w:t>
            </w:r>
            <w:r w:rsidRPr="00873E50">
              <w:rPr>
                <w:sz w:val="20"/>
                <w:szCs w:val="20"/>
              </w:rPr>
              <w:t>.</w:t>
            </w:r>
            <w:r>
              <w:rPr>
                <w:sz w:val="20"/>
                <w:szCs w:val="20"/>
              </w:rPr>
              <w:t>00</w:t>
            </w:r>
            <w:r w:rsidRPr="00873E50">
              <w:rPr>
                <w:sz w:val="20"/>
                <w:szCs w:val="20"/>
              </w:rPr>
              <w:t xml:space="preserve"> to 7</w:t>
            </w:r>
            <w:r>
              <w:rPr>
                <w:sz w:val="20"/>
                <w:szCs w:val="20"/>
              </w:rPr>
              <w:t>25</w:t>
            </w:r>
            <w:r w:rsidRPr="00873E50">
              <w:rPr>
                <w:sz w:val="20"/>
                <w:szCs w:val="20"/>
              </w:rPr>
              <w:t>.</w:t>
            </w:r>
            <w:r>
              <w:rPr>
                <w:sz w:val="20"/>
                <w:szCs w:val="20"/>
              </w:rPr>
              <w:t>0</w:t>
            </w:r>
            <w:r w:rsidRPr="00873E50">
              <w:rPr>
                <w:sz w:val="20"/>
                <w:szCs w:val="20"/>
              </w:rPr>
              <w:t>0</w:t>
            </w:r>
          </w:p>
        </w:tc>
        <w:tc>
          <w:tcPr>
            <w:tcW w:w="851" w:type="dxa"/>
          </w:tcPr>
          <w:p w14:paraId="08CE0EA9" w14:textId="77777777" w:rsidR="008C2FCF" w:rsidRPr="00873E50" w:rsidRDefault="008C2FCF" w:rsidP="00441D76">
            <w:pPr>
              <w:spacing w:line="360" w:lineRule="auto"/>
              <w:jc w:val="center"/>
              <w:rPr>
                <w:sz w:val="20"/>
                <w:szCs w:val="20"/>
              </w:rPr>
            </w:pPr>
            <w:r w:rsidRPr="00873E50">
              <w:rPr>
                <w:sz w:val="20"/>
                <w:szCs w:val="20"/>
              </w:rPr>
              <w:t>0.31</w:t>
            </w:r>
          </w:p>
        </w:tc>
      </w:tr>
      <w:tr w:rsidR="008C2FCF" w:rsidRPr="001E447D" w14:paraId="19BFF332" w14:textId="77777777" w:rsidTr="00441D76">
        <w:tc>
          <w:tcPr>
            <w:tcW w:w="1461" w:type="dxa"/>
          </w:tcPr>
          <w:p w14:paraId="196EA3C6" w14:textId="77777777" w:rsidR="008C2FCF" w:rsidRPr="00873E50" w:rsidRDefault="008C2FCF" w:rsidP="00441D76">
            <w:pPr>
              <w:spacing w:line="360" w:lineRule="auto"/>
              <w:jc w:val="both"/>
              <w:rPr>
                <w:sz w:val="20"/>
                <w:szCs w:val="20"/>
              </w:rPr>
            </w:pPr>
            <w:r w:rsidRPr="00873E50">
              <w:rPr>
                <w:sz w:val="20"/>
                <w:szCs w:val="20"/>
              </w:rPr>
              <w:t>Outcome</w:t>
            </w:r>
          </w:p>
        </w:tc>
        <w:tc>
          <w:tcPr>
            <w:tcW w:w="1440" w:type="dxa"/>
          </w:tcPr>
          <w:p w14:paraId="448D92CF" w14:textId="77777777" w:rsidR="008C2FCF" w:rsidRPr="00873E50" w:rsidRDefault="008C2FCF" w:rsidP="00441D76">
            <w:pPr>
              <w:spacing w:line="360" w:lineRule="auto"/>
              <w:jc w:val="center"/>
              <w:rPr>
                <w:sz w:val="20"/>
                <w:szCs w:val="20"/>
              </w:rPr>
            </w:pPr>
          </w:p>
        </w:tc>
        <w:tc>
          <w:tcPr>
            <w:tcW w:w="1530" w:type="dxa"/>
          </w:tcPr>
          <w:p w14:paraId="0645EBAA" w14:textId="77777777" w:rsidR="008C2FCF" w:rsidRPr="00873E50" w:rsidRDefault="008C2FCF" w:rsidP="00441D76">
            <w:pPr>
              <w:spacing w:line="360" w:lineRule="auto"/>
              <w:jc w:val="center"/>
              <w:rPr>
                <w:sz w:val="20"/>
                <w:szCs w:val="20"/>
              </w:rPr>
            </w:pPr>
          </w:p>
        </w:tc>
        <w:tc>
          <w:tcPr>
            <w:tcW w:w="1134" w:type="dxa"/>
          </w:tcPr>
          <w:p w14:paraId="436E91C7" w14:textId="77777777" w:rsidR="008C2FCF" w:rsidRPr="00873E50" w:rsidRDefault="008C2FCF" w:rsidP="00441D76">
            <w:pPr>
              <w:spacing w:line="360" w:lineRule="auto"/>
              <w:jc w:val="center"/>
              <w:rPr>
                <w:sz w:val="20"/>
                <w:szCs w:val="20"/>
              </w:rPr>
            </w:pPr>
          </w:p>
        </w:tc>
        <w:tc>
          <w:tcPr>
            <w:tcW w:w="1656" w:type="dxa"/>
          </w:tcPr>
          <w:p w14:paraId="03DB61E7" w14:textId="77777777" w:rsidR="008C2FCF" w:rsidRPr="00873E50" w:rsidRDefault="008C2FCF" w:rsidP="00441D76">
            <w:pPr>
              <w:spacing w:line="360" w:lineRule="auto"/>
              <w:jc w:val="center"/>
              <w:rPr>
                <w:sz w:val="20"/>
                <w:szCs w:val="20"/>
              </w:rPr>
            </w:pPr>
          </w:p>
        </w:tc>
        <w:tc>
          <w:tcPr>
            <w:tcW w:w="851" w:type="dxa"/>
          </w:tcPr>
          <w:p w14:paraId="12478FE5" w14:textId="77777777" w:rsidR="008C2FCF" w:rsidRPr="00873E50" w:rsidRDefault="008C2FCF" w:rsidP="00441D76">
            <w:pPr>
              <w:spacing w:line="360" w:lineRule="auto"/>
              <w:jc w:val="center"/>
              <w:rPr>
                <w:sz w:val="20"/>
                <w:szCs w:val="20"/>
              </w:rPr>
            </w:pPr>
          </w:p>
        </w:tc>
        <w:tc>
          <w:tcPr>
            <w:tcW w:w="1041" w:type="dxa"/>
          </w:tcPr>
          <w:p w14:paraId="5E6807C6" w14:textId="77777777" w:rsidR="008C2FCF" w:rsidRPr="00873E50" w:rsidRDefault="008C2FCF" w:rsidP="00441D76">
            <w:pPr>
              <w:spacing w:line="360" w:lineRule="auto"/>
              <w:jc w:val="center"/>
              <w:rPr>
                <w:sz w:val="20"/>
                <w:szCs w:val="20"/>
              </w:rPr>
            </w:pPr>
          </w:p>
        </w:tc>
        <w:tc>
          <w:tcPr>
            <w:tcW w:w="1701" w:type="dxa"/>
          </w:tcPr>
          <w:p w14:paraId="57FF30FD" w14:textId="77777777" w:rsidR="008C2FCF" w:rsidRPr="00873E50" w:rsidRDefault="008C2FCF" w:rsidP="00441D76">
            <w:pPr>
              <w:spacing w:line="360" w:lineRule="auto"/>
              <w:jc w:val="center"/>
              <w:rPr>
                <w:sz w:val="20"/>
                <w:szCs w:val="20"/>
              </w:rPr>
            </w:pPr>
          </w:p>
        </w:tc>
        <w:tc>
          <w:tcPr>
            <w:tcW w:w="850" w:type="dxa"/>
          </w:tcPr>
          <w:p w14:paraId="74072FA0" w14:textId="77777777" w:rsidR="008C2FCF" w:rsidRPr="00873E50" w:rsidRDefault="008C2FCF" w:rsidP="00441D76">
            <w:pPr>
              <w:spacing w:line="360" w:lineRule="auto"/>
              <w:jc w:val="center"/>
              <w:rPr>
                <w:sz w:val="20"/>
                <w:szCs w:val="20"/>
              </w:rPr>
            </w:pPr>
          </w:p>
        </w:tc>
        <w:tc>
          <w:tcPr>
            <w:tcW w:w="1077" w:type="dxa"/>
          </w:tcPr>
          <w:p w14:paraId="52BB0589" w14:textId="77777777" w:rsidR="008C2FCF" w:rsidRPr="00873E50" w:rsidRDefault="008C2FCF" w:rsidP="00441D76">
            <w:pPr>
              <w:spacing w:line="360" w:lineRule="auto"/>
              <w:jc w:val="center"/>
              <w:rPr>
                <w:sz w:val="20"/>
                <w:szCs w:val="20"/>
              </w:rPr>
            </w:pPr>
          </w:p>
        </w:tc>
        <w:tc>
          <w:tcPr>
            <w:tcW w:w="1748" w:type="dxa"/>
          </w:tcPr>
          <w:p w14:paraId="6BD02EB6" w14:textId="77777777" w:rsidR="008C2FCF" w:rsidRPr="00873E50" w:rsidRDefault="008C2FCF" w:rsidP="00441D76">
            <w:pPr>
              <w:spacing w:line="360" w:lineRule="auto"/>
              <w:jc w:val="center"/>
              <w:rPr>
                <w:sz w:val="20"/>
                <w:szCs w:val="20"/>
              </w:rPr>
            </w:pPr>
          </w:p>
        </w:tc>
        <w:tc>
          <w:tcPr>
            <w:tcW w:w="851" w:type="dxa"/>
          </w:tcPr>
          <w:p w14:paraId="2C9CE312" w14:textId="77777777" w:rsidR="008C2FCF" w:rsidRPr="00873E50" w:rsidRDefault="008C2FCF" w:rsidP="00441D76">
            <w:pPr>
              <w:spacing w:line="360" w:lineRule="auto"/>
              <w:jc w:val="center"/>
              <w:rPr>
                <w:sz w:val="20"/>
                <w:szCs w:val="20"/>
              </w:rPr>
            </w:pPr>
          </w:p>
        </w:tc>
      </w:tr>
      <w:tr w:rsidR="008C2FCF" w:rsidRPr="001E447D" w14:paraId="5B929B2D" w14:textId="77777777" w:rsidTr="00441D76">
        <w:tc>
          <w:tcPr>
            <w:tcW w:w="1461" w:type="dxa"/>
            <w:tcBorders>
              <w:bottom w:val="single" w:sz="4" w:space="0" w:color="auto"/>
            </w:tcBorders>
          </w:tcPr>
          <w:p w14:paraId="73E18DD7" w14:textId="77777777" w:rsidR="008C2FCF" w:rsidRPr="00873E50" w:rsidRDefault="008C2FCF" w:rsidP="00441D76">
            <w:pPr>
              <w:spacing w:line="360" w:lineRule="auto"/>
              <w:ind w:left="226"/>
              <w:rPr>
                <w:sz w:val="20"/>
                <w:szCs w:val="20"/>
              </w:rPr>
            </w:pPr>
            <w:r>
              <w:rPr>
                <w:sz w:val="20"/>
                <w:szCs w:val="20"/>
              </w:rPr>
              <w:t xml:space="preserve">SDQ Total Difficulties </w:t>
            </w:r>
            <w:r w:rsidRPr="00873E50">
              <w:rPr>
                <w:sz w:val="20"/>
                <w:szCs w:val="20"/>
              </w:rPr>
              <w:t>score</w:t>
            </w:r>
          </w:p>
        </w:tc>
        <w:tc>
          <w:tcPr>
            <w:tcW w:w="1440" w:type="dxa"/>
            <w:tcBorders>
              <w:bottom w:val="single" w:sz="4" w:space="0" w:color="auto"/>
            </w:tcBorders>
          </w:tcPr>
          <w:p w14:paraId="2F0B78A7" w14:textId="77777777" w:rsidR="008C2FCF" w:rsidRPr="00873E50" w:rsidRDefault="008C2FCF" w:rsidP="00441D76">
            <w:pPr>
              <w:spacing w:line="360" w:lineRule="auto"/>
              <w:jc w:val="center"/>
              <w:rPr>
                <w:sz w:val="20"/>
                <w:szCs w:val="20"/>
              </w:rPr>
            </w:pPr>
            <w:r w:rsidRPr="00873E50">
              <w:rPr>
                <w:sz w:val="20"/>
                <w:szCs w:val="20"/>
              </w:rPr>
              <w:t>5.17 (0.57)</w:t>
            </w:r>
          </w:p>
        </w:tc>
        <w:tc>
          <w:tcPr>
            <w:tcW w:w="1530" w:type="dxa"/>
            <w:tcBorders>
              <w:bottom w:val="single" w:sz="4" w:space="0" w:color="auto"/>
            </w:tcBorders>
          </w:tcPr>
          <w:p w14:paraId="662068C5" w14:textId="77777777" w:rsidR="008C2FCF" w:rsidRPr="00873E50" w:rsidRDefault="008C2FCF" w:rsidP="00441D76">
            <w:pPr>
              <w:spacing w:line="360" w:lineRule="auto"/>
              <w:jc w:val="center"/>
              <w:rPr>
                <w:sz w:val="20"/>
                <w:szCs w:val="20"/>
              </w:rPr>
            </w:pPr>
            <w:r w:rsidRPr="00873E50">
              <w:rPr>
                <w:sz w:val="20"/>
                <w:szCs w:val="20"/>
              </w:rPr>
              <w:t>5.39 (0.45)</w:t>
            </w:r>
          </w:p>
        </w:tc>
        <w:tc>
          <w:tcPr>
            <w:tcW w:w="1134" w:type="dxa"/>
            <w:tcBorders>
              <w:bottom w:val="single" w:sz="4" w:space="0" w:color="auto"/>
            </w:tcBorders>
          </w:tcPr>
          <w:p w14:paraId="04604010" w14:textId="77777777" w:rsidR="008C2FCF" w:rsidRPr="00873E50" w:rsidRDefault="008C2FCF" w:rsidP="00441D76">
            <w:pPr>
              <w:spacing w:line="360" w:lineRule="auto"/>
              <w:jc w:val="center"/>
              <w:rPr>
                <w:sz w:val="20"/>
                <w:szCs w:val="20"/>
              </w:rPr>
            </w:pPr>
            <w:r w:rsidRPr="00873E50">
              <w:rPr>
                <w:sz w:val="20"/>
                <w:szCs w:val="20"/>
              </w:rPr>
              <w:t>-0.54</w:t>
            </w:r>
          </w:p>
        </w:tc>
        <w:tc>
          <w:tcPr>
            <w:tcW w:w="1656" w:type="dxa"/>
            <w:tcBorders>
              <w:bottom w:val="single" w:sz="4" w:space="0" w:color="auto"/>
            </w:tcBorders>
          </w:tcPr>
          <w:p w14:paraId="7B8647E7" w14:textId="77777777" w:rsidR="008C2FCF" w:rsidRPr="00873E50" w:rsidRDefault="008C2FCF" w:rsidP="00441D76">
            <w:pPr>
              <w:spacing w:line="360" w:lineRule="auto"/>
              <w:jc w:val="center"/>
              <w:rPr>
                <w:sz w:val="20"/>
                <w:szCs w:val="20"/>
              </w:rPr>
            </w:pPr>
            <w:r w:rsidRPr="00873E50">
              <w:rPr>
                <w:sz w:val="20"/>
                <w:szCs w:val="20"/>
              </w:rPr>
              <w:t>-1.68 to 0.61</w:t>
            </w:r>
          </w:p>
        </w:tc>
        <w:tc>
          <w:tcPr>
            <w:tcW w:w="851" w:type="dxa"/>
            <w:tcBorders>
              <w:bottom w:val="single" w:sz="4" w:space="0" w:color="auto"/>
            </w:tcBorders>
          </w:tcPr>
          <w:p w14:paraId="69815B8E" w14:textId="77777777" w:rsidR="008C2FCF" w:rsidRPr="00873E50" w:rsidRDefault="008C2FCF" w:rsidP="00441D76">
            <w:pPr>
              <w:spacing w:line="360" w:lineRule="auto"/>
              <w:jc w:val="center"/>
              <w:rPr>
                <w:sz w:val="20"/>
                <w:szCs w:val="20"/>
              </w:rPr>
            </w:pPr>
            <w:r w:rsidRPr="00873E50">
              <w:rPr>
                <w:sz w:val="20"/>
                <w:szCs w:val="20"/>
              </w:rPr>
              <w:t>0.3</w:t>
            </w:r>
            <w:r>
              <w:rPr>
                <w:sz w:val="20"/>
                <w:szCs w:val="20"/>
              </w:rPr>
              <w:t>6</w:t>
            </w:r>
          </w:p>
        </w:tc>
        <w:tc>
          <w:tcPr>
            <w:tcW w:w="1041" w:type="dxa"/>
            <w:tcBorders>
              <w:bottom w:val="single" w:sz="4" w:space="0" w:color="auto"/>
            </w:tcBorders>
          </w:tcPr>
          <w:p w14:paraId="22A2537E" w14:textId="77777777" w:rsidR="008C2FCF" w:rsidRPr="00873E50" w:rsidRDefault="008C2FCF" w:rsidP="00441D76">
            <w:pPr>
              <w:spacing w:line="360" w:lineRule="auto"/>
              <w:jc w:val="center"/>
              <w:rPr>
                <w:sz w:val="20"/>
                <w:szCs w:val="20"/>
              </w:rPr>
            </w:pPr>
            <w:r w:rsidRPr="00873E50">
              <w:rPr>
                <w:sz w:val="20"/>
                <w:szCs w:val="20"/>
              </w:rPr>
              <w:t>-0.51</w:t>
            </w:r>
          </w:p>
        </w:tc>
        <w:tc>
          <w:tcPr>
            <w:tcW w:w="1701" w:type="dxa"/>
            <w:tcBorders>
              <w:bottom w:val="single" w:sz="4" w:space="0" w:color="auto"/>
            </w:tcBorders>
          </w:tcPr>
          <w:p w14:paraId="4869DABF" w14:textId="77777777" w:rsidR="008C2FCF" w:rsidRPr="00873E50" w:rsidRDefault="008C2FCF" w:rsidP="00441D76">
            <w:pPr>
              <w:spacing w:line="360" w:lineRule="auto"/>
              <w:jc w:val="center"/>
              <w:rPr>
                <w:sz w:val="20"/>
                <w:szCs w:val="20"/>
              </w:rPr>
            </w:pPr>
            <w:r w:rsidRPr="00873E50">
              <w:rPr>
                <w:sz w:val="20"/>
                <w:szCs w:val="20"/>
              </w:rPr>
              <w:t>-1.66 to 0.63</w:t>
            </w:r>
          </w:p>
        </w:tc>
        <w:tc>
          <w:tcPr>
            <w:tcW w:w="850" w:type="dxa"/>
            <w:tcBorders>
              <w:bottom w:val="single" w:sz="4" w:space="0" w:color="auto"/>
            </w:tcBorders>
          </w:tcPr>
          <w:p w14:paraId="1FF9A04A" w14:textId="77777777" w:rsidR="008C2FCF" w:rsidRPr="00873E50" w:rsidRDefault="008C2FCF" w:rsidP="00441D76">
            <w:pPr>
              <w:spacing w:line="360" w:lineRule="auto"/>
              <w:jc w:val="center"/>
              <w:rPr>
                <w:sz w:val="20"/>
                <w:szCs w:val="20"/>
              </w:rPr>
            </w:pPr>
            <w:r w:rsidRPr="00873E50">
              <w:rPr>
                <w:sz w:val="20"/>
                <w:szCs w:val="20"/>
              </w:rPr>
              <w:t>0.3</w:t>
            </w:r>
            <w:r>
              <w:rPr>
                <w:sz w:val="20"/>
                <w:szCs w:val="20"/>
              </w:rPr>
              <w:t>8</w:t>
            </w:r>
          </w:p>
        </w:tc>
        <w:tc>
          <w:tcPr>
            <w:tcW w:w="1077" w:type="dxa"/>
            <w:tcBorders>
              <w:bottom w:val="single" w:sz="4" w:space="0" w:color="auto"/>
            </w:tcBorders>
          </w:tcPr>
          <w:p w14:paraId="4686F4A0" w14:textId="77777777" w:rsidR="008C2FCF" w:rsidRPr="00873E50" w:rsidRDefault="008C2FCF" w:rsidP="00441D76">
            <w:pPr>
              <w:spacing w:line="360" w:lineRule="auto"/>
              <w:jc w:val="center"/>
              <w:rPr>
                <w:sz w:val="20"/>
                <w:szCs w:val="20"/>
              </w:rPr>
            </w:pPr>
            <w:r w:rsidRPr="00873E50">
              <w:rPr>
                <w:sz w:val="20"/>
                <w:szCs w:val="20"/>
              </w:rPr>
              <w:t>-0.5</w:t>
            </w:r>
            <w:r>
              <w:rPr>
                <w:sz w:val="20"/>
                <w:szCs w:val="20"/>
              </w:rPr>
              <w:t>7</w:t>
            </w:r>
          </w:p>
        </w:tc>
        <w:tc>
          <w:tcPr>
            <w:tcW w:w="1748" w:type="dxa"/>
            <w:tcBorders>
              <w:bottom w:val="single" w:sz="4" w:space="0" w:color="auto"/>
            </w:tcBorders>
          </w:tcPr>
          <w:p w14:paraId="42636B60" w14:textId="77777777" w:rsidR="008C2FCF" w:rsidRPr="00873E50" w:rsidRDefault="008C2FCF" w:rsidP="00441D76">
            <w:pPr>
              <w:spacing w:line="360" w:lineRule="auto"/>
              <w:jc w:val="center"/>
              <w:rPr>
                <w:sz w:val="20"/>
                <w:szCs w:val="20"/>
              </w:rPr>
            </w:pPr>
            <w:r w:rsidRPr="00873E50">
              <w:rPr>
                <w:sz w:val="20"/>
                <w:szCs w:val="20"/>
              </w:rPr>
              <w:t>-1.5</w:t>
            </w:r>
            <w:r>
              <w:rPr>
                <w:sz w:val="20"/>
                <w:szCs w:val="20"/>
              </w:rPr>
              <w:t>9</w:t>
            </w:r>
            <w:r w:rsidRPr="00873E50">
              <w:rPr>
                <w:sz w:val="20"/>
                <w:szCs w:val="20"/>
              </w:rPr>
              <w:t xml:space="preserve"> to 0.4</w:t>
            </w:r>
            <w:r>
              <w:rPr>
                <w:sz w:val="20"/>
                <w:szCs w:val="20"/>
              </w:rPr>
              <w:t>5</w:t>
            </w:r>
          </w:p>
        </w:tc>
        <w:tc>
          <w:tcPr>
            <w:tcW w:w="851" w:type="dxa"/>
            <w:tcBorders>
              <w:bottom w:val="single" w:sz="4" w:space="0" w:color="auto"/>
            </w:tcBorders>
          </w:tcPr>
          <w:p w14:paraId="7B1B2620" w14:textId="77777777" w:rsidR="008C2FCF" w:rsidRPr="00873E50" w:rsidRDefault="008C2FCF" w:rsidP="00441D76">
            <w:pPr>
              <w:spacing w:line="360" w:lineRule="auto"/>
              <w:jc w:val="center"/>
              <w:rPr>
                <w:sz w:val="20"/>
                <w:szCs w:val="20"/>
              </w:rPr>
            </w:pPr>
            <w:r w:rsidRPr="00873E50">
              <w:rPr>
                <w:sz w:val="20"/>
                <w:szCs w:val="20"/>
              </w:rPr>
              <w:t>0.2</w:t>
            </w:r>
            <w:r>
              <w:rPr>
                <w:sz w:val="20"/>
                <w:szCs w:val="20"/>
              </w:rPr>
              <w:t>7</w:t>
            </w:r>
          </w:p>
        </w:tc>
      </w:tr>
    </w:tbl>
    <w:p w14:paraId="1F52775F" w14:textId="77777777" w:rsidR="008C2FCF" w:rsidRDefault="008C2FCF" w:rsidP="008C2FCF"/>
    <w:p w14:paraId="46C202CA" w14:textId="1B69204E" w:rsidR="000828F9" w:rsidRDefault="00B61AEE" w:rsidP="007F2AD4">
      <w:pPr>
        <w:spacing w:line="360" w:lineRule="auto"/>
        <w:rPr>
          <w:sz w:val="20"/>
        </w:rPr>
      </w:pPr>
      <w:r w:rsidRPr="0062439B">
        <w:rPr>
          <w:sz w:val="20"/>
        </w:rPr>
        <w:t>CC1 – partially adjusted complete case analysis (primary analysis); CC2 – fully adjusted complete case analysis; MI – fully ad</w:t>
      </w:r>
      <w:r w:rsidR="006E2559">
        <w:rPr>
          <w:sz w:val="20"/>
        </w:rPr>
        <w:t>justed analysis of imputed data</w:t>
      </w:r>
    </w:p>
    <w:p w14:paraId="2B0903D0" w14:textId="676C5D3E" w:rsidR="00122B66" w:rsidRDefault="00122B66" w:rsidP="007F2AD4">
      <w:pPr>
        <w:spacing w:line="360" w:lineRule="auto"/>
        <w:rPr>
          <w:sz w:val="20"/>
        </w:rPr>
      </w:pPr>
    </w:p>
    <w:p w14:paraId="7016CA6F" w14:textId="77777777" w:rsidR="00122B66" w:rsidRDefault="00122B66" w:rsidP="003E55F1">
      <w:pPr>
        <w:pStyle w:val="Caption"/>
        <w:sectPr w:rsidR="00122B66" w:rsidSect="00122B66">
          <w:pgSz w:w="16840" w:h="11900" w:orient="landscape"/>
          <w:pgMar w:top="1440" w:right="1440" w:bottom="1440" w:left="1440" w:header="708" w:footer="708" w:gutter="0"/>
          <w:cols w:space="708"/>
          <w:docGrid w:linePitch="360"/>
        </w:sectPr>
      </w:pPr>
    </w:p>
    <w:p w14:paraId="372CC043" w14:textId="012A0C23" w:rsidR="003E55F1" w:rsidRPr="003E55F1" w:rsidRDefault="003E55F1" w:rsidP="003E55F1">
      <w:pPr>
        <w:pStyle w:val="Caption"/>
      </w:pPr>
      <w:bookmarkStart w:id="4" w:name="_Ref486931060"/>
      <w:r w:rsidRPr="003E55F1">
        <w:lastRenderedPageBreak/>
        <w:t xml:space="preserve">Figure </w:t>
      </w:r>
      <w:r w:rsidRPr="003E55F1">
        <w:fldChar w:fldCharType="begin"/>
      </w:r>
      <w:r w:rsidRPr="003E55F1">
        <w:instrText xml:space="preserve"> SEQ Figure \* ARABIC </w:instrText>
      </w:r>
      <w:r w:rsidRPr="003E55F1">
        <w:fldChar w:fldCharType="separate"/>
      </w:r>
      <w:r>
        <w:rPr>
          <w:noProof/>
        </w:rPr>
        <w:t>1</w:t>
      </w:r>
      <w:r w:rsidRPr="003E55F1">
        <w:fldChar w:fldCharType="end"/>
      </w:r>
      <w:bookmarkEnd w:id="4"/>
      <w:r w:rsidRPr="003E55F1">
        <w:t>. Bootstrapped mean differences in costs and effects of intervention compared with control (CC1)</w:t>
      </w:r>
    </w:p>
    <w:p w14:paraId="279D3C4F" w14:textId="77777777" w:rsidR="00094E45" w:rsidRPr="00F14B8D" w:rsidRDefault="00094E45" w:rsidP="00094E45">
      <w:r>
        <w:rPr>
          <w:noProof/>
          <w:lang w:eastAsia="en-GB"/>
        </w:rPr>
        <mc:AlternateContent>
          <mc:Choice Requires="wpc">
            <w:drawing>
              <wp:inline distT="0" distB="0" distL="0" distR="0" wp14:anchorId="4305DDAC" wp14:editId="5315E461">
                <wp:extent cx="6002459" cy="4171950"/>
                <wp:effectExtent l="0" t="0" r="0" b="19050"/>
                <wp:docPr id="2435" name="Canvas 243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1" name="Group 205"/>
                        <wpg:cNvGrpSpPr>
                          <a:grpSpLocks/>
                        </wpg:cNvGrpSpPr>
                        <wpg:grpSpPr bwMode="auto">
                          <a:xfrm>
                            <a:off x="0" y="0"/>
                            <a:ext cx="5726430" cy="4171950"/>
                            <a:chOff x="-5" y="-5"/>
                            <a:chExt cx="9018" cy="6570"/>
                          </a:xfrm>
                        </wpg:grpSpPr>
                        <wps:wsp>
                          <wps:cNvPr id="2" name="Rectangle 5"/>
                          <wps:cNvSpPr>
                            <a:spLocks noChangeArrowheads="1"/>
                          </wps:cNvSpPr>
                          <wps:spPr bwMode="auto">
                            <a:xfrm>
                              <a:off x="-5" y="-5"/>
                              <a:ext cx="9018" cy="6570"/>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6"/>
                          <wps:cNvSpPr>
                            <a:spLocks noChangeArrowheads="1"/>
                          </wps:cNvSpPr>
                          <wps:spPr bwMode="auto">
                            <a:xfrm>
                              <a:off x="0" y="5"/>
                              <a:ext cx="9003" cy="6555"/>
                            </a:xfrm>
                            <a:prstGeom prst="rect">
                              <a:avLst/>
                            </a:prstGeom>
                            <a:solidFill>
                              <a:srgbClr val="FFFFFF"/>
                            </a:solidFill>
                            <a:ln w="6985">
                              <a:solidFill>
                                <a:srgbClr val="FFFFFF"/>
                              </a:solidFill>
                              <a:prstDash val="solid"/>
                              <a:miter lim="800000"/>
                              <a:headEnd/>
                              <a:tailEnd/>
                            </a:ln>
                          </wps:spPr>
                          <wps:bodyPr rot="0" vert="horz" wrap="square" lIns="91440" tIns="45720" rIns="91440" bIns="45720" anchor="t" anchorCtr="0" upright="1">
                            <a:noAutofit/>
                          </wps:bodyPr>
                        </wps:wsp>
                        <wps:wsp>
                          <wps:cNvPr id="4" name="Rectangle 4"/>
                          <wps:cNvSpPr>
                            <a:spLocks noChangeArrowheads="1"/>
                          </wps:cNvSpPr>
                          <wps:spPr bwMode="auto">
                            <a:xfrm>
                              <a:off x="890" y="634"/>
                              <a:ext cx="7883" cy="4455"/>
                            </a:xfrm>
                            <a:prstGeom prst="rect">
                              <a:avLst/>
                            </a:prstGeom>
                            <a:solidFill>
                              <a:srgbClr val="FFFFFF"/>
                            </a:solidFill>
                            <a:ln w="6985">
                              <a:solidFill>
                                <a:srgbClr val="FFFFFF"/>
                              </a:solidFill>
                              <a:prstDash val="solid"/>
                              <a:miter lim="800000"/>
                              <a:headEnd/>
                              <a:tailEnd/>
                            </a:ln>
                          </wps:spPr>
                          <wps:bodyPr rot="0" vert="horz" wrap="square" lIns="91440" tIns="45720" rIns="91440" bIns="45720" anchor="t" anchorCtr="0" upright="1">
                            <a:noAutofit/>
                          </wps:bodyPr>
                        </wps:wsp>
                        <wps:wsp>
                          <wps:cNvPr id="6" name="Line 8"/>
                          <wps:cNvCnPr>
                            <a:cxnSpLocks noChangeShapeType="1"/>
                          </wps:cNvCnPr>
                          <wps:spPr bwMode="auto">
                            <a:xfrm>
                              <a:off x="890" y="3903"/>
                              <a:ext cx="7883"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 name="Line 9"/>
                          <wps:cNvCnPr>
                            <a:cxnSpLocks noChangeShapeType="1"/>
                          </wps:cNvCnPr>
                          <wps:spPr bwMode="auto">
                            <a:xfrm>
                              <a:off x="890" y="2859"/>
                              <a:ext cx="7883"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8" name="Line 10"/>
                          <wps:cNvCnPr>
                            <a:cxnSpLocks noChangeShapeType="1"/>
                          </wps:cNvCnPr>
                          <wps:spPr bwMode="auto">
                            <a:xfrm>
                              <a:off x="890" y="1820"/>
                              <a:ext cx="7883"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9" name="Line 11"/>
                          <wps:cNvCnPr>
                            <a:cxnSpLocks noChangeShapeType="1"/>
                          </wps:cNvCnPr>
                          <wps:spPr bwMode="auto">
                            <a:xfrm>
                              <a:off x="890" y="776"/>
                              <a:ext cx="7883"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0" name="Line 12"/>
                          <wps:cNvCnPr>
                            <a:cxnSpLocks noChangeShapeType="1"/>
                          </wps:cNvCnPr>
                          <wps:spPr bwMode="auto">
                            <a:xfrm flipV="1">
                              <a:off x="4073" y="634"/>
                              <a:ext cx="0" cy="4455"/>
                            </a:xfrm>
                            <a:prstGeom prst="line">
                              <a:avLst/>
                            </a:prstGeom>
                            <a:noFill/>
                            <a:ln w="1397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 name="Line 13"/>
                          <wps:cNvCnPr>
                            <a:cxnSpLocks noChangeShapeType="1"/>
                          </wps:cNvCnPr>
                          <wps:spPr bwMode="auto">
                            <a:xfrm>
                              <a:off x="890" y="2859"/>
                              <a:ext cx="7883" cy="0"/>
                            </a:xfrm>
                            <a:prstGeom prst="line">
                              <a:avLst/>
                            </a:prstGeom>
                            <a:noFill/>
                            <a:ln w="1397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 name="Oval 14"/>
                          <wps:cNvSpPr>
                            <a:spLocks noChangeArrowheads="1"/>
                          </wps:cNvSpPr>
                          <wps:spPr bwMode="auto">
                            <a:xfrm>
                              <a:off x="4515" y="242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 name="Oval 15"/>
                          <wps:cNvSpPr>
                            <a:spLocks noChangeArrowheads="1"/>
                          </wps:cNvSpPr>
                          <wps:spPr bwMode="auto">
                            <a:xfrm>
                              <a:off x="4482" y="269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 name="Oval 16"/>
                          <wps:cNvSpPr>
                            <a:spLocks noChangeArrowheads="1"/>
                          </wps:cNvSpPr>
                          <wps:spPr bwMode="auto">
                            <a:xfrm>
                              <a:off x="5918" y="212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 name="Oval 17"/>
                          <wps:cNvSpPr>
                            <a:spLocks noChangeArrowheads="1"/>
                          </wps:cNvSpPr>
                          <wps:spPr bwMode="auto">
                            <a:xfrm>
                              <a:off x="4619" y="322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 name="Oval 18"/>
                          <wps:cNvSpPr>
                            <a:spLocks noChangeArrowheads="1"/>
                          </wps:cNvSpPr>
                          <wps:spPr bwMode="auto">
                            <a:xfrm>
                              <a:off x="3718" y="298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 name="Oval 19"/>
                          <wps:cNvSpPr>
                            <a:spLocks noChangeArrowheads="1"/>
                          </wps:cNvSpPr>
                          <wps:spPr bwMode="auto">
                            <a:xfrm>
                              <a:off x="4297" y="249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 name="Oval 20"/>
                          <wps:cNvSpPr>
                            <a:spLocks noChangeArrowheads="1"/>
                          </wps:cNvSpPr>
                          <wps:spPr bwMode="auto">
                            <a:xfrm>
                              <a:off x="2637" y="353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 name="Oval 21"/>
                          <wps:cNvSpPr>
                            <a:spLocks noChangeArrowheads="1"/>
                          </wps:cNvSpPr>
                          <wps:spPr bwMode="auto">
                            <a:xfrm>
                              <a:off x="4100" y="238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 name="Oval 22"/>
                          <wps:cNvSpPr>
                            <a:spLocks noChangeArrowheads="1"/>
                          </wps:cNvSpPr>
                          <wps:spPr bwMode="auto">
                            <a:xfrm>
                              <a:off x="4362" y="300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 name="Oval 23"/>
                          <wps:cNvSpPr>
                            <a:spLocks noChangeArrowheads="1"/>
                          </wps:cNvSpPr>
                          <wps:spPr bwMode="auto">
                            <a:xfrm>
                              <a:off x="4089" y="343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 name="Oval 24"/>
                          <wps:cNvSpPr>
                            <a:spLocks noChangeArrowheads="1"/>
                          </wps:cNvSpPr>
                          <wps:spPr bwMode="auto">
                            <a:xfrm>
                              <a:off x="5547" y="293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 name="Oval 25"/>
                          <wps:cNvSpPr>
                            <a:spLocks noChangeArrowheads="1"/>
                          </wps:cNvSpPr>
                          <wps:spPr bwMode="auto">
                            <a:xfrm>
                              <a:off x="2724" y="236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4" name="Oval 26"/>
                          <wps:cNvSpPr>
                            <a:spLocks noChangeArrowheads="1"/>
                          </wps:cNvSpPr>
                          <wps:spPr bwMode="auto">
                            <a:xfrm>
                              <a:off x="4122" y="287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5" name="Oval 27"/>
                          <wps:cNvSpPr>
                            <a:spLocks noChangeArrowheads="1"/>
                          </wps:cNvSpPr>
                          <wps:spPr bwMode="auto">
                            <a:xfrm>
                              <a:off x="3767" y="288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6" name="Oval 28"/>
                          <wps:cNvSpPr>
                            <a:spLocks noChangeArrowheads="1"/>
                          </wps:cNvSpPr>
                          <wps:spPr bwMode="auto">
                            <a:xfrm>
                              <a:off x="4919" y="298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7" name="Oval 29"/>
                          <wps:cNvSpPr>
                            <a:spLocks noChangeArrowheads="1"/>
                          </wps:cNvSpPr>
                          <wps:spPr bwMode="auto">
                            <a:xfrm>
                              <a:off x="5066" y="252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8" name="Oval 30"/>
                          <wps:cNvSpPr>
                            <a:spLocks noChangeArrowheads="1"/>
                          </wps:cNvSpPr>
                          <wps:spPr bwMode="auto">
                            <a:xfrm>
                              <a:off x="5580" y="255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9" name="Oval 31"/>
                          <wps:cNvSpPr>
                            <a:spLocks noChangeArrowheads="1"/>
                          </wps:cNvSpPr>
                          <wps:spPr bwMode="auto">
                            <a:xfrm>
                              <a:off x="4045" y="2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0" name="Oval 32"/>
                          <wps:cNvSpPr>
                            <a:spLocks noChangeArrowheads="1"/>
                          </wps:cNvSpPr>
                          <wps:spPr bwMode="auto">
                            <a:xfrm>
                              <a:off x="4837" y="306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1" name="Oval 33"/>
                          <wps:cNvSpPr>
                            <a:spLocks noChangeArrowheads="1"/>
                          </wps:cNvSpPr>
                          <wps:spPr bwMode="auto">
                            <a:xfrm>
                              <a:off x="3827" y="230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2" name="Oval 34"/>
                          <wps:cNvSpPr>
                            <a:spLocks noChangeArrowheads="1"/>
                          </wps:cNvSpPr>
                          <wps:spPr bwMode="auto">
                            <a:xfrm>
                              <a:off x="5705" y="229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3" name="Oval 35"/>
                          <wps:cNvSpPr>
                            <a:spLocks noChangeArrowheads="1"/>
                          </wps:cNvSpPr>
                          <wps:spPr bwMode="auto">
                            <a:xfrm>
                              <a:off x="5803" y="207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4" name="Oval 36"/>
                          <wps:cNvSpPr>
                            <a:spLocks noChangeArrowheads="1"/>
                          </wps:cNvSpPr>
                          <wps:spPr bwMode="auto">
                            <a:xfrm>
                              <a:off x="5088" y="309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5" name="Oval 37"/>
                          <wps:cNvSpPr>
                            <a:spLocks noChangeArrowheads="1"/>
                          </wps:cNvSpPr>
                          <wps:spPr bwMode="auto">
                            <a:xfrm>
                              <a:off x="4286" y="277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6" name="Oval 38"/>
                          <wps:cNvSpPr>
                            <a:spLocks noChangeArrowheads="1"/>
                          </wps:cNvSpPr>
                          <wps:spPr bwMode="auto">
                            <a:xfrm>
                              <a:off x="3996" y="249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7" name="Oval 39"/>
                          <wps:cNvSpPr>
                            <a:spLocks noChangeArrowheads="1"/>
                          </wps:cNvSpPr>
                          <wps:spPr bwMode="auto">
                            <a:xfrm>
                              <a:off x="3914" y="230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8" name="Oval 40"/>
                          <wps:cNvSpPr>
                            <a:spLocks noChangeArrowheads="1"/>
                          </wps:cNvSpPr>
                          <wps:spPr bwMode="auto">
                            <a:xfrm>
                              <a:off x="5743" y="251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39" name="Oval 41"/>
                          <wps:cNvSpPr>
                            <a:spLocks noChangeArrowheads="1"/>
                          </wps:cNvSpPr>
                          <wps:spPr bwMode="auto">
                            <a:xfrm>
                              <a:off x="5170" y="232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0" name="Oval 42"/>
                          <wps:cNvSpPr>
                            <a:spLocks noChangeArrowheads="1"/>
                          </wps:cNvSpPr>
                          <wps:spPr bwMode="auto">
                            <a:xfrm>
                              <a:off x="5852" y="331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1" name="Oval 43"/>
                          <wps:cNvSpPr>
                            <a:spLocks noChangeArrowheads="1"/>
                          </wps:cNvSpPr>
                          <wps:spPr bwMode="auto">
                            <a:xfrm>
                              <a:off x="2915" y="324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2" name="Oval 44"/>
                          <wps:cNvSpPr>
                            <a:spLocks noChangeArrowheads="1"/>
                          </wps:cNvSpPr>
                          <wps:spPr bwMode="auto">
                            <a:xfrm>
                              <a:off x="4651" y="271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3" name="Oval 45"/>
                          <wps:cNvSpPr>
                            <a:spLocks noChangeArrowheads="1"/>
                          </wps:cNvSpPr>
                          <wps:spPr bwMode="auto">
                            <a:xfrm>
                              <a:off x="4526" y="312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4" name="Oval 46"/>
                          <wps:cNvSpPr>
                            <a:spLocks noChangeArrowheads="1"/>
                          </wps:cNvSpPr>
                          <wps:spPr bwMode="auto">
                            <a:xfrm>
                              <a:off x="5831" y="263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5" name="Oval 47"/>
                          <wps:cNvSpPr>
                            <a:spLocks noChangeArrowheads="1"/>
                          </wps:cNvSpPr>
                          <wps:spPr bwMode="auto">
                            <a:xfrm>
                              <a:off x="3974" y="228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6" name="Oval 48"/>
                          <wps:cNvSpPr>
                            <a:spLocks noChangeArrowheads="1"/>
                          </wps:cNvSpPr>
                          <wps:spPr bwMode="auto">
                            <a:xfrm>
                              <a:off x="5580" y="223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7" name="Oval 49"/>
                          <wps:cNvSpPr>
                            <a:spLocks noChangeArrowheads="1"/>
                          </wps:cNvSpPr>
                          <wps:spPr bwMode="auto">
                            <a:xfrm>
                              <a:off x="3958" y="208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8" name="Oval 50"/>
                          <wps:cNvSpPr>
                            <a:spLocks noChangeArrowheads="1"/>
                          </wps:cNvSpPr>
                          <wps:spPr bwMode="auto">
                            <a:xfrm>
                              <a:off x="4460" y="264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49" name="Oval 51"/>
                          <wps:cNvSpPr>
                            <a:spLocks noChangeArrowheads="1"/>
                          </wps:cNvSpPr>
                          <wps:spPr bwMode="auto">
                            <a:xfrm>
                              <a:off x="5257" y="265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0" name="Oval 52"/>
                          <wps:cNvSpPr>
                            <a:spLocks noChangeArrowheads="1"/>
                          </wps:cNvSpPr>
                          <wps:spPr bwMode="auto">
                            <a:xfrm>
                              <a:off x="4258" y="249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1" name="Oval 53"/>
                          <wps:cNvSpPr>
                            <a:spLocks noChangeArrowheads="1"/>
                          </wps:cNvSpPr>
                          <wps:spPr bwMode="auto">
                            <a:xfrm>
                              <a:off x="5214" y="253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2" name="Oval 54"/>
                          <wps:cNvSpPr>
                            <a:spLocks noChangeArrowheads="1"/>
                          </wps:cNvSpPr>
                          <wps:spPr bwMode="auto">
                            <a:xfrm>
                              <a:off x="6682" y="278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3" name="Oval 55"/>
                          <wps:cNvSpPr>
                            <a:spLocks noChangeArrowheads="1"/>
                          </wps:cNvSpPr>
                          <wps:spPr bwMode="auto">
                            <a:xfrm>
                              <a:off x="3849" y="234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4" name="Oval 56"/>
                          <wps:cNvSpPr>
                            <a:spLocks noChangeArrowheads="1"/>
                          </wps:cNvSpPr>
                          <wps:spPr bwMode="auto">
                            <a:xfrm>
                              <a:off x="4395" y="238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5" name="Oval 57"/>
                          <wps:cNvSpPr>
                            <a:spLocks noChangeArrowheads="1"/>
                          </wps:cNvSpPr>
                          <wps:spPr bwMode="auto">
                            <a:xfrm>
                              <a:off x="5105" y="302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6" name="Oval 58"/>
                          <wps:cNvSpPr>
                            <a:spLocks noChangeArrowheads="1"/>
                          </wps:cNvSpPr>
                          <wps:spPr bwMode="auto">
                            <a:xfrm>
                              <a:off x="3297" y="297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7" name="Oval 59"/>
                          <wps:cNvSpPr>
                            <a:spLocks noChangeArrowheads="1"/>
                          </wps:cNvSpPr>
                          <wps:spPr bwMode="auto">
                            <a:xfrm>
                              <a:off x="4870" y="267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8" name="Oval 60"/>
                          <wps:cNvSpPr>
                            <a:spLocks noChangeArrowheads="1"/>
                          </wps:cNvSpPr>
                          <wps:spPr bwMode="auto">
                            <a:xfrm>
                              <a:off x="6093" y="287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59" name="Oval 61"/>
                          <wps:cNvSpPr>
                            <a:spLocks noChangeArrowheads="1"/>
                          </wps:cNvSpPr>
                          <wps:spPr bwMode="auto">
                            <a:xfrm>
                              <a:off x="4619" y="268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60" name="Oval 62"/>
                          <wps:cNvSpPr>
                            <a:spLocks noChangeArrowheads="1"/>
                          </wps:cNvSpPr>
                          <wps:spPr bwMode="auto">
                            <a:xfrm>
                              <a:off x="5323" y="252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61" name="Oval 63"/>
                          <wps:cNvSpPr>
                            <a:spLocks noChangeArrowheads="1"/>
                          </wps:cNvSpPr>
                          <wps:spPr bwMode="auto">
                            <a:xfrm>
                              <a:off x="5443" y="221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62" name="Oval 64"/>
                          <wps:cNvSpPr>
                            <a:spLocks noChangeArrowheads="1"/>
                          </wps:cNvSpPr>
                          <wps:spPr bwMode="auto">
                            <a:xfrm>
                              <a:off x="3336" y="275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63" name="Oval 65"/>
                          <wps:cNvSpPr>
                            <a:spLocks noChangeArrowheads="1"/>
                          </wps:cNvSpPr>
                          <wps:spPr bwMode="auto">
                            <a:xfrm>
                              <a:off x="2888" y="262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1" name="Oval 66"/>
                          <wps:cNvSpPr>
                            <a:spLocks noChangeArrowheads="1"/>
                          </wps:cNvSpPr>
                          <wps:spPr bwMode="auto">
                            <a:xfrm>
                              <a:off x="5465" y="264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2" name="Oval 67"/>
                          <wps:cNvSpPr>
                            <a:spLocks noChangeArrowheads="1"/>
                          </wps:cNvSpPr>
                          <wps:spPr bwMode="auto">
                            <a:xfrm>
                              <a:off x="4651" y="283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3" name="Oval 68"/>
                          <wps:cNvSpPr>
                            <a:spLocks noChangeArrowheads="1"/>
                          </wps:cNvSpPr>
                          <wps:spPr bwMode="auto">
                            <a:xfrm>
                              <a:off x="3630" y="248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4" name="Oval 69"/>
                          <wps:cNvSpPr>
                            <a:spLocks noChangeArrowheads="1"/>
                          </wps:cNvSpPr>
                          <wps:spPr bwMode="auto">
                            <a:xfrm>
                              <a:off x="3903" y="337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5" name="Oval 70"/>
                          <wps:cNvSpPr>
                            <a:spLocks noChangeArrowheads="1"/>
                          </wps:cNvSpPr>
                          <wps:spPr bwMode="auto">
                            <a:xfrm>
                              <a:off x="2539" y="287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6" name="Oval 71"/>
                          <wps:cNvSpPr>
                            <a:spLocks noChangeArrowheads="1"/>
                          </wps:cNvSpPr>
                          <wps:spPr bwMode="auto">
                            <a:xfrm>
                              <a:off x="4624" y="310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7" name="Oval 72"/>
                          <wps:cNvSpPr>
                            <a:spLocks noChangeArrowheads="1"/>
                          </wps:cNvSpPr>
                          <wps:spPr bwMode="auto">
                            <a:xfrm>
                              <a:off x="5945" y="237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8" name="Oval 73"/>
                          <wps:cNvSpPr>
                            <a:spLocks noChangeArrowheads="1"/>
                          </wps:cNvSpPr>
                          <wps:spPr bwMode="auto">
                            <a:xfrm>
                              <a:off x="5219" y="142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59" name="Oval 74"/>
                          <wps:cNvSpPr>
                            <a:spLocks noChangeArrowheads="1"/>
                          </wps:cNvSpPr>
                          <wps:spPr bwMode="auto">
                            <a:xfrm>
                              <a:off x="2779" y="180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0" name="Oval 75"/>
                          <wps:cNvSpPr>
                            <a:spLocks noChangeArrowheads="1"/>
                          </wps:cNvSpPr>
                          <wps:spPr bwMode="auto">
                            <a:xfrm>
                              <a:off x="5186" y="243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1" name="Oval 76"/>
                          <wps:cNvSpPr>
                            <a:spLocks noChangeArrowheads="1"/>
                          </wps:cNvSpPr>
                          <wps:spPr bwMode="auto">
                            <a:xfrm>
                              <a:off x="5334" y="271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2" name="Oval 77"/>
                          <wps:cNvSpPr>
                            <a:spLocks noChangeArrowheads="1"/>
                          </wps:cNvSpPr>
                          <wps:spPr bwMode="auto">
                            <a:xfrm>
                              <a:off x="3581" y="281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3" name="Oval 78"/>
                          <wps:cNvSpPr>
                            <a:spLocks noChangeArrowheads="1"/>
                          </wps:cNvSpPr>
                          <wps:spPr bwMode="auto">
                            <a:xfrm>
                              <a:off x="4357" y="248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4" name="Oval 79"/>
                          <wps:cNvSpPr>
                            <a:spLocks noChangeArrowheads="1"/>
                          </wps:cNvSpPr>
                          <wps:spPr bwMode="auto">
                            <a:xfrm>
                              <a:off x="6415" y="371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5" name="Oval 80"/>
                          <wps:cNvSpPr>
                            <a:spLocks noChangeArrowheads="1"/>
                          </wps:cNvSpPr>
                          <wps:spPr bwMode="auto">
                            <a:xfrm>
                              <a:off x="4297" y="342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6" name="Oval 81"/>
                          <wps:cNvSpPr>
                            <a:spLocks noChangeArrowheads="1"/>
                          </wps:cNvSpPr>
                          <wps:spPr bwMode="auto">
                            <a:xfrm>
                              <a:off x="2719" y="249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7" name="Oval 82"/>
                          <wps:cNvSpPr>
                            <a:spLocks noChangeArrowheads="1"/>
                          </wps:cNvSpPr>
                          <wps:spPr bwMode="auto">
                            <a:xfrm>
                              <a:off x="3745" y="279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8" name="Oval 83"/>
                          <wps:cNvSpPr>
                            <a:spLocks noChangeArrowheads="1"/>
                          </wps:cNvSpPr>
                          <wps:spPr bwMode="auto">
                            <a:xfrm>
                              <a:off x="4750" y="281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69" name="Oval 84"/>
                          <wps:cNvSpPr>
                            <a:spLocks noChangeArrowheads="1"/>
                          </wps:cNvSpPr>
                          <wps:spPr bwMode="auto">
                            <a:xfrm>
                              <a:off x="5208" y="289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0" name="Oval 85"/>
                          <wps:cNvSpPr>
                            <a:spLocks noChangeArrowheads="1"/>
                          </wps:cNvSpPr>
                          <wps:spPr bwMode="auto">
                            <a:xfrm>
                              <a:off x="5509" y="286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1" name="Oval 86"/>
                          <wps:cNvSpPr>
                            <a:spLocks noChangeArrowheads="1"/>
                          </wps:cNvSpPr>
                          <wps:spPr bwMode="auto">
                            <a:xfrm>
                              <a:off x="6131" y="247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2" name="Oval 87"/>
                          <wps:cNvSpPr>
                            <a:spLocks noChangeArrowheads="1"/>
                          </wps:cNvSpPr>
                          <wps:spPr bwMode="auto">
                            <a:xfrm>
                              <a:off x="7829" y="347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3" name="Oval 88"/>
                          <wps:cNvSpPr>
                            <a:spLocks noChangeArrowheads="1"/>
                          </wps:cNvSpPr>
                          <wps:spPr bwMode="auto">
                            <a:xfrm>
                              <a:off x="6147" y="270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4" name="Oval 89"/>
                          <wps:cNvSpPr>
                            <a:spLocks noChangeArrowheads="1"/>
                          </wps:cNvSpPr>
                          <wps:spPr bwMode="auto">
                            <a:xfrm>
                              <a:off x="4990" y="254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5" name="Oval 90"/>
                          <wps:cNvSpPr>
                            <a:spLocks noChangeArrowheads="1"/>
                          </wps:cNvSpPr>
                          <wps:spPr bwMode="auto">
                            <a:xfrm>
                              <a:off x="5399" y="228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6" name="Oval 91"/>
                          <wps:cNvSpPr>
                            <a:spLocks noChangeArrowheads="1"/>
                          </wps:cNvSpPr>
                          <wps:spPr bwMode="auto">
                            <a:xfrm>
                              <a:off x="5640" y="182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7" name="Oval 92"/>
                          <wps:cNvSpPr>
                            <a:spLocks noChangeArrowheads="1"/>
                          </wps:cNvSpPr>
                          <wps:spPr bwMode="auto">
                            <a:xfrm>
                              <a:off x="3871" y="291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8" name="Oval 93"/>
                          <wps:cNvSpPr>
                            <a:spLocks noChangeArrowheads="1"/>
                          </wps:cNvSpPr>
                          <wps:spPr bwMode="auto">
                            <a:xfrm>
                              <a:off x="5705" y="286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79" name="Oval 94"/>
                          <wps:cNvSpPr>
                            <a:spLocks noChangeArrowheads="1"/>
                          </wps:cNvSpPr>
                          <wps:spPr bwMode="auto">
                            <a:xfrm>
                              <a:off x="5481" y="229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0" name="Oval 95"/>
                          <wps:cNvSpPr>
                            <a:spLocks noChangeArrowheads="1"/>
                          </wps:cNvSpPr>
                          <wps:spPr bwMode="auto">
                            <a:xfrm>
                              <a:off x="4635" y="283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1" name="Oval 96"/>
                          <wps:cNvSpPr>
                            <a:spLocks noChangeArrowheads="1"/>
                          </wps:cNvSpPr>
                          <wps:spPr bwMode="auto">
                            <a:xfrm>
                              <a:off x="3985" y="376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2" name="Oval 97"/>
                          <wps:cNvSpPr>
                            <a:spLocks noChangeArrowheads="1"/>
                          </wps:cNvSpPr>
                          <wps:spPr bwMode="auto">
                            <a:xfrm>
                              <a:off x="4886" y="237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3" name="Oval 98"/>
                          <wps:cNvSpPr>
                            <a:spLocks noChangeArrowheads="1"/>
                          </wps:cNvSpPr>
                          <wps:spPr bwMode="auto">
                            <a:xfrm>
                              <a:off x="4231" y="226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4" name="Oval 99"/>
                          <wps:cNvSpPr>
                            <a:spLocks noChangeArrowheads="1"/>
                          </wps:cNvSpPr>
                          <wps:spPr bwMode="auto">
                            <a:xfrm>
                              <a:off x="5956" y="306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5" name="Oval 100"/>
                          <wps:cNvSpPr>
                            <a:spLocks noChangeArrowheads="1"/>
                          </wps:cNvSpPr>
                          <wps:spPr bwMode="auto">
                            <a:xfrm>
                              <a:off x="3123" y="273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6" name="Oval 101"/>
                          <wps:cNvSpPr>
                            <a:spLocks noChangeArrowheads="1"/>
                          </wps:cNvSpPr>
                          <wps:spPr bwMode="auto">
                            <a:xfrm>
                              <a:off x="6317" y="250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7" name="Oval 102"/>
                          <wps:cNvSpPr>
                            <a:spLocks noChangeArrowheads="1"/>
                          </wps:cNvSpPr>
                          <wps:spPr bwMode="auto">
                            <a:xfrm>
                              <a:off x="3134" y="305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8" name="Oval 103"/>
                          <wps:cNvSpPr>
                            <a:spLocks noChangeArrowheads="1"/>
                          </wps:cNvSpPr>
                          <wps:spPr bwMode="auto">
                            <a:xfrm>
                              <a:off x="6524" y="285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89" name="Oval 104"/>
                          <wps:cNvSpPr>
                            <a:spLocks noChangeArrowheads="1"/>
                          </wps:cNvSpPr>
                          <wps:spPr bwMode="auto">
                            <a:xfrm>
                              <a:off x="4837" y="279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0" name="Oval 105"/>
                          <wps:cNvSpPr>
                            <a:spLocks noChangeArrowheads="1"/>
                          </wps:cNvSpPr>
                          <wps:spPr bwMode="auto">
                            <a:xfrm>
                              <a:off x="5459" y="272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1" name="Oval 106"/>
                          <wps:cNvSpPr>
                            <a:spLocks noChangeArrowheads="1"/>
                          </wps:cNvSpPr>
                          <wps:spPr bwMode="auto">
                            <a:xfrm>
                              <a:off x="4750" y="173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2" name="Oval 107"/>
                          <wps:cNvSpPr>
                            <a:spLocks noChangeArrowheads="1"/>
                          </wps:cNvSpPr>
                          <wps:spPr bwMode="auto">
                            <a:xfrm>
                              <a:off x="4034" y="160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3" name="Oval 108"/>
                          <wps:cNvSpPr>
                            <a:spLocks noChangeArrowheads="1"/>
                          </wps:cNvSpPr>
                          <wps:spPr bwMode="auto">
                            <a:xfrm>
                              <a:off x="4793" y="187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4" name="Oval 109"/>
                          <wps:cNvSpPr>
                            <a:spLocks noChangeArrowheads="1"/>
                          </wps:cNvSpPr>
                          <wps:spPr bwMode="auto">
                            <a:xfrm>
                              <a:off x="3663" y="322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5" name="Oval 110"/>
                          <wps:cNvSpPr>
                            <a:spLocks noChangeArrowheads="1"/>
                          </wps:cNvSpPr>
                          <wps:spPr bwMode="auto">
                            <a:xfrm>
                              <a:off x="5416" y="311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6" name="Oval 111"/>
                          <wps:cNvSpPr>
                            <a:spLocks noChangeArrowheads="1"/>
                          </wps:cNvSpPr>
                          <wps:spPr bwMode="auto">
                            <a:xfrm>
                              <a:off x="4946" y="270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7" name="Oval 112"/>
                          <wps:cNvSpPr>
                            <a:spLocks noChangeArrowheads="1"/>
                          </wps:cNvSpPr>
                          <wps:spPr bwMode="auto">
                            <a:xfrm>
                              <a:off x="5831" y="249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8" name="Oval 113"/>
                          <wps:cNvSpPr>
                            <a:spLocks noChangeArrowheads="1"/>
                          </wps:cNvSpPr>
                          <wps:spPr bwMode="auto">
                            <a:xfrm>
                              <a:off x="3085" y="202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99" name="Oval 114"/>
                          <wps:cNvSpPr>
                            <a:spLocks noChangeArrowheads="1"/>
                          </wps:cNvSpPr>
                          <wps:spPr bwMode="auto">
                            <a:xfrm>
                              <a:off x="4182" y="341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0" name="Oval 115"/>
                          <wps:cNvSpPr>
                            <a:spLocks noChangeArrowheads="1"/>
                          </wps:cNvSpPr>
                          <wps:spPr bwMode="auto">
                            <a:xfrm>
                              <a:off x="6322" y="207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1" name="Oval 116"/>
                          <wps:cNvSpPr>
                            <a:spLocks noChangeArrowheads="1"/>
                          </wps:cNvSpPr>
                          <wps:spPr bwMode="auto">
                            <a:xfrm>
                              <a:off x="4351" y="344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2" name="Oval 117"/>
                          <wps:cNvSpPr>
                            <a:spLocks noChangeArrowheads="1"/>
                          </wps:cNvSpPr>
                          <wps:spPr bwMode="auto">
                            <a:xfrm>
                              <a:off x="4422" y="239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3" name="Oval 118"/>
                          <wps:cNvSpPr>
                            <a:spLocks noChangeArrowheads="1"/>
                          </wps:cNvSpPr>
                          <wps:spPr bwMode="auto">
                            <a:xfrm>
                              <a:off x="3483" y="294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4" name="Oval 119"/>
                          <wps:cNvSpPr>
                            <a:spLocks noChangeArrowheads="1"/>
                          </wps:cNvSpPr>
                          <wps:spPr bwMode="auto">
                            <a:xfrm>
                              <a:off x="6093" y="198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5" name="Oval 120"/>
                          <wps:cNvSpPr>
                            <a:spLocks noChangeArrowheads="1"/>
                          </wps:cNvSpPr>
                          <wps:spPr bwMode="auto">
                            <a:xfrm>
                              <a:off x="3587" y="250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6" name="Oval 121"/>
                          <wps:cNvSpPr>
                            <a:spLocks noChangeArrowheads="1"/>
                          </wps:cNvSpPr>
                          <wps:spPr bwMode="auto">
                            <a:xfrm>
                              <a:off x="5585" y="370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07" name="Oval 122"/>
                          <wps:cNvSpPr>
                            <a:spLocks noChangeArrowheads="1"/>
                          </wps:cNvSpPr>
                          <wps:spPr bwMode="auto">
                            <a:xfrm>
                              <a:off x="2806" y="276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2" name="Oval 123"/>
                          <wps:cNvSpPr>
                            <a:spLocks noChangeArrowheads="1"/>
                          </wps:cNvSpPr>
                          <wps:spPr bwMode="auto">
                            <a:xfrm>
                              <a:off x="3658" y="305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3" name="Oval 124"/>
                          <wps:cNvSpPr>
                            <a:spLocks noChangeArrowheads="1"/>
                          </wps:cNvSpPr>
                          <wps:spPr bwMode="auto">
                            <a:xfrm>
                              <a:off x="4433" y="299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4" name="Oval 125"/>
                          <wps:cNvSpPr>
                            <a:spLocks noChangeArrowheads="1"/>
                          </wps:cNvSpPr>
                          <wps:spPr bwMode="auto">
                            <a:xfrm>
                              <a:off x="5842" y="276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5" name="Oval 126"/>
                          <wps:cNvSpPr>
                            <a:spLocks noChangeArrowheads="1"/>
                          </wps:cNvSpPr>
                          <wps:spPr bwMode="auto">
                            <a:xfrm>
                              <a:off x="4062" y="284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6" name="Oval 127"/>
                          <wps:cNvSpPr>
                            <a:spLocks noChangeArrowheads="1"/>
                          </wps:cNvSpPr>
                          <wps:spPr bwMode="auto">
                            <a:xfrm>
                              <a:off x="4941" y="206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7" name="Oval 128"/>
                          <wps:cNvSpPr>
                            <a:spLocks noChangeArrowheads="1"/>
                          </wps:cNvSpPr>
                          <wps:spPr bwMode="auto">
                            <a:xfrm>
                              <a:off x="3958" y="262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8" name="Oval 129"/>
                          <wps:cNvSpPr>
                            <a:spLocks noChangeArrowheads="1"/>
                          </wps:cNvSpPr>
                          <wps:spPr bwMode="auto">
                            <a:xfrm>
                              <a:off x="5721" y="250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79" name="Oval 130"/>
                          <wps:cNvSpPr>
                            <a:spLocks noChangeArrowheads="1"/>
                          </wps:cNvSpPr>
                          <wps:spPr bwMode="auto">
                            <a:xfrm>
                              <a:off x="5896" y="290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80" name="Oval 131"/>
                          <wps:cNvSpPr>
                            <a:spLocks noChangeArrowheads="1"/>
                          </wps:cNvSpPr>
                          <wps:spPr bwMode="auto">
                            <a:xfrm>
                              <a:off x="5055" y="276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81" name="Oval 132"/>
                          <wps:cNvSpPr>
                            <a:spLocks noChangeArrowheads="1"/>
                          </wps:cNvSpPr>
                          <wps:spPr bwMode="auto">
                            <a:xfrm>
                              <a:off x="4701" y="207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82" name="Oval 133"/>
                          <wps:cNvSpPr>
                            <a:spLocks noChangeArrowheads="1"/>
                          </wps:cNvSpPr>
                          <wps:spPr bwMode="auto">
                            <a:xfrm>
                              <a:off x="4400" y="168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83" name="Oval 134"/>
                          <wps:cNvSpPr>
                            <a:spLocks noChangeArrowheads="1"/>
                          </wps:cNvSpPr>
                          <wps:spPr bwMode="auto">
                            <a:xfrm>
                              <a:off x="4389" y="355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84" name="Oval 135"/>
                          <wps:cNvSpPr>
                            <a:spLocks noChangeArrowheads="1"/>
                          </wps:cNvSpPr>
                          <wps:spPr bwMode="auto">
                            <a:xfrm>
                              <a:off x="4078" y="252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85" name="Oval 136"/>
                          <wps:cNvSpPr>
                            <a:spLocks noChangeArrowheads="1"/>
                          </wps:cNvSpPr>
                          <wps:spPr bwMode="auto">
                            <a:xfrm>
                              <a:off x="4602" y="322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486" name="Oval 137"/>
                          <wps:cNvSpPr>
                            <a:spLocks noChangeArrowheads="1"/>
                          </wps:cNvSpPr>
                          <wps:spPr bwMode="auto">
                            <a:xfrm>
                              <a:off x="4264" y="324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84" name="Oval 138"/>
                          <wps:cNvSpPr>
                            <a:spLocks noChangeArrowheads="1"/>
                          </wps:cNvSpPr>
                          <wps:spPr bwMode="auto">
                            <a:xfrm>
                              <a:off x="3865" y="326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85" name="Oval 139"/>
                          <wps:cNvSpPr>
                            <a:spLocks noChangeArrowheads="1"/>
                          </wps:cNvSpPr>
                          <wps:spPr bwMode="auto">
                            <a:xfrm>
                              <a:off x="4990" y="233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86" name="Oval 140"/>
                          <wps:cNvSpPr>
                            <a:spLocks noChangeArrowheads="1"/>
                          </wps:cNvSpPr>
                          <wps:spPr bwMode="auto">
                            <a:xfrm>
                              <a:off x="4422" y="225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87" name="Oval 141"/>
                          <wps:cNvSpPr>
                            <a:spLocks noChangeArrowheads="1"/>
                          </wps:cNvSpPr>
                          <wps:spPr bwMode="auto">
                            <a:xfrm>
                              <a:off x="3396" y="134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88" name="Oval 142"/>
                          <wps:cNvSpPr>
                            <a:spLocks noChangeArrowheads="1"/>
                          </wps:cNvSpPr>
                          <wps:spPr bwMode="auto">
                            <a:xfrm>
                              <a:off x="5874" y="226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89" name="Oval 143"/>
                          <wps:cNvSpPr>
                            <a:spLocks noChangeArrowheads="1"/>
                          </wps:cNvSpPr>
                          <wps:spPr bwMode="auto">
                            <a:xfrm>
                              <a:off x="3516" y="268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0" name="Oval 144"/>
                          <wps:cNvSpPr>
                            <a:spLocks noChangeArrowheads="1"/>
                          </wps:cNvSpPr>
                          <wps:spPr bwMode="auto">
                            <a:xfrm>
                              <a:off x="4799" y="285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1" name="Oval 145"/>
                          <wps:cNvSpPr>
                            <a:spLocks noChangeArrowheads="1"/>
                          </wps:cNvSpPr>
                          <wps:spPr bwMode="auto">
                            <a:xfrm>
                              <a:off x="4144" y="223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2" name="Oval 146"/>
                          <wps:cNvSpPr>
                            <a:spLocks noChangeArrowheads="1"/>
                          </wps:cNvSpPr>
                          <wps:spPr bwMode="auto">
                            <a:xfrm>
                              <a:off x="5563" y="218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3" name="Oval 147"/>
                          <wps:cNvSpPr>
                            <a:spLocks noChangeArrowheads="1"/>
                          </wps:cNvSpPr>
                          <wps:spPr bwMode="auto">
                            <a:xfrm>
                              <a:off x="6344" y="214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4" name="Oval 148"/>
                          <wps:cNvSpPr>
                            <a:spLocks noChangeArrowheads="1"/>
                          </wps:cNvSpPr>
                          <wps:spPr bwMode="auto">
                            <a:xfrm>
                              <a:off x="4018" y="209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5" name="Oval 149"/>
                          <wps:cNvSpPr>
                            <a:spLocks noChangeArrowheads="1"/>
                          </wps:cNvSpPr>
                          <wps:spPr bwMode="auto">
                            <a:xfrm>
                              <a:off x="4100" y="312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6" name="Oval 150"/>
                          <wps:cNvSpPr>
                            <a:spLocks noChangeArrowheads="1"/>
                          </wps:cNvSpPr>
                          <wps:spPr bwMode="auto">
                            <a:xfrm>
                              <a:off x="4619" y="320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7" name="Oval 151"/>
                          <wps:cNvSpPr>
                            <a:spLocks noChangeArrowheads="1"/>
                          </wps:cNvSpPr>
                          <wps:spPr bwMode="auto">
                            <a:xfrm>
                              <a:off x="6327" y="225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8" name="Oval 152"/>
                          <wps:cNvSpPr>
                            <a:spLocks noChangeArrowheads="1"/>
                          </wps:cNvSpPr>
                          <wps:spPr bwMode="auto">
                            <a:xfrm>
                              <a:off x="5825" y="352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599" name="Oval 153"/>
                          <wps:cNvSpPr>
                            <a:spLocks noChangeArrowheads="1"/>
                          </wps:cNvSpPr>
                          <wps:spPr bwMode="auto">
                            <a:xfrm>
                              <a:off x="5383" y="322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52" name="Oval 154"/>
                          <wps:cNvSpPr>
                            <a:spLocks noChangeArrowheads="1"/>
                          </wps:cNvSpPr>
                          <wps:spPr bwMode="auto">
                            <a:xfrm>
                              <a:off x="4881" y="330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53" name="Oval 155"/>
                          <wps:cNvSpPr>
                            <a:spLocks noChangeArrowheads="1"/>
                          </wps:cNvSpPr>
                          <wps:spPr bwMode="auto">
                            <a:xfrm>
                              <a:off x="3308" y="225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55" name="Oval 156"/>
                          <wps:cNvSpPr>
                            <a:spLocks noChangeArrowheads="1"/>
                          </wps:cNvSpPr>
                          <wps:spPr bwMode="auto">
                            <a:xfrm>
                              <a:off x="4733" y="160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57" name="Oval 157"/>
                          <wps:cNvSpPr>
                            <a:spLocks noChangeArrowheads="1"/>
                          </wps:cNvSpPr>
                          <wps:spPr bwMode="auto">
                            <a:xfrm>
                              <a:off x="5345" y="220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58" name="Oval 158"/>
                          <wps:cNvSpPr>
                            <a:spLocks noChangeArrowheads="1"/>
                          </wps:cNvSpPr>
                          <wps:spPr bwMode="auto">
                            <a:xfrm>
                              <a:off x="6644" y="310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59" name="Oval 159"/>
                          <wps:cNvSpPr>
                            <a:spLocks noChangeArrowheads="1"/>
                          </wps:cNvSpPr>
                          <wps:spPr bwMode="auto">
                            <a:xfrm>
                              <a:off x="6371" y="308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0" name="Oval 160"/>
                          <wps:cNvSpPr>
                            <a:spLocks noChangeArrowheads="1"/>
                          </wps:cNvSpPr>
                          <wps:spPr bwMode="auto">
                            <a:xfrm>
                              <a:off x="4455" y="284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1" name="Oval 161"/>
                          <wps:cNvSpPr>
                            <a:spLocks noChangeArrowheads="1"/>
                          </wps:cNvSpPr>
                          <wps:spPr bwMode="auto">
                            <a:xfrm>
                              <a:off x="4466" y="283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2" name="Oval 162"/>
                          <wps:cNvSpPr>
                            <a:spLocks noChangeArrowheads="1"/>
                          </wps:cNvSpPr>
                          <wps:spPr bwMode="auto">
                            <a:xfrm>
                              <a:off x="7179" y="326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3" name="Oval 163"/>
                          <wps:cNvSpPr>
                            <a:spLocks noChangeArrowheads="1"/>
                          </wps:cNvSpPr>
                          <wps:spPr bwMode="auto">
                            <a:xfrm>
                              <a:off x="4149" y="283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4" name="Oval 164"/>
                          <wps:cNvSpPr>
                            <a:spLocks noChangeArrowheads="1"/>
                          </wps:cNvSpPr>
                          <wps:spPr bwMode="auto">
                            <a:xfrm>
                              <a:off x="3723" y="208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5" name="Oval 165"/>
                          <wps:cNvSpPr>
                            <a:spLocks noChangeArrowheads="1"/>
                          </wps:cNvSpPr>
                          <wps:spPr bwMode="auto">
                            <a:xfrm>
                              <a:off x="6044" y="272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6" name="Oval 166"/>
                          <wps:cNvSpPr>
                            <a:spLocks noChangeArrowheads="1"/>
                          </wps:cNvSpPr>
                          <wps:spPr bwMode="auto">
                            <a:xfrm>
                              <a:off x="3145" y="330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7" name="Oval 167"/>
                          <wps:cNvSpPr>
                            <a:spLocks noChangeArrowheads="1"/>
                          </wps:cNvSpPr>
                          <wps:spPr bwMode="auto">
                            <a:xfrm>
                              <a:off x="6093" y="187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8" name="Oval 168"/>
                          <wps:cNvSpPr>
                            <a:spLocks noChangeArrowheads="1"/>
                          </wps:cNvSpPr>
                          <wps:spPr bwMode="auto">
                            <a:xfrm>
                              <a:off x="5367" y="207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69" name="Oval 169"/>
                          <wps:cNvSpPr>
                            <a:spLocks noChangeArrowheads="1"/>
                          </wps:cNvSpPr>
                          <wps:spPr bwMode="auto">
                            <a:xfrm>
                              <a:off x="4357" y="391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0" name="Oval 170"/>
                          <wps:cNvSpPr>
                            <a:spLocks noChangeArrowheads="1"/>
                          </wps:cNvSpPr>
                          <wps:spPr bwMode="auto">
                            <a:xfrm>
                              <a:off x="5208" y="266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1" name="Oval 171"/>
                          <wps:cNvSpPr>
                            <a:spLocks noChangeArrowheads="1"/>
                          </wps:cNvSpPr>
                          <wps:spPr bwMode="auto">
                            <a:xfrm>
                              <a:off x="3887" y="259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2" name="Oval 172"/>
                          <wps:cNvSpPr>
                            <a:spLocks noChangeArrowheads="1"/>
                          </wps:cNvSpPr>
                          <wps:spPr bwMode="auto">
                            <a:xfrm>
                              <a:off x="3139" y="2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3" name="Oval 173"/>
                          <wps:cNvSpPr>
                            <a:spLocks noChangeArrowheads="1"/>
                          </wps:cNvSpPr>
                          <wps:spPr bwMode="auto">
                            <a:xfrm>
                              <a:off x="5028" y="305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4" name="Oval 174"/>
                          <wps:cNvSpPr>
                            <a:spLocks noChangeArrowheads="1"/>
                          </wps:cNvSpPr>
                          <wps:spPr bwMode="auto">
                            <a:xfrm>
                              <a:off x="4477" y="258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5" name="Oval 175"/>
                          <wps:cNvSpPr>
                            <a:spLocks noChangeArrowheads="1"/>
                          </wps:cNvSpPr>
                          <wps:spPr bwMode="auto">
                            <a:xfrm>
                              <a:off x="5383" y="222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6" name="Oval 176"/>
                          <wps:cNvSpPr>
                            <a:spLocks noChangeArrowheads="1"/>
                          </wps:cNvSpPr>
                          <wps:spPr bwMode="auto">
                            <a:xfrm>
                              <a:off x="4684" y="314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7" name="Oval 177"/>
                          <wps:cNvSpPr>
                            <a:spLocks noChangeArrowheads="1"/>
                          </wps:cNvSpPr>
                          <wps:spPr bwMode="auto">
                            <a:xfrm>
                              <a:off x="6502" y="343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8" name="Oval 178"/>
                          <wps:cNvSpPr>
                            <a:spLocks noChangeArrowheads="1"/>
                          </wps:cNvSpPr>
                          <wps:spPr bwMode="auto">
                            <a:xfrm>
                              <a:off x="4368" y="214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79" name="Oval 179"/>
                          <wps:cNvSpPr>
                            <a:spLocks noChangeArrowheads="1"/>
                          </wps:cNvSpPr>
                          <wps:spPr bwMode="auto">
                            <a:xfrm>
                              <a:off x="6120" y="218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0" name="Oval 180"/>
                          <wps:cNvSpPr>
                            <a:spLocks noChangeArrowheads="1"/>
                          </wps:cNvSpPr>
                          <wps:spPr bwMode="auto">
                            <a:xfrm>
                              <a:off x="5509" y="260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1" name="Oval 181"/>
                          <wps:cNvSpPr>
                            <a:spLocks noChangeArrowheads="1"/>
                          </wps:cNvSpPr>
                          <wps:spPr bwMode="auto">
                            <a:xfrm>
                              <a:off x="4526" y="309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2" name="Oval 182"/>
                          <wps:cNvSpPr>
                            <a:spLocks noChangeArrowheads="1"/>
                          </wps:cNvSpPr>
                          <wps:spPr bwMode="auto">
                            <a:xfrm>
                              <a:off x="4788" y="279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3" name="Oval 183"/>
                          <wps:cNvSpPr>
                            <a:spLocks noChangeArrowheads="1"/>
                          </wps:cNvSpPr>
                          <wps:spPr bwMode="auto">
                            <a:xfrm>
                              <a:off x="4619" y="232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4" name="Oval 184"/>
                          <wps:cNvSpPr>
                            <a:spLocks noChangeArrowheads="1"/>
                          </wps:cNvSpPr>
                          <wps:spPr bwMode="auto">
                            <a:xfrm>
                              <a:off x="3647" y="293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5" name="Oval 185"/>
                          <wps:cNvSpPr>
                            <a:spLocks noChangeArrowheads="1"/>
                          </wps:cNvSpPr>
                          <wps:spPr bwMode="auto">
                            <a:xfrm>
                              <a:off x="3543" y="244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6" name="Oval 186"/>
                          <wps:cNvSpPr>
                            <a:spLocks noChangeArrowheads="1"/>
                          </wps:cNvSpPr>
                          <wps:spPr bwMode="auto">
                            <a:xfrm>
                              <a:off x="3598" y="221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7" name="Oval 187"/>
                          <wps:cNvSpPr>
                            <a:spLocks noChangeArrowheads="1"/>
                          </wps:cNvSpPr>
                          <wps:spPr bwMode="auto">
                            <a:xfrm>
                              <a:off x="4482" y="297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8" name="Oval 188"/>
                          <wps:cNvSpPr>
                            <a:spLocks noChangeArrowheads="1"/>
                          </wps:cNvSpPr>
                          <wps:spPr bwMode="auto">
                            <a:xfrm>
                              <a:off x="5574" y="207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89" name="Oval 189"/>
                          <wps:cNvSpPr>
                            <a:spLocks noChangeArrowheads="1"/>
                          </wps:cNvSpPr>
                          <wps:spPr bwMode="auto">
                            <a:xfrm>
                              <a:off x="6458" y="256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0" name="Oval 190"/>
                          <wps:cNvSpPr>
                            <a:spLocks noChangeArrowheads="1"/>
                          </wps:cNvSpPr>
                          <wps:spPr bwMode="auto">
                            <a:xfrm>
                              <a:off x="4755" y="344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2" name="Oval 191"/>
                          <wps:cNvSpPr>
                            <a:spLocks noChangeArrowheads="1"/>
                          </wps:cNvSpPr>
                          <wps:spPr bwMode="auto">
                            <a:xfrm>
                              <a:off x="4318" y="320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4" name="Oval 192"/>
                          <wps:cNvSpPr>
                            <a:spLocks noChangeArrowheads="1"/>
                          </wps:cNvSpPr>
                          <wps:spPr bwMode="auto">
                            <a:xfrm>
                              <a:off x="4897" y="298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5" name="Oval 193"/>
                          <wps:cNvSpPr>
                            <a:spLocks noChangeArrowheads="1"/>
                          </wps:cNvSpPr>
                          <wps:spPr bwMode="auto">
                            <a:xfrm>
                              <a:off x="5945" y="302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6" name="Oval 194"/>
                          <wps:cNvSpPr>
                            <a:spLocks noChangeArrowheads="1"/>
                          </wps:cNvSpPr>
                          <wps:spPr bwMode="auto">
                            <a:xfrm>
                              <a:off x="5006" y="271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7" name="Oval 195"/>
                          <wps:cNvSpPr>
                            <a:spLocks noChangeArrowheads="1"/>
                          </wps:cNvSpPr>
                          <wps:spPr bwMode="auto">
                            <a:xfrm>
                              <a:off x="4116" y="293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8" name="Oval 196"/>
                          <wps:cNvSpPr>
                            <a:spLocks noChangeArrowheads="1"/>
                          </wps:cNvSpPr>
                          <wps:spPr bwMode="auto">
                            <a:xfrm>
                              <a:off x="4935" y="167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199" name="Oval 197"/>
                          <wps:cNvSpPr>
                            <a:spLocks noChangeArrowheads="1"/>
                          </wps:cNvSpPr>
                          <wps:spPr bwMode="auto">
                            <a:xfrm>
                              <a:off x="4772" y="281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0" name="Oval 198"/>
                          <wps:cNvSpPr>
                            <a:spLocks noChangeArrowheads="1"/>
                          </wps:cNvSpPr>
                          <wps:spPr bwMode="auto">
                            <a:xfrm>
                              <a:off x="4493" y="309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1" name="Oval 199"/>
                          <wps:cNvSpPr>
                            <a:spLocks noChangeArrowheads="1"/>
                          </wps:cNvSpPr>
                          <wps:spPr bwMode="auto">
                            <a:xfrm>
                              <a:off x="4231" y="268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2" name="Oval 200"/>
                          <wps:cNvSpPr>
                            <a:spLocks noChangeArrowheads="1"/>
                          </wps:cNvSpPr>
                          <wps:spPr bwMode="auto">
                            <a:xfrm>
                              <a:off x="6628" y="211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3" name="Oval 201"/>
                          <wps:cNvSpPr>
                            <a:spLocks noChangeArrowheads="1"/>
                          </wps:cNvSpPr>
                          <wps:spPr bwMode="auto">
                            <a:xfrm>
                              <a:off x="4236" y="218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4" name="Oval 202"/>
                          <wps:cNvSpPr>
                            <a:spLocks noChangeArrowheads="1"/>
                          </wps:cNvSpPr>
                          <wps:spPr bwMode="auto">
                            <a:xfrm>
                              <a:off x="5296" y="223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5" name="Oval 203"/>
                          <wps:cNvSpPr>
                            <a:spLocks noChangeArrowheads="1"/>
                          </wps:cNvSpPr>
                          <wps:spPr bwMode="auto">
                            <a:xfrm>
                              <a:off x="5983" y="348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6" name="Oval 204"/>
                          <wps:cNvSpPr>
                            <a:spLocks noChangeArrowheads="1"/>
                          </wps:cNvSpPr>
                          <wps:spPr bwMode="auto">
                            <a:xfrm>
                              <a:off x="4875" y="300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g:wgp>
                      <wpg:wgp>
                        <wpg:cNvPr id="1207" name="Group 406"/>
                        <wpg:cNvGrpSpPr>
                          <a:grpSpLocks/>
                        </wpg:cNvGrpSpPr>
                        <wpg:grpSpPr bwMode="auto">
                          <a:xfrm>
                            <a:off x="1060450" y="728980"/>
                            <a:ext cx="3921125" cy="1787525"/>
                            <a:chOff x="1665" y="1143"/>
                            <a:chExt cx="6175" cy="2815"/>
                          </a:xfrm>
                        </wpg:grpSpPr>
                        <wps:wsp>
                          <wps:cNvPr id="1208" name="Oval 206"/>
                          <wps:cNvSpPr>
                            <a:spLocks noChangeArrowheads="1"/>
                          </wps:cNvSpPr>
                          <wps:spPr bwMode="auto">
                            <a:xfrm>
                              <a:off x="4062" y="227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09" name="Oval 207"/>
                          <wps:cNvSpPr>
                            <a:spLocks noChangeArrowheads="1"/>
                          </wps:cNvSpPr>
                          <wps:spPr bwMode="auto">
                            <a:xfrm>
                              <a:off x="5569" y="190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0" name="Oval 208"/>
                          <wps:cNvSpPr>
                            <a:spLocks noChangeArrowheads="1"/>
                          </wps:cNvSpPr>
                          <wps:spPr bwMode="auto">
                            <a:xfrm>
                              <a:off x="6333" y="322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1" name="Oval 209"/>
                          <wps:cNvSpPr>
                            <a:spLocks noChangeArrowheads="1"/>
                          </wps:cNvSpPr>
                          <wps:spPr bwMode="auto">
                            <a:xfrm>
                              <a:off x="4864" y="266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2" name="Oval 210"/>
                          <wps:cNvSpPr>
                            <a:spLocks noChangeArrowheads="1"/>
                          </wps:cNvSpPr>
                          <wps:spPr bwMode="auto">
                            <a:xfrm>
                              <a:off x="4105" y="189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3" name="Oval 211"/>
                          <wps:cNvSpPr>
                            <a:spLocks noChangeArrowheads="1"/>
                          </wps:cNvSpPr>
                          <wps:spPr bwMode="auto">
                            <a:xfrm>
                              <a:off x="5099" y="328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4" name="Oval 212"/>
                          <wps:cNvSpPr>
                            <a:spLocks noChangeArrowheads="1"/>
                          </wps:cNvSpPr>
                          <wps:spPr bwMode="auto">
                            <a:xfrm>
                              <a:off x="4826" y="272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5" name="Oval 213"/>
                          <wps:cNvSpPr>
                            <a:spLocks noChangeArrowheads="1"/>
                          </wps:cNvSpPr>
                          <wps:spPr bwMode="auto">
                            <a:xfrm>
                              <a:off x="5792" y="275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6" name="Oval 214"/>
                          <wps:cNvSpPr>
                            <a:spLocks noChangeArrowheads="1"/>
                          </wps:cNvSpPr>
                          <wps:spPr bwMode="auto">
                            <a:xfrm>
                              <a:off x="5126" y="278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7" name="Oval 215"/>
                          <wps:cNvSpPr>
                            <a:spLocks noChangeArrowheads="1"/>
                          </wps:cNvSpPr>
                          <wps:spPr bwMode="auto">
                            <a:xfrm>
                              <a:off x="4892" y="301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8" name="Oval 216"/>
                          <wps:cNvSpPr>
                            <a:spLocks noChangeArrowheads="1"/>
                          </wps:cNvSpPr>
                          <wps:spPr bwMode="auto">
                            <a:xfrm>
                              <a:off x="5170" y="364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19" name="Oval 217"/>
                          <wps:cNvSpPr>
                            <a:spLocks noChangeArrowheads="1"/>
                          </wps:cNvSpPr>
                          <wps:spPr bwMode="auto">
                            <a:xfrm>
                              <a:off x="5301" y="272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0" name="Oval 218"/>
                          <wps:cNvSpPr>
                            <a:spLocks noChangeArrowheads="1"/>
                          </wps:cNvSpPr>
                          <wps:spPr bwMode="auto">
                            <a:xfrm>
                              <a:off x="4111" y="296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1" name="Oval 219"/>
                          <wps:cNvSpPr>
                            <a:spLocks noChangeArrowheads="1"/>
                          </wps:cNvSpPr>
                          <wps:spPr bwMode="auto">
                            <a:xfrm>
                              <a:off x="4438" y="236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2" name="Oval 220"/>
                          <wps:cNvSpPr>
                            <a:spLocks noChangeArrowheads="1"/>
                          </wps:cNvSpPr>
                          <wps:spPr bwMode="auto">
                            <a:xfrm>
                              <a:off x="5186" y="203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3" name="Oval 221"/>
                          <wps:cNvSpPr>
                            <a:spLocks noChangeArrowheads="1"/>
                          </wps:cNvSpPr>
                          <wps:spPr bwMode="auto">
                            <a:xfrm>
                              <a:off x="4193" y="142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4" name="Oval 222"/>
                          <wps:cNvSpPr>
                            <a:spLocks noChangeArrowheads="1"/>
                          </wps:cNvSpPr>
                          <wps:spPr bwMode="auto">
                            <a:xfrm>
                              <a:off x="5416" y="373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5" name="Oval 223"/>
                          <wps:cNvSpPr>
                            <a:spLocks noChangeArrowheads="1"/>
                          </wps:cNvSpPr>
                          <wps:spPr bwMode="auto">
                            <a:xfrm>
                              <a:off x="3358" y="213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6" name="Oval 224"/>
                          <wps:cNvSpPr>
                            <a:spLocks noChangeArrowheads="1"/>
                          </wps:cNvSpPr>
                          <wps:spPr bwMode="auto">
                            <a:xfrm>
                              <a:off x="5438" y="213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7" name="Oval 225"/>
                          <wps:cNvSpPr>
                            <a:spLocks noChangeArrowheads="1"/>
                          </wps:cNvSpPr>
                          <wps:spPr bwMode="auto">
                            <a:xfrm>
                              <a:off x="4220" y="254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8" name="Oval 226"/>
                          <wps:cNvSpPr>
                            <a:spLocks noChangeArrowheads="1"/>
                          </wps:cNvSpPr>
                          <wps:spPr bwMode="auto">
                            <a:xfrm>
                              <a:off x="3641" y="269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29" name="Oval 227"/>
                          <wps:cNvSpPr>
                            <a:spLocks noChangeArrowheads="1"/>
                          </wps:cNvSpPr>
                          <wps:spPr bwMode="auto">
                            <a:xfrm>
                              <a:off x="3407" y="216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0" name="Oval 228"/>
                          <wps:cNvSpPr>
                            <a:spLocks noChangeArrowheads="1"/>
                          </wps:cNvSpPr>
                          <wps:spPr bwMode="auto">
                            <a:xfrm>
                              <a:off x="6191" y="252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1" name="Oval 229"/>
                          <wps:cNvSpPr>
                            <a:spLocks noChangeArrowheads="1"/>
                          </wps:cNvSpPr>
                          <wps:spPr bwMode="auto">
                            <a:xfrm>
                              <a:off x="4116" y="272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2" name="Oval 230"/>
                          <wps:cNvSpPr>
                            <a:spLocks noChangeArrowheads="1"/>
                          </wps:cNvSpPr>
                          <wps:spPr bwMode="auto">
                            <a:xfrm>
                              <a:off x="4275" y="325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3" name="Oval 231"/>
                          <wps:cNvSpPr>
                            <a:spLocks noChangeArrowheads="1"/>
                          </wps:cNvSpPr>
                          <wps:spPr bwMode="auto">
                            <a:xfrm>
                              <a:off x="4531" y="331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4" name="Oval 232"/>
                          <wps:cNvSpPr>
                            <a:spLocks noChangeArrowheads="1"/>
                          </wps:cNvSpPr>
                          <wps:spPr bwMode="auto">
                            <a:xfrm>
                              <a:off x="4553" y="317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5" name="Oval 233"/>
                          <wps:cNvSpPr>
                            <a:spLocks noChangeArrowheads="1"/>
                          </wps:cNvSpPr>
                          <wps:spPr bwMode="auto">
                            <a:xfrm>
                              <a:off x="3707" y="307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6" name="Oval 234"/>
                          <wps:cNvSpPr>
                            <a:spLocks noChangeArrowheads="1"/>
                          </wps:cNvSpPr>
                          <wps:spPr bwMode="auto">
                            <a:xfrm>
                              <a:off x="4127" y="305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7" name="Oval 235"/>
                          <wps:cNvSpPr>
                            <a:spLocks noChangeArrowheads="1"/>
                          </wps:cNvSpPr>
                          <wps:spPr bwMode="auto">
                            <a:xfrm>
                              <a:off x="4422" y="226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8" name="Oval 236"/>
                          <wps:cNvSpPr>
                            <a:spLocks noChangeArrowheads="1"/>
                          </wps:cNvSpPr>
                          <wps:spPr bwMode="auto">
                            <a:xfrm>
                              <a:off x="2959" y="293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69" name="Oval 237"/>
                          <wps:cNvSpPr>
                            <a:spLocks noChangeArrowheads="1"/>
                          </wps:cNvSpPr>
                          <wps:spPr bwMode="auto">
                            <a:xfrm>
                              <a:off x="5781" y="241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0" name="Oval 238"/>
                          <wps:cNvSpPr>
                            <a:spLocks noChangeArrowheads="1"/>
                          </wps:cNvSpPr>
                          <wps:spPr bwMode="auto">
                            <a:xfrm>
                              <a:off x="4346" y="202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1" name="Oval 239"/>
                          <wps:cNvSpPr>
                            <a:spLocks noChangeArrowheads="1"/>
                          </wps:cNvSpPr>
                          <wps:spPr bwMode="auto">
                            <a:xfrm>
                              <a:off x="4837" y="307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2" name="Oval 240"/>
                          <wps:cNvSpPr>
                            <a:spLocks noChangeArrowheads="1"/>
                          </wps:cNvSpPr>
                          <wps:spPr bwMode="auto">
                            <a:xfrm>
                              <a:off x="5099" y="293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3" name="Oval 241"/>
                          <wps:cNvSpPr>
                            <a:spLocks noChangeArrowheads="1"/>
                          </wps:cNvSpPr>
                          <wps:spPr bwMode="auto">
                            <a:xfrm>
                              <a:off x="4193" y="389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4" name="Oval 242"/>
                          <wps:cNvSpPr>
                            <a:spLocks noChangeArrowheads="1"/>
                          </wps:cNvSpPr>
                          <wps:spPr bwMode="auto">
                            <a:xfrm>
                              <a:off x="4105" y="299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5" name="Oval 243"/>
                          <wps:cNvSpPr>
                            <a:spLocks noChangeArrowheads="1"/>
                          </wps:cNvSpPr>
                          <wps:spPr bwMode="auto">
                            <a:xfrm>
                              <a:off x="4744" y="214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6" name="Oval 244"/>
                          <wps:cNvSpPr>
                            <a:spLocks noChangeArrowheads="1"/>
                          </wps:cNvSpPr>
                          <wps:spPr bwMode="auto">
                            <a:xfrm>
                              <a:off x="3489" y="276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7" name="Oval 245"/>
                          <wps:cNvSpPr>
                            <a:spLocks noChangeArrowheads="1"/>
                          </wps:cNvSpPr>
                          <wps:spPr bwMode="auto">
                            <a:xfrm>
                              <a:off x="3898" y="284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8" name="Oval 246"/>
                          <wps:cNvSpPr>
                            <a:spLocks noChangeArrowheads="1"/>
                          </wps:cNvSpPr>
                          <wps:spPr bwMode="auto">
                            <a:xfrm>
                              <a:off x="3811" y="223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79" name="Oval 247"/>
                          <wps:cNvSpPr>
                            <a:spLocks noChangeArrowheads="1"/>
                          </wps:cNvSpPr>
                          <wps:spPr bwMode="auto">
                            <a:xfrm>
                              <a:off x="4919" y="233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64" name="Oval 248"/>
                          <wps:cNvSpPr>
                            <a:spLocks noChangeArrowheads="1"/>
                          </wps:cNvSpPr>
                          <wps:spPr bwMode="auto">
                            <a:xfrm>
                              <a:off x="3756" y="165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65" name="Oval 249"/>
                          <wps:cNvSpPr>
                            <a:spLocks noChangeArrowheads="1"/>
                          </wps:cNvSpPr>
                          <wps:spPr bwMode="auto">
                            <a:xfrm>
                              <a:off x="4799" y="324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66" name="Oval 250"/>
                          <wps:cNvSpPr>
                            <a:spLocks noChangeArrowheads="1"/>
                          </wps:cNvSpPr>
                          <wps:spPr bwMode="auto">
                            <a:xfrm>
                              <a:off x="5132" y="258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67" name="Oval 251"/>
                          <wps:cNvSpPr>
                            <a:spLocks noChangeArrowheads="1"/>
                          </wps:cNvSpPr>
                          <wps:spPr bwMode="auto">
                            <a:xfrm>
                              <a:off x="4646" y="114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68" name="Oval 252"/>
                          <wps:cNvSpPr>
                            <a:spLocks noChangeArrowheads="1"/>
                          </wps:cNvSpPr>
                          <wps:spPr bwMode="auto">
                            <a:xfrm>
                              <a:off x="4941" y="174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69" name="Oval 253"/>
                          <wps:cNvSpPr>
                            <a:spLocks noChangeArrowheads="1"/>
                          </wps:cNvSpPr>
                          <wps:spPr bwMode="auto">
                            <a:xfrm>
                              <a:off x="4176" y="214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0" name="Oval 254"/>
                          <wps:cNvSpPr>
                            <a:spLocks noChangeArrowheads="1"/>
                          </wps:cNvSpPr>
                          <wps:spPr bwMode="auto">
                            <a:xfrm>
                              <a:off x="4892" y="162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1" name="Oval 255"/>
                          <wps:cNvSpPr>
                            <a:spLocks noChangeArrowheads="1"/>
                          </wps:cNvSpPr>
                          <wps:spPr bwMode="auto">
                            <a:xfrm>
                              <a:off x="5383" y="301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2" name="Oval 256"/>
                          <wps:cNvSpPr>
                            <a:spLocks noChangeArrowheads="1"/>
                          </wps:cNvSpPr>
                          <wps:spPr bwMode="auto">
                            <a:xfrm>
                              <a:off x="6666" y="185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3" name="Oval 257"/>
                          <wps:cNvSpPr>
                            <a:spLocks noChangeArrowheads="1"/>
                          </wps:cNvSpPr>
                          <wps:spPr bwMode="auto">
                            <a:xfrm>
                              <a:off x="6005" y="240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4" name="Oval 258"/>
                          <wps:cNvSpPr>
                            <a:spLocks noChangeArrowheads="1"/>
                          </wps:cNvSpPr>
                          <wps:spPr bwMode="auto">
                            <a:xfrm>
                              <a:off x="3014" y="182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5" name="Oval 259"/>
                          <wps:cNvSpPr>
                            <a:spLocks noChangeArrowheads="1"/>
                          </wps:cNvSpPr>
                          <wps:spPr bwMode="auto">
                            <a:xfrm>
                              <a:off x="6808" y="285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6" name="Oval 260"/>
                          <wps:cNvSpPr>
                            <a:spLocks noChangeArrowheads="1"/>
                          </wps:cNvSpPr>
                          <wps:spPr bwMode="auto">
                            <a:xfrm>
                              <a:off x="4400" y="283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7" name="Oval 261"/>
                          <wps:cNvSpPr>
                            <a:spLocks noChangeArrowheads="1"/>
                          </wps:cNvSpPr>
                          <wps:spPr bwMode="auto">
                            <a:xfrm>
                              <a:off x="4886" y="263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8" name="Oval 262"/>
                          <wps:cNvSpPr>
                            <a:spLocks noChangeArrowheads="1"/>
                          </wps:cNvSpPr>
                          <wps:spPr bwMode="auto">
                            <a:xfrm>
                              <a:off x="4772" y="203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79" name="Oval 263"/>
                          <wps:cNvSpPr>
                            <a:spLocks noChangeArrowheads="1"/>
                          </wps:cNvSpPr>
                          <wps:spPr bwMode="auto">
                            <a:xfrm>
                              <a:off x="3800" y="221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0" name="Oval 264"/>
                          <wps:cNvSpPr>
                            <a:spLocks noChangeArrowheads="1"/>
                          </wps:cNvSpPr>
                          <wps:spPr bwMode="auto">
                            <a:xfrm>
                              <a:off x="4351" y="270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1" name="Oval 265"/>
                          <wps:cNvSpPr>
                            <a:spLocks noChangeArrowheads="1"/>
                          </wps:cNvSpPr>
                          <wps:spPr bwMode="auto">
                            <a:xfrm>
                              <a:off x="4504" y="272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2" name="Oval 266"/>
                          <wps:cNvSpPr>
                            <a:spLocks noChangeArrowheads="1"/>
                          </wps:cNvSpPr>
                          <wps:spPr bwMode="auto">
                            <a:xfrm>
                              <a:off x="5203" y="278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3" name="Oval 267"/>
                          <wps:cNvSpPr>
                            <a:spLocks noChangeArrowheads="1"/>
                          </wps:cNvSpPr>
                          <wps:spPr bwMode="auto">
                            <a:xfrm>
                              <a:off x="4892" y="276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4" name="Oval 268"/>
                          <wps:cNvSpPr>
                            <a:spLocks noChangeArrowheads="1"/>
                          </wps:cNvSpPr>
                          <wps:spPr bwMode="auto">
                            <a:xfrm>
                              <a:off x="3794" y="290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5" name="Oval 269"/>
                          <wps:cNvSpPr>
                            <a:spLocks noChangeArrowheads="1"/>
                          </wps:cNvSpPr>
                          <wps:spPr bwMode="auto">
                            <a:xfrm>
                              <a:off x="5891" y="302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6" name="Oval 270"/>
                          <wps:cNvSpPr>
                            <a:spLocks noChangeArrowheads="1"/>
                          </wps:cNvSpPr>
                          <wps:spPr bwMode="auto">
                            <a:xfrm>
                              <a:off x="5061" y="301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7" name="Oval 271"/>
                          <wps:cNvSpPr>
                            <a:spLocks noChangeArrowheads="1"/>
                          </wps:cNvSpPr>
                          <wps:spPr bwMode="auto">
                            <a:xfrm>
                              <a:off x="5454" y="338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8" name="Oval 272"/>
                          <wps:cNvSpPr>
                            <a:spLocks noChangeArrowheads="1"/>
                          </wps:cNvSpPr>
                          <wps:spPr bwMode="auto">
                            <a:xfrm>
                              <a:off x="1665" y="308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89" name="Oval 273"/>
                          <wps:cNvSpPr>
                            <a:spLocks noChangeArrowheads="1"/>
                          </wps:cNvSpPr>
                          <wps:spPr bwMode="auto">
                            <a:xfrm>
                              <a:off x="4433" y="15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0" name="Oval 274"/>
                          <wps:cNvSpPr>
                            <a:spLocks noChangeArrowheads="1"/>
                          </wps:cNvSpPr>
                          <wps:spPr bwMode="auto">
                            <a:xfrm>
                              <a:off x="3980" y="203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1" name="Oval 275"/>
                          <wps:cNvSpPr>
                            <a:spLocks noChangeArrowheads="1"/>
                          </wps:cNvSpPr>
                          <wps:spPr bwMode="auto">
                            <a:xfrm>
                              <a:off x="4520" y="241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2" name="Oval 276"/>
                          <wps:cNvSpPr>
                            <a:spLocks noChangeArrowheads="1"/>
                          </wps:cNvSpPr>
                          <wps:spPr bwMode="auto">
                            <a:xfrm>
                              <a:off x="4291" y="315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3" name="Oval 277"/>
                          <wps:cNvSpPr>
                            <a:spLocks noChangeArrowheads="1"/>
                          </wps:cNvSpPr>
                          <wps:spPr bwMode="auto">
                            <a:xfrm>
                              <a:off x="6158" y="266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4" name="Oval 278"/>
                          <wps:cNvSpPr>
                            <a:spLocks noChangeArrowheads="1"/>
                          </wps:cNvSpPr>
                          <wps:spPr bwMode="auto">
                            <a:xfrm>
                              <a:off x="4586" y="317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5" name="Oval 279"/>
                          <wps:cNvSpPr>
                            <a:spLocks noChangeArrowheads="1"/>
                          </wps:cNvSpPr>
                          <wps:spPr bwMode="auto">
                            <a:xfrm>
                              <a:off x="4913" y="195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6" name="Oval 280"/>
                          <wps:cNvSpPr>
                            <a:spLocks noChangeArrowheads="1"/>
                          </wps:cNvSpPr>
                          <wps:spPr bwMode="auto">
                            <a:xfrm>
                              <a:off x="6147" y="264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7" name="Oval 281"/>
                          <wps:cNvSpPr>
                            <a:spLocks noChangeArrowheads="1"/>
                          </wps:cNvSpPr>
                          <wps:spPr bwMode="auto">
                            <a:xfrm>
                              <a:off x="3030" y="234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8" name="Oval 282"/>
                          <wps:cNvSpPr>
                            <a:spLocks noChangeArrowheads="1"/>
                          </wps:cNvSpPr>
                          <wps:spPr bwMode="auto">
                            <a:xfrm>
                              <a:off x="5399" y="297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699" name="Oval 283"/>
                          <wps:cNvSpPr>
                            <a:spLocks noChangeArrowheads="1"/>
                          </wps:cNvSpPr>
                          <wps:spPr bwMode="auto">
                            <a:xfrm>
                              <a:off x="5705" y="270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0" name="Oval 284"/>
                          <wps:cNvSpPr>
                            <a:spLocks noChangeArrowheads="1"/>
                          </wps:cNvSpPr>
                          <wps:spPr bwMode="auto">
                            <a:xfrm>
                              <a:off x="4662" y="292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1" name="Oval 285"/>
                          <wps:cNvSpPr>
                            <a:spLocks noChangeArrowheads="1"/>
                          </wps:cNvSpPr>
                          <wps:spPr bwMode="auto">
                            <a:xfrm>
                              <a:off x="4881" y="291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2" name="Oval 286"/>
                          <wps:cNvSpPr>
                            <a:spLocks noChangeArrowheads="1"/>
                          </wps:cNvSpPr>
                          <wps:spPr bwMode="auto">
                            <a:xfrm>
                              <a:off x="4968" y="229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3" name="Oval 287"/>
                          <wps:cNvSpPr>
                            <a:spLocks noChangeArrowheads="1"/>
                          </wps:cNvSpPr>
                          <wps:spPr bwMode="auto">
                            <a:xfrm>
                              <a:off x="3827" y="339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4" name="Oval 288"/>
                          <wps:cNvSpPr>
                            <a:spLocks noChangeArrowheads="1"/>
                          </wps:cNvSpPr>
                          <wps:spPr bwMode="auto">
                            <a:xfrm>
                              <a:off x="4176" y="191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5" name="Oval 289"/>
                          <wps:cNvSpPr>
                            <a:spLocks noChangeArrowheads="1"/>
                          </wps:cNvSpPr>
                          <wps:spPr bwMode="auto">
                            <a:xfrm>
                              <a:off x="3570" y="260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6" name="Oval 290"/>
                          <wps:cNvSpPr>
                            <a:spLocks noChangeArrowheads="1"/>
                          </wps:cNvSpPr>
                          <wps:spPr bwMode="auto">
                            <a:xfrm>
                              <a:off x="5176" y="231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7" name="Oval 291"/>
                          <wps:cNvSpPr>
                            <a:spLocks noChangeArrowheads="1"/>
                          </wps:cNvSpPr>
                          <wps:spPr bwMode="auto">
                            <a:xfrm>
                              <a:off x="5263" y="262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8" name="Oval 292"/>
                          <wps:cNvSpPr>
                            <a:spLocks noChangeArrowheads="1"/>
                          </wps:cNvSpPr>
                          <wps:spPr bwMode="auto">
                            <a:xfrm>
                              <a:off x="4793" y="231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09" name="Oval 293"/>
                          <wps:cNvSpPr>
                            <a:spLocks noChangeArrowheads="1"/>
                          </wps:cNvSpPr>
                          <wps:spPr bwMode="auto">
                            <a:xfrm>
                              <a:off x="4149" y="231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0" name="Oval 294"/>
                          <wps:cNvSpPr>
                            <a:spLocks noChangeArrowheads="1"/>
                          </wps:cNvSpPr>
                          <wps:spPr bwMode="auto">
                            <a:xfrm>
                              <a:off x="4417" y="275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1" name="Oval 295"/>
                          <wps:cNvSpPr>
                            <a:spLocks noChangeArrowheads="1"/>
                          </wps:cNvSpPr>
                          <wps:spPr bwMode="auto">
                            <a:xfrm>
                              <a:off x="5487" y="256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2" name="Oval 296"/>
                          <wps:cNvSpPr>
                            <a:spLocks noChangeArrowheads="1"/>
                          </wps:cNvSpPr>
                          <wps:spPr bwMode="auto">
                            <a:xfrm>
                              <a:off x="5378" y="189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3" name="Oval 297"/>
                          <wps:cNvSpPr>
                            <a:spLocks noChangeArrowheads="1"/>
                          </wps:cNvSpPr>
                          <wps:spPr bwMode="auto">
                            <a:xfrm>
                              <a:off x="4832" y="314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4" name="Oval 298"/>
                          <wps:cNvSpPr>
                            <a:spLocks noChangeArrowheads="1"/>
                          </wps:cNvSpPr>
                          <wps:spPr bwMode="auto">
                            <a:xfrm>
                              <a:off x="4215" y="237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5" name="Oval 299"/>
                          <wps:cNvSpPr>
                            <a:spLocks noChangeArrowheads="1"/>
                          </wps:cNvSpPr>
                          <wps:spPr bwMode="auto">
                            <a:xfrm>
                              <a:off x="4968" y="243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6" name="Oval 300"/>
                          <wps:cNvSpPr>
                            <a:spLocks noChangeArrowheads="1"/>
                          </wps:cNvSpPr>
                          <wps:spPr bwMode="auto">
                            <a:xfrm>
                              <a:off x="4640" y="242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7" name="Oval 301"/>
                          <wps:cNvSpPr>
                            <a:spLocks noChangeArrowheads="1"/>
                          </wps:cNvSpPr>
                          <wps:spPr bwMode="auto">
                            <a:xfrm>
                              <a:off x="3854" y="254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8" name="Oval 302"/>
                          <wps:cNvSpPr>
                            <a:spLocks noChangeArrowheads="1"/>
                          </wps:cNvSpPr>
                          <wps:spPr bwMode="auto">
                            <a:xfrm>
                              <a:off x="4127" y="247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19" name="Oval 303"/>
                          <wps:cNvSpPr>
                            <a:spLocks noChangeArrowheads="1"/>
                          </wps:cNvSpPr>
                          <wps:spPr bwMode="auto">
                            <a:xfrm>
                              <a:off x="4258" y="285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0" name="Oval 304"/>
                          <wps:cNvSpPr>
                            <a:spLocks noChangeArrowheads="1"/>
                          </wps:cNvSpPr>
                          <wps:spPr bwMode="auto">
                            <a:xfrm>
                              <a:off x="5274" y="292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1" name="Oval 305"/>
                          <wps:cNvSpPr>
                            <a:spLocks noChangeArrowheads="1"/>
                          </wps:cNvSpPr>
                          <wps:spPr bwMode="auto">
                            <a:xfrm>
                              <a:off x="3598" y="292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2" name="Oval 306"/>
                          <wps:cNvSpPr>
                            <a:spLocks noChangeArrowheads="1"/>
                          </wps:cNvSpPr>
                          <wps:spPr bwMode="auto">
                            <a:xfrm>
                              <a:off x="3865" y="282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3" name="Oval 307"/>
                          <wps:cNvSpPr>
                            <a:spLocks noChangeArrowheads="1"/>
                          </wps:cNvSpPr>
                          <wps:spPr bwMode="auto">
                            <a:xfrm>
                              <a:off x="5858" y="186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4" name="Oval 308"/>
                          <wps:cNvSpPr>
                            <a:spLocks noChangeArrowheads="1"/>
                          </wps:cNvSpPr>
                          <wps:spPr bwMode="auto">
                            <a:xfrm>
                              <a:off x="5760" y="203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5" name="Oval 309"/>
                          <wps:cNvSpPr>
                            <a:spLocks noChangeArrowheads="1"/>
                          </wps:cNvSpPr>
                          <wps:spPr bwMode="auto">
                            <a:xfrm>
                              <a:off x="4067" y="256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6" name="Oval 310"/>
                          <wps:cNvSpPr>
                            <a:spLocks noChangeArrowheads="1"/>
                          </wps:cNvSpPr>
                          <wps:spPr bwMode="auto">
                            <a:xfrm>
                              <a:off x="5580" y="239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7" name="Oval 311"/>
                          <wps:cNvSpPr>
                            <a:spLocks noChangeArrowheads="1"/>
                          </wps:cNvSpPr>
                          <wps:spPr bwMode="auto">
                            <a:xfrm>
                              <a:off x="4761" y="265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8" name="Oval 312"/>
                          <wps:cNvSpPr>
                            <a:spLocks noChangeArrowheads="1"/>
                          </wps:cNvSpPr>
                          <wps:spPr bwMode="auto">
                            <a:xfrm>
                              <a:off x="4782" y="253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89" name="Oval 313"/>
                          <wps:cNvSpPr>
                            <a:spLocks noChangeArrowheads="1"/>
                          </wps:cNvSpPr>
                          <wps:spPr bwMode="auto">
                            <a:xfrm>
                              <a:off x="4204" y="257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0" name="Oval 314"/>
                          <wps:cNvSpPr>
                            <a:spLocks noChangeArrowheads="1"/>
                          </wps:cNvSpPr>
                          <wps:spPr bwMode="auto">
                            <a:xfrm>
                              <a:off x="6267" y="259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1" name="Oval 315"/>
                          <wps:cNvSpPr>
                            <a:spLocks noChangeArrowheads="1"/>
                          </wps:cNvSpPr>
                          <wps:spPr bwMode="auto">
                            <a:xfrm>
                              <a:off x="2746" y="177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2" name="Oval 316"/>
                          <wps:cNvSpPr>
                            <a:spLocks noChangeArrowheads="1"/>
                          </wps:cNvSpPr>
                          <wps:spPr bwMode="auto">
                            <a:xfrm>
                              <a:off x="5039" y="325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3" name="Oval 317"/>
                          <wps:cNvSpPr>
                            <a:spLocks noChangeArrowheads="1"/>
                          </wps:cNvSpPr>
                          <wps:spPr bwMode="auto">
                            <a:xfrm>
                              <a:off x="4286" y="282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4" name="Oval 318"/>
                          <wps:cNvSpPr>
                            <a:spLocks noChangeArrowheads="1"/>
                          </wps:cNvSpPr>
                          <wps:spPr bwMode="auto">
                            <a:xfrm>
                              <a:off x="5072" y="277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5" name="Oval 319"/>
                          <wps:cNvSpPr>
                            <a:spLocks noChangeArrowheads="1"/>
                          </wps:cNvSpPr>
                          <wps:spPr bwMode="auto">
                            <a:xfrm>
                              <a:off x="4275" y="297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6" name="Oval 320"/>
                          <wps:cNvSpPr>
                            <a:spLocks noChangeArrowheads="1"/>
                          </wps:cNvSpPr>
                          <wps:spPr bwMode="auto">
                            <a:xfrm>
                              <a:off x="2118" y="224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7" name="Oval 321"/>
                          <wps:cNvSpPr>
                            <a:spLocks noChangeArrowheads="1"/>
                          </wps:cNvSpPr>
                          <wps:spPr bwMode="auto">
                            <a:xfrm>
                              <a:off x="5754" y="243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8" name="Oval 322"/>
                          <wps:cNvSpPr>
                            <a:spLocks noChangeArrowheads="1"/>
                          </wps:cNvSpPr>
                          <wps:spPr bwMode="auto">
                            <a:xfrm>
                              <a:off x="5328" y="238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299" name="Oval 323"/>
                          <wps:cNvSpPr>
                            <a:spLocks noChangeArrowheads="1"/>
                          </wps:cNvSpPr>
                          <wps:spPr bwMode="auto">
                            <a:xfrm>
                              <a:off x="4662" y="327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0" name="Oval 324"/>
                          <wps:cNvSpPr>
                            <a:spLocks noChangeArrowheads="1"/>
                          </wps:cNvSpPr>
                          <wps:spPr bwMode="auto">
                            <a:xfrm>
                              <a:off x="5099" y="241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1" name="Oval 325"/>
                          <wps:cNvSpPr>
                            <a:spLocks noChangeArrowheads="1"/>
                          </wps:cNvSpPr>
                          <wps:spPr bwMode="auto">
                            <a:xfrm>
                              <a:off x="5410" y="342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2" name="Oval 326"/>
                          <wps:cNvSpPr>
                            <a:spLocks noChangeArrowheads="1"/>
                          </wps:cNvSpPr>
                          <wps:spPr bwMode="auto">
                            <a:xfrm>
                              <a:off x="5159" y="283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3" name="Oval 327"/>
                          <wps:cNvSpPr>
                            <a:spLocks noChangeArrowheads="1"/>
                          </wps:cNvSpPr>
                          <wps:spPr bwMode="auto">
                            <a:xfrm>
                              <a:off x="3412" y="317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4" name="Oval 328"/>
                          <wps:cNvSpPr>
                            <a:spLocks noChangeArrowheads="1"/>
                          </wps:cNvSpPr>
                          <wps:spPr bwMode="auto">
                            <a:xfrm>
                              <a:off x="6366" y="217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5" name="Oval 329"/>
                          <wps:cNvSpPr>
                            <a:spLocks noChangeArrowheads="1"/>
                          </wps:cNvSpPr>
                          <wps:spPr bwMode="auto">
                            <a:xfrm>
                              <a:off x="5219" y="337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6" name="Oval 330"/>
                          <wps:cNvSpPr>
                            <a:spLocks noChangeArrowheads="1"/>
                          </wps:cNvSpPr>
                          <wps:spPr bwMode="auto">
                            <a:xfrm>
                              <a:off x="4957" y="218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7" name="Oval 331"/>
                          <wps:cNvSpPr>
                            <a:spLocks noChangeArrowheads="1"/>
                          </wps:cNvSpPr>
                          <wps:spPr bwMode="auto">
                            <a:xfrm>
                              <a:off x="6453" y="267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8" name="Oval 332"/>
                          <wps:cNvSpPr>
                            <a:spLocks noChangeArrowheads="1"/>
                          </wps:cNvSpPr>
                          <wps:spPr bwMode="auto">
                            <a:xfrm>
                              <a:off x="5023" y="243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09" name="Oval 333"/>
                          <wps:cNvSpPr>
                            <a:spLocks noChangeArrowheads="1"/>
                          </wps:cNvSpPr>
                          <wps:spPr bwMode="auto">
                            <a:xfrm>
                              <a:off x="5519" y="311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0" name="Oval 334"/>
                          <wps:cNvSpPr>
                            <a:spLocks noChangeArrowheads="1"/>
                          </wps:cNvSpPr>
                          <wps:spPr bwMode="auto">
                            <a:xfrm>
                              <a:off x="5197" y="213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1" name="Oval 335"/>
                          <wps:cNvSpPr>
                            <a:spLocks noChangeArrowheads="1"/>
                          </wps:cNvSpPr>
                          <wps:spPr bwMode="auto">
                            <a:xfrm>
                              <a:off x="5044" y="294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2" name="Oval 336"/>
                          <wps:cNvSpPr>
                            <a:spLocks noChangeArrowheads="1"/>
                          </wps:cNvSpPr>
                          <wps:spPr bwMode="auto">
                            <a:xfrm>
                              <a:off x="4542" y="228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3" name="Oval 337"/>
                          <wps:cNvSpPr>
                            <a:spLocks noChangeArrowheads="1"/>
                          </wps:cNvSpPr>
                          <wps:spPr bwMode="auto">
                            <a:xfrm>
                              <a:off x="6879" y="270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4" name="Oval 338"/>
                          <wps:cNvSpPr>
                            <a:spLocks noChangeArrowheads="1"/>
                          </wps:cNvSpPr>
                          <wps:spPr bwMode="auto">
                            <a:xfrm>
                              <a:off x="4903" y="202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5" name="Oval 339"/>
                          <wps:cNvSpPr>
                            <a:spLocks noChangeArrowheads="1"/>
                          </wps:cNvSpPr>
                          <wps:spPr bwMode="auto">
                            <a:xfrm>
                              <a:off x="5121" y="308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6" name="Oval 340"/>
                          <wps:cNvSpPr>
                            <a:spLocks noChangeArrowheads="1"/>
                          </wps:cNvSpPr>
                          <wps:spPr bwMode="auto">
                            <a:xfrm>
                              <a:off x="4684" y="272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7" name="Oval 341"/>
                          <wps:cNvSpPr>
                            <a:spLocks noChangeArrowheads="1"/>
                          </wps:cNvSpPr>
                          <wps:spPr bwMode="auto">
                            <a:xfrm>
                              <a:off x="4875" y="229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8" name="Oval 342"/>
                          <wps:cNvSpPr>
                            <a:spLocks noChangeArrowheads="1"/>
                          </wps:cNvSpPr>
                          <wps:spPr bwMode="auto">
                            <a:xfrm>
                              <a:off x="4630" y="250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19" name="Oval 343"/>
                          <wps:cNvSpPr>
                            <a:spLocks noChangeArrowheads="1"/>
                          </wps:cNvSpPr>
                          <wps:spPr bwMode="auto">
                            <a:xfrm>
                              <a:off x="4449" y="225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20" name="Oval 344"/>
                          <wps:cNvSpPr>
                            <a:spLocks noChangeArrowheads="1"/>
                          </wps:cNvSpPr>
                          <wps:spPr bwMode="auto">
                            <a:xfrm>
                              <a:off x="5312" y="2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21" name="Oval 345"/>
                          <wps:cNvSpPr>
                            <a:spLocks noChangeArrowheads="1"/>
                          </wps:cNvSpPr>
                          <wps:spPr bwMode="auto">
                            <a:xfrm>
                              <a:off x="3625" y="256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22" name="Oval 346"/>
                          <wps:cNvSpPr>
                            <a:spLocks noChangeArrowheads="1"/>
                          </wps:cNvSpPr>
                          <wps:spPr bwMode="auto">
                            <a:xfrm>
                              <a:off x="5165" y="192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23" name="Oval 347"/>
                          <wps:cNvSpPr>
                            <a:spLocks noChangeArrowheads="1"/>
                          </wps:cNvSpPr>
                          <wps:spPr bwMode="auto">
                            <a:xfrm>
                              <a:off x="4100" y="276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324" name="Oval 348"/>
                          <wps:cNvSpPr>
                            <a:spLocks noChangeArrowheads="1"/>
                          </wps:cNvSpPr>
                          <wps:spPr bwMode="auto">
                            <a:xfrm>
                              <a:off x="3461" y="246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28" name="Oval 349"/>
                          <wps:cNvSpPr>
                            <a:spLocks noChangeArrowheads="1"/>
                          </wps:cNvSpPr>
                          <wps:spPr bwMode="auto">
                            <a:xfrm>
                              <a:off x="4739" y="261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1" name="Oval 350"/>
                          <wps:cNvSpPr>
                            <a:spLocks noChangeArrowheads="1"/>
                          </wps:cNvSpPr>
                          <wps:spPr bwMode="auto">
                            <a:xfrm>
                              <a:off x="4482" y="250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2" name="Oval 351"/>
                          <wps:cNvSpPr>
                            <a:spLocks noChangeArrowheads="1"/>
                          </wps:cNvSpPr>
                          <wps:spPr bwMode="auto">
                            <a:xfrm>
                              <a:off x="3625" y="371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3" name="Oval 352"/>
                          <wps:cNvSpPr>
                            <a:spLocks noChangeArrowheads="1"/>
                          </wps:cNvSpPr>
                          <wps:spPr bwMode="auto">
                            <a:xfrm>
                              <a:off x="3287" y="214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4" name="Oval 353"/>
                          <wps:cNvSpPr>
                            <a:spLocks noChangeArrowheads="1"/>
                          </wps:cNvSpPr>
                          <wps:spPr bwMode="auto">
                            <a:xfrm>
                              <a:off x="4897" y="243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5" name="Oval 354"/>
                          <wps:cNvSpPr>
                            <a:spLocks noChangeArrowheads="1"/>
                          </wps:cNvSpPr>
                          <wps:spPr bwMode="auto">
                            <a:xfrm>
                              <a:off x="3396" y="340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6" name="Oval 355"/>
                          <wps:cNvSpPr>
                            <a:spLocks noChangeArrowheads="1"/>
                          </wps:cNvSpPr>
                          <wps:spPr bwMode="auto">
                            <a:xfrm>
                              <a:off x="4531" y="320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7" name="Oval 356"/>
                          <wps:cNvSpPr>
                            <a:spLocks noChangeArrowheads="1"/>
                          </wps:cNvSpPr>
                          <wps:spPr bwMode="auto">
                            <a:xfrm>
                              <a:off x="4870" y="312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8" name="Oval 357"/>
                          <wps:cNvSpPr>
                            <a:spLocks noChangeArrowheads="1"/>
                          </wps:cNvSpPr>
                          <wps:spPr bwMode="auto">
                            <a:xfrm>
                              <a:off x="5432" y="316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39" name="Oval 358"/>
                          <wps:cNvSpPr>
                            <a:spLocks noChangeArrowheads="1"/>
                          </wps:cNvSpPr>
                          <wps:spPr bwMode="auto">
                            <a:xfrm>
                              <a:off x="4182" y="205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0" name="Oval 359"/>
                          <wps:cNvSpPr>
                            <a:spLocks noChangeArrowheads="1"/>
                          </wps:cNvSpPr>
                          <wps:spPr bwMode="auto">
                            <a:xfrm>
                              <a:off x="5618" y="214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1" name="Oval 360"/>
                          <wps:cNvSpPr>
                            <a:spLocks noChangeArrowheads="1"/>
                          </wps:cNvSpPr>
                          <wps:spPr bwMode="auto">
                            <a:xfrm>
                              <a:off x="3751" y="240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2" name="Oval 361"/>
                          <wps:cNvSpPr>
                            <a:spLocks noChangeArrowheads="1"/>
                          </wps:cNvSpPr>
                          <wps:spPr bwMode="auto">
                            <a:xfrm>
                              <a:off x="4313" y="278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3" name="Oval 362"/>
                          <wps:cNvSpPr>
                            <a:spLocks noChangeArrowheads="1"/>
                          </wps:cNvSpPr>
                          <wps:spPr bwMode="auto">
                            <a:xfrm>
                              <a:off x="4619" y="228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4" name="Oval 363"/>
                          <wps:cNvSpPr>
                            <a:spLocks noChangeArrowheads="1"/>
                          </wps:cNvSpPr>
                          <wps:spPr bwMode="auto">
                            <a:xfrm>
                              <a:off x="3745" y="270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5" name="Oval 364"/>
                          <wps:cNvSpPr>
                            <a:spLocks noChangeArrowheads="1"/>
                          </wps:cNvSpPr>
                          <wps:spPr bwMode="auto">
                            <a:xfrm>
                              <a:off x="5334" y="225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6" name="Oval 365"/>
                          <wps:cNvSpPr>
                            <a:spLocks noChangeArrowheads="1"/>
                          </wps:cNvSpPr>
                          <wps:spPr bwMode="auto">
                            <a:xfrm>
                              <a:off x="5028" y="257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7" name="Oval 366"/>
                          <wps:cNvSpPr>
                            <a:spLocks noChangeArrowheads="1"/>
                          </wps:cNvSpPr>
                          <wps:spPr bwMode="auto">
                            <a:xfrm>
                              <a:off x="3936" y="293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8" name="Oval 367"/>
                          <wps:cNvSpPr>
                            <a:spLocks noChangeArrowheads="1"/>
                          </wps:cNvSpPr>
                          <wps:spPr bwMode="auto">
                            <a:xfrm>
                              <a:off x="5601" y="173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49" name="Oval 368"/>
                          <wps:cNvSpPr>
                            <a:spLocks noChangeArrowheads="1"/>
                          </wps:cNvSpPr>
                          <wps:spPr bwMode="auto">
                            <a:xfrm>
                              <a:off x="4635" y="250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0" name="Oval 369"/>
                          <wps:cNvSpPr>
                            <a:spLocks noChangeArrowheads="1"/>
                          </wps:cNvSpPr>
                          <wps:spPr bwMode="auto">
                            <a:xfrm>
                              <a:off x="4657" y="235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1" name="Oval 370"/>
                          <wps:cNvSpPr>
                            <a:spLocks noChangeArrowheads="1"/>
                          </wps:cNvSpPr>
                          <wps:spPr bwMode="auto">
                            <a:xfrm>
                              <a:off x="6868" y="225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2" name="Oval 371"/>
                          <wps:cNvSpPr>
                            <a:spLocks noChangeArrowheads="1"/>
                          </wps:cNvSpPr>
                          <wps:spPr bwMode="auto">
                            <a:xfrm>
                              <a:off x="5618" y="217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3" name="Oval 372"/>
                          <wps:cNvSpPr>
                            <a:spLocks noChangeArrowheads="1"/>
                          </wps:cNvSpPr>
                          <wps:spPr bwMode="auto">
                            <a:xfrm>
                              <a:off x="4313" y="255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4" name="Oval 373"/>
                          <wps:cNvSpPr>
                            <a:spLocks noChangeArrowheads="1"/>
                          </wps:cNvSpPr>
                          <wps:spPr bwMode="auto">
                            <a:xfrm>
                              <a:off x="5006" y="302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5" name="Oval 374"/>
                          <wps:cNvSpPr>
                            <a:spLocks noChangeArrowheads="1"/>
                          </wps:cNvSpPr>
                          <wps:spPr bwMode="auto">
                            <a:xfrm>
                              <a:off x="4793" y="297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6" name="Oval 375"/>
                          <wps:cNvSpPr>
                            <a:spLocks noChangeArrowheads="1"/>
                          </wps:cNvSpPr>
                          <wps:spPr bwMode="auto">
                            <a:xfrm>
                              <a:off x="5727" y="257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7" name="Oval 376"/>
                          <wps:cNvSpPr>
                            <a:spLocks noChangeArrowheads="1"/>
                          </wps:cNvSpPr>
                          <wps:spPr bwMode="auto">
                            <a:xfrm>
                              <a:off x="3707" y="303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8" name="Oval 377"/>
                          <wps:cNvSpPr>
                            <a:spLocks noChangeArrowheads="1"/>
                          </wps:cNvSpPr>
                          <wps:spPr bwMode="auto">
                            <a:xfrm>
                              <a:off x="4640" y="287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59" name="Oval 378"/>
                          <wps:cNvSpPr>
                            <a:spLocks noChangeArrowheads="1"/>
                          </wps:cNvSpPr>
                          <wps:spPr bwMode="auto">
                            <a:xfrm>
                              <a:off x="5973" y="293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0" name="Oval 379"/>
                          <wps:cNvSpPr>
                            <a:spLocks noChangeArrowheads="1"/>
                          </wps:cNvSpPr>
                          <wps:spPr bwMode="auto">
                            <a:xfrm>
                              <a:off x="6579" y="326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1" name="Oval 380"/>
                          <wps:cNvSpPr>
                            <a:spLocks noChangeArrowheads="1"/>
                          </wps:cNvSpPr>
                          <wps:spPr bwMode="auto">
                            <a:xfrm>
                              <a:off x="3969" y="225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2" name="Oval 381"/>
                          <wps:cNvSpPr>
                            <a:spLocks noChangeArrowheads="1"/>
                          </wps:cNvSpPr>
                          <wps:spPr bwMode="auto">
                            <a:xfrm>
                              <a:off x="4307" y="281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3" name="Oval 382"/>
                          <wps:cNvSpPr>
                            <a:spLocks noChangeArrowheads="1"/>
                          </wps:cNvSpPr>
                          <wps:spPr bwMode="auto">
                            <a:xfrm>
                              <a:off x="5399" y="214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4" name="Oval 383"/>
                          <wps:cNvSpPr>
                            <a:spLocks noChangeArrowheads="1"/>
                          </wps:cNvSpPr>
                          <wps:spPr bwMode="auto">
                            <a:xfrm>
                              <a:off x="4848" y="249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5" name="Oval 384"/>
                          <wps:cNvSpPr>
                            <a:spLocks noChangeArrowheads="1"/>
                          </wps:cNvSpPr>
                          <wps:spPr bwMode="auto">
                            <a:xfrm>
                              <a:off x="5978" y="294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6" name="Oval 385"/>
                          <wps:cNvSpPr>
                            <a:spLocks noChangeArrowheads="1"/>
                          </wps:cNvSpPr>
                          <wps:spPr bwMode="auto">
                            <a:xfrm>
                              <a:off x="6049" y="261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7" name="Oval 386"/>
                          <wps:cNvSpPr>
                            <a:spLocks noChangeArrowheads="1"/>
                          </wps:cNvSpPr>
                          <wps:spPr bwMode="auto">
                            <a:xfrm>
                              <a:off x="4499" y="254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8" name="Oval 387"/>
                          <wps:cNvSpPr>
                            <a:spLocks noChangeArrowheads="1"/>
                          </wps:cNvSpPr>
                          <wps:spPr bwMode="auto">
                            <a:xfrm>
                              <a:off x="4477" y="296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69" name="Oval 388"/>
                          <wps:cNvSpPr>
                            <a:spLocks noChangeArrowheads="1"/>
                          </wps:cNvSpPr>
                          <wps:spPr bwMode="auto">
                            <a:xfrm>
                              <a:off x="4946" y="312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0" name="Oval 389"/>
                          <wps:cNvSpPr>
                            <a:spLocks noChangeArrowheads="1"/>
                          </wps:cNvSpPr>
                          <wps:spPr bwMode="auto">
                            <a:xfrm>
                              <a:off x="3227" y="271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1" name="Oval 390"/>
                          <wps:cNvSpPr>
                            <a:spLocks noChangeArrowheads="1"/>
                          </wps:cNvSpPr>
                          <wps:spPr bwMode="auto">
                            <a:xfrm>
                              <a:off x="4258" y="203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2" name="Oval 391"/>
                          <wps:cNvSpPr>
                            <a:spLocks noChangeArrowheads="1"/>
                          </wps:cNvSpPr>
                          <wps:spPr bwMode="auto">
                            <a:xfrm>
                              <a:off x="3996" y="255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3" name="Oval 392"/>
                          <wps:cNvSpPr>
                            <a:spLocks noChangeArrowheads="1"/>
                          </wps:cNvSpPr>
                          <wps:spPr bwMode="auto">
                            <a:xfrm>
                              <a:off x="4635" y="287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4" name="Oval 393"/>
                          <wps:cNvSpPr>
                            <a:spLocks noChangeArrowheads="1"/>
                          </wps:cNvSpPr>
                          <wps:spPr bwMode="auto">
                            <a:xfrm>
                              <a:off x="2440" y="217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5" name="Oval 394"/>
                          <wps:cNvSpPr>
                            <a:spLocks noChangeArrowheads="1"/>
                          </wps:cNvSpPr>
                          <wps:spPr bwMode="auto">
                            <a:xfrm>
                              <a:off x="5257" y="281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6" name="Oval 395"/>
                          <wps:cNvSpPr>
                            <a:spLocks noChangeArrowheads="1"/>
                          </wps:cNvSpPr>
                          <wps:spPr bwMode="auto">
                            <a:xfrm>
                              <a:off x="3794" y="215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7" name="Oval 396"/>
                          <wps:cNvSpPr>
                            <a:spLocks noChangeArrowheads="1"/>
                          </wps:cNvSpPr>
                          <wps:spPr bwMode="auto">
                            <a:xfrm>
                              <a:off x="5290" y="238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8" name="Oval 397"/>
                          <wps:cNvSpPr>
                            <a:spLocks noChangeArrowheads="1"/>
                          </wps:cNvSpPr>
                          <wps:spPr bwMode="auto">
                            <a:xfrm>
                              <a:off x="4548" y="279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79" name="Oval 398"/>
                          <wps:cNvSpPr>
                            <a:spLocks noChangeArrowheads="1"/>
                          </wps:cNvSpPr>
                          <wps:spPr bwMode="auto">
                            <a:xfrm>
                              <a:off x="5792" y="247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0" name="Oval 399"/>
                          <wps:cNvSpPr>
                            <a:spLocks noChangeArrowheads="1"/>
                          </wps:cNvSpPr>
                          <wps:spPr bwMode="auto">
                            <a:xfrm>
                              <a:off x="4373" y="225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1" name="Oval 400"/>
                          <wps:cNvSpPr>
                            <a:spLocks noChangeArrowheads="1"/>
                          </wps:cNvSpPr>
                          <wps:spPr bwMode="auto">
                            <a:xfrm>
                              <a:off x="7774" y="330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2" name="Oval 401"/>
                          <wps:cNvSpPr>
                            <a:spLocks noChangeArrowheads="1"/>
                          </wps:cNvSpPr>
                          <wps:spPr bwMode="auto">
                            <a:xfrm>
                              <a:off x="5847" y="235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3" name="Oval 402"/>
                          <wps:cNvSpPr>
                            <a:spLocks noChangeArrowheads="1"/>
                          </wps:cNvSpPr>
                          <wps:spPr bwMode="auto">
                            <a:xfrm>
                              <a:off x="5416" y="249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4" name="Oval 403"/>
                          <wps:cNvSpPr>
                            <a:spLocks noChangeArrowheads="1"/>
                          </wps:cNvSpPr>
                          <wps:spPr bwMode="auto">
                            <a:xfrm>
                              <a:off x="5847" y="348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5" name="Oval 404"/>
                          <wps:cNvSpPr>
                            <a:spLocks noChangeArrowheads="1"/>
                          </wps:cNvSpPr>
                          <wps:spPr bwMode="auto">
                            <a:xfrm>
                              <a:off x="4913" y="247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6" name="Oval 405"/>
                          <wps:cNvSpPr>
                            <a:spLocks noChangeArrowheads="1"/>
                          </wps:cNvSpPr>
                          <wps:spPr bwMode="auto">
                            <a:xfrm>
                              <a:off x="6448" y="235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g:wgp>
                      <wpg:wgp>
                        <wpg:cNvPr id="1787" name="Group 607"/>
                        <wpg:cNvGrpSpPr>
                          <a:grpSpLocks/>
                        </wpg:cNvGrpSpPr>
                        <wpg:grpSpPr bwMode="auto">
                          <a:xfrm>
                            <a:off x="1337945" y="923290"/>
                            <a:ext cx="3071495" cy="1593215"/>
                            <a:chOff x="2102" y="1449"/>
                            <a:chExt cx="4837" cy="2509"/>
                          </a:xfrm>
                        </wpg:grpSpPr>
                        <wps:wsp>
                          <wps:cNvPr id="1788" name="Oval 407"/>
                          <wps:cNvSpPr>
                            <a:spLocks noChangeArrowheads="1"/>
                          </wps:cNvSpPr>
                          <wps:spPr bwMode="auto">
                            <a:xfrm>
                              <a:off x="4176" y="201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89" name="Oval 408"/>
                          <wps:cNvSpPr>
                            <a:spLocks noChangeArrowheads="1"/>
                          </wps:cNvSpPr>
                          <wps:spPr bwMode="auto">
                            <a:xfrm>
                              <a:off x="5487" y="345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0" name="Oval 409"/>
                          <wps:cNvSpPr>
                            <a:spLocks noChangeArrowheads="1"/>
                          </wps:cNvSpPr>
                          <wps:spPr bwMode="auto">
                            <a:xfrm>
                              <a:off x="6131" y="324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1" name="Oval 410"/>
                          <wps:cNvSpPr>
                            <a:spLocks noChangeArrowheads="1"/>
                          </wps:cNvSpPr>
                          <wps:spPr bwMode="auto">
                            <a:xfrm>
                              <a:off x="3876" y="346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2" name="Oval 411"/>
                          <wps:cNvSpPr>
                            <a:spLocks noChangeArrowheads="1"/>
                          </wps:cNvSpPr>
                          <wps:spPr bwMode="auto">
                            <a:xfrm>
                              <a:off x="4198" y="279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3" name="Oval 412"/>
                          <wps:cNvSpPr>
                            <a:spLocks noChangeArrowheads="1"/>
                          </wps:cNvSpPr>
                          <wps:spPr bwMode="auto">
                            <a:xfrm>
                              <a:off x="5050" y="28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4" name="Oval 413"/>
                          <wps:cNvSpPr>
                            <a:spLocks noChangeArrowheads="1"/>
                          </wps:cNvSpPr>
                          <wps:spPr bwMode="auto">
                            <a:xfrm>
                              <a:off x="3903" y="278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5" name="Oval 414"/>
                          <wps:cNvSpPr>
                            <a:spLocks noChangeArrowheads="1"/>
                          </wps:cNvSpPr>
                          <wps:spPr bwMode="auto">
                            <a:xfrm>
                              <a:off x="4482" y="195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6" name="Oval 415"/>
                          <wps:cNvSpPr>
                            <a:spLocks noChangeArrowheads="1"/>
                          </wps:cNvSpPr>
                          <wps:spPr bwMode="auto">
                            <a:xfrm>
                              <a:off x="4564" y="229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7" name="Oval 416"/>
                          <wps:cNvSpPr>
                            <a:spLocks noChangeArrowheads="1"/>
                          </wps:cNvSpPr>
                          <wps:spPr bwMode="auto">
                            <a:xfrm>
                              <a:off x="5749" y="271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8" name="Oval 417"/>
                          <wps:cNvSpPr>
                            <a:spLocks noChangeArrowheads="1"/>
                          </wps:cNvSpPr>
                          <wps:spPr bwMode="auto">
                            <a:xfrm>
                              <a:off x="4335" y="259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799" name="Oval 418"/>
                          <wps:cNvSpPr>
                            <a:spLocks noChangeArrowheads="1"/>
                          </wps:cNvSpPr>
                          <wps:spPr bwMode="auto">
                            <a:xfrm>
                              <a:off x="5055" y="189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0" name="Oval 419"/>
                          <wps:cNvSpPr>
                            <a:spLocks noChangeArrowheads="1"/>
                          </wps:cNvSpPr>
                          <wps:spPr bwMode="auto">
                            <a:xfrm>
                              <a:off x="4351" y="218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1" name="Oval 420"/>
                          <wps:cNvSpPr>
                            <a:spLocks noChangeArrowheads="1"/>
                          </wps:cNvSpPr>
                          <wps:spPr bwMode="auto">
                            <a:xfrm>
                              <a:off x="5017" y="256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2" name="Oval 421"/>
                          <wps:cNvSpPr>
                            <a:spLocks noChangeArrowheads="1"/>
                          </wps:cNvSpPr>
                          <wps:spPr bwMode="auto">
                            <a:xfrm>
                              <a:off x="4187" y="218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3" name="Oval 422"/>
                          <wps:cNvSpPr>
                            <a:spLocks noChangeArrowheads="1"/>
                          </wps:cNvSpPr>
                          <wps:spPr bwMode="auto">
                            <a:xfrm>
                              <a:off x="3270" y="324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4" name="Oval 423"/>
                          <wps:cNvSpPr>
                            <a:spLocks noChangeArrowheads="1"/>
                          </wps:cNvSpPr>
                          <wps:spPr bwMode="auto">
                            <a:xfrm>
                              <a:off x="4881" y="296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5" name="Oval 424"/>
                          <wps:cNvSpPr>
                            <a:spLocks noChangeArrowheads="1"/>
                          </wps:cNvSpPr>
                          <wps:spPr bwMode="auto">
                            <a:xfrm>
                              <a:off x="5274" y="210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6" name="Oval 425"/>
                          <wps:cNvSpPr>
                            <a:spLocks noChangeArrowheads="1"/>
                          </wps:cNvSpPr>
                          <wps:spPr bwMode="auto">
                            <a:xfrm>
                              <a:off x="3718" y="276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7" name="Oval 426"/>
                          <wps:cNvSpPr>
                            <a:spLocks noChangeArrowheads="1"/>
                          </wps:cNvSpPr>
                          <wps:spPr bwMode="auto">
                            <a:xfrm>
                              <a:off x="3712" y="239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8" name="Oval 427"/>
                          <wps:cNvSpPr>
                            <a:spLocks noChangeArrowheads="1"/>
                          </wps:cNvSpPr>
                          <wps:spPr bwMode="auto">
                            <a:xfrm>
                              <a:off x="2615" y="266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09" name="Oval 428"/>
                          <wps:cNvSpPr>
                            <a:spLocks noChangeArrowheads="1"/>
                          </wps:cNvSpPr>
                          <wps:spPr bwMode="auto">
                            <a:xfrm>
                              <a:off x="3085" y="292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0" name="Oval 429"/>
                          <wps:cNvSpPr>
                            <a:spLocks noChangeArrowheads="1"/>
                          </wps:cNvSpPr>
                          <wps:spPr bwMode="auto">
                            <a:xfrm>
                              <a:off x="4892" y="229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1" name="Oval 430"/>
                          <wps:cNvSpPr>
                            <a:spLocks noChangeArrowheads="1"/>
                          </wps:cNvSpPr>
                          <wps:spPr bwMode="auto">
                            <a:xfrm>
                              <a:off x="4739" y="252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2" name="Oval 431"/>
                          <wps:cNvSpPr>
                            <a:spLocks noChangeArrowheads="1"/>
                          </wps:cNvSpPr>
                          <wps:spPr bwMode="auto">
                            <a:xfrm>
                              <a:off x="4231" y="262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3" name="Oval 432"/>
                          <wps:cNvSpPr>
                            <a:spLocks noChangeArrowheads="1"/>
                          </wps:cNvSpPr>
                          <wps:spPr bwMode="auto">
                            <a:xfrm>
                              <a:off x="4701" y="240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4" name="Oval 433"/>
                          <wps:cNvSpPr>
                            <a:spLocks noChangeArrowheads="1"/>
                          </wps:cNvSpPr>
                          <wps:spPr bwMode="auto">
                            <a:xfrm>
                              <a:off x="4122" y="245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5" name="Oval 434"/>
                          <wps:cNvSpPr>
                            <a:spLocks noChangeArrowheads="1"/>
                          </wps:cNvSpPr>
                          <wps:spPr bwMode="auto">
                            <a:xfrm>
                              <a:off x="6868" y="28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6" name="Oval 435"/>
                          <wps:cNvSpPr>
                            <a:spLocks noChangeArrowheads="1"/>
                          </wps:cNvSpPr>
                          <wps:spPr bwMode="auto">
                            <a:xfrm>
                              <a:off x="6218" y="303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7" name="Oval 436"/>
                          <wps:cNvSpPr>
                            <a:spLocks noChangeArrowheads="1"/>
                          </wps:cNvSpPr>
                          <wps:spPr bwMode="auto">
                            <a:xfrm>
                              <a:off x="6600" y="275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8" name="Oval 437"/>
                          <wps:cNvSpPr>
                            <a:spLocks noChangeArrowheads="1"/>
                          </wps:cNvSpPr>
                          <wps:spPr bwMode="auto">
                            <a:xfrm>
                              <a:off x="6529" y="250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19" name="Oval 438"/>
                          <wps:cNvSpPr>
                            <a:spLocks noChangeArrowheads="1"/>
                          </wps:cNvSpPr>
                          <wps:spPr bwMode="auto">
                            <a:xfrm>
                              <a:off x="4013" y="299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0" name="Oval 439"/>
                          <wps:cNvSpPr>
                            <a:spLocks noChangeArrowheads="1"/>
                          </wps:cNvSpPr>
                          <wps:spPr bwMode="auto">
                            <a:xfrm>
                              <a:off x="5154" y="21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1" name="Oval 440"/>
                          <wps:cNvSpPr>
                            <a:spLocks noChangeArrowheads="1"/>
                          </wps:cNvSpPr>
                          <wps:spPr bwMode="auto">
                            <a:xfrm>
                              <a:off x="3996" y="248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2" name="Oval 441"/>
                          <wps:cNvSpPr>
                            <a:spLocks noChangeArrowheads="1"/>
                          </wps:cNvSpPr>
                          <wps:spPr bwMode="auto">
                            <a:xfrm>
                              <a:off x="4002" y="188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3" name="Oval 442"/>
                          <wps:cNvSpPr>
                            <a:spLocks noChangeArrowheads="1"/>
                          </wps:cNvSpPr>
                          <wps:spPr bwMode="auto">
                            <a:xfrm>
                              <a:off x="4744" y="190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4" name="Oval 443"/>
                          <wps:cNvSpPr>
                            <a:spLocks noChangeArrowheads="1"/>
                          </wps:cNvSpPr>
                          <wps:spPr bwMode="auto">
                            <a:xfrm>
                              <a:off x="4029" y="282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5" name="Oval 444"/>
                          <wps:cNvSpPr>
                            <a:spLocks noChangeArrowheads="1"/>
                          </wps:cNvSpPr>
                          <wps:spPr bwMode="auto">
                            <a:xfrm>
                              <a:off x="4007" y="298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6" name="Oval 445"/>
                          <wps:cNvSpPr>
                            <a:spLocks noChangeArrowheads="1"/>
                          </wps:cNvSpPr>
                          <wps:spPr bwMode="auto">
                            <a:xfrm>
                              <a:off x="4215" y="253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7" name="Oval 446"/>
                          <wps:cNvSpPr>
                            <a:spLocks noChangeArrowheads="1"/>
                          </wps:cNvSpPr>
                          <wps:spPr bwMode="auto">
                            <a:xfrm>
                              <a:off x="6191" y="267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8" name="Oval 447"/>
                          <wps:cNvSpPr>
                            <a:spLocks noChangeArrowheads="1"/>
                          </wps:cNvSpPr>
                          <wps:spPr bwMode="auto">
                            <a:xfrm>
                              <a:off x="5432" y="200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29" name="Oval 448"/>
                          <wps:cNvSpPr>
                            <a:spLocks noChangeArrowheads="1"/>
                          </wps:cNvSpPr>
                          <wps:spPr bwMode="auto">
                            <a:xfrm>
                              <a:off x="4438" y="389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0" name="Oval 449"/>
                          <wps:cNvSpPr>
                            <a:spLocks noChangeArrowheads="1"/>
                          </wps:cNvSpPr>
                          <wps:spPr bwMode="auto">
                            <a:xfrm>
                              <a:off x="3499" y="240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1" name="Oval 450"/>
                          <wps:cNvSpPr>
                            <a:spLocks noChangeArrowheads="1"/>
                          </wps:cNvSpPr>
                          <wps:spPr bwMode="auto">
                            <a:xfrm>
                              <a:off x="4570" y="260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2" name="Oval 451"/>
                          <wps:cNvSpPr>
                            <a:spLocks noChangeArrowheads="1"/>
                          </wps:cNvSpPr>
                          <wps:spPr bwMode="auto">
                            <a:xfrm>
                              <a:off x="4329" y="287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3" name="Oval 452"/>
                          <wps:cNvSpPr>
                            <a:spLocks noChangeArrowheads="1"/>
                          </wps:cNvSpPr>
                          <wps:spPr bwMode="auto">
                            <a:xfrm>
                              <a:off x="3865" y="221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4" name="Oval 453"/>
                          <wps:cNvSpPr>
                            <a:spLocks noChangeArrowheads="1"/>
                          </wps:cNvSpPr>
                          <wps:spPr bwMode="auto">
                            <a:xfrm>
                              <a:off x="4226" y="271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5" name="Oval 454"/>
                          <wps:cNvSpPr>
                            <a:spLocks noChangeArrowheads="1"/>
                          </wps:cNvSpPr>
                          <wps:spPr bwMode="auto">
                            <a:xfrm>
                              <a:off x="5574" y="246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6" name="Oval 455"/>
                          <wps:cNvSpPr>
                            <a:spLocks noChangeArrowheads="1"/>
                          </wps:cNvSpPr>
                          <wps:spPr bwMode="auto">
                            <a:xfrm>
                              <a:off x="6240" y="218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7" name="Oval 456"/>
                          <wps:cNvSpPr>
                            <a:spLocks noChangeArrowheads="1"/>
                          </wps:cNvSpPr>
                          <wps:spPr bwMode="auto">
                            <a:xfrm>
                              <a:off x="4864" y="252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8" name="Oval 457"/>
                          <wps:cNvSpPr>
                            <a:spLocks noChangeArrowheads="1"/>
                          </wps:cNvSpPr>
                          <wps:spPr bwMode="auto">
                            <a:xfrm>
                              <a:off x="4717" y="228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39" name="Oval 458"/>
                          <wps:cNvSpPr>
                            <a:spLocks noChangeArrowheads="1"/>
                          </wps:cNvSpPr>
                          <wps:spPr bwMode="auto">
                            <a:xfrm>
                              <a:off x="4946" y="282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0" name="Oval 459"/>
                          <wps:cNvSpPr>
                            <a:spLocks noChangeArrowheads="1"/>
                          </wps:cNvSpPr>
                          <wps:spPr bwMode="auto">
                            <a:xfrm>
                              <a:off x="5077" y="196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1" name="Oval 460"/>
                          <wps:cNvSpPr>
                            <a:spLocks noChangeArrowheads="1"/>
                          </wps:cNvSpPr>
                          <wps:spPr bwMode="auto">
                            <a:xfrm>
                              <a:off x="5563" y="310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2" name="Oval 461"/>
                          <wps:cNvSpPr>
                            <a:spLocks noChangeArrowheads="1"/>
                          </wps:cNvSpPr>
                          <wps:spPr bwMode="auto">
                            <a:xfrm>
                              <a:off x="4067" y="194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3" name="Oval 462"/>
                          <wps:cNvSpPr>
                            <a:spLocks noChangeArrowheads="1"/>
                          </wps:cNvSpPr>
                          <wps:spPr bwMode="auto">
                            <a:xfrm>
                              <a:off x="5498" y="220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4" name="Oval 463"/>
                          <wps:cNvSpPr>
                            <a:spLocks noChangeArrowheads="1"/>
                          </wps:cNvSpPr>
                          <wps:spPr bwMode="auto">
                            <a:xfrm>
                              <a:off x="3636" y="289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5" name="Oval 464"/>
                          <wps:cNvSpPr>
                            <a:spLocks noChangeArrowheads="1"/>
                          </wps:cNvSpPr>
                          <wps:spPr bwMode="auto">
                            <a:xfrm>
                              <a:off x="5099" y="239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6" name="Oval 465"/>
                          <wps:cNvSpPr>
                            <a:spLocks noChangeArrowheads="1"/>
                          </wps:cNvSpPr>
                          <wps:spPr bwMode="auto">
                            <a:xfrm>
                              <a:off x="3549" y="173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7" name="Oval 466"/>
                          <wps:cNvSpPr>
                            <a:spLocks noChangeArrowheads="1"/>
                          </wps:cNvSpPr>
                          <wps:spPr bwMode="auto">
                            <a:xfrm>
                              <a:off x="5509" y="171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8" name="Oval 467"/>
                          <wps:cNvSpPr>
                            <a:spLocks noChangeArrowheads="1"/>
                          </wps:cNvSpPr>
                          <wps:spPr bwMode="auto">
                            <a:xfrm>
                              <a:off x="4875" y="160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49" name="Oval 468"/>
                          <wps:cNvSpPr>
                            <a:spLocks noChangeArrowheads="1"/>
                          </wps:cNvSpPr>
                          <wps:spPr bwMode="auto">
                            <a:xfrm>
                              <a:off x="4695" y="326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0" name="Oval 469"/>
                          <wps:cNvSpPr>
                            <a:spLocks noChangeArrowheads="1"/>
                          </wps:cNvSpPr>
                          <wps:spPr bwMode="auto">
                            <a:xfrm>
                              <a:off x="5705" y="291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1" name="Oval 470"/>
                          <wps:cNvSpPr>
                            <a:spLocks noChangeArrowheads="1"/>
                          </wps:cNvSpPr>
                          <wps:spPr bwMode="auto">
                            <a:xfrm>
                              <a:off x="3953" y="314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2" name="Oval 471"/>
                          <wps:cNvSpPr>
                            <a:spLocks noChangeArrowheads="1"/>
                          </wps:cNvSpPr>
                          <wps:spPr bwMode="auto">
                            <a:xfrm>
                              <a:off x="6109" y="236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3" name="Oval 472"/>
                          <wps:cNvSpPr>
                            <a:spLocks noChangeArrowheads="1"/>
                          </wps:cNvSpPr>
                          <wps:spPr bwMode="auto">
                            <a:xfrm>
                              <a:off x="4750" y="267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4" name="Oval 473"/>
                          <wps:cNvSpPr>
                            <a:spLocks noChangeArrowheads="1"/>
                          </wps:cNvSpPr>
                          <wps:spPr bwMode="auto">
                            <a:xfrm>
                              <a:off x="5607" y="278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5" name="Oval 474"/>
                          <wps:cNvSpPr>
                            <a:spLocks noChangeArrowheads="1"/>
                          </wps:cNvSpPr>
                          <wps:spPr bwMode="auto">
                            <a:xfrm>
                              <a:off x="3358" y="329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6" name="Oval 475"/>
                          <wps:cNvSpPr>
                            <a:spLocks noChangeArrowheads="1"/>
                          </wps:cNvSpPr>
                          <wps:spPr bwMode="auto">
                            <a:xfrm>
                              <a:off x="5787" y="253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7" name="Oval 476"/>
                          <wps:cNvSpPr>
                            <a:spLocks noChangeArrowheads="1"/>
                          </wps:cNvSpPr>
                          <wps:spPr bwMode="auto">
                            <a:xfrm>
                              <a:off x="5110" y="381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8" name="Oval 477"/>
                          <wps:cNvSpPr>
                            <a:spLocks noChangeArrowheads="1"/>
                          </wps:cNvSpPr>
                          <wps:spPr bwMode="auto">
                            <a:xfrm>
                              <a:off x="4395" y="296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59" name="Oval 478"/>
                          <wps:cNvSpPr>
                            <a:spLocks noChangeArrowheads="1"/>
                          </wps:cNvSpPr>
                          <wps:spPr bwMode="auto">
                            <a:xfrm>
                              <a:off x="4832" y="258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0" name="Oval 479"/>
                          <wps:cNvSpPr>
                            <a:spLocks noChangeArrowheads="1"/>
                          </wps:cNvSpPr>
                          <wps:spPr bwMode="auto">
                            <a:xfrm>
                              <a:off x="5814" y="270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1" name="Oval 480"/>
                          <wps:cNvSpPr>
                            <a:spLocks noChangeArrowheads="1"/>
                          </wps:cNvSpPr>
                          <wps:spPr bwMode="auto">
                            <a:xfrm>
                              <a:off x="5350" y="264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2" name="Oval 481"/>
                          <wps:cNvSpPr>
                            <a:spLocks noChangeArrowheads="1"/>
                          </wps:cNvSpPr>
                          <wps:spPr bwMode="auto">
                            <a:xfrm>
                              <a:off x="5503" y="204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3" name="Oval 482"/>
                          <wps:cNvSpPr>
                            <a:spLocks noChangeArrowheads="1"/>
                          </wps:cNvSpPr>
                          <wps:spPr bwMode="auto">
                            <a:xfrm>
                              <a:off x="4313" y="180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4" name="Oval 483"/>
                          <wps:cNvSpPr>
                            <a:spLocks noChangeArrowheads="1"/>
                          </wps:cNvSpPr>
                          <wps:spPr bwMode="auto">
                            <a:xfrm>
                              <a:off x="5727" y="298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5" name="Oval 484"/>
                          <wps:cNvSpPr>
                            <a:spLocks noChangeArrowheads="1"/>
                          </wps:cNvSpPr>
                          <wps:spPr bwMode="auto">
                            <a:xfrm>
                              <a:off x="4520" y="177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6" name="Oval 485"/>
                          <wps:cNvSpPr>
                            <a:spLocks noChangeArrowheads="1"/>
                          </wps:cNvSpPr>
                          <wps:spPr bwMode="auto">
                            <a:xfrm>
                              <a:off x="4701" y="21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7" name="Oval 486"/>
                          <wps:cNvSpPr>
                            <a:spLocks noChangeArrowheads="1"/>
                          </wps:cNvSpPr>
                          <wps:spPr bwMode="auto">
                            <a:xfrm>
                              <a:off x="6229" y="249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8" name="Oval 487"/>
                          <wps:cNvSpPr>
                            <a:spLocks noChangeArrowheads="1"/>
                          </wps:cNvSpPr>
                          <wps:spPr bwMode="auto">
                            <a:xfrm>
                              <a:off x="5252" y="295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69" name="Oval 488"/>
                          <wps:cNvSpPr>
                            <a:spLocks noChangeArrowheads="1"/>
                          </wps:cNvSpPr>
                          <wps:spPr bwMode="auto">
                            <a:xfrm>
                              <a:off x="5203" y="308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0" name="Oval 489"/>
                          <wps:cNvSpPr>
                            <a:spLocks noChangeArrowheads="1"/>
                          </wps:cNvSpPr>
                          <wps:spPr bwMode="auto">
                            <a:xfrm>
                              <a:off x="5470" y="236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1" name="Oval 490"/>
                          <wps:cNvSpPr>
                            <a:spLocks noChangeArrowheads="1"/>
                          </wps:cNvSpPr>
                          <wps:spPr bwMode="auto">
                            <a:xfrm>
                              <a:off x="5410" y="364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2" name="Oval 491"/>
                          <wps:cNvSpPr>
                            <a:spLocks noChangeArrowheads="1"/>
                          </wps:cNvSpPr>
                          <wps:spPr bwMode="auto">
                            <a:xfrm>
                              <a:off x="4236" y="243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3" name="Oval 492"/>
                          <wps:cNvSpPr>
                            <a:spLocks noChangeArrowheads="1"/>
                          </wps:cNvSpPr>
                          <wps:spPr bwMode="auto">
                            <a:xfrm>
                              <a:off x="5088" y="221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4" name="Oval 493"/>
                          <wps:cNvSpPr>
                            <a:spLocks noChangeArrowheads="1"/>
                          </wps:cNvSpPr>
                          <wps:spPr bwMode="auto">
                            <a:xfrm>
                              <a:off x="3718" y="278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5" name="Oval 494"/>
                          <wps:cNvSpPr>
                            <a:spLocks noChangeArrowheads="1"/>
                          </wps:cNvSpPr>
                          <wps:spPr bwMode="auto">
                            <a:xfrm>
                              <a:off x="4231" y="377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6" name="Oval 495"/>
                          <wps:cNvSpPr>
                            <a:spLocks noChangeArrowheads="1"/>
                          </wps:cNvSpPr>
                          <wps:spPr bwMode="auto">
                            <a:xfrm>
                              <a:off x="5099" y="331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7" name="Oval 496"/>
                          <wps:cNvSpPr>
                            <a:spLocks noChangeArrowheads="1"/>
                          </wps:cNvSpPr>
                          <wps:spPr bwMode="auto">
                            <a:xfrm>
                              <a:off x="3822" y="288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8" name="Oval 497"/>
                          <wps:cNvSpPr>
                            <a:spLocks noChangeArrowheads="1"/>
                          </wps:cNvSpPr>
                          <wps:spPr bwMode="auto">
                            <a:xfrm>
                              <a:off x="5115" y="242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79" name="Oval 498"/>
                          <wps:cNvSpPr>
                            <a:spLocks noChangeArrowheads="1"/>
                          </wps:cNvSpPr>
                          <wps:spPr bwMode="auto">
                            <a:xfrm>
                              <a:off x="5017" y="190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0" name="Oval 499"/>
                          <wps:cNvSpPr>
                            <a:spLocks noChangeArrowheads="1"/>
                          </wps:cNvSpPr>
                          <wps:spPr bwMode="auto">
                            <a:xfrm>
                              <a:off x="5503" y="299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1" name="Oval 500"/>
                          <wps:cNvSpPr>
                            <a:spLocks noChangeArrowheads="1"/>
                          </wps:cNvSpPr>
                          <wps:spPr bwMode="auto">
                            <a:xfrm>
                              <a:off x="4886" y="305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2" name="Oval 501"/>
                          <wps:cNvSpPr>
                            <a:spLocks noChangeArrowheads="1"/>
                          </wps:cNvSpPr>
                          <wps:spPr bwMode="auto">
                            <a:xfrm>
                              <a:off x="4903" y="296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3" name="Oval 502"/>
                          <wps:cNvSpPr>
                            <a:spLocks noChangeArrowheads="1"/>
                          </wps:cNvSpPr>
                          <wps:spPr bwMode="auto">
                            <a:xfrm>
                              <a:off x="5208" y="255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4" name="Oval 503"/>
                          <wps:cNvSpPr>
                            <a:spLocks noChangeArrowheads="1"/>
                          </wps:cNvSpPr>
                          <wps:spPr bwMode="auto">
                            <a:xfrm>
                              <a:off x="3374" y="341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5" name="Oval 504"/>
                          <wps:cNvSpPr>
                            <a:spLocks noChangeArrowheads="1"/>
                          </wps:cNvSpPr>
                          <wps:spPr bwMode="auto">
                            <a:xfrm>
                              <a:off x="6262" y="250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6" name="Oval 505"/>
                          <wps:cNvSpPr>
                            <a:spLocks noChangeArrowheads="1"/>
                          </wps:cNvSpPr>
                          <wps:spPr bwMode="auto">
                            <a:xfrm>
                              <a:off x="4832" y="259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7" name="Oval 506"/>
                          <wps:cNvSpPr>
                            <a:spLocks noChangeArrowheads="1"/>
                          </wps:cNvSpPr>
                          <wps:spPr bwMode="auto">
                            <a:xfrm>
                              <a:off x="5105" y="230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8" name="Oval 507"/>
                          <wps:cNvSpPr>
                            <a:spLocks noChangeArrowheads="1"/>
                          </wps:cNvSpPr>
                          <wps:spPr bwMode="auto">
                            <a:xfrm>
                              <a:off x="5345" y="321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89" name="Oval 508"/>
                          <wps:cNvSpPr>
                            <a:spLocks noChangeArrowheads="1"/>
                          </wps:cNvSpPr>
                          <wps:spPr bwMode="auto">
                            <a:xfrm>
                              <a:off x="6327" y="281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0" name="Oval 509"/>
                          <wps:cNvSpPr>
                            <a:spLocks noChangeArrowheads="1"/>
                          </wps:cNvSpPr>
                          <wps:spPr bwMode="auto">
                            <a:xfrm>
                              <a:off x="4657" y="220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1" name="Oval 510"/>
                          <wps:cNvSpPr>
                            <a:spLocks noChangeArrowheads="1"/>
                          </wps:cNvSpPr>
                          <wps:spPr bwMode="auto">
                            <a:xfrm>
                              <a:off x="5765" y="246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2" name="Oval 511"/>
                          <wps:cNvSpPr>
                            <a:spLocks noChangeArrowheads="1"/>
                          </wps:cNvSpPr>
                          <wps:spPr bwMode="auto">
                            <a:xfrm>
                              <a:off x="3740" y="253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3" name="Oval 512"/>
                          <wps:cNvSpPr>
                            <a:spLocks noChangeArrowheads="1"/>
                          </wps:cNvSpPr>
                          <wps:spPr bwMode="auto">
                            <a:xfrm>
                              <a:off x="5667" y="195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4" name="Oval 513"/>
                          <wps:cNvSpPr>
                            <a:spLocks noChangeArrowheads="1"/>
                          </wps:cNvSpPr>
                          <wps:spPr bwMode="auto">
                            <a:xfrm>
                              <a:off x="5246" y="203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5" name="Oval 514"/>
                          <wps:cNvSpPr>
                            <a:spLocks noChangeArrowheads="1"/>
                          </wps:cNvSpPr>
                          <wps:spPr bwMode="auto">
                            <a:xfrm>
                              <a:off x="3161" y="2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6" name="Oval 515"/>
                          <wps:cNvSpPr>
                            <a:spLocks noChangeArrowheads="1"/>
                          </wps:cNvSpPr>
                          <wps:spPr bwMode="auto">
                            <a:xfrm>
                              <a:off x="3991" y="311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7" name="Oval 516"/>
                          <wps:cNvSpPr>
                            <a:spLocks noChangeArrowheads="1"/>
                          </wps:cNvSpPr>
                          <wps:spPr bwMode="auto">
                            <a:xfrm>
                              <a:off x="5416" y="259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8" name="Oval 517"/>
                          <wps:cNvSpPr>
                            <a:spLocks noChangeArrowheads="1"/>
                          </wps:cNvSpPr>
                          <wps:spPr bwMode="auto">
                            <a:xfrm>
                              <a:off x="6857" y="267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899" name="Oval 518"/>
                          <wps:cNvSpPr>
                            <a:spLocks noChangeArrowheads="1"/>
                          </wps:cNvSpPr>
                          <wps:spPr bwMode="auto">
                            <a:xfrm>
                              <a:off x="2986" y="253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0" name="Oval 519"/>
                          <wps:cNvSpPr>
                            <a:spLocks noChangeArrowheads="1"/>
                          </wps:cNvSpPr>
                          <wps:spPr bwMode="auto">
                            <a:xfrm>
                              <a:off x="3652" y="178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1" name="Oval 520"/>
                          <wps:cNvSpPr>
                            <a:spLocks noChangeArrowheads="1"/>
                          </wps:cNvSpPr>
                          <wps:spPr bwMode="auto">
                            <a:xfrm>
                              <a:off x="5350" y="340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2" name="Oval 521"/>
                          <wps:cNvSpPr>
                            <a:spLocks noChangeArrowheads="1"/>
                          </wps:cNvSpPr>
                          <wps:spPr bwMode="auto">
                            <a:xfrm>
                              <a:off x="4821" y="227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3" name="Oval 522"/>
                          <wps:cNvSpPr>
                            <a:spLocks noChangeArrowheads="1"/>
                          </wps:cNvSpPr>
                          <wps:spPr bwMode="auto">
                            <a:xfrm>
                              <a:off x="4477" y="265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4" name="Oval 523"/>
                          <wps:cNvSpPr>
                            <a:spLocks noChangeArrowheads="1"/>
                          </wps:cNvSpPr>
                          <wps:spPr bwMode="auto">
                            <a:xfrm>
                              <a:off x="4269" y="228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5" name="Oval 524"/>
                          <wps:cNvSpPr>
                            <a:spLocks noChangeArrowheads="1"/>
                          </wps:cNvSpPr>
                          <wps:spPr bwMode="auto">
                            <a:xfrm>
                              <a:off x="4761" y="188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6" name="Oval 525"/>
                          <wps:cNvSpPr>
                            <a:spLocks noChangeArrowheads="1"/>
                          </wps:cNvSpPr>
                          <wps:spPr bwMode="auto">
                            <a:xfrm>
                              <a:off x="4799" y="292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7" name="Oval 526"/>
                          <wps:cNvSpPr>
                            <a:spLocks noChangeArrowheads="1"/>
                          </wps:cNvSpPr>
                          <wps:spPr bwMode="auto">
                            <a:xfrm>
                              <a:off x="4509" y="260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8" name="Oval 527"/>
                          <wps:cNvSpPr>
                            <a:spLocks noChangeArrowheads="1"/>
                          </wps:cNvSpPr>
                          <wps:spPr bwMode="auto">
                            <a:xfrm>
                              <a:off x="5612" y="259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09" name="Oval 528"/>
                          <wps:cNvSpPr>
                            <a:spLocks noChangeArrowheads="1"/>
                          </wps:cNvSpPr>
                          <wps:spPr bwMode="auto">
                            <a:xfrm>
                              <a:off x="5143" y="308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0" name="Oval 529"/>
                          <wps:cNvSpPr>
                            <a:spLocks noChangeArrowheads="1"/>
                          </wps:cNvSpPr>
                          <wps:spPr bwMode="auto">
                            <a:xfrm>
                              <a:off x="3243" y="248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1" name="Oval 530"/>
                          <wps:cNvSpPr>
                            <a:spLocks noChangeArrowheads="1"/>
                          </wps:cNvSpPr>
                          <wps:spPr bwMode="auto">
                            <a:xfrm>
                              <a:off x="5072" y="253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2" name="Oval 531"/>
                          <wps:cNvSpPr>
                            <a:spLocks noChangeArrowheads="1"/>
                          </wps:cNvSpPr>
                          <wps:spPr bwMode="auto">
                            <a:xfrm>
                              <a:off x="4624" y="278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3" name="Oval 532"/>
                          <wps:cNvSpPr>
                            <a:spLocks noChangeArrowheads="1"/>
                          </wps:cNvSpPr>
                          <wps:spPr bwMode="auto">
                            <a:xfrm>
                              <a:off x="3527" y="248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4" name="Oval 533"/>
                          <wps:cNvSpPr>
                            <a:spLocks noChangeArrowheads="1"/>
                          </wps:cNvSpPr>
                          <wps:spPr bwMode="auto">
                            <a:xfrm>
                              <a:off x="5028" y="220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5" name="Oval 534"/>
                          <wps:cNvSpPr>
                            <a:spLocks noChangeArrowheads="1"/>
                          </wps:cNvSpPr>
                          <wps:spPr bwMode="auto">
                            <a:xfrm>
                              <a:off x="4821" y="313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6" name="Oval 535"/>
                          <wps:cNvSpPr>
                            <a:spLocks noChangeArrowheads="1"/>
                          </wps:cNvSpPr>
                          <wps:spPr bwMode="auto">
                            <a:xfrm>
                              <a:off x="4329" y="299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7" name="Oval 536"/>
                          <wps:cNvSpPr>
                            <a:spLocks noChangeArrowheads="1"/>
                          </wps:cNvSpPr>
                          <wps:spPr bwMode="auto">
                            <a:xfrm>
                              <a:off x="4608" y="205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8" name="Oval 537"/>
                          <wps:cNvSpPr>
                            <a:spLocks noChangeArrowheads="1"/>
                          </wps:cNvSpPr>
                          <wps:spPr bwMode="auto">
                            <a:xfrm>
                              <a:off x="4433" y="209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19" name="Oval 538"/>
                          <wps:cNvSpPr>
                            <a:spLocks noChangeArrowheads="1"/>
                          </wps:cNvSpPr>
                          <wps:spPr bwMode="auto">
                            <a:xfrm>
                              <a:off x="5148" y="264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0" name="Oval 539"/>
                          <wps:cNvSpPr>
                            <a:spLocks noChangeArrowheads="1"/>
                          </wps:cNvSpPr>
                          <wps:spPr bwMode="auto">
                            <a:xfrm>
                              <a:off x="4444" y="348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1" name="Oval 540"/>
                          <wps:cNvSpPr>
                            <a:spLocks noChangeArrowheads="1"/>
                          </wps:cNvSpPr>
                          <wps:spPr bwMode="auto">
                            <a:xfrm>
                              <a:off x="3712" y="246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2" name="Oval 541"/>
                          <wps:cNvSpPr>
                            <a:spLocks noChangeArrowheads="1"/>
                          </wps:cNvSpPr>
                          <wps:spPr bwMode="auto">
                            <a:xfrm>
                              <a:off x="2102" y="282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3" name="Oval 542"/>
                          <wps:cNvSpPr>
                            <a:spLocks noChangeArrowheads="1"/>
                          </wps:cNvSpPr>
                          <wps:spPr bwMode="auto">
                            <a:xfrm>
                              <a:off x="5743" y="225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4" name="Oval 543"/>
                          <wps:cNvSpPr>
                            <a:spLocks noChangeArrowheads="1"/>
                          </wps:cNvSpPr>
                          <wps:spPr bwMode="auto">
                            <a:xfrm>
                              <a:off x="5760" y="257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5" name="Oval 544"/>
                          <wps:cNvSpPr>
                            <a:spLocks noChangeArrowheads="1"/>
                          </wps:cNvSpPr>
                          <wps:spPr bwMode="auto">
                            <a:xfrm>
                              <a:off x="4477" y="256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6" name="Oval 545"/>
                          <wps:cNvSpPr>
                            <a:spLocks noChangeArrowheads="1"/>
                          </wps:cNvSpPr>
                          <wps:spPr bwMode="auto">
                            <a:xfrm>
                              <a:off x="3598" y="306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7" name="Oval 546"/>
                          <wps:cNvSpPr>
                            <a:spLocks noChangeArrowheads="1"/>
                          </wps:cNvSpPr>
                          <wps:spPr bwMode="auto">
                            <a:xfrm>
                              <a:off x="3805" y="276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8" name="Oval 547"/>
                          <wps:cNvSpPr>
                            <a:spLocks noChangeArrowheads="1"/>
                          </wps:cNvSpPr>
                          <wps:spPr bwMode="auto">
                            <a:xfrm>
                              <a:off x="4701" y="310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29" name="Oval 548"/>
                          <wps:cNvSpPr>
                            <a:spLocks noChangeArrowheads="1"/>
                          </wps:cNvSpPr>
                          <wps:spPr bwMode="auto">
                            <a:xfrm>
                              <a:off x="3461" y="271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0" name="Oval 549"/>
                          <wps:cNvSpPr>
                            <a:spLocks noChangeArrowheads="1"/>
                          </wps:cNvSpPr>
                          <wps:spPr bwMode="auto">
                            <a:xfrm>
                              <a:off x="4815" y="150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1" name="Oval 550"/>
                          <wps:cNvSpPr>
                            <a:spLocks noChangeArrowheads="1"/>
                          </wps:cNvSpPr>
                          <wps:spPr bwMode="auto">
                            <a:xfrm>
                              <a:off x="2517" y="263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2" name="Oval 551"/>
                          <wps:cNvSpPr>
                            <a:spLocks noChangeArrowheads="1"/>
                          </wps:cNvSpPr>
                          <wps:spPr bwMode="auto">
                            <a:xfrm>
                              <a:off x="5487" y="273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3" name="Oval 552"/>
                          <wps:cNvSpPr>
                            <a:spLocks noChangeArrowheads="1"/>
                          </wps:cNvSpPr>
                          <wps:spPr bwMode="auto">
                            <a:xfrm>
                              <a:off x="5361" y="238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4" name="Oval 553"/>
                          <wps:cNvSpPr>
                            <a:spLocks noChangeArrowheads="1"/>
                          </wps:cNvSpPr>
                          <wps:spPr bwMode="auto">
                            <a:xfrm>
                              <a:off x="4542" y="295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5" name="Oval 554"/>
                          <wps:cNvSpPr>
                            <a:spLocks noChangeArrowheads="1"/>
                          </wps:cNvSpPr>
                          <wps:spPr bwMode="auto">
                            <a:xfrm>
                              <a:off x="4089" y="199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6" name="Oval 555"/>
                          <wps:cNvSpPr>
                            <a:spLocks noChangeArrowheads="1"/>
                          </wps:cNvSpPr>
                          <wps:spPr bwMode="auto">
                            <a:xfrm>
                              <a:off x="5061" y="274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7" name="Oval 556"/>
                          <wps:cNvSpPr>
                            <a:spLocks noChangeArrowheads="1"/>
                          </wps:cNvSpPr>
                          <wps:spPr bwMode="auto">
                            <a:xfrm>
                              <a:off x="4395" y="273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8" name="Oval 557"/>
                          <wps:cNvSpPr>
                            <a:spLocks noChangeArrowheads="1"/>
                          </wps:cNvSpPr>
                          <wps:spPr bwMode="auto">
                            <a:xfrm>
                              <a:off x="5356" y="220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39" name="Oval 558"/>
                          <wps:cNvSpPr>
                            <a:spLocks noChangeArrowheads="1"/>
                          </wps:cNvSpPr>
                          <wps:spPr bwMode="auto">
                            <a:xfrm>
                              <a:off x="4657" y="279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0" name="Oval 559"/>
                          <wps:cNvSpPr>
                            <a:spLocks noChangeArrowheads="1"/>
                          </wps:cNvSpPr>
                          <wps:spPr bwMode="auto">
                            <a:xfrm>
                              <a:off x="5858" y="144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1" name="Oval 560"/>
                          <wps:cNvSpPr>
                            <a:spLocks noChangeArrowheads="1"/>
                          </wps:cNvSpPr>
                          <wps:spPr bwMode="auto">
                            <a:xfrm>
                              <a:off x="4471" y="249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2" name="Oval 561"/>
                          <wps:cNvSpPr>
                            <a:spLocks noChangeArrowheads="1"/>
                          </wps:cNvSpPr>
                          <wps:spPr bwMode="auto">
                            <a:xfrm>
                              <a:off x="4357" y="314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3" name="Oval 562"/>
                          <wps:cNvSpPr>
                            <a:spLocks noChangeArrowheads="1"/>
                          </wps:cNvSpPr>
                          <wps:spPr bwMode="auto">
                            <a:xfrm>
                              <a:off x="4351" y="176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4" name="Oval 563"/>
                          <wps:cNvSpPr>
                            <a:spLocks noChangeArrowheads="1"/>
                          </wps:cNvSpPr>
                          <wps:spPr bwMode="auto">
                            <a:xfrm>
                              <a:off x="4155" y="267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5" name="Oval 564"/>
                          <wps:cNvSpPr>
                            <a:spLocks noChangeArrowheads="1"/>
                          </wps:cNvSpPr>
                          <wps:spPr bwMode="auto">
                            <a:xfrm>
                              <a:off x="6786" y="284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6" name="Oval 565"/>
                          <wps:cNvSpPr>
                            <a:spLocks noChangeArrowheads="1"/>
                          </wps:cNvSpPr>
                          <wps:spPr bwMode="auto">
                            <a:xfrm>
                              <a:off x="4253" y="254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7" name="Oval 566"/>
                          <wps:cNvSpPr>
                            <a:spLocks noChangeArrowheads="1"/>
                          </wps:cNvSpPr>
                          <wps:spPr bwMode="auto">
                            <a:xfrm>
                              <a:off x="5110" y="3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8" name="Oval 567"/>
                          <wps:cNvSpPr>
                            <a:spLocks noChangeArrowheads="1"/>
                          </wps:cNvSpPr>
                          <wps:spPr bwMode="auto">
                            <a:xfrm>
                              <a:off x="4253" y="263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49" name="Oval 568"/>
                          <wps:cNvSpPr>
                            <a:spLocks noChangeArrowheads="1"/>
                          </wps:cNvSpPr>
                          <wps:spPr bwMode="auto">
                            <a:xfrm>
                              <a:off x="5907" y="237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0" name="Oval 569"/>
                          <wps:cNvSpPr>
                            <a:spLocks noChangeArrowheads="1"/>
                          </wps:cNvSpPr>
                          <wps:spPr bwMode="auto">
                            <a:xfrm>
                              <a:off x="4302" y="203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1" name="Oval 570"/>
                          <wps:cNvSpPr>
                            <a:spLocks noChangeArrowheads="1"/>
                          </wps:cNvSpPr>
                          <wps:spPr bwMode="auto">
                            <a:xfrm>
                              <a:off x="4684" y="219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2" name="Oval 571"/>
                          <wps:cNvSpPr>
                            <a:spLocks noChangeArrowheads="1"/>
                          </wps:cNvSpPr>
                          <wps:spPr bwMode="auto">
                            <a:xfrm>
                              <a:off x="5694" y="275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3" name="Oval 572"/>
                          <wps:cNvSpPr>
                            <a:spLocks noChangeArrowheads="1"/>
                          </wps:cNvSpPr>
                          <wps:spPr bwMode="auto">
                            <a:xfrm>
                              <a:off x="5858" y="297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4" name="Oval 573"/>
                          <wps:cNvSpPr>
                            <a:spLocks noChangeArrowheads="1"/>
                          </wps:cNvSpPr>
                          <wps:spPr bwMode="auto">
                            <a:xfrm>
                              <a:off x="5530" y="346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5" name="Oval 574"/>
                          <wps:cNvSpPr>
                            <a:spLocks noChangeArrowheads="1"/>
                          </wps:cNvSpPr>
                          <wps:spPr bwMode="auto">
                            <a:xfrm>
                              <a:off x="6115" y="336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6" name="Oval 575"/>
                          <wps:cNvSpPr>
                            <a:spLocks noChangeArrowheads="1"/>
                          </wps:cNvSpPr>
                          <wps:spPr bwMode="auto">
                            <a:xfrm>
                              <a:off x="5541" y="333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7" name="Oval 576"/>
                          <wps:cNvSpPr>
                            <a:spLocks noChangeArrowheads="1"/>
                          </wps:cNvSpPr>
                          <wps:spPr bwMode="auto">
                            <a:xfrm>
                              <a:off x="4679" y="289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8" name="Oval 577"/>
                          <wps:cNvSpPr>
                            <a:spLocks noChangeArrowheads="1"/>
                          </wps:cNvSpPr>
                          <wps:spPr bwMode="auto">
                            <a:xfrm>
                              <a:off x="3876" y="287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59" name="Oval 578"/>
                          <wps:cNvSpPr>
                            <a:spLocks noChangeArrowheads="1"/>
                          </wps:cNvSpPr>
                          <wps:spPr bwMode="auto">
                            <a:xfrm>
                              <a:off x="3117" y="236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0" name="Oval 579"/>
                          <wps:cNvSpPr>
                            <a:spLocks noChangeArrowheads="1"/>
                          </wps:cNvSpPr>
                          <wps:spPr bwMode="auto">
                            <a:xfrm>
                              <a:off x="4460" y="235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1" name="Oval 580"/>
                          <wps:cNvSpPr>
                            <a:spLocks noChangeArrowheads="1"/>
                          </wps:cNvSpPr>
                          <wps:spPr bwMode="auto">
                            <a:xfrm>
                              <a:off x="5438" y="194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2" name="Oval 581"/>
                          <wps:cNvSpPr>
                            <a:spLocks noChangeArrowheads="1"/>
                          </wps:cNvSpPr>
                          <wps:spPr bwMode="auto">
                            <a:xfrm>
                              <a:off x="5536" y="302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3" name="Oval 582"/>
                          <wps:cNvSpPr>
                            <a:spLocks noChangeArrowheads="1"/>
                          </wps:cNvSpPr>
                          <wps:spPr bwMode="auto">
                            <a:xfrm>
                              <a:off x="3920" y="222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4" name="Oval 583"/>
                          <wps:cNvSpPr>
                            <a:spLocks noChangeArrowheads="1"/>
                          </wps:cNvSpPr>
                          <wps:spPr bwMode="auto">
                            <a:xfrm>
                              <a:off x="4034" y="357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5" name="Oval 584"/>
                          <wps:cNvSpPr>
                            <a:spLocks noChangeArrowheads="1"/>
                          </wps:cNvSpPr>
                          <wps:spPr bwMode="auto">
                            <a:xfrm>
                              <a:off x="4275" y="279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6" name="Oval 585"/>
                          <wps:cNvSpPr>
                            <a:spLocks noChangeArrowheads="1"/>
                          </wps:cNvSpPr>
                          <wps:spPr bwMode="auto">
                            <a:xfrm>
                              <a:off x="5678" y="323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7" name="Oval 586"/>
                          <wps:cNvSpPr>
                            <a:spLocks noChangeArrowheads="1"/>
                          </wps:cNvSpPr>
                          <wps:spPr bwMode="auto">
                            <a:xfrm>
                              <a:off x="5749" y="276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8" name="Oval 587"/>
                          <wps:cNvSpPr>
                            <a:spLocks noChangeArrowheads="1"/>
                          </wps:cNvSpPr>
                          <wps:spPr bwMode="auto">
                            <a:xfrm>
                              <a:off x="4122" y="299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69" name="Oval 588"/>
                          <wps:cNvSpPr>
                            <a:spLocks noChangeArrowheads="1"/>
                          </wps:cNvSpPr>
                          <wps:spPr bwMode="auto">
                            <a:xfrm>
                              <a:off x="5165" y="271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0" name="Oval 589"/>
                          <wps:cNvSpPr>
                            <a:spLocks noChangeArrowheads="1"/>
                          </wps:cNvSpPr>
                          <wps:spPr bwMode="auto">
                            <a:xfrm>
                              <a:off x="4291" y="323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1" name="Oval 590"/>
                          <wps:cNvSpPr>
                            <a:spLocks noChangeArrowheads="1"/>
                          </wps:cNvSpPr>
                          <wps:spPr bwMode="auto">
                            <a:xfrm>
                              <a:off x="2681" y="271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2" name="Oval 591"/>
                          <wps:cNvSpPr>
                            <a:spLocks noChangeArrowheads="1"/>
                          </wps:cNvSpPr>
                          <wps:spPr bwMode="auto">
                            <a:xfrm>
                              <a:off x="5017" y="247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3" name="Oval 592"/>
                          <wps:cNvSpPr>
                            <a:spLocks noChangeArrowheads="1"/>
                          </wps:cNvSpPr>
                          <wps:spPr bwMode="auto">
                            <a:xfrm>
                              <a:off x="3745" y="248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4" name="Oval 593"/>
                          <wps:cNvSpPr>
                            <a:spLocks noChangeArrowheads="1"/>
                          </wps:cNvSpPr>
                          <wps:spPr bwMode="auto">
                            <a:xfrm>
                              <a:off x="6873" y="261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5" name="Oval 594"/>
                          <wps:cNvSpPr>
                            <a:spLocks noChangeArrowheads="1"/>
                          </wps:cNvSpPr>
                          <wps:spPr bwMode="auto">
                            <a:xfrm>
                              <a:off x="5689" y="236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6" name="Oval 595"/>
                          <wps:cNvSpPr>
                            <a:spLocks noChangeArrowheads="1"/>
                          </wps:cNvSpPr>
                          <wps:spPr bwMode="auto">
                            <a:xfrm>
                              <a:off x="4782" y="360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7" name="Oval 596"/>
                          <wps:cNvSpPr>
                            <a:spLocks noChangeArrowheads="1"/>
                          </wps:cNvSpPr>
                          <wps:spPr bwMode="auto">
                            <a:xfrm>
                              <a:off x="4160" y="302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8" name="Oval 597"/>
                          <wps:cNvSpPr>
                            <a:spLocks noChangeArrowheads="1"/>
                          </wps:cNvSpPr>
                          <wps:spPr bwMode="auto">
                            <a:xfrm>
                              <a:off x="3696" y="3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79" name="Oval 598"/>
                          <wps:cNvSpPr>
                            <a:spLocks noChangeArrowheads="1"/>
                          </wps:cNvSpPr>
                          <wps:spPr bwMode="auto">
                            <a:xfrm>
                              <a:off x="5072" y="179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0" name="Oval 599"/>
                          <wps:cNvSpPr>
                            <a:spLocks noChangeArrowheads="1"/>
                          </wps:cNvSpPr>
                          <wps:spPr bwMode="auto">
                            <a:xfrm>
                              <a:off x="4624" y="235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1" name="Oval 600"/>
                          <wps:cNvSpPr>
                            <a:spLocks noChangeArrowheads="1"/>
                          </wps:cNvSpPr>
                          <wps:spPr bwMode="auto">
                            <a:xfrm>
                              <a:off x="3832" y="231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2" name="Oval 601"/>
                          <wps:cNvSpPr>
                            <a:spLocks noChangeArrowheads="1"/>
                          </wps:cNvSpPr>
                          <wps:spPr bwMode="auto">
                            <a:xfrm>
                              <a:off x="4832" y="314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3" name="Oval 602"/>
                          <wps:cNvSpPr>
                            <a:spLocks noChangeArrowheads="1"/>
                          </wps:cNvSpPr>
                          <wps:spPr bwMode="auto">
                            <a:xfrm>
                              <a:off x="3538" y="223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4" name="Oval 603"/>
                          <wps:cNvSpPr>
                            <a:spLocks noChangeArrowheads="1"/>
                          </wps:cNvSpPr>
                          <wps:spPr bwMode="auto">
                            <a:xfrm>
                              <a:off x="4897" y="254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5" name="Oval 604"/>
                          <wps:cNvSpPr>
                            <a:spLocks noChangeArrowheads="1"/>
                          </wps:cNvSpPr>
                          <wps:spPr bwMode="auto">
                            <a:xfrm>
                              <a:off x="4586" y="353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6" name="Oval 605"/>
                          <wps:cNvSpPr>
                            <a:spLocks noChangeArrowheads="1"/>
                          </wps:cNvSpPr>
                          <wps:spPr bwMode="auto">
                            <a:xfrm>
                              <a:off x="4613" y="281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87" name="Oval 606"/>
                          <wps:cNvSpPr>
                            <a:spLocks noChangeArrowheads="1"/>
                          </wps:cNvSpPr>
                          <wps:spPr bwMode="auto">
                            <a:xfrm>
                              <a:off x="3423" y="270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g:wgp>
                      <wpg:wgp>
                        <wpg:cNvPr id="1988" name="Group 808"/>
                        <wpg:cNvGrpSpPr>
                          <a:grpSpLocks/>
                        </wpg:cNvGrpSpPr>
                        <wpg:grpSpPr bwMode="auto">
                          <a:xfrm>
                            <a:off x="1628775" y="843280"/>
                            <a:ext cx="2908935" cy="1753235"/>
                            <a:chOff x="2560" y="1323"/>
                            <a:chExt cx="4581" cy="2761"/>
                          </a:xfrm>
                        </wpg:grpSpPr>
                        <wps:wsp>
                          <wps:cNvPr id="1989" name="Oval 608"/>
                          <wps:cNvSpPr>
                            <a:spLocks noChangeArrowheads="1"/>
                          </wps:cNvSpPr>
                          <wps:spPr bwMode="auto">
                            <a:xfrm>
                              <a:off x="4810" y="243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0" name="Oval 609"/>
                          <wps:cNvSpPr>
                            <a:spLocks noChangeArrowheads="1"/>
                          </wps:cNvSpPr>
                          <wps:spPr bwMode="auto">
                            <a:xfrm>
                              <a:off x="5001" y="320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1" name="Oval 610"/>
                          <wps:cNvSpPr>
                            <a:spLocks noChangeArrowheads="1"/>
                          </wps:cNvSpPr>
                          <wps:spPr bwMode="auto">
                            <a:xfrm>
                              <a:off x="6890" y="188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2" name="Oval 611"/>
                          <wps:cNvSpPr>
                            <a:spLocks noChangeArrowheads="1"/>
                          </wps:cNvSpPr>
                          <wps:spPr bwMode="auto">
                            <a:xfrm>
                              <a:off x="3478" y="310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3" name="Oval 612"/>
                          <wps:cNvSpPr>
                            <a:spLocks noChangeArrowheads="1"/>
                          </wps:cNvSpPr>
                          <wps:spPr bwMode="auto">
                            <a:xfrm>
                              <a:off x="6480" y="320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4" name="Oval 613"/>
                          <wps:cNvSpPr>
                            <a:spLocks noChangeArrowheads="1"/>
                          </wps:cNvSpPr>
                          <wps:spPr bwMode="auto">
                            <a:xfrm>
                              <a:off x="4804" y="401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5" name="Oval 614"/>
                          <wps:cNvSpPr>
                            <a:spLocks noChangeArrowheads="1"/>
                          </wps:cNvSpPr>
                          <wps:spPr bwMode="auto">
                            <a:xfrm>
                              <a:off x="6513" y="239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6" name="Oval 615"/>
                          <wps:cNvSpPr>
                            <a:spLocks noChangeArrowheads="1"/>
                          </wps:cNvSpPr>
                          <wps:spPr bwMode="auto">
                            <a:xfrm>
                              <a:off x="4209" y="220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7" name="Oval 616"/>
                          <wps:cNvSpPr>
                            <a:spLocks noChangeArrowheads="1"/>
                          </wps:cNvSpPr>
                          <wps:spPr bwMode="auto">
                            <a:xfrm>
                              <a:off x="5525" y="281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8" name="Oval 617"/>
                          <wps:cNvSpPr>
                            <a:spLocks noChangeArrowheads="1"/>
                          </wps:cNvSpPr>
                          <wps:spPr bwMode="auto">
                            <a:xfrm>
                              <a:off x="4482" y="280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1999" name="Oval 618"/>
                          <wps:cNvSpPr>
                            <a:spLocks noChangeArrowheads="1"/>
                          </wps:cNvSpPr>
                          <wps:spPr bwMode="auto">
                            <a:xfrm>
                              <a:off x="3942" y="260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0" name="Oval 619"/>
                          <wps:cNvSpPr>
                            <a:spLocks noChangeArrowheads="1"/>
                          </wps:cNvSpPr>
                          <wps:spPr bwMode="auto">
                            <a:xfrm>
                              <a:off x="4903" y="254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1" name="Oval 620"/>
                          <wps:cNvSpPr>
                            <a:spLocks noChangeArrowheads="1"/>
                          </wps:cNvSpPr>
                          <wps:spPr bwMode="auto">
                            <a:xfrm>
                              <a:off x="5023" y="271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2" name="Oval 621"/>
                          <wps:cNvSpPr>
                            <a:spLocks noChangeArrowheads="1"/>
                          </wps:cNvSpPr>
                          <wps:spPr bwMode="auto">
                            <a:xfrm>
                              <a:off x="5334" y="296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3" name="Oval 622"/>
                          <wps:cNvSpPr>
                            <a:spLocks noChangeArrowheads="1"/>
                          </wps:cNvSpPr>
                          <wps:spPr bwMode="auto">
                            <a:xfrm>
                              <a:off x="5880" y="316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4" name="Oval 623"/>
                          <wps:cNvSpPr>
                            <a:spLocks noChangeArrowheads="1"/>
                          </wps:cNvSpPr>
                          <wps:spPr bwMode="auto">
                            <a:xfrm>
                              <a:off x="4952" y="28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5" name="Oval 624"/>
                          <wps:cNvSpPr>
                            <a:spLocks noChangeArrowheads="1"/>
                          </wps:cNvSpPr>
                          <wps:spPr bwMode="auto">
                            <a:xfrm>
                              <a:off x="5383" y="238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6" name="Oval 625"/>
                          <wps:cNvSpPr>
                            <a:spLocks noChangeArrowheads="1"/>
                          </wps:cNvSpPr>
                          <wps:spPr bwMode="auto">
                            <a:xfrm>
                              <a:off x="3510" y="198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7" name="Oval 626"/>
                          <wps:cNvSpPr>
                            <a:spLocks noChangeArrowheads="1"/>
                          </wps:cNvSpPr>
                          <wps:spPr bwMode="auto">
                            <a:xfrm>
                              <a:off x="5001" y="319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8" name="Oval 627"/>
                          <wps:cNvSpPr>
                            <a:spLocks noChangeArrowheads="1"/>
                          </wps:cNvSpPr>
                          <wps:spPr bwMode="auto">
                            <a:xfrm>
                              <a:off x="5416" y="242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09" name="Oval 628"/>
                          <wps:cNvSpPr>
                            <a:spLocks noChangeArrowheads="1"/>
                          </wps:cNvSpPr>
                          <wps:spPr bwMode="auto">
                            <a:xfrm>
                              <a:off x="5012" y="357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0" name="Oval 629"/>
                          <wps:cNvSpPr>
                            <a:spLocks noChangeArrowheads="1"/>
                          </wps:cNvSpPr>
                          <wps:spPr bwMode="auto">
                            <a:xfrm>
                              <a:off x="4193" y="207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1" name="Oval 630"/>
                          <wps:cNvSpPr>
                            <a:spLocks noChangeArrowheads="1"/>
                          </wps:cNvSpPr>
                          <wps:spPr bwMode="auto">
                            <a:xfrm>
                              <a:off x="6033" y="279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2" name="Oval 631"/>
                          <wps:cNvSpPr>
                            <a:spLocks noChangeArrowheads="1"/>
                          </wps:cNvSpPr>
                          <wps:spPr bwMode="auto">
                            <a:xfrm>
                              <a:off x="5367" y="279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3" name="Oval 632"/>
                          <wps:cNvSpPr>
                            <a:spLocks noChangeArrowheads="1"/>
                          </wps:cNvSpPr>
                          <wps:spPr bwMode="auto">
                            <a:xfrm>
                              <a:off x="4946" y="270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4" name="Oval 633"/>
                          <wps:cNvSpPr>
                            <a:spLocks noChangeArrowheads="1"/>
                          </wps:cNvSpPr>
                          <wps:spPr bwMode="auto">
                            <a:xfrm>
                              <a:off x="3106" y="337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5" name="Oval 634"/>
                          <wps:cNvSpPr>
                            <a:spLocks noChangeArrowheads="1"/>
                          </wps:cNvSpPr>
                          <wps:spPr bwMode="auto">
                            <a:xfrm>
                              <a:off x="5083" y="261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6" name="Oval 635"/>
                          <wps:cNvSpPr>
                            <a:spLocks noChangeArrowheads="1"/>
                          </wps:cNvSpPr>
                          <wps:spPr bwMode="auto">
                            <a:xfrm>
                              <a:off x="6540" y="269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7" name="Oval 636"/>
                          <wps:cNvSpPr>
                            <a:spLocks noChangeArrowheads="1"/>
                          </wps:cNvSpPr>
                          <wps:spPr bwMode="auto">
                            <a:xfrm>
                              <a:off x="3849" y="311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8" name="Oval 637"/>
                          <wps:cNvSpPr>
                            <a:spLocks noChangeArrowheads="1"/>
                          </wps:cNvSpPr>
                          <wps:spPr bwMode="auto">
                            <a:xfrm>
                              <a:off x="5323" y="294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19" name="Oval 638"/>
                          <wps:cNvSpPr>
                            <a:spLocks noChangeArrowheads="1"/>
                          </wps:cNvSpPr>
                          <wps:spPr bwMode="auto">
                            <a:xfrm>
                              <a:off x="6453" y="318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0" name="Oval 639"/>
                          <wps:cNvSpPr>
                            <a:spLocks noChangeArrowheads="1"/>
                          </wps:cNvSpPr>
                          <wps:spPr bwMode="auto">
                            <a:xfrm>
                              <a:off x="4127" y="245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1" name="Oval 640"/>
                          <wps:cNvSpPr>
                            <a:spLocks noChangeArrowheads="1"/>
                          </wps:cNvSpPr>
                          <wps:spPr bwMode="auto">
                            <a:xfrm>
                              <a:off x="6087" y="329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2" name="Oval 641"/>
                          <wps:cNvSpPr>
                            <a:spLocks noChangeArrowheads="1"/>
                          </wps:cNvSpPr>
                          <wps:spPr bwMode="auto">
                            <a:xfrm>
                              <a:off x="5574" y="211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3" name="Oval 642"/>
                          <wps:cNvSpPr>
                            <a:spLocks noChangeArrowheads="1"/>
                          </wps:cNvSpPr>
                          <wps:spPr bwMode="auto">
                            <a:xfrm>
                              <a:off x="5760" y="293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4" name="Oval 643"/>
                          <wps:cNvSpPr>
                            <a:spLocks noChangeArrowheads="1"/>
                          </wps:cNvSpPr>
                          <wps:spPr bwMode="auto">
                            <a:xfrm>
                              <a:off x="4373" y="320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5" name="Oval 644"/>
                          <wps:cNvSpPr>
                            <a:spLocks noChangeArrowheads="1"/>
                          </wps:cNvSpPr>
                          <wps:spPr bwMode="auto">
                            <a:xfrm>
                              <a:off x="2954" y="232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6" name="Oval 645"/>
                          <wps:cNvSpPr>
                            <a:spLocks noChangeArrowheads="1"/>
                          </wps:cNvSpPr>
                          <wps:spPr bwMode="auto">
                            <a:xfrm>
                              <a:off x="4040" y="312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7" name="Oval 646"/>
                          <wps:cNvSpPr>
                            <a:spLocks noChangeArrowheads="1"/>
                          </wps:cNvSpPr>
                          <wps:spPr bwMode="auto">
                            <a:xfrm>
                              <a:off x="4842" y="262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8" name="Oval 647"/>
                          <wps:cNvSpPr>
                            <a:spLocks noChangeArrowheads="1"/>
                          </wps:cNvSpPr>
                          <wps:spPr bwMode="auto">
                            <a:xfrm>
                              <a:off x="4662" y="297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29" name="Oval 648"/>
                          <wps:cNvSpPr>
                            <a:spLocks noChangeArrowheads="1"/>
                          </wps:cNvSpPr>
                          <wps:spPr bwMode="auto">
                            <a:xfrm>
                              <a:off x="4821" y="178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0" name="Oval 649"/>
                          <wps:cNvSpPr>
                            <a:spLocks noChangeArrowheads="1"/>
                          </wps:cNvSpPr>
                          <wps:spPr bwMode="auto">
                            <a:xfrm>
                              <a:off x="4067" y="185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1" name="Oval 650"/>
                          <wps:cNvSpPr>
                            <a:spLocks noChangeArrowheads="1"/>
                          </wps:cNvSpPr>
                          <wps:spPr bwMode="auto">
                            <a:xfrm>
                              <a:off x="5323" y="176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2" name="Oval 651"/>
                          <wps:cNvSpPr>
                            <a:spLocks noChangeArrowheads="1"/>
                          </wps:cNvSpPr>
                          <wps:spPr bwMode="auto">
                            <a:xfrm>
                              <a:off x="3794" y="276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3" name="Oval 652"/>
                          <wps:cNvSpPr>
                            <a:spLocks noChangeArrowheads="1"/>
                          </wps:cNvSpPr>
                          <wps:spPr bwMode="auto">
                            <a:xfrm>
                              <a:off x="3598" y="200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4" name="Oval 653"/>
                          <wps:cNvSpPr>
                            <a:spLocks noChangeArrowheads="1"/>
                          </wps:cNvSpPr>
                          <wps:spPr bwMode="auto">
                            <a:xfrm>
                              <a:off x="5345" y="308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5" name="Oval 654"/>
                          <wps:cNvSpPr>
                            <a:spLocks noChangeArrowheads="1"/>
                          </wps:cNvSpPr>
                          <wps:spPr bwMode="auto">
                            <a:xfrm>
                              <a:off x="4913" y="294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6" name="Oval 655"/>
                          <wps:cNvSpPr>
                            <a:spLocks noChangeArrowheads="1"/>
                          </wps:cNvSpPr>
                          <wps:spPr bwMode="auto">
                            <a:xfrm>
                              <a:off x="4307" y="280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7" name="Oval 656"/>
                          <wps:cNvSpPr>
                            <a:spLocks noChangeArrowheads="1"/>
                          </wps:cNvSpPr>
                          <wps:spPr bwMode="auto">
                            <a:xfrm>
                              <a:off x="5323" y="300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8" name="Oval 657"/>
                          <wps:cNvSpPr>
                            <a:spLocks noChangeArrowheads="1"/>
                          </wps:cNvSpPr>
                          <wps:spPr bwMode="auto">
                            <a:xfrm>
                              <a:off x="4848" y="266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39" name="Oval 658"/>
                          <wps:cNvSpPr>
                            <a:spLocks noChangeArrowheads="1"/>
                          </wps:cNvSpPr>
                          <wps:spPr bwMode="auto">
                            <a:xfrm>
                              <a:off x="3805" y="253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0" name="Oval 659"/>
                          <wps:cNvSpPr>
                            <a:spLocks noChangeArrowheads="1"/>
                          </wps:cNvSpPr>
                          <wps:spPr bwMode="auto">
                            <a:xfrm>
                              <a:off x="6426" y="35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1" name="Oval 660"/>
                          <wps:cNvSpPr>
                            <a:spLocks noChangeArrowheads="1"/>
                          </wps:cNvSpPr>
                          <wps:spPr bwMode="auto">
                            <a:xfrm>
                              <a:off x="4264" y="285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2" name="Oval 661"/>
                          <wps:cNvSpPr>
                            <a:spLocks noChangeArrowheads="1"/>
                          </wps:cNvSpPr>
                          <wps:spPr bwMode="auto">
                            <a:xfrm>
                              <a:off x="4886" y="228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3" name="Oval 662"/>
                          <wps:cNvSpPr>
                            <a:spLocks noChangeArrowheads="1"/>
                          </wps:cNvSpPr>
                          <wps:spPr bwMode="auto">
                            <a:xfrm>
                              <a:off x="3052" y="303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4" name="Oval 663"/>
                          <wps:cNvSpPr>
                            <a:spLocks noChangeArrowheads="1"/>
                          </wps:cNvSpPr>
                          <wps:spPr bwMode="auto">
                            <a:xfrm>
                              <a:off x="5476" y="293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5" name="Oval 664"/>
                          <wps:cNvSpPr>
                            <a:spLocks noChangeArrowheads="1"/>
                          </wps:cNvSpPr>
                          <wps:spPr bwMode="auto">
                            <a:xfrm>
                              <a:off x="4739" y="277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6" name="Oval 665"/>
                          <wps:cNvSpPr>
                            <a:spLocks noChangeArrowheads="1"/>
                          </wps:cNvSpPr>
                          <wps:spPr bwMode="auto">
                            <a:xfrm>
                              <a:off x="6742" y="294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7" name="Oval 666"/>
                          <wps:cNvSpPr>
                            <a:spLocks noChangeArrowheads="1"/>
                          </wps:cNvSpPr>
                          <wps:spPr bwMode="auto">
                            <a:xfrm>
                              <a:off x="5913" y="220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8" name="Oval 667"/>
                          <wps:cNvSpPr>
                            <a:spLocks noChangeArrowheads="1"/>
                          </wps:cNvSpPr>
                          <wps:spPr bwMode="auto">
                            <a:xfrm>
                              <a:off x="5459" y="284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49" name="Oval 668"/>
                          <wps:cNvSpPr>
                            <a:spLocks noChangeArrowheads="1"/>
                          </wps:cNvSpPr>
                          <wps:spPr bwMode="auto">
                            <a:xfrm>
                              <a:off x="4815" y="306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0" name="Oval 669"/>
                          <wps:cNvSpPr>
                            <a:spLocks noChangeArrowheads="1"/>
                          </wps:cNvSpPr>
                          <wps:spPr bwMode="auto">
                            <a:xfrm>
                              <a:off x="4832" y="308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1" name="Oval 670"/>
                          <wps:cNvSpPr>
                            <a:spLocks noChangeArrowheads="1"/>
                          </wps:cNvSpPr>
                          <wps:spPr bwMode="auto">
                            <a:xfrm>
                              <a:off x="5503" y="303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2" name="Oval 671"/>
                          <wps:cNvSpPr>
                            <a:spLocks noChangeArrowheads="1"/>
                          </wps:cNvSpPr>
                          <wps:spPr bwMode="auto">
                            <a:xfrm>
                              <a:off x="5678" y="325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3" name="Oval 672"/>
                          <wps:cNvSpPr>
                            <a:spLocks noChangeArrowheads="1"/>
                          </wps:cNvSpPr>
                          <wps:spPr bwMode="auto">
                            <a:xfrm>
                              <a:off x="5378" y="255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4" name="Oval 673"/>
                          <wps:cNvSpPr>
                            <a:spLocks noChangeArrowheads="1"/>
                          </wps:cNvSpPr>
                          <wps:spPr bwMode="auto">
                            <a:xfrm>
                              <a:off x="4138" y="287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5" name="Oval 674"/>
                          <wps:cNvSpPr>
                            <a:spLocks noChangeArrowheads="1"/>
                          </wps:cNvSpPr>
                          <wps:spPr bwMode="auto">
                            <a:xfrm>
                              <a:off x="3647" y="271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6" name="Oval 675"/>
                          <wps:cNvSpPr>
                            <a:spLocks noChangeArrowheads="1"/>
                          </wps:cNvSpPr>
                          <wps:spPr bwMode="auto">
                            <a:xfrm>
                              <a:off x="4335" y="218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7" name="Oval 676"/>
                          <wps:cNvSpPr>
                            <a:spLocks noChangeArrowheads="1"/>
                          </wps:cNvSpPr>
                          <wps:spPr bwMode="auto">
                            <a:xfrm>
                              <a:off x="3177" y="219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8" name="Oval 677"/>
                          <wps:cNvSpPr>
                            <a:spLocks noChangeArrowheads="1"/>
                          </wps:cNvSpPr>
                          <wps:spPr bwMode="auto">
                            <a:xfrm>
                              <a:off x="2784" y="271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59" name="Oval 678"/>
                          <wps:cNvSpPr>
                            <a:spLocks noChangeArrowheads="1"/>
                          </wps:cNvSpPr>
                          <wps:spPr bwMode="auto">
                            <a:xfrm>
                              <a:off x="5498" y="132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0" name="Oval 679"/>
                          <wps:cNvSpPr>
                            <a:spLocks noChangeArrowheads="1"/>
                          </wps:cNvSpPr>
                          <wps:spPr bwMode="auto">
                            <a:xfrm>
                              <a:off x="4007" y="335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1" name="Oval 680"/>
                          <wps:cNvSpPr>
                            <a:spLocks noChangeArrowheads="1"/>
                          </wps:cNvSpPr>
                          <wps:spPr bwMode="auto">
                            <a:xfrm>
                              <a:off x="4570" y="332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2" name="Oval 681"/>
                          <wps:cNvSpPr>
                            <a:spLocks noChangeArrowheads="1"/>
                          </wps:cNvSpPr>
                          <wps:spPr bwMode="auto">
                            <a:xfrm>
                              <a:off x="3832" y="154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3" name="Oval 682"/>
                          <wps:cNvSpPr>
                            <a:spLocks noChangeArrowheads="1"/>
                          </wps:cNvSpPr>
                          <wps:spPr bwMode="auto">
                            <a:xfrm>
                              <a:off x="4324" y="294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4" name="Oval 683"/>
                          <wps:cNvSpPr>
                            <a:spLocks noChangeArrowheads="1"/>
                          </wps:cNvSpPr>
                          <wps:spPr bwMode="auto">
                            <a:xfrm>
                              <a:off x="3385" y="316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5" name="Oval 684"/>
                          <wps:cNvSpPr>
                            <a:spLocks noChangeArrowheads="1"/>
                          </wps:cNvSpPr>
                          <wps:spPr bwMode="auto">
                            <a:xfrm>
                              <a:off x="3942" y="279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6" name="Oval 685"/>
                          <wps:cNvSpPr>
                            <a:spLocks noChangeArrowheads="1"/>
                          </wps:cNvSpPr>
                          <wps:spPr bwMode="auto">
                            <a:xfrm>
                              <a:off x="3669" y="300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7" name="Oval 686"/>
                          <wps:cNvSpPr>
                            <a:spLocks noChangeArrowheads="1"/>
                          </wps:cNvSpPr>
                          <wps:spPr bwMode="auto">
                            <a:xfrm>
                              <a:off x="4493" y="309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8" name="Oval 687"/>
                          <wps:cNvSpPr>
                            <a:spLocks noChangeArrowheads="1"/>
                          </wps:cNvSpPr>
                          <wps:spPr bwMode="auto">
                            <a:xfrm>
                              <a:off x="5181" y="303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69" name="Oval 688"/>
                          <wps:cNvSpPr>
                            <a:spLocks noChangeArrowheads="1"/>
                          </wps:cNvSpPr>
                          <wps:spPr bwMode="auto">
                            <a:xfrm>
                              <a:off x="6164" y="225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0" name="Oval 689"/>
                          <wps:cNvSpPr>
                            <a:spLocks noChangeArrowheads="1"/>
                          </wps:cNvSpPr>
                          <wps:spPr bwMode="auto">
                            <a:xfrm>
                              <a:off x="5541" y="269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1" name="Oval 690"/>
                          <wps:cNvSpPr>
                            <a:spLocks noChangeArrowheads="1"/>
                          </wps:cNvSpPr>
                          <wps:spPr bwMode="auto">
                            <a:xfrm>
                              <a:off x="5296" y="279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2" name="Oval 691"/>
                          <wps:cNvSpPr>
                            <a:spLocks noChangeArrowheads="1"/>
                          </wps:cNvSpPr>
                          <wps:spPr bwMode="auto">
                            <a:xfrm>
                              <a:off x="4051" y="201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3" name="Oval 692"/>
                          <wps:cNvSpPr>
                            <a:spLocks noChangeArrowheads="1"/>
                          </wps:cNvSpPr>
                          <wps:spPr bwMode="auto">
                            <a:xfrm>
                              <a:off x="4384" y="220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4" name="Oval 693"/>
                          <wps:cNvSpPr>
                            <a:spLocks noChangeArrowheads="1"/>
                          </wps:cNvSpPr>
                          <wps:spPr bwMode="auto">
                            <a:xfrm>
                              <a:off x="4799" y="208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5" name="Oval 694"/>
                          <wps:cNvSpPr>
                            <a:spLocks noChangeArrowheads="1"/>
                          </wps:cNvSpPr>
                          <wps:spPr bwMode="auto">
                            <a:xfrm>
                              <a:off x="6131" y="199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6" name="Oval 695"/>
                          <wps:cNvSpPr>
                            <a:spLocks noChangeArrowheads="1"/>
                          </wps:cNvSpPr>
                          <wps:spPr bwMode="auto">
                            <a:xfrm>
                              <a:off x="5246" y="282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7" name="Oval 696"/>
                          <wps:cNvSpPr>
                            <a:spLocks noChangeArrowheads="1"/>
                          </wps:cNvSpPr>
                          <wps:spPr bwMode="auto">
                            <a:xfrm>
                              <a:off x="6475" y="293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8" name="Oval 697"/>
                          <wps:cNvSpPr>
                            <a:spLocks noChangeArrowheads="1"/>
                          </wps:cNvSpPr>
                          <wps:spPr bwMode="auto">
                            <a:xfrm>
                              <a:off x="4040" y="329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79" name="Oval 698"/>
                          <wps:cNvSpPr>
                            <a:spLocks noChangeArrowheads="1"/>
                          </wps:cNvSpPr>
                          <wps:spPr bwMode="auto">
                            <a:xfrm>
                              <a:off x="6076" y="285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0" name="Oval 699"/>
                          <wps:cNvSpPr>
                            <a:spLocks noChangeArrowheads="1"/>
                          </wps:cNvSpPr>
                          <wps:spPr bwMode="auto">
                            <a:xfrm>
                              <a:off x="4673" y="295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1" name="Oval 700"/>
                          <wps:cNvSpPr>
                            <a:spLocks noChangeArrowheads="1"/>
                          </wps:cNvSpPr>
                          <wps:spPr bwMode="auto">
                            <a:xfrm>
                              <a:off x="4695" y="293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2" name="Oval 701"/>
                          <wps:cNvSpPr>
                            <a:spLocks noChangeArrowheads="1"/>
                          </wps:cNvSpPr>
                          <wps:spPr bwMode="auto">
                            <a:xfrm>
                              <a:off x="4247" y="200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3" name="Oval 702"/>
                          <wps:cNvSpPr>
                            <a:spLocks noChangeArrowheads="1"/>
                          </wps:cNvSpPr>
                          <wps:spPr bwMode="auto">
                            <a:xfrm>
                              <a:off x="5519" y="290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4" name="Oval 703"/>
                          <wps:cNvSpPr>
                            <a:spLocks noChangeArrowheads="1"/>
                          </wps:cNvSpPr>
                          <wps:spPr bwMode="auto">
                            <a:xfrm>
                              <a:off x="6202" y="200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5" name="Oval 704"/>
                          <wps:cNvSpPr>
                            <a:spLocks noChangeArrowheads="1"/>
                          </wps:cNvSpPr>
                          <wps:spPr bwMode="auto">
                            <a:xfrm>
                              <a:off x="5296" y="290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6" name="Oval 705"/>
                          <wps:cNvSpPr>
                            <a:spLocks noChangeArrowheads="1"/>
                          </wps:cNvSpPr>
                          <wps:spPr bwMode="auto">
                            <a:xfrm>
                              <a:off x="5203" y="289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7" name="Oval 706"/>
                          <wps:cNvSpPr>
                            <a:spLocks noChangeArrowheads="1"/>
                          </wps:cNvSpPr>
                          <wps:spPr bwMode="auto">
                            <a:xfrm>
                              <a:off x="5410" y="310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8" name="Oval 707"/>
                          <wps:cNvSpPr>
                            <a:spLocks noChangeArrowheads="1"/>
                          </wps:cNvSpPr>
                          <wps:spPr bwMode="auto">
                            <a:xfrm>
                              <a:off x="4335" y="249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89" name="Oval 708"/>
                          <wps:cNvSpPr>
                            <a:spLocks noChangeArrowheads="1"/>
                          </wps:cNvSpPr>
                          <wps:spPr bwMode="auto">
                            <a:xfrm>
                              <a:off x="5252" y="281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0" name="Oval 709"/>
                          <wps:cNvSpPr>
                            <a:spLocks noChangeArrowheads="1"/>
                          </wps:cNvSpPr>
                          <wps:spPr bwMode="auto">
                            <a:xfrm>
                              <a:off x="5683" y="300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1" name="Oval 710"/>
                          <wps:cNvSpPr>
                            <a:spLocks noChangeArrowheads="1"/>
                          </wps:cNvSpPr>
                          <wps:spPr bwMode="auto">
                            <a:xfrm>
                              <a:off x="4100" y="226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2" name="Oval 711"/>
                          <wps:cNvSpPr>
                            <a:spLocks noChangeArrowheads="1"/>
                          </wps:cNvSpPr>
                          <wps:spPr bwMode="auto">
                            <a:xfrm>
                              <a:off x="4531" y="325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3" name="Oval 712"/>
                          <wps:cNvSpPr>
                            <a:spLocks noChangeArrowheads="1"/>
                          </wps:cNvSpPr>
                          <wps:spPr bwMode="auto">
                            <a:xfrm>
                              <a:off x="4531" y="272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4" name="Oval 713"/>
                          <wps:cNvSpPr>
                            <a:spLocks noChangeArrowheads="1"/>
                          </wps:cNvSpPr>
                          <wps:spPr bwMode="auto">
                            <a:xfrm>
                              <a:off x="5307" y="156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5" name="Oval 714"/>
                          <wps:cNvSpPr>
                            <a:spLocks noChangeArrowheads="1"/>
                          </wps:cNvSpPr>
                          <wps:spPr bwMode="auto">
                            <a:xfrm>
                              <a:off x="5044" y="220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6" name="Oval 715"/>
                          <wps:cNvSpPr>
                            <a:spLocks noChangeArrowheads="1"/>
                          </wps:cNvSpPr>
                          <wps:spPr bwMode="auto">
                            <a:xfrm>
                              <a:off x="4613" y="252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7" name="Oval 716"/>
                          <wps:cNvSpPr>
                            <a:spLocks noChangeArrowheads="1"/>
                          </wps:cNvSpPr>
                          <wps:spPr bwMode="auto">
                            <a:xfrm>
                              <a:off x="4580" y="334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8" name="Oval 717"/>
                          <wps:cNvSpPr>
                            <a:spLocks noChangeArrowheads="1"/>
                          </wps:cNvSpPr>
                          <wps:spPr bwMode="auto">
                            <a:xfrm>
                              <a:off x="3789" y="229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099" name="Oval 718"/>
                          <wps:cNvSpPr>
                            <a:spLocks noChangeArrowheads="1"/>
                          </wps:cNvSpPr>
                          <wps:spPr bwMode="auto">
                            <a:xfrm>
                              <a:off x="4477" y="183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0" name="Oval 719"/>
                          <wps:cNvSpPr>
                            <a:spLocks noChangeArrowheads="1"/>
                          </wps:cNvSpPr>
                          <wps:spPr bwMode="auto">
                            <a:xfrm>
                              <a:off x="3789" y="240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1" name="Oval 720"/>
                          <wps:cNvSpPr>
                            <a:spLocks noChangeArrowheads="1"/>
                          </wps:cNvSpPr>
                          <wps:spPr bwMode="auto">
                            <a:xfrm>
                              <a:off x="5274" y="207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2" name="Oval 721"/>
                          <wps:cNvSpPr>
                            <a:spLocks noChangeArrowheads="1"/>
                          </wps:cNvSpPr>
                          <wps:spPr bwMode="auto">
                            <a:xfrm>
                              <a:off x="4127" y="324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3" name="Oval 722"/>
                          <wps:cNvSpPr>
                            <a:spLocks noChangeArrowheads="1"/>
                          </wps:cNvSpPr>
                          <wps:spPr bwMode="auto">
                            <a:xfrm>
                              <a:off x="3095" y="299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4" name="Oval 723"/>
                          <wps:cNvSpPr>
                            <a:spLocks noChangeArrowheads="1"/>
                          </wps:cNvSpPr>
                          <wps:spPr bwMode="auto">
                            <a:xfrm>
                              <a:off x="4668" y="290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5" name="Oval 724"/>
                          <wps:cNvSpPr>
                            <a:spLocks noChangeArrowheads="1"/>
                          </wps:cNvSpPr>
                          <wps:spPr bwMode="auto">
                            <a:xfrm>
                              <a:off x="6426" y="276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6" name="Oval 725"/>
                          <wps:cNvSpPr>
                            <a:spLocks noChangeArrowheads="1"/>
                          </wps:cNvSpPr>
                          <wps:spPr bwMode="auto">
                            <a:xfrm>
                              <a:off x="4198" y="160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7" name="Oval 726"/>
                          <wps:cNvSpPr>
                            <a:spLocks noChangeArrowheads="1"/>
                          </wps:cNvSpPr>
                          <wps:spPr bwMode="auto">
                            <a:xfrm>
                              <a:off x="5023" y="279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8" name="Oval 727"/>
                          <wps:cNvSpPr>
                            <a:spLocks noChangeArrowheads="1"/>
                          </wps:cNvSpPr>
                          <wps:spPr bwMode="auto">
                            <a:xfrm>
                              <a:off x="5017" y="247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09" name="Oval 728"/>
                          <wps:cNvSpPr>
                            <a:spLocks noChangeArrowheads="1"/>
                          </wps:cNvSpPr>
                          <wps:spPr bwMode="auto">
                            <a:xfrm>
                              <a:off x="5470" y="297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0" name="Oval 729"/>
                          <wps:cNvSpPr>
                            <a:spLocks noChangeArrowheads="1"/>
                          </wps:cNvSpPr>
                          <wps:spPr bwMode="auto">
                            <a:xfrm>
                              <a:off x="5503" y="319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1" name="Oval 730"/>
                          <wps:cNvSpPr>
                            <a:spLocks noChangeArrowheads="1"/>
                          </wps:cNvSpPr>
                          <wps:spPr bwMode="auto">
                            <a:xfrm>
                              <a:off x="5574" y="328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2" name="Oval 731"/>
                          <wps:cNvSpPr>
                            <a:spLocks noChangeArrowheads="1"/>
                          </wps:cNvSpPr>
                          <wps:spPr bwMode="auto">
                            <a:xfrm>
                              <a:off x="3450" y="254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3" name="Oval 732"/>
                          <wps:cNvSpPr>
                            <a:spLocks noChangeArrowheads="1"/>
                          </wps:cNvSpPr>
                          <wps:spPr bwMode="auto">
                            <a:xfrm>
                              <a:off x="4406" y="242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4" name="Oval 733"/>
                          <wps:cNvSpPr>
                            <a:spLocks noChangeArrowheads="1"/>
                          </wps:cNvSpPr>
                          <wps:spPr bwMode="auto">
                            <a:xfrm>
                              <a:off x="4384" y="273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5" name="Oval 734"/>
                          <wps:cNvSpPr>
                            <a:spLocks noChangeArrowheads="1"/>
                          </wps:cNvSpPr>
                          <wps:spPr bwMode="auto">
                            <a:xfrm>
                              <a:off x="3778" y="243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6" name="Oval 735"/>
                          <wps:cNvSpPr>
                            <a:spLocks noChangeArrowheads="1"/>
                          </wps:cNvSpPr>
                          <wps:spPr bwMode="auto">
                            <a:xfrm>
                              <a:off x="4215" y="252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7" name="Oval 736"/>
                          <wps:cNvSpPr>
                            <a:spLocks noChangeArrowheads="1"/>
                          </wps:cNvSpPr>
                          <wps:spPr bwMode="auto">
                            <a:xfrm>
                              <a:off x="5394" y="241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8" name="Oval 737"/>
                          <wps:cNvSpPr>
                            <a:spLocks noChangeArrowheads="1"/>
                          </wps:cNvSpPr>
                          <wps:spPr bwMode="auto">
                            <a:xfrm>
                              <a:off x="6218" y="274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19" name="Oval 738"/>
                          <wps:cNvSpPr>
                            <a:spLocks noChangeArrowheads="1"/>
                          </wps:cNvSpPr>
                          <wps:spPr bwMode="auto">
                            <a:xfrm>
                              <a:off x="5541" y="258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0" name="Oval 739"/>
                          <wps:cNvSpPr>
                            <a:spLocks noChangeArrowheads="1"/>
                          </wps:cNvSpPr>
                          <wps:spPr bwMode="auto">
                            <a:xfrm>
                              <a:off x="4897" y="330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1" name="Oval 740"/>
                          <wps:cNvSpPr>
                            <a:spLocks noChangeArrowheads="1"/>
                          </wps:cNvSpPr>
                          <wps:spPr bwMode="auto">
                            <a:xfrm>
                              <a:off x="4772" y="185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2" name="Oval 741"/>
                          <wps:cNvSpPr>
                            <a:spLocks noChangeArrowheads="1"/>
                          </wps:cNvSpPr>
                          <wps:spPr bwMode="auto">
                            <a:xfrm>
                              <a:off x="4340" y="268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3" name="Oval 742"/>
                          <wps:cNvSpPr>
                            <a:spLocks noChangeArrowheads="1"/>
                          </wps:cNvSpPr>
                          <wps:spPr bwMode="auto">
                            <a:xfrm>
                              <a:off x="5514" y="250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4" name="Oval 743"/>
                          <wps:cNvSpPr>
                            <a:spLocks noChangeArrowheads="1"/>
                          </wps:cNvSpPr>
                          <wps:spPr bwMode="auto">
                            <a:xfrm>
                              <a:off x="6360" y="307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5" name="Oval 744"/>
                          <wps:cNvSpPr>
                            <a:spLocks noChangeArrowheads="1"/>
                          </wps:cNvSpPr>
                          <wps:spPr bwMode="auto">
                            <a:xfrm>
                              <a:off x="4974" y="274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6" name="Oval 745"/>
                          <wps:cNvSpPr>
                            <a:spLocks noChangeArrowheads="1"/>
                          </wps:cNvSpPr>
                          <wps:spPr bwMode="auto">
                            <a:xfrm>
                              <a:off x="6229" y="333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7" name="Oval 746"/>
                          <wps:cNvSpPr>
                            <a:spLocks noChangeArrowheads="1"/>
                          </wps:cNvSpPr>
                          <wps:spPr bwMode="auto">
                            <a:xfrm>
                              <a:off x="5754" y="218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8" name="Oval 747"/>
                          <wps:cNvSpPr>
                            <a:spLocks noChangeArrowheads="1"/>
                          </wps:cNvSpPr>
                          <wps:spPr bwMode="auto">
                            <a:xfrm>
                              <a:off x="4482" y="241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29" name="Oval 748"/>
                          <wps:cNvSpPr>
                            <a:spLocks noChangeArrowheads="1"/>
                          </wps:cNvSpPr>
                          <wps:spPr bwMode="auto">
                            <a:xfrm>
                              <a:off x="4373" y="259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0" name="Oval 749"/>
                          <wps:cNvSpPr>
                            <a:spLocks noChangeArrowheads="1"/>
                          </wps:cNvSpPr>
                          <wps:spPr bwMode="auto">
                            <a:xfrm>
                              <a:off x="5803" y="246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1" name="Oval 750"/>
                          <wps:cNvSpPr>
                            <a:spLocks noChangeArrowheads="1"/>
                          </wps:cNvSpPr>
                          <wps:spPr bwMode="auto">
                            <a:xfrm>
                              <a:off x="4040" y="269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2" name="Oval 751"/>
                          <wps:cNvSpPr>
                            <a:spLocks noChangeArrowheads="1"/>
                          </wps:cNvSpPr>
                          <wps:spPr bwMode="auto">
                            <a:xfrm>
                              <a:off x="4515" y="219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3" name="Oval 752"/>
                          <wps:cNvSpPr>
                            <a:spLocks noChangeArrowheads="1"/>
                          </wps:cNvSpPr>
                          <wps:spPr bwMode="auto">
                            <a:xfrm>
                              <a:off x="2943" y="258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4" name="Oval 753"/>
                          <wps:cNvSpPr>
                            <a:spLocks noChangeArrowheads="1"/>
                          </wps:cNvSpPr>
                          <wps:spPr bwMode="auto">
                            <a:xfrm>
                              <a:off x="4100" y="300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5" name="Oval 754"/>
                          <wps:cNvSpPr>
                            <a:spLocks noChangeArrowheads="1"/>
                          </wps:cNvSpPr>
                          <wps:spPr bwMode="auto">
                            <a:xfrm>
                              <a:off x="5246" y="245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6" name="Oval 755"/>
                          <wps:cNvSpPr>
                            <a:spLocks noChangeArrowheads="1"/>
                          </wps:cNvSpPr>
                          <wps:spPr bwMode="auto">
                            <a:xfrm>
                              <a:off x="3456" y="179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7" name="Oval 756"/>
                          <wps:cNvSpPr>
                            <a:spLocks noChangeArrowheads="1"/>
                          </wps:cNvSpPr>
                          <wps:spPr bwMode="auto">
                            <a:xfrm>
                              <a:off x="5083" y="195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8" name="Oval 757"/>
                          <wps:cNvSpPr>
                            <a:spLocks noChangeArrowheads="1"/>
                          </wps:cNvSpPr>
                          <wps:spPr bwMode="auto">
                            <a:xfrm>
                              <a:off x="5083" y="225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39" name="Oval 758"/>
                          <wps:cNvSpPr>
                            <a:spLocks noChangeArrowheads="1"/>
                          </wps:cNvSpPr>
                          <wps:spPr bwMode="auto">
                            <a:xfrm>
                              <a:off x="4990" y="221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0" name="Oval 759"/>
                          <wps:cNvSpPr>
                            <a:spLocks noChangeArrowheads="1"/>
                          </wps:cNvSpPr>
                          <wps:spPr bwMode="auto">
                            <a:xfrm>
                              <a:off x="4258" y="298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1" name="Oval 760"/>
                          <wps:cNvSpPr>
                            <a:spLocks noChangeArrowheads="1"/>
                          </wps:cNvSpPr>
                          <wps:spPr bwMode="auto">
                            <a:xfrm>
                              <a:off x="5831" y="265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2" name="Oval 761"/>
                          <wps:cNvSpPr>
                            <a:spLocks noChangeArrowheads="1"/>
                          </wps:cNvSpPr>
                          <wps:spPr bwMode="auto">
                            <a:xfrm>
                              <a:off x="5596" y="296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3" name="Oval 762"/>
                          <wps:cNvSpPr>
                            <a:spLocks noChangeArrowheads="1"/>
                          </wps:cNvSpPr>
                          <wps:spPr bwMode="auto">
                            <a:xfrm>
                              <a:off x="4711" y="196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4" name="Oval 763"/>
                          <wps:cNvSpPr>
                            <a:spLocks noChangeArrowheads="1"/>
                          </wps:cNvSpPr>
                          <wps:spPr bwMode="auto">
                            <a:xfrm>
                              <a:off x="5787" y="289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5" name="Oval 764"/>
                          <wps:cNvSpPr>
                            <a:spLocks noChangeArrowheads="1"/>
                          </wps:cNvSpPr>
                          <wps:spPr bwMode="auto">
                            <a:xfrm>
                              <a:off x="4002" y="306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6" name="Oval 765"/>
                          <wps:cNvSpPr>
                            <a:spLocks noChangeArrowheads="1"/>
                          </wps:cNvSpPr>
                          <wps:spPr bwMode="auto">
                            <a:xfrm>
                              <a:off x="5852" y="302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7" name="Oval 766"/>
                          <wps:cNvSpPr>
                            <a:spLocks noChangeArrowheads="1"/>
                          </wps:cNvSpPr>
                          <wps:spPr bwMode="auto">
                            <a:xfrm>
                              <a:off x="5902" y="282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8" name="Oval 767"/>
                          <wps:cNvSpPr>
                            <a:spLocks noChangeArrowheads="1"/>
                          </wps:cNvSpPr>
                          <wps:spPr bwMode="auto">
                            <a:xfrm>
                              <a:off x="4722" y="277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49" name="Oval 768"/>
                          <wps:cNvSpPr>
                            <a:spLocks noChangeArrowheads="1"/>
                          </wps:cNvSpPr>
                          <wps:spPr bwMode="auto">
                            <a:xfrm>
                              <a:off x="5700" y="225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0" name="Oval 769"/>
                          <wps:cNvSpPr>
                            <a:spLocks noChangeArrowheads="1"/>
                          </wps:cNvSpPr>
                          <wps:spPr bwMode="auto">
                            <a:xfrm>
                              <a:off x="4116" y="254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1" name="Oval 770"/>
                          <wps:cNvSpPr>
                            <a:spLocks noChangeArrowheads="1"/>
                          </wps:cNvSpPr>
                          <wps:spPr bwMode="auto">
                            <a:xfrm>
                              <a:off x="4428" y="294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2" name="Oval 771"/>
                          <wps:cNvSpPr>
                            <a:spLocks noChangeArrowheads="1"/>
                          </wps:cNvSpPr>
                          <wps:spPr bwMode="auto">
                            <a:xfrm>
                              <a:off x="4952" y="319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3" name="Oval 772"/>
                          <wps:cNvSpPr>
                            <a:spLocks noChangeArrowheads="1"/>
                          </wps:cNvSpPr>
                          <wps:spPr bwMode="auto">
                            <a:xfrm>
                              <a:off x="4007" y="243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4" name="Oval 773"/>
                          <wps:cNvSpPr>
                            <a:spLocks noChangeArrowheads="1"/>
                          </wps:cNvSpPr>
                          <wps:spPr bwMode="auto">
                            <a:xfrm>
                              <a:off x="4580" y="314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5" name="Oval 774"/>
                          <wps:cNvSpPr>
                            <a:spLocks noChangeArrowheads="1"/>
                          </wps:cNvSpPr>
                          <wps:spPr bwMode="auto">
                            <a:xfrm>
                              <a:off x="5241" y="223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6" name="Oval 775"/>
                          <wps:cNvSpPr>
                            <a:spLocks noChangeArrowheads="1"/>
                          </wps:cNvSpPr>
                          <wps:spPr bwMode="auto">
                            <a:xfrm>
                              <a:off x="3379" y="297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7" name="Oval 776"/>
                          <wps:cNvSpPr>
                            <a:spLocks noChangeArrowheads="1"/>
                          </wps:cNvSpPr>
                          <wps:spPr bwMode="auto">
                            <a:xfrm>
                              <a:off x="5530" y="236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8" name="Oval 777"/>
                          <wps:cNvSpPr>
                            <a:spLocks noChangeArrowheads="1"/>
                          </wps:cNvSpPr>
                          <wps:spPr bwMode="auto">
                            <a:xfrm>
                              <a:off x="4133" y="262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59" name="Oval 778"/>
                          <wps:cNvSpPr>
                            <a:spLocks noChangeArrowheads="1"/>
                          </wps:cNvSpPr>
                          <wps:spPr bwMode="auto">
                            <a:xfrm>
                              <a:off x="4990" y="218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0" name="Oval 779"/>
                          <wps:cNvSpPr>
                            <a:spLocks noChangeArrowheads="1"/>
                          </wps:cNvSpPr>
                          <wps:spPr bwMode="auto">
                            <a:xfrm>
                              <a:off x="3641" y="247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1" name="Oval 780"/>
                          <wps:cNvSpPr>
                            <a:spLocks noChangeArrowheads="1"/>
                          </wps:cNvSpPr>
                          <wps:spPr bwMode="auto">
                            <a:xfrm>
                              <a:off x="4002" y="253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2" name="Oval 781"/>
                          <wps:cNvSpPr>
                            <a:spLocks noChangeArrowheads="1"/>
                          </wps:cNvSpPr>
                          <wps:spPr bwMode="auto">
                            <a:xfrm>
                              <a:off x="4908" y="275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3" name="Oval 782"/>
                          <wps:cNvSpPr>
                            <a:spLocks noChangeArrowheads="1"/>
                          </wps:cNvSpPr>
                          <wps:spPr bwMode="auto">
                            <a:xfrm>
                              <a:off x="2981" y="300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4" name="Oval 783"/>
                          <wps:cNvSpPr>
                            <a:spLocks noChangeArrowheads="1"/>
                          </wps:cNvSpPr>
                          <wps:spPr bwMode="auto">
                            <a:xfrm>
                              <a:off x="4613" y="258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5" name="Oval 784"/>
                          <wps:cNvSpPr>
                            <a:spLocks noChangeArrowheads="1"/>
                          </wps:cNvSpPr>
                          <wps:spPr bwMode="auto">
                            <a:xfrm>
                              <a:off x="2560" y="299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6" name="Oval 785"/>
                          <wps:cNvSpPr>
                            <a:spLocks noChangeArrowheads="1"/>
                          </wps:cNvSpPr>
                          <wps:spPr bwMode="auto">
                            <a:xfrm>
                              <a:off x="6153" y="226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7" name="Oval 786"/>
                          <wps:cNvSpPr>
                            <a:spLocks noChangeArrowheads="1"/>
                          </wps:cNvSpPr>
                          <wps:spPr bwMode="auto">
                            <a:xfrm>
                              <a:off x="5055" y="269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8" name="Oval 787"/>
                          <wps:cNvSpPr>
                            <a:spLocks noChangeArrowheads="1"/>
                          </wps:cNvSpPr>
                          <wps:spPr bwMode="auto">
                            <a:xfrm>
                              <a:off x="4466" y="373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69" name="Oval 788"/>
                          <wps:cNvSpPr>
                            <a:spLocks noChangeArrowheads="1"/>
                          </wps:cNvSpPr>
                          <wps:spPr bwMode="auto">
                            <a:xfrm>
                              <a:off x="5547" y="251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0" name="Oval 789"/>
                          <wps:cNvSpPr>
                            <a:spLocks noChangeArrowheads="1"/>
                          </wps:cNvSpPr>
                          <wps:spPr bwMode="auto">
                            <a:xfrm>
                              <a:off x="4482" y="288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1" name="Oval 790"/>
                          <wps:cNvSpPr>
                            <a:spLocks noChangeArrowheads="1"/>
                          </wps:cNvSpPr>
                          <wps:spPr bwMode="auto">
                            <a:xfrm>
                              <a:off x="4373" y="324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2" name="Oval 791"/>
                          <wps:cNvSpPr>
                            <a:spLocks noChangeArrowheads="1"/>
                          </wps:cNvSpPr>
                          <wps:spPr bwMode="auto">
                            <a:xfrm>
                              <a:off x="5459" y="207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3" name="Oval 792"/>
                          <wps:cNvSpPr>
                            <a:spLocks noChangeArrowheads="1"/>
                          </wps:cNvSpPr>
                          <wps:spPr bwMode="auto">
                            <a:xfrm>
                              <a:off x="7075" y="294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4" name="Oval 793"/>
                          <wps:cNvSpPr>
                            <a:spLocks noChangeArrowheads="1"/>
                          </wps:cNvSpPr>
                          <wps:spPr bwMode="auto">
                            <a:xfrm>
                              <a:off x="4520" y="325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5" name="Oval 794"/>
                          <wps:cNvSpPr>
                            <a:spLocks noChangeArrowheads="1"/>
                          </wps:cNvSpPr>
                          <wps:spPr bwMode="auto">
                            <a:xfrm>
                              <a:off x="4002" y="267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6" name="Oval 795"/>
                          <wps:cNvSpPr>
                            <a:spLocks noChangeArrowheads="1"/>
                          </wps:cNvSpPr>
                          <wps:spPr bwMode="auto">
                            <a:xfrm>
                              <a:off x="4307" y="338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7" name="Oval 796"/>
                          <wps:cNvSpPr>
                            <a:spLocks noChangeArrowheads="1"/>
                          </wps:cNvSpPr>
                          <wps:spPr bwMode="auto">
                            <a:xfrm>
                              <a:off x="4187" y="308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8" name="Oval 797"/>
                          <wps:cNvSpPr>
                            <a:spLocks noChangeArrowheads="1"/>
                          </wps:cNvSpPr>
                          <wps:spPr bwMode="auto">
                            <a:xfrm>
                              <a:off x="4378" y="259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79" name="Oval 798"/>
                          <wps:cNvSpPr>
                            <a:spLocks noChangeArrowheads="1"/>
                          </wps:cNvSpPr>
                          <wps:spPr bwMode="auto">
                            <a:xfrm>
                              <a:off x="4630" y="262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0" name="Oval 799"/>
                          <wps:cNvSpPr>
                            <a:spLocks noChangeArrowheads="1"/>
                          </wps:cNvSpPr>
                          <wps:spPr bwMode="auto">
                            <a:xfrm>
                              <a:off x="4624" y="269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1" name="Oval 800"/>
                          <wps:cNvSpPr>
                            <a:spLocks noChangeArrowheads="1"/>
                          </wps:cNvSpPr>
                          <wps:spPr bwMode="auto">
                            <a:xfrm>
                              <a:off x="2964" y="156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2" name="Oval 801"/>
                          <wps:cNvSpPr>
                            <a:spLocks noChangeArrowheads="1"/>
                          </wps:cNvSpPr>
                          <wps:spPr bwMode="auto">
                            <a:xfrm>
                              <a:off x="5345" y="180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3" name="Oval 802"/>
                          <wps:cNvSpPr>
                            <a:spLocks noChangeArrowheads="1"/>
                          </wps:cNvSpPr>
                          <wps:spPr bwMode="auto">
                            <a:xfrm>
                              <a:off x="5126" y="273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4" name="Oval 803"/>
                          <wps:cNvSpPr>
                            <a:spLocks noChangeArrowheads="1"/>
                          </wps:cNvSpPr>
                          <wps:spPr bwMode="auto">
                            <a:xfrm>
                              <a:off x="5820" y="28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5" name="Oval 804"/>
                          <wps:cNvSpPr>
                            <a:spLocks noChangeArrowheads="1"/>
                          </wps:cNvSpPr>
                          <wps:spPr bwMode="auto">
                            <a:xfrm>
                              <a:off x="4466" y="296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6" name="Oval 805"/>
                          <wps:cNvSpPr>
                            <a:spLocks noChangeArrowheads="1"/>
                          </wps:cNvSpPr>
                          <wps:spPr bwMode="auto">
                            <a:xfrm>
                              <a:off x="3270" y="171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7" name="Oval 806"/>
                          <wps:cNvSpPr>
                            <a:spLocks noChangeArrowheads="1"/>
                          </wps:cNvSpPr>
                          <wps:spPr bwMode="auto">
                            <a:xfrm>
                              <a:off x="3843" y="265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88" name="Oval 807"/>
                          <wps:cNvSpPr>
                            <a:spLocks noChangeArrowheads="1"/>
                          </wps:cNvSpPr>
                          <wps:spPr bwMode="auto">
                            <a:xfrm>
                              <a:off x="5558" y="303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g:wgp>
                      <wpg:wgp>
                        <wpg:cNvPr id="2189" name="Group 1009"/>
                        <wpg:cNvGrpSpPr>
                          <a:grpSpLocks/>
                        </wpg:cNvGrpSpPr>
                        <wpg:grpSpPr bwMode="auto">
                          <a:xfrm>
                            <a:off x="1608455" y="812165"/>
                            <a:ext cx="3140710" cy="1874520"/>
                            <a:chOff x="2528" y="1274"/>
                            <a:chExt cx="4946" cy="2952"/>
                          </a:xfrm>
                        </wpg:grpSpPr>
                        <wps:wsp>
                          <wps:cNvPr id="2190" name="Oval 809"/>
                          <wps:cNvSpPr>
                            <a:spLocks noChangeArrowheads="1"/>
                          </wps:cNvSpPr>
                          <wps:spPr bwMode="auto">
                            <a:xfrm>
                              <a:off x="6082" y="266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1" name="Oval 810"/>
                          <wps:cNvSpPr>
                            <a:spLocks noChangeArrowheads="1"/>
                          </wps:cNvSpPr>
                          <wps:spPr bwMode="auto">
                            <a:xfrm>
                              <a:off x="5279" y="289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2" name="Oval 811"/>
                          <wps:cNvSpPr>
                            <a:spLocks noChangeArrowheads="1"/>
                          </wps:cNvSpPr>
                          <wps:spPr bwMode="auto">
                            <a:xfrm>
                              <a:off x="4984" y="295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3" name="Oval 812"/>
                          <wps:cNvSpPr>
                            <a:spLocks noChangeArrowheads="1"/>
                          </wps:cNvSpPr>
                          <wps:spPr bwMode="auto">
                            <a:xfrm>
                              <a:off x="3581" y="263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4" name="Oval 813"/>
                          <wps:cNvSpPr>
                            <a:spLocks noChangeArrowheads="1"/>
                          </wps:cNvSpPr>
                          <wps:spPr bwMode="auto">
                            <a:xfrm>
                              <a:off x="3156" y="249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5" name="Oval 814"/>
                          <wps:cNvSpPr>
                            <a:spLocks noChangeArrowheads="1"/>
                          </wps:cNvSpPr>
                          <wps:spPr bwMode="auto">
                            <a:xfrm>
                              <a:off x="7408" y="232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6" name="Oval 815"/>
                          <wps:cNvSpPr>
                            <a:spLocks noChangeArrowheads="1"/>
                          </wps:cNvSpPr>
                          <wps:spPr bwMode="auto">
                            <a:xfrm>
                              <a:off x="6027" y="177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7" name="Oval 816"/>
                          <wps:cNvSpPr>
                            <a:spLocks noChangeArrowheads="1"/>
                          </wps:cNvSpPr>
                          <wps:spPr bwMode="auto">
                            <a:xfrm>
                              <a:off x="3751" y="243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8" name="Oval 817"/>
                          <wps:cNvSpPr>
                            <a:spLocks noChangeArrowheads="1"/>
                          </wps:cNvSpPr>
                          <wps:spPr bwMode="auto">
                            <a:xfrm>
                              <a:off x="4346" y="190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199" name="Oval 818"/>
                          <wps:cNvSpPr>
                            <a:spLocks noChangeArrowheads="1"/>
                          </wps:cNvSpPr>
                          <wps:spPr bwMode="auto">
                            <a:xfrm>
                              <a:off x="5973" y="236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0" name="Oval 819"/>
                          <wps:cNvSpPr>
                            <a:spLocks noChangeArrowheads="1"/>
                          </wps:cNvSpPr>
                          <wps:spPr bwMode="auto">
                            <a:xfrm>
                              <a:off x="3783" y="304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1" name="Oval 820"/>
                          <wps:cNvSpPr>
                            <a:spLocks noChangeArrowheads="1"/>
                          </wps:cNvSpPr>
                          <wps:spPr bwMode="auto">
                            <a:xfrm>
                              <a:off x="4548" y="266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2" name="Oval 821"/>
                          <wps:cNvSpPr>
                            <a:spLocks noChangeArrowheads="1"/>
                          </wps:cNvSpPr>
                          <wps:spPr bwMode="auto">
                            <a:xfrm>
                              <a:off x="5050" y="182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3" name="Oval 822"/>
                          <wps:cNvSpPr>
                            <a:spLocks noChangeArrowheads="1"/>
                          </wps:cNvSpPr>
                          <wps:spPr bwMode="auto">
                            <a:xfrm>
                              <a:off x="4438" y="270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4" name="Oval 823"/>
                          <wps:cNvSpPr>
                            <a:spLocks noChangeArrowheads="1"/>
                          </wps:cNvSpPr>
                          <wps:spPr bwMode="auto">
                            <a:xfrm>
                              <a:off x="6431" y="203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5" name="Oval 824"/>
                          <wps:cNvSpPr>
                            <a:spLocks noChangeArrowheads="1"/>
                          </wps:cNvSpPr>
                          <wps:spPr bwMode="auto">
                            <a:xfrm>
                              <a:off x="3407" y="221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6" name="Oval 825"/>
                          <wps:cNvSpPr>
                            <a:spLocks noChangeArrowheads="1"/>
                          </wps:cNvSpPr>
                          <wps:spPr bwMode="auto">
                            <a:xfrm>
                              <a:off x="3849" y="205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7" name="Oval 826"/>
                          <wps:cNvSpPr>
                            <a:spLocks noChangeArrowheads="1"/>
                          </wps:cNvSpPr>
                          <wps:spPr bwMode="auto">
                            <a:xfrm>
                              <a:off x="5170" y="206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8" name="Oval 827"/>
                          <wps:cNvSpPr>
                            <a:spLocks noChangeArrowheads="1"/>
                          </wps:cNvSpPr>
                          <wps:spPr bwMode="auto">
                            <a:xfrm>
                              <a:off x="3609" y="276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09" name="Oval 828"/>
                          <wps:cNvSpPr>
                            <a:spLocks noChangeArrowheads="1"/>
                          </wps:cNvSpPr>
                          <wps:spPr bwMode="auto">
                            <a:xfrm>
                              <a:off x="3112" y="264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0" name="Oval 829"/>
                          <wps:cNvSpPr>
                            <a:spLocks noChangeArrowheads="1"/>
                          </wps:cNvSpPr>
                          <wps:spPr bwMode="auto">
                            <a:xfrm>
                              <a:off x="4275" y="256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1" name="Oval 830"/>
                          <wps:cNvSpPr>
                            <a:spLocks noChangeArrowheads="1"/>
                          </wps:cNvSpPr>
                          <wps:spPr bwMode="auto">
                            <a:xfrm>
                              <a:off x="3614" y="332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2" name="Oval 831"/>
                          <wps:cNvSpPr>
                            <a:spLocks noChangeArrowheads="1"/>
                          </wps:cNvSpPr>
                          <wps:spPr bwMode="auto">
                            <a:xfrm>
                              <a:off x="4193" y="276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3" name="Oval 832"/>
                          <wps:cNvSpPr>
                            <a:spLocks noChangeArrowheads="1"/>
                          </wps:cNvSpPr>
                          <wps:spPr bwMode="auto">
                            <a:xfrm>
                              <a:off x="4837" y="346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4" name="Oval 833"/>
                          <wps:cNvSpPr>
                            <a:spLocks noChangeArrowheads="1"/>
                          </wps:cNvSpPr>
                          <wps:spPr bwMode="auto">
                            <a:xfrm>
                              <a:off x="5208" y="232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5" name="Oval 834"/>
                          <wps:cNvSpPr>
                            <a:spLocks noChangeArrowheads="1"/>
                          </wps:cNvSpPr>
                          <wps:spPr bwMode="auto">
                            <a:xfrm>
                              <a:off x="4482" y="277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6" name="Oval 835"/>
                          <wps:cNvSpPr>
                            <a:spLocks noChangeArrowheads="1"/>
                          </wps:cNvSpPr>
                          <wps:spPr bwMode="auto">
                            <a:xfrm>
                              <a:off x="5099" y="294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7" name="Oval 836"/>
                          <wps:cNvSpPr>
                            <a:spLocks noChangeArrowheads="1"/>
                          </wps:cNvSpPr>
                          <wps:spPr bwMode="auto">
                            <a:xfrm>
                              <a:off x="4313" y="295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8" name="Oval 837"/>
                          <wps:cNvSpPr>
                            <a:spLocks noChangeArrowheads="1"/>
                          </wps:cNvSpPr>
                          <wps:spPr bwMode="auto">
                            <a:xfrm>
                              <a:off x="5236" y="301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19" name="Oval 838"/>
                          <wps:cNvSpPr>
                            <a:spLocks noChangeArrowheads="1"/>
                          </wps:cNvSpPr>
                          <wps:spPr bwMode="auto">
                            <a:xfrm>
                              <a:off x="5159" y="319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0" name="Oval 839"/>
                          <wps:cNvSpPr>
                            <a:spLocks noChangeArrowheads="1"/>
                          </wps:cNvSpPr>
                          <wps:spPr bwMode="auto">
                            <a:xfrm>
                              <a:off x="4002" y="330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1" name="Oval 840"/>
                          <wps:cNvSpPr>
                            <a:spLocks noChangeArrowheads="1"/>
                          </wps:cNvSpPr>
                          <wps:spPr bwMode="auto">
                            <a:xfrm>
                              <a:off x="3707" y="262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2" name="Oval 841"/>
                          <wps:cNvSpPr>
                            <a:spLocks noChangeArrowheads="1"/>
                          </wps:cNvSpPr>
                          <wps:spPr bwMode="auto">
                            <a:xfrm>
                              <a:off x="4133" y="265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3" name="Oval 842"/>
                          <wps:cNvSpPr>
                            <a:spLocks noChangeArrowheads="1"/>
                          </wps:cNvSpPr>
                          <wps:spPr bwMode="auto">
                            <a:xfrm>
                              <a:off x="4313" y="301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4" name="Oval 843"/>
                          <wps:cNvSpPr>
                            <a:spLocks noChangeArrowheads="1"/>
                          </wps:cNvSpPr>
                          <wps:spPr bwMode="auto">
                            <a:xfrm>
                              <a:off x="4679" y="266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5" name="Oval 844"/>
                          <wps:cNvSpPr>
                            <a:spLocks noChangeArrowheads="1"/>
                          </wps:cNvSpPr>
                          <wps:spPr bwMode="auto">
                            <a:xfrm>
                              <a:off x="4318" y="294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6" name="Oval 845"/>
                          <wps:cNvSpPr>
                            <a:spLocks noChangeArrowheads="1"/>
                          </wps:cNvSpPr>
                          <wps:spPr bwMode="auto">
                            <a:xfrm>
                              <a:off x="6568" y="235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7" name="Oval 846"/>
                          <wps:cNvSpPr>
                            <a:spLocks noChangeArrowheads="1"/>
                          </wps:cNvSpPr>
                          <wps:spPr bwMode="auto">
                            <a:xfrm>
                              <a:off x="4056" y="297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8" name="Oval 847"/>
                          <wps:cNvSpPr>
                            <a:spLocks noChangeArrowheads="1"/>
                          </wps:cNvSpPr>
                          <wps:spPr bwMode="auto">
                            <a:xfrm>
                              <a:off x="4695" y="302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29" name="Oval 848"/>
                          <wps:cNvSpPr>
                            <a:spLocks noChangeArrowheads="1"/>
                          </wps:cNvSpPr>
                          <wps:spPr bwMode="auto">
                            <a:xfrm>
                              <a:off x="4482" y="191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0" name="Oval 849"/>
                          <wps:cNvSpPr>
                            <a:spLocks noChangeArrowheads="1"/>
                          </wps:cNvSpPr>
                          <wps:spPr bwMode="auto">
                            <a:xfrm>
                              <a:off x="4990" y="195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1" name="Oval 850"/>
                          <wps:cNvSpPr>
                            <a:spLocks noChangeArrowheads="1"/>
                          </wps:cNvSpPr>
                          <wps:spPr bwMode="auto">
                            <a:xfrm>
                              <a:off x="5006" y="200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2" name="Oval 851"/>
                          <wps:cNvSpPr>
                            <a:spLocks noChangeArrowheads="1"/>
                          </wps:cNvSpPr>
                          <wps:spPr bwMode="auto">
                            <a:xfrm>
                              <a:off x="4433" y="314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3" name="Oval 852"/>
                          <wps:cNvSpPr>
                            <a:spLocks noChangeArrowheads="1"/>
                          </wps:cNvSpPr>
                          <wps:spPr bwMode="auto">
                            <a:xfrm>
                              <a:off x="5596" y="241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4" name="Oval 853"/>
                          <wps:cNvSpPr>
                            <a:spLocks noChangeArrowheads="1"/>
                          </wps:cNvSpPr>
                          <wps:spPr bwMode="auto">
                            <a:xfrm>
                              <a:off x="5044" y="261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5" name="Oval 854"/>
                          <wps:cNvSpPr>
                            <a:spLocks noChangeArrowheads="1"/>
                          </wps:cNvSpPr>
                          <wps:spPr bwMode="auto">
                            <a:xfrm>
                              <a:off x="5519" y="311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6" name="Oval 855"/>
                          <wps:cNvSpPr>
                            <a:spLocks noChangeArrowheads="1"/>
                          </wps:cNvSpPr>
                          <wps:spPr bwMode="auto">
                            <a:xfrm>
                              <a:off x="5913" y="299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7" name="Oval 856"/>
                          <wps:cNvSpPr>
                            <a:spLocks noChangeArrowheads="1"/>
                          </wps:cNvSpPr>
                          <wps:spPr bwMode="auto">
                            <a:xfrm>
                              <a:off x="5574" y="282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8" name="Oval 857"/>
                          <wps:cNvSpPr>
                            <a:spLocks noChangeArrowheads="1"/>
                          </wps:cNvSpPr>
                          <wps:spPr bwMode="auto">
                            <a:xfrm>
                              <a:off x="3532" y="253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39" name="Oval 858"/>
                          <wps:cNvSpPr>
                            <a:spLocks noChangeArrowheads="1"/>
                          </wps:cNvSpPr>
                          <wps:spPr bwMode="auto">
                            <a:xfrm>
                              <a:off x="2806" y="255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0" name="Oval 859"/>
                          <wps:cNvSpPr>
                            <a:spLocks noChangeArrowheads="1"/>
                          </wps:cNvSpPr>
                          <wps:spPr bwMode="auto">
                            <a:xfrm>
                              <a:off x="3778" y="216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1" name="Oval 860"/>
                          <wps:cNvSpPr>
                            <a:spLocks noChangeArrowheads="1"/>
                          </wps:cNvSpPr>
                          <wps:spPr bwMode="auto">
                            <a:xfrm>
                              <a:off x="3543" y="225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2" name="Oval 861"/>
                          <wps:cNvSpPr>
                            <a:spLocks noChangeArrowheads="1"/>
                          </wps:cNvSpPr>
                          <wps:spPr bwMode="auto">
                            <a:xfrm>
                              <a:off x="6175" y="236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3" name="Oval 862"/>
                          <wps:cNvSpPr>
                            <a:spLocks noChangeArrowheads="1"/>
                          </wps:cNvSpPr>
                          <wps:spPr bwMode="auto">
                            <a:xfrm>
                              <a:off x="4449" y="340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4" name="Oval 863"/>
                          <wps:cNvSpPr>
                            <a:spLocks noChangeArrowheads="1"/>
                          </wps:cNvSpPr>
                          <wps:spPr bwMode="auto">
                            <a:xfrm>
                              <a:off x="4346" y="287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5" name="Oval 864"/>
                          <wps:cNvSpPr>
                            <a:spLocks noChangeArrowheads="1"/>
                          </wps:cNvSpPr>
                          <wps:spPr bwMode="auto">
                            <a:xfrm>
                              <a:off x="5399" y="324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6" name="Oval 865"/>
                          <wps:cNvSpPr>
                            <a:spLocks noChangeArrowheads="1"/>
                          </wps:cNvSpPr>
                          <wps:spPr bwMode="auto">
                            <a:xfrm>
                              <a:off x="4236" y="303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7" name="Oval 866"/>
                          <wps:cNvSpPr>
                            <a:spLocks noChangeArrowheads="1"/>
                          </wps:cNvSpPr>
                          <wps:spPr bwMode="auto">
                            <a:xfrm>
                              <a:off x="4602" y="277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8" name="Oval 867"/>
                          <wps:cNvSpPr>
                            <a:spLocks noChangeArrowheads="1"/>
                          </wps:cNvSpPr>
                          <wps:spPr bwMode="auto">
                            <a:xfrm>
                              <a:off x="4067" y="332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49" name="Oval 868"/>
                          <wps:cNvSpPr>
                            <a:spLocks noChangeArrowheads="1"/>
                          </wps:cNvSpPr>
                          <wps:spPr bwMode="auto">
                            <a:xfrm>
                              <a:off x="3489" y="270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0" name="Oval 869"/>
                          <wps:cNvSpPr>
                            <a:spLocks noChangeArrowheads="1"/>
                          </wps:cNvSpPr>
                          <wps:spPr bwMode="auto">
                            <a:xfrm>
                              <a:off x="5601" y="244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1" name="Oval 870"/>
                          <wps:cNvSpPr>
                            <a:spLocks noChangeArrowheads="1"/>
                          </wps:cNvSpPr>
                          <wps:spPr bwMode="auto">
                            <a:xfrm>
                              <a:off x="4553" y="249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2" name="Oval 871"/>
                          <wps:cNvSpPr>
                            <a:spLocks noChangeArrowheads="1"/>
                          </wps:cNvSpPr>
                          <wps:spPr bwMode="auto">
                            <a:xfrm>
                              <a:off x="4963" y="258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3" name="Oval 872"/>
                          <wps:cNvSpPr>
                            <a:spLocks noChangeArrowheads="1"/>
                          </wps:cNvSpPr>
                          <wps:spPr bwMode="auto">
                            <a:xfrm>
                              <a:off x="4810" y="238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4" name="Oval 873"/>
                          <wps:cNvSpPr>
                            <a:spLocks noChangeArrowheads="1"/>
                          </wps:cNvSpPr>
                          <wps:spPr bwMode="auto">
                            <a:xfrm>
                              <a:off x="4105" y="251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5" name="Oval 874"/>
                          <wps:cNvSpPr>
                            <a:spLocks noChangeArrowheads="1"/>
                          </wps:cNvSpPr>
                          <wps:spPr bwMode="auto">
                            <a:xfrm>
                              <a:off x="3707" y="360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6" name="Oval 875"/>
                          <wps:cNvSpPr>
                            <a:spLocks noChangeArrowheads="1"/>
                          </wps:cNvSpPr>
                          <wps:spPr bwMode="auto">
                            <a:xfrm>
                              <a:off x="5241" y="269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7" name="Oval 876"/>
                          <wps:cNvSpPr>
                            <a:spLocks noChangeArrowheads="1"/>
                          </wps:cNvSpPr>
                          <wps:spPr bwMode="auto">
                            <a:xfrm>
                              <a:off x="6398" y="293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8" name="Oval 877"/>
                          <wps:cNvSpPr>
                            <a:spLocks noChangeArrowheads="1"/>
                          </wps:cNvSpPr>
                          <wps:spPr bwMode="auto">
                            <a:xfrm>
                              <a:off x="3423" y="277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59" name="Oval 878"/>
                          <wps:cNvSpPr>
                            <a:spLocks noChangeArrowheads="1"/>
                          </wps:cNvSpPr>
                          <wps:spPr bwMode="auto">
                            <a:xfrm>
                              <a:off x="4968" y="202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0" name="Oval 879"/>
                          <wps:cNvSpPr>
                            <a:spLocks noChangeArrowheads="1"/>
                          </wps:cNvSpPr>
                          <wps:spPr bwMode="auto">
                            <a:xfrm>
                              <a:off x="4930" y="325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1" name="Oval 880"/>
                          <wps:cNvSpPr>
                            <a:spLocks noChangeArrowheads="1"/>
                          </wps:cNvSpPr>
                          <wps:spPr bwMode="auto">
                            <a:xfrm>
                              <a:off x="4968" y="273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2" name="Oval 881"/>
                          <wps:cNvSpPr>
                            <a:spLocks noChangeArrowheads="1"/>
                          </wps:cNvSpPr>
                          <wps:spPr bwMode="auto">
                            <a:xfrm>
                              <a:off x="4493" y="306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3" name="Oval 882"/>
                          <wps:cNvSpPr>
                            <a:spLocks noChangeArrowheads="1"/>
                          </wps:cNvSpPr>
                          <wps:spPr bwMode="auto">
                            <a:xfrm>
                              <a:off x="5034" y="249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4" name="Oval 883"/>
                          <wps:cNvSpPr>
                            <a:spLocks noChangeArrowheads="1"/>
                          </wps:cNvSpPr>
                          <wps:spPr bwMode="auto">
                            <a:xfrm>
                              <a:off x="3418" y="260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5" name="Oval 884"/>
                          <wps:cNvSpPr>
                            <a:spLocks noChangeArrowheads="1"/>
                          </wps:cNvSpPr>
                          <wps:spPr bwMode="auto">
                            <a:xfrm>
                              <a:off x="5356" y="273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6" name="Oval 885"/>
                          <wps:cNvSpPr>
                            <a:spLocks noChangeArrowheads="1"/>
                          </wps:cNvSpPr>
                          <wps:spPr bwMode="auto">
                            <a:xfrm>
                              <a:off x="4176" y="282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7" name="Oval 886"/>
                          <wps:cNvSpPr>
                            <a:spLocks noChangeArrowheads="1"/>
                          </wps:cNvSpPr>
                          <wps:spPr bwMode="auto">
                            <a:xfrm>
                              <a:off x="6677" y="28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8" name="Oval 887"/>
                          <wps:cNvSpPr>
                            <a:spLocks noChangeArrowheads="1"/>
                          </wps:cNvSpPr>
                          <wps:spPr bwMode="auto">
                            <a:xfrm>
                              <a:off x="5126" y="366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69" name="Oval 888"/>
                          <wps:cNvSpPr>
                            <a:spLocks noChangeArrowheads="1"/>
                          </wps:cNvSpPr>
                          <wps:spPr bwMode="auto">
                            <a:xfrm>
                              <a:off x="3789" y="262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0" name="Oval 889"/>
                          <wps:cNvSpPr>
                            <a:spLocks noChangeArrowheads="1"/>
                          </wps:cNvSpPr>
                          <wps:spPr bwMode="auto">
                            <a:xfrm>
                              <a:off x="4428" y="275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1" name="Oval 890"/>
                          <wps:cNvSpPr>
                            <a:spLocks noChangeArrowheads="1"/>
                          </wps:cNvSpPr>
                          <wps:spPr bwMode="auto">
                            <a:xfrm>
                              <a:off x="4378" y="416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2" name="Oval 891"/>
                          <wps:cNvSpPr>
                            <a:spLocks noChangeArrowheads="1"/>
                          </wps:cNvSpPr>
                          <wps:spPr bwMode="auto">
                            <a:xfrm>
                              <a:off x="3800" y="269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3" name="Oval 892"/>
                          <wps:cNvSpPr>
                            <a:spLocks noChangeArrowheads="1"/>
                          </wps:cNvSpPr>
                          <wps:spPr bwMode="auto">
                            <a:xfrm>
                              <a:off x="5989" y="215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4" name="Oval 893"/>
                          <wps:cNvSpPr>
                            <a:spLocks noChangeArrowheads="1"/>
                          </wps:cNvSpPr>
                          <wps:spPr bwMode="auto">
                            <a:xfrm>
                              <a:off x="2877" y="254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5" name="Oval 894"/>
                          <wps:cNvSpPr>
                            <a:spLocks noChangeArrowheads="1"/>
                          </wps:cNvSpPr>
                          <wps:spPr bwMode="auto">
                            <a:xfrm>
                              <a:off x="5459" y="342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6" name="Oval 895"/>
                          <wps:cNvSpPr>
                            <a:spLocks noChangeArrowheads="1"/>
                          </wps:cNvSpPr>
                          <wps:spPr bwMode="auto">
                            <a:xfrm>
                              <a:off x="6076" y="283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7" name="Oval 896"/>
                          <wps:cNvSpPr>
                            <a:spLocks noChangeArrowheads="1"/>
                          </wps:cNvSpPr>
                          <wps:spPr bwMode="auto">
                            <a:xfrm>
                              <a:off x="5476" y="362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8" name="Oval 897"/>
                          <wps:cNvSpPr>
                            <a:spLocks noChangeArrowheads="1"/>
                          </wps:cNvSpPr>
                          <wps:spPr bwMode="auto">
                            <a:xfrm>
                              <a:off x="4226" y="205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79" name="Oval 898"/>
                          <wps:cNvSpPr>
                            <a:spLocks noChangeArrowheads="1"/>
                          </wps:cNvSpPr>
                          <wps:spPr bwMode="auto">
                            <a:xfrm>
                              <a:off x="4815" y="336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0" name="Oval 899"/>
                          <wps:cNvSpPr>
                            <a:spLocks noChangeArrowheads="1"/>
                          </wps:cNvSpPr>
                          <wps:spPr bwMode="auto">
                            <a:xfrm>
                              <a:off x="3385" y="221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1" name="Oval 900"/>
                          <wps:cNvSpPr>
                            <a:spLocks noChangeArrowheads="1"/>
                          </wps:cNvSpPr>
                          <wps:spPr bwMode="auto">
                            <a:xfrm>
                              <a:off x="4881" y="238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2" name="Oval 901"/>
                          <wps:cNvSpPr>
                            <a:spLocks noChangeArrowheads="1"/>
                          </wps:cNvSpPr>
                          <wps:spPr bwMode="auto">
                            <a:xfrm>
                              <a:off x="3811" y="182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3" name="Oval 902"/>
                          <wps:cNvSpPr>
                            <a:spLocks noChangeArrowheads="1"/>
                          </wps:cNvSpPr>
                          <wps:spPr bwMode="auto">
                            <a:xfrm>
                              <a:off x="5001" y="127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4" name="Oval 903"/>
                          <wps:cNvSpPr>
                            <a:spLocks noChangeArrowheads="1"/>
                          </wps:cNvSpPr>
                          <wps:spPr bwMode="auto">
                            <a:xfrm>
                              <a:off x="5061" y="260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5" name="Oval 904"/>
                          <wps:cNvSpPr>
                            <a:spLocks noChangeArrowheads="1"/>
                          </wps:cNvSpPr>
                          <wps:spPr bwMode="auto">
                            <a:xfrm>
                              <a:off x="5525" y="229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6" name="Oval 905"/>
                          <wps:cNvSpPr>
                            <a:spLocks noChangeArrowheads="1"/>
                          </wps:cNvSpPr>
                          <wps:spPr bwMode="auto">
                            <a:xfrm>
                              <a:off x="4897" y="266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7" name="Oval 906"/>
                          <wps:cNvSpPr>
                            <a:spLocks noChangeArrowheads="1"/>
                          </wps:cNvSpPr>
                          <wps:spPr bwMode="auto">
                            <a:xfrm>
                              <a:off x="4422" y="2985"/>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8" name="Oval 907"/>
                          <wps:cNvSpPr>
                            <a:spLocks noChangeArrowheads="1"/>
                          </wps:cNvSpPr>
                          <wps:spPr bwMode="auto">
                            <a:xfrm>
                              <a:off x="3882" y="261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89" name="Oval 908"/>
                          <wps:cNvSpPr>
                            <a:spLocks noChangeArrowheads="1"/>
                          </wps:cNvSpPr>
                          <wps:spPr bwMode="auto">
                            <a:xfrm>
                              <a:off x="5951" y="2854"/>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0" name="Oval 909"/>
                          <wps:cNvSpPr>
                            <a:spLocks noChangeArrowheads="1"/>
                          </wps:cNvSpPr>
                          <wps:spPr bwMode="auto">
                            <a:xfrm>
                              <a:off x="3418" y="192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1" name="Oval 910"/>
                          <wps:cNvSpPr>
                            <a:spLocks noChangeArrowheads="1"/>
                          </wps:cNvSpPr>
                          <wps:spPr bwMode="auto">
                            <a:xfrm>
                              <a:off x="4149" y="313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2" name="Oval 911"/>
                          <wps:cNvSpPr>
                            <a:spLocks noChangeArrowheads="1"/>
                          </wps:cNvSpPr>
                          <wps:spPr bwMode="auto">
                            <a:xfrm>
                              <a:off x="3560" y="2761"/>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3" name="Oval 912"/>
                          <wps:cNvSpPr>
                            <a:spLocks noChangeArrowheads="1"/>
                          </wps:cNvSpPr>
                          <wps:spPr bwMode="auto">
                            <a:xfrm>
                              <a:off x="4597" y="191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4" name="Oval 913"/>
                          <wps:cNvSpPr>
                            <a:spLocks noChangeArrowheads="1"/>
                          </wps:cNvSpPr>
                          <wps:spPr bwMode="auto">
                            <a:xfrm>
                              <a:off x="4701" y="240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5" name="Oval 914"/>
                          <wps:cNvSpPr>
                            <a:spLocks noChangeArrowheads="1"/>
                          </wps:cNvSpPr>
                          <wps:spPr bwMode="auto">
                            <a:xfrm>
                              <a:off x="5645" y="334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6" name="Oval 915"/>
                          <wps:cNvSpPr>
                            <a:spLocks noChangeArrowheads="1"/>
                          </wps:cNvSpPr>
                          <wps:spPr bwMode="auto">
                            <a:xfrm>
                              <a:off x="4722" y="317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7" name="Oval 916"/>
                          <wps:cNvSpPr>
                            <a:spLocks noChangeArrowheads="1"/>
                          </wps:cNvSpPr>
                          <wps:spPr bwMode="auto">
                            <a:xfrm>
                              <a:off x="5301" y="296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8" name="Oval 917"/>
                          <wps:cNvSpPr>
                            <a:spLocks noChangeArrowheads="1"/>
                          </wps:cNvSpPr>
                          <wps:spPr bwMode="auto">
                            <a:xfrm>
                              <a:off x="3368" y="290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299" name="Oval 918"/>
                          <wps:cNvSpPr>
                            <a:spLocks noChangeArrowheads="1"/>
                          </wps:cNvSpPr>
                          <wps:spPr bwMode="auto">
                            <a:xfrm>
                              <a:off x="4318" y="2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0" name="Oval 919"/>
                          <wps:cNvSpPr>
                            <a:spLocks noChangeArrowheads="1"/>
                          </wps:cNvSpPr>
                          <wps:spPr bwMode="auto">
                            <a:xfrm>
                              <a:off x="6469" y="1924"/>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1" name="Oval 920"/>
                          <wps:cNvSpPr>
                            <a:spLocks noChangeArrowheads="1"/>
                          </wps:cNvSpPr>
                          <wps:spPr bwMode="auto">
                            <a:xfrm>
                              <a:off x="5711" y="267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2" name="Oval 921"/>
                          <wps:cNvSpPr>
                            <a:spLocks noChangeArrowheads="1"/>
                          </wps:cNvSpPr>
                          <wps:spPr bwMode="auto">
                            <a:xfrm>
                              <a:off x="3177" y="193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3" name="Oval 922"/>
                          <wps:cNvSpPr>
                            <a:spLocks noChangeArrowheads="1"/>
                          </wps:cNvSpPr>
                          <wps:spPr bwMode="auto">
                            <a:xfrm>
                              <a:off x="5481" y="2739"/>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4" name="Oval 923"/>
                          <wps:cNvSpPr>
                            <a:spLocks noChangeArrowheads="1"/>
                          </wps:cNvSpPr>
                          <wps:spPr bwMode="auto">
                            <a:xfrm>
                              <a:off x="4630" y="136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5" name="Oval 924"/>
                          <wps:cNvSpPr>
                            <a:spLocks noChangeArrowheads="1"/>
                          </wps:cNvSpPr>
                          <wps:spPr bwMode="auto">
                            <a:xfrm>
                              <a:off x="5044" y="188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6" name="Oval 925"/>
                          <wps:cNvSpPr>
                            <a:spLocks noChangeArrowheads="1"/>
                          </wps:cNvSpPr>
                          <wps:spPr bwMode="auto">
                            <a:xfrm>
                              <a:off x="4351" y="203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7" name="Oval 926"/>
                          <wps:cNvSpPr>
                            <a:spLocks noChangeArrowheads="1"/>
                          </wps:cNvSpPr>
                          <wps:spPr bwMode="auto">
                            <a:xfrm>
                              <a:off x="3914" y="2821"/>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8" name="Oval 927"/>
                          <wps:cNvSpPr>
                            <a:spLocks noChangeArrowheads="1"/>
                          </wps:cNvSpPr>
                          <wps:spPr bwMode="auto">
                            <a:xfrm>
                              <a:off x="7108" y="288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09" name="Oval 928"/>
                          <wps:cNvSpPr>
                            <a:spLocks noChangeArrowheads="1"/>
                          </wps:cNvSpPr>
                          <wps:spPr bwMode="auto">
                            <a:xfrm>
                              <a:off x="4870" y="224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0" name="Oval 929"/>
                          <wps:cNvSpPr>
                            <a:spLocks noChangeArrowheads="1"/>
                          </wps:cNvSpPr>
                          <wps:spPr bwMode="auto">
                            <a:xfrm>
                              <a:off x="4220" y="247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1" name="Oval 930"/>
                          <wps:cNvSpPr>
                            <a:spLocks noChangeArrowheads="1"/>
                          </wps:cNvSpPr>
                          <wps:spPr bwMode="auto">
                            <a:xfrm>
                              <a:off x="4209" y="265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2" name="Oval 931"/>
                          <wps:cNvSpPr>
                            <a:spLocks noChangeArrowheads="1"/>
                          </wps:cNvSpPr>
                          <wps:spPr bwMode="auto">
                            <a:xfrm>
                              <a:off x="4275" y="278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3" name="Oval 932"/>
                          <wps:cNvSpPr>
                            <a:spLocks noChangeArrowheads="1"/>
                          </wps:cNvSpPr>
                          <wps:spPr bwMode="auto">
                            <a:xfrm>
                              <a:off x="4297" y="242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4" name="Oval 933"/>
                          <wps:cNvSpPr>
                            <a:spLocks noChangeArrowheads="1"/>
                          </wps:cNvSpPr>
                          <wps:spPr bwMode="auto">
                            <a:xfrm>
                              <a:off x="3620" y="2624"/>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5" name="Oval 934"/>
                          <wps:cNvSpPr>
                            <a:spLocks noChangeArrowheads="1"/>
                          </wps:cNvSpPr>
                          <wps:spPr bwMode="auto">
                            <a:xfrm>
                              <a:off x="5301" y="1673"/>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6" name="Oval 935"/>
                          <wps:cNvSpPr>
                            <a:spLocks noChangeArrowheads="1"/>
                          </wps:cNvSpPr>
                          <wps:spPr bwMode="auto">
                            <a:xfrm>
                              <a:off x="5077" y="351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7" name="Oval 936"/>
                          <wps:cNvSpPr>
                            <a:spLocks noChangeArrowheads="1"/>
                          </wps:cNvSpPr>
                          <wps:spPr bwMode="auto">
                            <a:xfrm>
                              <a:off x="4438" y="209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8" name="Oval 937"/>
                          <wps:cNvSpPr>
                            <a:spLocks noChangeArrowheads="1"/>
                          </wps:cNvSpPr>
                          <wps:spPr bwMode="auto">
                            <a:xfrm>
                              <a:off x="4062" y="212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19" name="Oval 938"/>
                          <wps:cNvSpPr>
                            <a:spLocks noChangeArrowheads="1"/>
                          </wps:cNvSpPr>
                          <wps:spPr bwMode="auto">
                            <a:xfrm>
                              <a:off x="5361" y="272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0" name="Oval 939"/>
                          <wps:cNvSpPr>
                            <a:spLocks noChangeArrowheads="1"/>
                          </wps:cNvSpPr>
                          <wps:spPr bwMode="auto">
                            <a:xfrm>
                              <a:off x="5176" y="136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1" name="Oval 940"/>
                          <wps:cNvSpPr>
                            <a:spLocks noChangeArrowheads="1"/>
                          </wps:cNvSpPr>
                          <wps:spPr bwMode="auto">
                            <a:xfrm>
                              <a:off x="4138" y="214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2" name="Oval 941"/>
                          <wps:cNvSpPr>
                            <a:spLocks noChangeArrowheads="1"/>
                          </wps:cNvSpPr>
                          <wps:spPr bwMode="auto">
                            <a:xfrm>
                              <a:off x="4657" y="191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3" name="Oval 942"/>
                          <wps:cNvSpPr>
                            <a:spLocks noChangeArrowheads="1"/>
                          </wps:cNvSpPr>
                          <wps:spPr bwMode="auto">
                            <a:xfrm>
                              <a:off x="4357" y="291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4" name="Oval 943"/>
                          <wps:cNvSpPr>
                            <a:spLocks noChangeArrowheads="1"/>
                          </wps:cNvSpPr>
                          <wps:spPr bwMode="auto">
                            <a:xfrm>
                              <a:off x="4870" y="278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5" name="Oval 944"/>
                          <wps:cNvSpPr>
                            <a:spLocks noChangeArrowheads="1"/>
                          </wps:cNvSpPr>
                          <wps:spPr bwMode="auto">
                            <a:xfrm>
                              <a:off x="5569" y="213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6" name="Oval 945"/>
                          <wps:cNvSpPr>
                            <a:spLocks noChangeArrowheads="1"/>
                          </wps:cNvSpPr>
                          <wps:spPr bwMode="auto">
                            <a:xfrm>
                              <a:off x="3980" y="241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7" name="Oval 946"/>
                          <wps:cNvSpPr>
                            <a:spLocks noChangeArrowheads="1"/>
                          </wps:cNvSpPr>
                          <wps:spPr bwMode="auto">
                            <a:xfrm>
                              <a:off x="6338" y="2012"/>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8" name="Oval 947"/>
                          <wps:cNvSpPr>
                            <a:spLocks noChangeArrowheads="1"/>
                          </wps:cNvSpPr>
                          <wps:spPr bwMode="auto">
                            <a:xfrm>
                              <a:off x="5629" y="290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29" name="Oval 948"/>
                          <wps:cNvSpPr>
                            <a:spLocks noChangeArrowheads="1"/>
                          </wps:cNvSpPr>
                          <wps:spPr bwMode="auto">
                            <a:xfrm>
                              <a:off x="4073" y="340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0" name="Oval 949"/>
                          <wps:cNvSpPr>
                            <a:spLocks noChangeArrowheads="1"/>
                          </wps:cNvSpPr>
                          <wps:spPr bwMode="auto">
                            <a:xfrm>
                              <a:off x="3620" y="2772"/>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1" name="Oval 950"/>
                          <wps:cNvSpPr>
                            <a:spLocks noChangeArrowheads="1"/>
                          </wps:cNvSpPr>
                          <wps:spPr bwMode="auto">
                            <a:xfrm>
                              <a:off x="5590" y="1717"/>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2" name="Oval 951"/>
                          <wps:cNvSpPr>
                            <a:spLocks noChangeArrowheads="1"/>
                          </wps:cNvSpPr>
                          <wps:spPr bwMode="auto">
                            <a:xfrm>
                              <a:off x="4701" y="2711"/>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3" name="Oval 952"/>
                          <wps:cNvSpPr>
                            <a:spLocks noChangeArrowheads="1"/>
                          </wps:cNvSpPr>
                          <wps:spPr bwMode="auto">
                            <a:xfrm>
                              <a:off x="6093" y="3275"/>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4" name="Oval 953"/>
                          <wps:cNvSpPr>
                            <a:spLocks noChangeArrowheads="1"/>
                          </wps:cNvSpPr>
                          <wps:spPr bwMode="auto">
                            <a:xfrm>
                              <a:off x="3838" y="310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5" name="Oval 954"/>
                          <wps:cNvSpPr>
                            <a:spLocks noChangeArrowheads="1"/>
                          </wps:cNvSpPr>
                          <wps:spPr bwMode="auto">
                            <a:xfrm>
                              <a:off x="5050" y="226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6" name="Oval 955"/>
                          <wps:cNvSpPr>
                            <a:spLocks noChangeArrowheads="1"/>
                          </wps:cNvSpPr>
                          <wps:spPr bwMode="auto">
                            <a:xfrm>
                              <a:off x="3538" y="235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7" name="Oval 956"/>
                          <wps:cNvSpPr>
                            <a:spLocks noChangeArrowheads="1"/>
                          </wps:cNvSpPr>
                          <wps:spPr bwMode="auto">
                            <a:xfrm>
                              <a:off x="3843" y="293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8" name="Oval 957"/>
                          <wps:cNvSpPr>
                            <a:spLocks noChangeArrowheads="1"/>
                          </wps:cNvSpPr>
                          <wps:spPr bwMode="auto">
                            <a:xfrm>
                              <a:off x="4045" y="272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39" name="Oval 958"/>
                          <wps:cNvSpPr>
                            <a:spLocks noChangeArrowheads="1"/>
                          </wps:cNvSpPr>
                          <wps:spPr bwMode="auto">
                            <a:xfrm>
                              <a:off x="4389" y="243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0" name="Oval 959"/>
                          <wps:cNvSpPr>
                            <a:spLocks noChangeArrowheads="1"/>
                          </wps:cNvSpPr>
                          <wps:spPr bwMode="auto">
                            <a:xfrm>
                              <a:off x="4428" y="278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1" name="Oval 960"/>
                          <wps:cNvSpPr>
                            <a:spLocks noChangeArrowheads="1"/>
                          </wps:cNvSpPr>
                          <wps:spPr bwMode="auto">
                            <a:xfrm>
                              <a:off x="5443" y="299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2" name="Oval 961"/>
                          <wps:cNvSpPr>
                            <a:spLocks noChangeArrowheads="1"/>
                          </wps:cNvSpPr>
                          <wps:spPr bwMode="auto">
                            <a:xfrm>
                              <a:off x="4133" y="341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3" name="Oval 962"/>
                          <wps:cNvSpPr>
                            <a:spLocks noChangeArrowheads="1"/>
                          </wps:cNvSpPr>
                          <wps:spPr bwMode="auto">
                            <a:xfrm>
                              <a:off x="4062" y="2799"/>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4" name="Oval 963"/>
                          <wps:cNvSpPr>
                            <a:spLocks noChangeArrowheads="1"/>
                          </wps:cNvSpPr>
                          <wps:spPr bwMode="auto">
                            <a:xfrm>
                              <a:off x="4919" y="351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5" name="Oval 964"/>
                          <wps:cNvSpPr>
                            <a:spLocks noChangeArrowheads="1"/>
                          </wps:cNvSpPr>
                          <wps:spPr bwMode="auto">
                            <a:xfrm>
                              <a:off x="4269" y="2750"/>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6" name="Oval 965"/>
                          <wps:cNvSpPr>
                            <a:spLocks noChangeArrowheads="1"/>
                          </wps:cNvSpPr>
                          <wps:spPr bwMode="auto">
                            <a:xfrm>
                              <a:off x="4362" y="2580"/>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7" name="Oval 966"/>
                          <wps:cNvSpPr>
                            <a:spLocks noChangeArrowheads="1"/>
                          </wps:cNvSpPr>
                          <wps:spPr bwMode="auto">
                            <a:xfrm>
                              <a:off x="4428" y="272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8" name="Oval 967"/>
                          <wps:cNvSpPr>
                            <a:spLocks noChangeArrowheads="1"/>
                          </wps:cNvSpPr>
                          <wps:spPr bwMode="auto">
                            <a:xfrm>
                              <a:off x="5143" y="247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49" name="Oval 968"/>
                          <wps:cNvSpPr>
                            <a:spLocks noChangeArrowheads="1"/>
                          </wps:cNvSpPr>
                          <wps:spPr bwMode="auto">
                            <a:xfrm>
                              <a:off x="5612" y="3291"/>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0" name="Oval 969"/>
                          <wps:cNvSpPr>
                            <a:spLocks noChangeArrowheads="1"/>
                          </wps:cNvSpPr>
                          <wps:spPr bwMode="auto">
                            <a:xfrm>
                              <a:off x="4722" y="3389"/>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1" name="Oval 970"/>
                          <wps:cNvSpPr>
                            <a:spLocks noChangeArrowheads="1"/>
                          </wps:cNvSpPr>
                          <wps:spPr bwMode="auto">
                            <a:xfrm>
                              <a:off x="5760" y="322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2" name="Oval 971"/>
                          <wps:cNvSpPr>
                            <a:spLocks noChangeArrowheads="1"/>
                          </wps:cNvSpPr>
                          <wps:spPr bwMode="auto">
                            <a:xfrm>
                              <a:off x="6011" y="267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3" name="Oval 972"/>
                          <wps:cNvSpPr>
                            <a:spLocks noChangeArrowheads="1"/>
                          </wps:cNvSpPr>
                          <wps:spPr bwMode="auto">
                            <a:xfrm>
                              <a:off x="5072" y="2810"/>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4" name="Oval 973"/>
                          <wps:cNvSpPr>
                            <a:spLocks noChangeArrowheads="1"/>
                          </wps:cNvSpPr>
                          <wps:spPr bwMode="auto">
                            <a:xfrm>
                              <a:off x="4318" y="2367"/>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5" name="Oval 974"/>
                          <wps:cNvSpPr>
                            <a:spLocks noChangeArrowheads="1"/>
                          </wps:cNvSpPr>
                          <wps:spPr bwMode="auto">
                            <a:xfrm>
                              <a:off x="5410" y="222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6" name="Oval 975"/>
                          <wps:cNvSpPr>
                            <a:spLocks noChangeArrowheads="1"/>
                          </wps:cNvSpPr>
                          <wps:spPr bwMode="auto">
                            <a:xfrm>
                              <a:off x="5902" y="3542"/>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7" name="Oval 976"/>
                          <wps:cNvSpPr>
                            <a:spLocks noChangeArrowheads="1"/>
                          </wps:cNvSpPr>
                          <wps:spPr bwMode="auto">
                            <a:xfrm>
                              <a:off x="4542" y="208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8" name="Oval 977"/>
                          <wps:cNvSpPr>
                            <a:spLocks noChangeArrowheads="1"/>
                          </wps:cNvSpPr>
                          <wps:spPr bwMode="auto">
                            <a:xfrm>
                              <a:off x="5143" y="346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59" name="Oval 978"/>
                          <wps:cNvSpPr>
                            <a:spLocks noChangeArrowheads="1"/>
                          </wps:cNvSpPr>
                          <wps:spPr bwMode="auto">
                            <a:xfrm>
                              <a:off x="4810" y="2597"/>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0" name="Oval 979"/>
                          <wps:cNvSpPr>
                            <a:spLocks noChangeArrowheads="1"/>
                          </wps:cNvSpPr>
                          <wps:spPr bwMode="auto">
                            <a:xfrm>
                              <a:off x="5115" y="250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1" name="Oval 980"/>
                          <wps:cNvSpPr>
                            <a:spLocks noChangeArrowheads="1"/>
                          </wps:cNvSpPr>
                          <wps:spPr bwMode="auto">
                            <a:xfrm>
                              <a:off x="4373" y="1935"/>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2" name="Oval 981"/>
                          <wps:cNvSpPr>
                            <a:spLocks noChangeArrowheads="1"/>
                          </wps:cNvSpPr>
                          <wps:spPr bwMode="auto">
                            <a:xfrm>
                              <a:off x="4619" y="2176"/>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3" name="Oval 982"/>
                          <wps:cNvSpPr>
                            <a:spLocks noChangeArrowheads="1"/>
                          </wps:cNvSpPr>
                          <wps:spPr bwMode="auto">
                            <a:xfrm>
                              <a:off x="5498" y="2318"/>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4" name="Oval 983"/>
                          <wps:cNvSpPr>
                            <a:spLocks noChangeArrowheads="1"/>
                          </wps:cNvSpPr>
                          <wps:spPr bwMode="auto">
                            <a:xfrm>
                              <a:off x="3401" y="273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5" name="Oval 984"/>
                          <wps:cNvSpPr>
                            <a:spLocks noChangeArrowheads="1"/>
                          </wps:cNvSpPr>
                          <wps:spPr bwMode="auto">
                            <a:xfrm>
                              <a:off x="5547" y="232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6" name="Oval 985"/>
                          <wps:cNvSpPr>
                            <a:spLocks noChangeArrowheads="1"/>
                          </wps:cNvSpPr>
                          <wps:spPr bwMode="auto">
                            <a:xfrm>
                              <a:off x="3358" y="337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7" name="Oval 986"/>
                          <wps:cNvSpPr>
                            <a:spLocks noChangeArrowheads="1"/>
                          </wps:cNvSpPr>
                          <wps:spPr bwMode="auto">
                            <a:xfrm>
                              <a:off x="3161" y="241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8" name="Oval 987"/>
                          <wps:cNvSpPr>
                            <a:spLocks noChangeArrowheads="1"/>
                          </wps:cNvSpPr>
                          <wps:spPr bwMode="auto">
                            <a:xfrm>
                              <a:off x="4029" y="2815"/>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69" name="Oval 988"/>
                          <wps:cNvSpPr>
                            <a:spLocks noChangeArrowheads="1"/>
                          </wps:cNvSpPr>
                          <wps:spPr bwMode="auto">
                            <a:xfrm>
                              <a:off x="6972" y="3089"/>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0" name="Oval 989"/>
                          <wps:cNvSpPr>
                            <a:spLocks noChangeArrowheads="1"/>
                          </wps:cNvSpPr>
                          <wps:spPr bwMode="auto">
                            <a:xfrm>
                              <a:off x="4722" y="2558"/>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1" name="Oval 990"/>
                          <wps:cNvSpPr>
                            <a:spLocks noChangeArrowheads="1"/>
                          </wps:cNvSpPr>
                          <wps:spPr bwMode="auto">
                            <a:xfrm>
                              <a:off x="5514" y="2722"/>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2" name="Oval 991"/>
                          <wps:cNvSpPr>
                            <a:spLocks noChangeArrowheads="1"/>
                          </wps:cNvSpPr>
                          <wps:spPr bwMode="auto">
                            <a:xfrm>
                              <a:off x="4034" y="2236"/>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3" name="Oval 992"/>
                          <wps:cNvSpPr>
                            <a:spLocks noChangeArrowheads="1"/>
                          </wps:cNvSpPr>
                          <wps:spPr bwMode="auto">
                            <a:xfrm>
                              <a:off x="5519" y="317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4" name="Oval 993"/>
                          <wps:cNvSpPr>
                            <a:spLocks noChangeArrowheads="1"/>
                          </wps:cNvSpPr>
                          <wps:spPr bwMode="auto">
                            <a:xfrm>
                              <a:off x="5574" y="307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5" name="Oval 994"/>
                          <wps:cNvSpPr>
                            <a:spLocks noChangeArrowheads="1"/>
                          </wps:cNvSpPr>
                          <wps:spPr bwMode="auto">
                            <a:xfrm>
                              <a:off x="4826" y="3078"/>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6" name="Oval 995"/>
                          <wps:cNvSpPr>
                            <a:spLocks noChangeArrowheads="1"/>
                          </wps:cNvSpPr>
                          <wps:spPr bwMode="auto">
                            <a:xfrm>
                              <a:off x="3647" y="2017"/>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7" name="Oval 996"/>
                          <wps:cNvSpPr>
                            <a:spLocks noChangeArrowheads="1"/>
                          </wps:cNvSpPr>
                          <wps:spPr bwMode="auto">
                            <a:xfrm>
                              <a:off x="5836" y="2854"/>
                              <a:ext cx="66"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8" name="Oval 997"/>
                          <wps:cNvSpPr>
                            <a:spLocks noChangeArrowheads="1"/>
                          </wps:cNvSpPr>
                          <wps:spPr bwMode="auto">
                            <a:xfrm>
                              <a:off x="4570" y="314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79" name="Oval 998"/>
                          <wps:cNvSpPr>
                            <a:spLocks noChangeArrowheads="1"/>
                          </wps:cNvSpPr>
                          <wps:spPr bwMode="auto">
                            <a:xfrm>
                              <a:off x="4417" y="296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0" name="Oval 999"/>
                          <wps:cNvSpPr>
                            <a:spLocks noChangeArrowheads="1"/>
                          </wps:cNvSpPr>
                          <wps:spPr bwMode="auto">
                            <a:xfrm>
                              <a:off x="3620" y="3203"/>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1" name="Oval 1000"/>
                          <wps:cNvSpPr>
                            <a:spLocks noChangeArrowheads="1"/>
                          </wps:cNvSpPr>
                          <wps:spPr bwMode="auto">
                            <a:xfrm>
                              <a:off x="2528" y="1700"/>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2" name="Oval 1001"/>
                          <wps:cNvSpPr>
                            <a:spLocks noChangeArrowheads="1"/>
                          </wps:cNvSpPr>
                          <wps:spPr bwMode="auto">
                            <a:xfrm>
                              <a:off x="4166" y="290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3" name="Oval 1002"/>
                          <wps:cNvSpPr>
                            <a:spLocks noChangeArrowheads="1"/>
                          </wps:cNvSpPr>
                          <wps:spPr bwMode="auto">
                            <a:xfrm>
                              <a:off x="4974" y="2783"/>
                              <a:ext cx="65" cy="6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4" name="Oval 1003"/>
                          <wps:cNvSpPr>
                            <a:spLocks noChangeArrowheads="1"/>
                          </wps:cNvSpPr>
                          <wps:spPr bwMode="auto">
                            <a:xfrm>
                              <a:off x="5001" y="288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5" name="Oval 1004"/>
                          <wps:cNvSpPr>
                            <a:spLocks noChangeArrowheads="1"/>
                          </wps:cNvSpPr>
                          <wps:spPr bwMode="auto">
                            <a:xfrm>
                              <a:off x="5176" y="2296"/>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6" name="Oval 1005"/>
                          <wps:cNvSpPr>
                            <a:spLocks noChangeArrowheads="1"/>
                          </wps:cNvSpPr>
                          <wps:spPr bwMode="auto">
                            <a:xfrm>
                              <a:off x="6027" y="3613"/>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7" name="Oval 1006"/>
                          <wps:cNvSpPr>
                            <a:spLocks noChangeArrowheads="1"/>
                          </wps:cNvSpPr>
                          <wps:spPr bwMode="auto">
                            <a:xfrm>
                              <a:off x="5656" y="249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8" name="Oval 1007"/>
                          <wps:cNvSpPr>
                            <a:spLocks noChangeArrowheads="1"/>
                          </wps:cNvSpPr>
                          <wps:spPr bwMode="auto">
                            <a:xfrm>
                              <a:off x="5066" y="3236"/>
                              <a:ext cx="66"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89" name="Oval 1008"/>
                          <wps:cNvSpPr>
                            <a:spLocks noChangeArrowheads="1"/>
                          </wps:cNvSpPr>
                          <wps:spPr bwMode="auto">
                            <a:xfrm>
                              <a:off x="4455" y="2848"/>
                              <a:ext cx="65" cy="66"/>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g:wgp>
                      <wps:wsp>
                        <wps:cNvPr id="2390" name="Oval 2390"/>
                        <wps:cNvSpPr>
                          <a:spLocks noChangeArrowheads="1"/>
                        </wps:cNvSpPr>
                        <wps:spPr bwMode="auto">
                          <a:xfrm>
                            <a:off x="3594735" y="1728470"/>
                            <a:ext cx="41275"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1" name="Oval 2391"/>
                        <wps:cNvSpPr>
                          <a:spLocks noChangeArrowheads="1"/>
                        </wps:cNvSpPr>
                        <wps:spPr bwMode="auto">
                          <a:xfrm>
                            <a:off x="3230880" y="1783715"/>
                            <a:ext cx="41275"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2" name="Oval 2392"/>
                        <wps:cNvSpPr>
                          <a:spLocks noChangeArrowheads="1"/>
                        </wps:cNvSpPr>
                        <wps:spPr bwMode="auto">
                          <a:xfrm>
                            <a:off x="3067685" y="1513205"/>
                            <a:ext cx="41910"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3" name="Oval 2393"/>
                        <wps:cNvSpPr>
                          <a:spLocks noChangeArrowheads="1"/>
                        </wps:cNvSpPr>
                        <wps:spPr bwMode="auto">
                          <a:xfrm>
                            <a:off x="2970530" y="1721485"/>
                            <a:ext cx="41910"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4" name="Oval 2394"/>
                        <wps:cNvSpPr>
                          <a:spLocks noChangeArrowheads="1"/>
                        </wps:cNvSpPr>
                        <wps:spPr bwMode="auto">
                          <a:xfrm>
                            <a:off x="3466465" y="1964690"/>
                            <a:ext cx="41275" cy="41275"/>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5" name="Oval 2395"/>
                        <wps:cNvSpPr>
                          <a:spLocks noChangeArrowheads="1"/>
                        </wps:cNvSpPr>
                        <wps:spPr bwMode="auto">
                          <a:xfrm>
                            <a:off x="3081655" y="1811655"/>
                            <a:ext cx="41275"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6" name="Oval 2396"/>
                        <wps:cNvSpPr>
                          <a:spLocks noChangeArrowheads="1"/>
                        </wps:cNvSpPr>
                        <wps:spPr bwMode="auto">
                          <a:xfrm>
                            <a:off x="3559810" y="1842770"/>
                            <a:ext cx="41910"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7" name="Oval 2397"/>
                        <wps:cNvSpPr>
                          <a:spLocks noChangeArrowheads="1"/>
                        </wps:cNvSpPr>
                        <wps:spPr bwMode="auto">
                          <a:xfrm>
                            <a:off x="2613660" y="1676400"/>
                            <a:ext cx="41275"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8" name="Oval 2398"/>
                        <wps:cNvSpPr>
                          <a:spLocks noChangeArrowheads="1"/>
                        </wps:cNvSpPr>
                        <wps:spPr bwMode="auto">
                          <a:xfrm>
                            <a:off x="2814955" y="1103630"/>
                            <a:ext cx="41275" cy="41910"/>
                          </a:xfrm>
                          <a:prstGeom prst="ellipse">
                            <a:avLst/>
                          </a:prstGeom>
                          <a:solidFill>
                            <a:srgbClr val="1A476F"/>
                          </a:solidFill>
                          <a:ln w="13970">
                            <a:solidFill>
                              <a:srgbClr val="1A476F"/>
                            </a:solidFill>
                            <a:prstDash val="solid"/>
                            <a:round/>
                            <a:headEnd/>
                            <a:tailEnd/>
                          </a:ln>
                        </wps:spPr>
                        <wps:bodyPr rot="0" vert="horz" wrap="square" lIns="91440" tIns="45720" rIns="91440" bIns="45720" anchor="t" anchorCtr="0" upright="1">
                          <a:noAutofit/>
                        </wps:bodyPr>
                      </wps:wsp>
                      <wps:wsp>
                        <wps:cNvPr id="2399" name="Freeform 2399"/>
                        <wps:cNvSpPr>
                          <a:spLocks/>
                        </wps:cNvSpPr>
                        <wps:spPr bwMode="auto">
                          <a:xfrm>
                            <a:off x="1889125" y="1103630"/>
                            <a:ext cx="2305050" cy="1204595"/>
                          </a:xfrm>
                          <a:custGeom>
                            <a:avLst/>
                            <a:gdLst>
                              <a:gd name="T0" fmla="*/ 664 w 665"/>
                              <a:gd name="T1" fmla="*/ 196 h 347"/>
                              <a:gd name="T2" fmla="*/ 659 w 665"/>
                              <a:gd name="T3" fmla="*/ 215 h 347"/>
                              <a:gd name="T4" fmla="*/ 649 w 665"/>
                              <a:gd name="T5" fmla="*/ 233 h 347"/>
                              <a:gd name="T6" fmla="*/ 636 w 665"/>
                              <a:gd name="T7" fmla="*/ 251 h 347"/>
                              <a:gd name="T8" fmla="*/ 619 w 665"/>
                              <a:gd name="T9" fmla="*/ 267 h 347"/>
                              <a:gd name="T10" fmla="*/ 598 w 665"/>
                              <a:gd name="T11" fmla="*/ 283 h 347"/>
                              <a:gd name="T12" fmla="*/ 575 w 665"/>
                              <a:gd name="T13" fmla="*/ 297 h 347"/>
                              <a:gd name="T14" fmla="*/ 548 w 665"/>
                              <a:gd name="T15" fmla="*/ 309 h 347"/>
                              <a:gd name="T16" fmla="*/ 519 w 665"/>
                              <a:gd name="T17" fmla="*/ 320 h 347"/>
                              <a:gd name="T18" fmla="*/ 488 w 665"/>
                              <a:gd name="T19" fmla="*/ 330 h 347"/>
                              <a:gd name="T20" fmla="*/ 454 w 665"/>
                              <a:gd name="T21" fmla="*/ 337 h 347"/>
                              <a:gd name="T22" fmla="*/ 419 w 665"/>
                              <a:gd name="T23" fmla="*/ 342 h 347"/>
                              <a:gd name="T24" fmla="*/ 384 w 665"/>
                              <a:gd name="T25" fmla="*/ 345 h 347"/>
                              <a:gd name="T26" fmla="*/ 347 w 665"/>
                              <a:gd name="T27" fmla="*/ 347 h 347"/>
                              <a:gd name="T28" fmla="*/ 310 w 665"/>
                              <a:gd name="T29" fmla="*/ 346 h 347"/>
                              <a:gd name="T30" fmla="*/ 274 w 665"/>
                              <a:gd name="T31" fmla="*/ 343 h 347"/>
                              <a:gd name="T32" fmla="*/ 238 w 665"/>
                              <a:gd name="T33" fmla="*/ 338 h 347"/>
                              <a:gd name="T34" fmla="*/ 204 w 665"/>
                              <a:gd name="T35" fmla="*/ 331 h 347"/>
                              <a:gd name="T36" fmla="*/ 171 w 665"/>
                              <a:gd name="T37" fmla="*/ 322 h 347"/>
                              <a:gd name="T38" fmla="*/ 140 w 665"/>
                              <a:gd name="T39" fmla="*/ 311 h 347"/>
                              <a:gd name="T40" fmla="*/ 111 w 665"/>
                              <a:gd name="T41" fmla="*/ 298 h 347"/>
                              <a:gd name="T42" fmla="*/ 85 w 665"/>
                              <a:gd name="T43" fmla="*/ 284 h 347"/>
                              <a:gd name="T44" fmla="*/ 62 w 665"/>
                              <a:gd name="T45" fmla="*/ 269 h 347"/>
                              <a:gd name="T46" fmla="*/ 43 w 665"/>
                              <a:gd name="T47" fmla="*/ 253 h 347"/>
                              <a:gd name="T48" fmla="*/ 26 w 665"/>
                              <a:gd name="T49" fmla="*/ 235 h 347"/>
                              <a:gd name="T50" fmla="*/ 14 w 665"/>
                              <a:gd name="T51" fmla="*/ 217 h 347"/>
                              <a:gd name="T52" fmla="*/ 5 w 665"/>
                              <a:gd name="T53" fmla="*/ 198 h 347"/>
                              <a:gd name="T54" fmla="*/ 1 w 665"/>
                              <a:gd name="T55" fmla="*/ 179 h 347"/>
                              <a:gd name="T56" fmla="*/ 0 w 665"/>
                              <a:gd name="T57" fmla="*/ 160 h 347"/>
                              <a:gd name="T58" fmla="*/ 4 w 665"/>
                              <a:gd name="T59" fmla="*/ 141 h 347"/>
                              <a:gd name="T60" fmla="*/ 11 w 665"/>
                              <a:gd name="T61" fmla="*/ 123 h 347"/>
                              <a:gd name="T62" fmla="*/ 23 w 665"/>
                              <a:gd name="T63" fmla="*/ 105 h 347"/>
                              <a:gd name="T64" fmla="*/ 38 w 665"/>
                              <a:gd name="T65" fmla="*/ 88 h 347"/>
                              <a:gd name="T66" fmla="*/ 56 w 665"/>
                              <a:gd name="T67" fmla="*/ 72 h 347"/>
                              <a:gd name="T68" fmla="*/ 78 w 665"/>
                              <a:gd name="T69" fmla="*/ 57 h 347"/>
                              <a:gd name="T70" fmla="*/ 104 w 665"/>
                              <a:gd name="T71" fmla="*/ 43 h 347"/>
                              <a:gd name="T72" fmla="*/ 131 w 665"/>
                              <a:gd name="T73" fmla="*/ 32 h 347"/>
                              <a:gd name="T74" fmla="*/ 162 w 665"/>
                              <a:gd name="T75" fmla="*/ 22 h 347"/>
                              <a:gd name="T76" fmla="*/ 194 w 665"/>
                              <a:gd name="T77" fmla="*/ 13 h 347"/>
                              <a:gd name="T78" fmla="*/ 228 w 665"/>
                              <a:gd name="T79" fmla="*/ 7 h 347"/>
                              <a:gd name="T80" fmla="*/ 264 w 665"/>
                              <a:gd name="T81" fmla="*/ 3 h 347"/>
                              <a:gd name="T82" fmla="*/ 300 w 665"/>
                              <a:gd name="T83" fmla="*/ 0 h 347"/>
                              <a:gd name="T84" fmla="*/ 337 w 665"/>
                              <a:gd name="T85" fmla="*/ 0 h 347"/>
                              <a:gd name="T86" fmla="*/ 373 w 665"/>
                              <a:gd name="T87" fmla="*/ 2 h 347"/>
                              <a:gd name="T88" fmla="*/ 409 w 665"/>
                              <a:gd name="T89" fmla="*/ 6 h 347"/>
                              <a:gd name="T90" fmla="*/ 444 w 665"/>
                              <a:gd name="T91" fmla="*/ 12 h 347"/>
                              <a:gd name="T92" fmla="*/ 478 w 665"/>
                              <a:gd name="T93" fmla="*/ 20 h 347"/>
                              <a:gd name="T94" fmla="*/ 510 w 665"/>
                              <a:gd name="T95" fmla="*/ 30 h 347"/>
                              <a:gd name="T96" fmla="*/ 540 w 665"/>
                              <a:gd name="T97" fmla="*/ 42 h 347"/>
                              <a:gd name="T98" fmla="*/ 568 w 665"/>
                              <a:gd name="T99" fmla="*/ 55 h 347"/>
                              <a:gd name="T100" fmla="*/ 592 w 665"/>
                              <a:gd name="T101" fmla="*/ 70 h 347"/>
                              <a:gd name="T102" fmla="*/ 613 w 665"/>
                              <a:gd name="T103" fmla="*/ 86 h 347"/>
                              <a:gd name="T104" fmla="*/ 631 w 665"/>
                              <a:gd name="T105" fmla="*/ 103 h 347"/>
                              <a:gd name="T106" fmla="*/ 646 w 665"/>
                              <a:gd name="T107" fmla="*/ 121 h 347"/>
                              <a:gd name="T108" fmla="*/ 656 w 665"/>
                              <a:gd name="T109" fmla="*/ 139 h 347"/>
                              <a:gd name="T110" fmla="*/ 663 w 665"/>
                              <a:gd name="T111" fmla="*/ 158 h 347"/>
                              <a:gd name="T112" fmla="*/ 665 w 665"/>
                              <a:gd name="T113" fmla="*/ 177 h 3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665" h="347">
                                <a:moveTo>
                                  <a:pt x="665" y="180"/>
                                </a:moveTo>
                                <a:lnTo>
                                  <a:pt x="665" y="182"/>
                                </a:lnTo>
                                <a:lnTo>
                                  <a:pt x="665" y="185"/>
                                </a:lnTo>
                                <a:lnTo>
                                  <a:pt x="665" y="188"/>
                                </a:lnTo>
                                <a:lnTo>
                                  <a:pt x="665" y="191"/>
                                </a:lnTo>
                                <a:lnTo>
                                  <a:pt x="664" y="193"/>
                                </a:lnTo>
                                <a:lnTo>
                                  <a:pt x="664" y="196"/>
                                </a:lnTo>
                                <a:lnTo>
                                  <a:pt x="663" y="199"/>
                                </a:lnTo>
                                <a:lnTo>
                                  <a:pt x="663" y="201"/>
                                </a:lnTo>
                                <a:lnTo>
                                  <a:pt x="662" y="204"/>
                                </a:lnTo>
                                <a:lnTo>
                                  <a:pt x="661" y="207"/>
                                </a:lnTo>
                                <a:lnTo>
                                  <a:pt x="660" y="210"/>
                                </a:lnTo>
                                <a:lnTo>
                                  <a:pt x="660" y="212"/>
                                </a:lnTo>
                                <a:lnTo>
                                  <a:pt x="659" y="215"/>
                                </a:lnTo>
                                <a:lnTo>
                                  <a:pt x="657" y="217"/>
                                </a:lnTo>
                                <a:lnTo>
                                  <a:pt x="656" y="220"/>
                                </a:lnTo>
                                <a:lnTo>
                                  <a:pt x="655" y="223"/>
                                </a:lnTo>
                                <a:lnTo>
                                  <a:pt x="654" y="225"/>
                                </a:lnTo>
                                <a:lnTo>
                                  <a:pt x="652" y="228"/>
                                </a:lnTo>
                                <a:lnTo>
                                  <a:pt x="651" y="230"/>
                                </a:lnTo>
                                <a:lnTo>
                                  <a:pt x="649" y="233"/>
                                </a:lnTo>
                                <a:lnTo>
                                  <a:pt x="647" y="236"/>
                                </a:lnTo>
                                <a:lnTo>
                                  <a:pt x="646" y="238"/>
                                </a:lnTo>
                                <a:lnTo>
                                  <a:pt x="644" y="241"/>
                                </a:lnTo>
                                <a:lnTo>
                                  <a:pt x="642" y="243"/>
                                </a:lnTo>
                                <a:lnTo>
                                  <a:pt x="640" y="246"/>
                                </a:lnTo>
                                <a:lnTo>
                                  <a:pt x="638" y="248"/>
                                </a:lnTo>
                                <a:lnTo>
                                  <a:pt x="636" y="251"/>
                                </a:lnTo>
                                <a:lnTo>
                                  <a:pt x="634" y="253"/>
                                </a:lnTo>
                                <a:lnTo>
                                  <a:pt x="631" y="255"/>
                                </a:lnTo>
                                <a:lnTo>
                                  <a:pt x="629" y="258"/>
                                </a:lnTo>
                                <a:lnTo>
                                  <a:pt x="627" y="260"/>
                                </a:lnTo>
                                <a:lnTo>
                                  <a:pt x="624" y="263"/>
                                </a:lnTo>
                                <a:lnTo>
                                  <a:pt x="622" y="265"/>
                                </a:lnTo>
                                <a:lnTo>
                                  <a:pt x="619" y="267"/>
                                </a:lnTo>
                                <a:lnTo>
                                  <a:pt x="616" y="269"/>
                                </a:lnTo>
                                <a:lnTo>
                                  <a:pt x="613" y="272"/>
                                </a:lnTo>
                                <a:lnTo>
                                  <a:pt x="611" y="274"/>
                                </a:lnTo>
                                <a:lnTo>
                                  <a:pt x="608" y="276"/>
                                </a:lnTo>
                                <a:lnTo>
                                  <a:pt x="605" y="278"/>
                                </a:lnTo>
                                <a:lnTo>
                                  <a:pt x="602" y="281"/>
                                </a:lnTo>
                                <a:lnTo>
                                  <a:pt x="598" y="283"/>
                                </a:lnTo>
                                <a:lnTo>
                                  <a:pt x="595" y="285"/>
                                </a:lnTo>
                                <a:lnTo>
                                  <a:pt x="592" y="287"/>
                                </a:lnTo>
                                <a:lnTo>
                                  <a:pt x="589" y="289"/>
                                </a:lnTo>
                                <a:lnTo>
                                  <a:pt x="585" y="291"/>
                                </a:lnTo>
                                <a:lnTo>
                                  <a:pt x="582" y="293"/>
                                </a:lnTo>
                                <a:lnTo>
                                  <a:pt x="578" y="295"/>
                                </a:lnTo>
                                <a:lnTo>
                                  <a:pt x="575" y="297"/>
                                </a:lnTo>
                                <a:lnTo>
                                  <a:pt x="571" y="299"/>
                                </a:lnTo>
                                <a:lnTo>
                                  <a:pt x="568" y="301"/>
                                </a:lnTo>
                                <a:lnTo>
                                  <a:pt x="564" y="302"/>
                                </a:lnTo>
                                <a:lnTo>
                                  <a:pt x="560" y="304"/>
                                </a:lnTo>
                                <a:lnTo>
                                  <a:pt x="556" y="306"/>
                                </a:lnTo>
                                <a:lnTo>
                                  <a:pt x="552" y="308"/>
                                </a:lnTo>
                                <a:lnTo>
                                  <a:pt x="548" y="309"/>
                                </a:lnTo>
                                <a:lnTo>
                                  <a:pt x="544" y="311"/>
                                </a:lnTo>
                                <a:lnTo>
                                  <a:pt x="540" y="313"/>
                                </a:lnTo>
                                <a:lnTo>
                                  <a:pt x="536" y="314"/>
                                </a:lnTo>
                                <a:lnTo>
                                  <a:pt x="532" y="316"/>
                                </a:lnTo>
                                <a:lnTo>
                                  <a:pt x="528" y="317"/>
                                </a:lnTo>
                                <a:lnTo>
                                  <a:pt x="523" y="319"/>
                                </a:lnTo>
                                <a:lnTo>
                                  <a:pt x="519" y="320"/>
                                </a:lnTo>
                                <a:lnTo>
                                  <a:pt x="515" y="322"/>
                                </a:lnTo>
                                <a:lnTo>
                                  <a:pt x="510" y="323"/>
                                </a:lnTo>
                                <a:lnTo>
                                  <a:pt x="506" y="325"/>
                                </a:lnTo>
                                <a:lnTo>
                                  <a:pt x="501" y="326"/>
                                </a:lnTo>
                                <a:lnTo>
                                  <a:pt x="497" y="327"/>
                                </a:lnTo>
                                <a:lnTo>
                                  <a:pt x="492" y="328"/>
                                </a:lnTo>
                                <a:lnTo>
                                  <a:pt x="488" y="330"/>
                                </a:lnTo>
                                <a:lnTo>
                                  <a:pt x="483" y="331"/>
                                </a:lnTo>
                                <a:lnTo>
                                  <a:pt x="478" y="332"/>
                                </a:lnTo>
                                <a:lnTo>
                                  <a:pt x="474" y="333"/>
                                </a:lnTo>
                                <a:lnTo>
                                  <a:pt x="469" y="334"/>
                                </a:lnTo>
                                <a:lnTo>
                                  <a:pt x="464" y="335"/>
                                </a:lnTo>
                                <a:lnTo>
                                  <a:pt x="459" y="336"/>
                                </a:lnTo>
                                <a:lnTo>
                                  <a:pt x="454" y="337"/>
                                </a:lnTo>
                                <a:lnTo>
                                  <a:pt x="449" y="338"/>
                                </a:lnTo>
                                <a:lnTo>
                                  <a:pt x="444" y="339"/>
                                </a:lnTo>
                                <a:lnTo>
                                  <a:pt x="440" y="339"/>
                                </a:lnTo>
                                <a:lnTo>
                                  <a:pt x="435" y="340"/>
                                </a:lnTo>
                                <a:lnTo>
                                  <a:pt x="430" y="341"/>
                                </a:lnTo>
                                <a:lnTo>
                                  <a:pt x="425" y="342"/>
                                </a:lnTo>
                                <a:lnTo>
                                  <a:pt x="419" y="342"/>
                                </a:lnTo>
                                <a:lnTo>
                                  <a:pt x="414" y="343"/>
                                </a:lnTo>
                                <a:lnTo>
                                  <a:pt x="409" y="343"/>
                                </a:lnTo>
                                <a:lnTo>
                                  <a:pt x="404" y="344"/>
                                </a:lnTo>
                                <a:lnTo>
                                  <a:pt x="399" y="344"/>
                                </a:lnTo>
                                <a:lnTo>
                                  <a:pt x="394" y="345"/>
                                </a:lnTo>
                                <a:lnTo>
                                  <a:pt x="389" y="345"/>
                                </a:lnTo>
                                <a:lnTo>
                                  <a:pt x="384" y="345"/>
                                </a:lnTo>
                                <a:lnTo>
                                  <a:pt x="378" y="346"/>
                                </a:lnTo>
                                <a:lnTo>
                                  <a:pt x="373" y="346"/>
                                </a:lnTo>
                                <a:lnTo>
                                  <a:pt x="368" y="346"/>
                                </a:lnTo>
                                <a:lnTo>
                                  <a:pt x="363" y="346"/>
                                </a:lnTo>
                                <a:lnTo>
                                  <a:pt x="358" y="347"/>
                                </a:lnTo>
                                <a:lnTo>
                                  <a:pt x="352" y="347"/>
                                </a:lnTo>
                                <a:lnTo>
                                  <a:pt x="347" y="347"/>
                                </a:lnTo>
                                <a:lnTo>
                                  <a:pt x="342" y="347"/>
                                </a:lnTo>
                                <a:lnTo>
                                  <a:pt x="337" y="347"/>
                                </a:lnTo>
                                <a:lnTo>
                                  <a:pt x="331" y="347"/>
                                </a:lnTo>
                                <a:lnTo>
                                  <a:pt x="326" y="346"/>
                                </a:lnTo>
                                <a:lnTo>
                                  <a:pt x="321" y="346"/>
                                </a:lnTo>
                                <a:lnTo>
                                  <a:pt x="316" y="346"/>
                                </a:lnTo>
                                <a:lnTo>
                                  <a:pt x="310" y="346"/>
                                </a:lnTo>
                                <a:lnTo>
                                  <a:pt x="305" y="345"/>
                                </a:lnTo>
                                <a:lnTo>
                                  <a:pt x="300" y="345"/>
                                </a:lnTo>
                                <a:lnTo>
                                  <a:pt x="295" y="345"/>
                                </a:lnTo>
                                <a:lnTo>
                                  <a:pt x="290" y="344"/>
                                </a:lnTo>
                                <a:lnTo>
                                  <a:pt x="284" y="344"/>
                                </a:lnTo>
                                <a:lnTo>
                                  <a:pt x="279" y="343"/>
                                </a:lnTo>
                                <a:lnTo>
                                  <a:pt x="274" y="343"/>
                                </a:lnTo>
                                <a:lnTo>
                                  <a:pt x="269" y="342"/>
                                </a:lnTo>
                                <a:lnTo>
                                  <a:pt x="264" y="341"/>
                                </a:lnTo>
                                <a:lnTo>
                                  <a:pt x="259" y="341"/>
                                </a:lnTo>
                                <a:lnTo>
                                  <a:pt x="254" y="340"/>
                                </a:lnTo>
                                <a:lnTo>
                                  <a:pt x="248" y="339"/>
                                </a:lnTo>
                                <a:lnTo>
                                  <a:pt x="243" y="338"/>
                                </a:lnTo>
                                <a:lnTo>
                                  <a:pt x="238" y="338"/>
                                </a:lnTo>
                                <a:lnTo>
                                  <a:pt x="233" y="337"/>
                                </a:lnTo>
                                <a:lnTo>
                                  <a:pt x="228" y="336"/>
                                </a:lnTo>
                                <a:lnTo>
                                  <a:pt x="223" y="335"/>
                                </a:lnTo>
                                <a:lnTo>
                                  <a:pt x="219" y="334"/>
                                </a:lnTo>
                                <a:lnTo>
                                  <a:pt x="214" y="333"/>
                                </a:lnTo>
                                <a:lnTo>
                                  <a:pt x="209" y="332"/>
                                </a:lnTo>
                                <a:lnTo>
                                  <a:pt x="204" y="331"/>
                                </a:lnTo>
                                <a:lnTo>
                                  <a:pt x="199" y="329"/>
                                </a:lnTo>
                                <a:lnTo>
                                  <a:pt x="194" y="328"/>
                                </a:lnTo>
                                <a:lnTo>
                                  <a:pt x="190" y="327"/>
                                </a:lnTo>
                                <a:lnTo>
                                  <a:pt x="185" y="326"/>
                                </a:lnTo>
                                <a:lnTo>
                                  <a:pt x="180" y="324"/>
                                </a:lnTo>
                                <a:lnTo>
                                  <a:pt x="176" y="323"/>
                                </a:lnTo>
                                <a:lnTo>
                                  <a:pt x="171" y="322"/>
                                </a:lnTo>
                                <a:lnTo>
                                  <a:pt x="166" y="320"/>
                                </a:lnTo>
                                <a:lnTo>
                                  <a:pt x="162" y="319"/>
                                </a:lnTo>
                                <a:lnTo>
                                  <a:pt x="157" y="317"/>
                                </a:lnTo>
                                <a:lnTo>
                                  <a:pt x="153" y="316"/>
                                </a:lnTo>
                                <a:lnTo>
                                  <a:pt x="149" y="314"/>
                                </a:lnTo>
                                <a:lnTo>
                                  <a:pt x="144" y="312"/>
                                </a:lnTo>
                                <a:lnTo>
                                  <a:pt x="140" y="311"/>
                                </a:lnTo>
                                <a:lnTo>
                                  <a:pt x="136" y="309"/>
                                </a:lnTo>
                                <a:lnTo>
                                  <a:pt x="131" y="307"/>
                                </a:lnTo>
                                <a:lnTo>
                                  <a:pt x="127" y="306"/>
                                </a:lnTo>
                                <a:lnTo>
                                  <a:pt x="123" y="304"/>
                                </a:lnTo>
                                <a:lnTo>
                                  <a:pt x="119" y="302"/>
                                </a:lnTo>
                                <a:lnTo>
                                  <a:pt x="115" y="300"/>
                                </a:lnTo>
                                <a:lnTo>
                                  <a:pt x="111" y="298"/>
                                </a:lnTo>
                                <a:lnTo>
                                  <a:pt x="107" y="296"/>
                                </a:lnTo>
                                <a:lnTo>
                                  <a:pt x="104" y="295"/>
                                </a:lnTo>
                                <a:lnTo>
                                  <a:pt x="100" y="293"/>
                                </a:lnTo>
                                <a:lnTo>
                                  <a:pt x="96" y="291"/>
                                </a:lnTo>
                                <a:lnTo>
                                  <a:pt x="92" y="289"/>
                                </a:lnTo>
                                <a:lnTo>
                                  <a:pt x="89" y="286"/>
                                </a:lnTo>
                                <a:lnTo>
                                  <a:pt x="85" y="284"/>
                                </a:lnTo>
                                <a:lnTo>
                                  <a:pt x="82" y="282"/>
                                </a:lnTo>
                                <a:lnTo>
                                  <a:pt x="78" y="280"/>
                                </a:lnTo>
                                <a:lnTo>
                                  <a:pt x="75" y="278"/>
                                </a:lnTo>
                                <a:lnTo>
                                  <a:pt x="72" y="276"/>
                                </a:lnTo>
                                <a:lnTo>
                                  <a:pt x="69" y="274"/>
                                </a:lnTo>
                                <a:lnTo>
                                  <a:pt x="65" y="271"/>
                                </a:lnTo>
                                <a:lnTo>
                                  <a:pt x="62" y="269"/>
                                </a:lnTo>
                                <a:lnTo>
                                  <a:pt x="59" y="267"/>
                                </a:lnTo>
                                <a:lnTo>
                                  <a:pt x="56" y="264"/>
                                </a:lnTo>
                                <a:lnTo>
                                  <a:pt x="53" y="262"/>
                                </a:lnTo>
                                <a:lnTo>
                                  <a:pt x="51" y="260"/>
                                </a:lnTo>
                                <a:lnTo>
                                  <a:pt x="48" y="257"/>
                                </a:lnTo>
                                <a:lnTo>
                                  <a:pt x="45" y="255"/>
                                </a:lnTo>
                                <a:lnTo>
                                  <a:pt x="43" y="253"/>
                                </a:lnTo>
                                <a:lnTo>
                                  <a:pt x="40" y="250"/>
                                </a:lnTo>
                                <a:lnTo>
                                  <a:pt x="38" y="248"/>
                                </a:lnTo>
                                <a:lnTo>
                                  <a:pt x="35" y="245"/>
                                </a:lnTo>
                                <a:lnTo>
                                  <a:pt x="33" y="243"/>
                                </a:lnTo>
                                <a:lnTo>
                                  <a:pt x="31" y="240"/>
                                </a:lnTo>
                                <a:lnTo>
                                  <a:pt x="29" y="238"/>
                                </a:lnTo>
                                <a:lnTo>
                                  <a:pt x="26" y="235"/>
                                </a:lnTo>
                                <a:lnTo>
                                  <a:pt x="24" y="233"/>
                                </a:lnTo>
                                <a:lnTo>
                                  <a:pt x="23" y="230"/>
                                </a:lnTo>
                                <a:lnTo>
                                  <a:pt x="21" y="227"/>
                                </a:lnTo>
                                <a:lnTo>
                                  <a:pt x="19" y="225"/>
                                </a:lnTo>
                                <a:lnTo>
                                  <a:pt x="17" y="222"/>
                                </a:lnTo>
                                <a:lnTo>
                                  <a:pt x="16" y="220"/>
                                </a:lnTo>
                                <a:lnTo>
                                  <a:pt x="14" y="217"/>
                                </a:lnTo>
                                <a:lnTo>
                                  <a:pt x="13" y="214"/>
                                </a:lnTo>
                                <a:lnTo>
                                  <a:pt x="11" y="212"/>
                                </a:lnTo>
                                <a:lnTo>
                                  <a:pt x="10" y="209"/>
                                </a:lnTo>
                                <a:lnTo>
                                  <a:pt x="9" y="206"/>
                                </a:lnTo>
                                <a:lnTo>
                                  <a:pt x="7" y="204"/>
                                </a:lnTo>
                                <a:lnTo>
                                  <a:pt x="6" y="201"/>
                                </a:lnTo>
                                <a:lnTo>
                                  <a:pt x="5" y="198"/>
                                </a:lnTo>
                                <a:lnTo>
                                  <a:pt x="5" y="196"/>
                                </a:lnTo>
                                <a:lnTo>
                                  <a:pt x="4" y="193"/>
                                </a:lnTo>
                                <a:lnTo>
                                  <a:pt x="3" y="190"/>
                                </a:lnTo>
                                <a:lnTo>
                                  <a:pt x="2" y="187"/>
                                </a:lnTo>
                                <a:lnTo>
                                  <a:pt x="2" y="185"/>
                                </a:lnTo>
                                <a:lnTo>
                                  <a:pt x="1" y="182"/>
                                </a:lnTo>
                                <a:lnTo>
                                  <a:pt x="1" y="179"/>
                                </a:lnTo>
                                <a:lnTo>
                                  <a:pt x="1" y="177"/>
                                </a:lnTo>
                                <a:lnTo>
                                  <a:pt x="0" y="174"/>
                                </a:lnTo>
                                <a:lnTo>
                                  <a:pt x="0" y="171"/>
                                </a:lnTo>
                                <a:lnTo>
                                  <a:pt x="0" y="168"/>
                                </a:lnTo>
                                <a:lnTo>
                                  <a:pt x="0" y="166"/>
                                </a:lnTo>
                                <a:lnTo>
                                  <a:pt x="0" y="163"/>
                                </a:lnTo>
                                <a:lnTo>
                                  <a:pt x="0" y="160"/>
                                </a:lnTo>
                                <a:lnTo>
                                  <a:pt x="1" y="157"/>
                                </a:lnTo>
                                <a:lnTo>
                                  <a:pt x="1" y="155"/>
                                </a:lnTo>
                                <a:lnTo>
                                  <a:pt x="1" y="152"/>
                                </a:lnTo>
                                <a:lnTo>
                                  <a:pt x="2" y="149"/>
                                </a:lnTo>
                                <a:lnTo>
                                  <a:pt x="2" y="147"/>
                                </a:lnTo>
                                <a:lnTo>
                                  <a:pt x="3" y="144"/>
                                </a:lnTo>
                                <a:lnTo>
                                  <a:pt x="4" y="141"/>
                                </a:lnTo>
                                <a:lnTo>
                                  <a:pt x="5" y="139"/>
                                </a:lnTo>
                                <a:lnTo>
                                  <a:pt x="5" y="136"/>
                                </a:lnTo>
                                <a:lnTo>
                                  <a:pt x="6" y="133"/>
                                </a:lnTo>
                                <a:lnTo>
                                  <a:pt x="7" y="131"/>
                                </a:lnTo>
                                <a:lnTo>
                                  <a:pt x="9" y="128"/>
                                </a:lnTo>
                                <a:lnTo>
                                  <a:pt x="10" y="125"/>
                                </a:lnTo>
                                <a:lnTo>
                                  <a:pt x="11" y="123"/>
                                </a:lnTo>
                                <a:lnTo>
                                  <a:pt x="13" y="120"/>
                                </a:lnTo>
                                <a:lnTo>
                                  <a:pt x="14" y="118"/>
                                </a:lnTo>
                                <a:lnTo>
                                  <a:pt x="16" y="115"/>
                                </a:lnTo>
                                <a:lnTo>
                                  <a:pt x="17" y="112"/>
                                </a:lnTo>
                                <a:lnTo>
                                  <a:pt x="19" y="110"/>
                                </a:lnTo>
                                <a:lnTo>
                                  <a:pt x="21" y="107"/>
                                </a:lnTo>
                                <a:lnTo>
                                  <a:pt x="23" y="105"/>
                                </a:lnTo>
                                <a:lnTo>
                                  <a:pt x="24" y="102"/>
                                </a:lnTo>
                                <a:lnTo>
                                  <a:pt x="26" y="100"/>
                                </a:lnTo>
                                <a:lnTo>
                                  <a:pt x="29" y="97"/>
                                </a:lnTo>
                                <a:lnTo>
                                  <a:pt x="31" y="95"/>
                                </a:lnTo>
                                <a:lnTo>
                                  <a:pt x="33" y="93"/>
                                </a:lnTo>
                                <a:lnTo>
                                  <a:pt x="35" y="90"/>
                                </a:lnTo>
                                <a:lnTo>
                                  <a:pt x="38" y="88"/>
                                </a:lnTo>
                                <a:lnTo>
                                  <a:pt x="40" y="85"/>
                                </a:lnTo>
                                <a:lnTo>
                                  <a:pt x="43" y="83"/>
                                </a:lnTo>
                                <a:lnTo>
                                  <a:pt x="45" y="81"/>
                                </a:lnTo>
                                <a:lnTo>
                                  <a:pt x="48" y="78"/>
                                </a:lnTo>
                                <a:lnTo>
                                  <a:pt x="51" y="76"/>
                                </a:lnTo>
                                <a:lnTo>
                                  <a:pt x="53" y="74"/>
                                </a:lnTo>
                                <a:lnTo>
                                  <a:pt x="56" y="72"/>
                                </a:lnTo>
                                <a:lnTo>
                                  <a:pt x="59" y="69"/>
                                </a:lnTo>
                                <a:lnTo>
                                  <a:pt x="62" y="67"/>
                                </a:lnTo>
                                <a:lnTo>
                                  <a:pt x="65" y="65"/>
                                </a:lnTo>
                                <a:lnTo>
                                  <a:pt x="69" y="63"/>
                                </a:lnTo>
                                <a:lnTo>
                                  <a:pt x="72" y="61"/>
                                </a:lnTo>
                                <a:lnTo>
                                  <a:pt x="75" y="59"/>
                                </a:lnTo>
                                <a:lnTo>
                                  <a:pt x="78" y="57"/>
                                </a:lnTo>
                                <a:lnTo>
                                  <a:pt x="82" y="55"/>
                                </a:lnTo>
                                <a:lnTo>
                                  <a:pt x="85" y="53"/>
                                </a:lnTo>
                                <a:lnTo>
                                  <a:pt x="89" y="51"/>
                                </a:lnTo>
                                <a:lnTo>
                                  <a:pt x="92" y="49"/>
                                </a:lnTo>
                                <a:lnTo>
                                  <a:pt x="96" y="47"/>
                                </a:lnTo>
                                <a:lnTo>
                                  <a:pt x="100" y="45"/>
                                </a:lnTo>
                                <a:lnTo>
                                  <a:pt x="104" y="43"/>
                                </a:lnTo>
                                <a:lnTo>
                                  <a:pt x="107" y="42"/>
                                </a:lnTo>
                                <a:lnTo>
                                  <a:pt x="111" y="40"/>
                                </a:lnTo>
                                <a:lnTo>
                                  <a:pt x="115" y="38"/>
                                </a:lnTo>
                                <a:lnTo>
                                  <a:pt x="119" y="37"/>
                                </a:lnTo>
                                <a:lnTo>
                                  <a:pt x="123" y="35"/>
                                </a:lnTo>
                                <a:lnTo>
                                  <a:pt x="127" y="33"/>
                                </a:lnTo>
                                <a:lnTo>
                                  <a:pt x="131" y="32"/>
                                </a:lnTo>
                                <a:lnTo>
                                  <a:pt x="136" y="30"/>
                                </a:lnTo>
                                <a:lnTo>
                                  <a:pt x="140" y="29"/>
                                </a:lnTo>
                                <a:lnTo>
                                  <a:pt x="144" y="27"/>
                                </a:lnTo>
                                <a:lnTo>
                                  <a:pt x="149" y="26"/>
                                </a:lnTo>
                                <a:lnTo>
                                  <a:pt x="153" y="24"/>
                                </a:lnTo>
                                <a:lnTo>
                                  <a:pt x="157" y="23"/>
                                </a:lnTo>
                                <a:lnTo>
                                  <a:pt x="162" y="22"/>
                                </a:lnTo>
                                <a:lnTo>
                                  <a:pt x="166" y="20"/>
                                </a:lnTo>
                                <a:lnTo>
                                  <a:pt x="171" y="19"/>
                                </a:lnTo>
                                <a:lnTo>
                                  <a:pt x="176" y="18"/>
                                </a:lnTo>
                                <a:lnTo>
                                  <a:pt x="180" y="17"/>
                                </a:lnTo>
                                <a:lnTo>
                                  <a:pt x="185" y="15"/>
                                </a:lnTo>
                                <a:lnTo>
                                  <a:pt x="190" y="14"/>
                                </a:lnTo>
                                <a:lnTo>
                                  <a:pt x="194" y="13"/>
                                </a:lnTo>
                                <a:lnTo>
                                  <a:pt x="199" y="12"/>
                                </a:lnTo>
                                <a:lnTo>
                                  <a:pt x="204" y="11"/>
                                </a:lnTo>
                                <a:lnTo>
                                  <a:pt x="209" y="10"/>
                                </a:lnTo>
                                <a:lnTo>
                                  <a:pt x="214" y="9"/>
                                </a:lnTo>
                                <a:lnTo>
                                  <a:pt x="219" y="9"/>
                                </a:lnTo>
                                <a:lnTo>
                                  <a:pt x="223" y="8"/>
                                </a:lnTo>
                                <a:lnTo>
                                  <a:pt x="228" y="7"/>
                                </a:lnTo>
                                <a:lnTo>
                                  <a:pt x="233" y="6"/>
                                </a:lnTo>
                                <a:lnTo>
                                  <a:pt x="238" y="6"/>
                                </a:lnTo>
                                <a:lnTo>
                                  <a:pt x="243" y="5"/>
                                </a:lnTo>
                                <a:lnTo>
                                  <a:pt x="248" y="4"/>
                                </a:lnTo>
                                <a:lnTo>
                                  <a:pt x="254" y="4"/>
                                </a:lnTo>
                                <a:lnTo>
                                  <a:pt x="259" y="3"/>
                                </a:lnTo>
                                <a:lnTo>
                                  <a:pt x="264" y="3"/>
                                </a:lnTo>
                                <a:lnTo>
                                  <a:pt x="269" y="2"/>
                                </a:lnTo>
                                <a:lnTo>
                                  <a:pt x="274" y="2"/>
                                </a:lnTo>
                                <a:lnTo>
                                  <a:pt x="279" y="1"/>
                                </a:lnTo>
                                <a:lnTo>
                                  <a:pt x="284" y="1"/>
                                </a:lnTo>
                                <a:lnTo>
                                  <a:pt x="290" y="1"/>
                                </a:lnTo>
                                <a:lnTo>
                                  <a:pt x="295" y="1"/>
                                </a:lnTo>
                                <a:lnTo>
                                  <a:pt x="300" y="0"/>
                                </a:lnTo>
                                <a:lnTo>
                                  <a:pt x="305" y="0"/>
                                </a:lnTo>
                                <a:lnTo>
                                  <a:pt x="310" y="0"/>
                                </a:lnTo>
                                <a:lnTo>
                                  <a:pt x="316" y="0"/>
                                </a:lnTo>
                                <a:lnTo>
                                  <a:pt x="321" y="0"/>
                                </a:lnTo>
                                <a:lnTo>
                                  <a:pt x="326" y="0"/>
                                </a:lnTo>
                                <a:lnTo>
                                  <a:pt x="331" y="0"/>
                                </a:lnTo>
                                <a:lnTo>
                                  <a:pt x="337" y="0"/>
                                </a:lnTo>
                                <a:lnTo>
                                  <a:pt x="342" y="0"/>
                                </a:lnTo>
                                <a:lnTo>
                                  <a:pt x="347" y="1"/>
                                </a:lnTo>
                                <a:lnTo>
                                  <a:pt x="352" y="1"/>
                                </a:lnTo>
                                <a:lnTo>
                                  <a:pt x="358" y="1"/>
                                </a:lnTo>
                                <a:lnTo>
                                  <a:pt x="363" y="2"/>
                                </a:lnTo>
                                <a:lnTo>
                                  <a:pt x="368" y="2"/>
                                </a:lnTo>
                                <a:lnTo>
                                  <a:pt x="373" y="2"/>
                                </a:lnTo>
                                <a:lnTo>
                                  <a:pt x="378" y="3"/>
                                </a:lnTo>
                                <a:lnTo>
                                  <a:pt x="384" y="3"/>
                                </a:lnTo>
                                <a:lnTo>
                                  <a:pt x="389" y="4"/>
                                </a:lnTo>
                                <a:lnTo>
                                  <a:pt x="394" y="4"/>
                                </a:lnTo>
                                <a:lnTo>
                                  <a:pt x="399" y="5"/>
                                </a:lnTo>
                                <a:lnTo>
                                  <a:pt x="404" y="6"/>
                                </a:lnTo>
                                <a:lnTo>
                                  <a:pt x="409" y="6"/>
                                </a:lnTo>
                                <a:lnTo>
                                  <a:pt x="414" y="7"/>
                                </a:lnTo>
                                <a:lnTo>
                                  <a:pt x="419" y="8"/>
                                </a:lnTo>
                                <a:lnTo>
                                  <a:pt x="425" y="9"/>
                                </a:lnTo>
                                <a:lnTo>
                                  <a:pt x="430" y="10"/>
                                </a:lnTo>
                                <a:lnTo>
                                  <a:pt x="435" y="10"/>
                                </a:lnTo>
                                <a:lnTo>
                                  <a:pt x="440" y="11"/>
                                </a:lnTo>
                                <a:lnTo>
                                  <a:pt x="444" y="12"/>
                                </a:lnTo>
                                <a:lnTo>
                                  <a:pt x="449" y="13"/>
                                </a:lnTo>
                                <a:lnTo>
                                  <a:pt x="454" y="15"/>
                                </a:lnTo>
                                <a:lnTo>
                                  <a:pt x="459" y="16"/>
                                </a:lnTo>
                                <a:lnTo>
                                  <a:pt x="464" y="17"/>
                                </a:lnTo>
                                <a:lnTo>
                                  <a:pt x="469" y="18"/>
                                </a:lnTo>
                                <a:lnTo>
                                  <a:pt x="474" y="19"/>
                                </a:lnTo>
                                <a:lnTo>
                                  <a:pt x="478" y="20"/>
                                </a:lnTo>
                                <a:lnTo>
                                  <a:pt x="483" y="22"/>
                                </a:lnTo>
                                <a:lnTo>
                                  <a:pt x="488" y="23"/>
                                </a:lnTo>
                                <a:lnTo>
                                  <a:pt x="492" y="25"/>
                                </a:lnTo>
                                <a:lnTo>
                                  <a:pt x="497" y="26"/>
                                </a:lnTo>
                                <a:lnTo>
                                  <a:pt x="501" y="27"/>
                                </a:lnTo>
                                <a:lnTo>
                                  <a:pt x="506" y="29"/>
                                </a:lnTo>
                                <a:lnTo>
                                  <a:pt x="510" y="30"/>
                                </a:lnTo>
                                <a:lnTo>
                                  <a:pt x="515" y="32"/>
                                </a:lnTo>
                                <a:lnTo>
                                  <a:pt x="519" y="34"/>
                                </a:lnTo>
                                <a:lnTo>
                                  <a:pt x="523" y="35"/>
                                </a:lnTo>
                                <a:lnTo>
                                  <a:pt x="528" y="37"/>
                                </a:lnTo>
                                <a:lnTo>
                                  <a:pt x="532" y="39"/>
                                </a:lnTo>
                                <a:lnTo>
                                  <a:pt x="536" y="40"/>
                                </a:lnTo>
                                <a:lnTo>
                                  <a:pt x="540" y="42"/>
                                </a:lnTo>
                                <a:lnTo>
                                  <a:pt x="544" y="44"/>
                                </a:lnTo>
                                <a:lnTo>
                                  <a:pt x="548" y="46"/>
                                </a:lnTo>
                                <a:lnTo>
                                  <a:pt x="552" y="47"/>
                                </a:lnTo>
                                <a:lnTo>
                                  <a:pt x="556" y="49"/>
                                </a:lnTo>
                                <a:lnTo>
                                  <a:pt x="560" y="51"/>
                                </a:lnTo>
                                <a:lnTo>
                                  <a:pt x="564" y="53"/>
                                </a:lnTo>
                                <a:lnTo>
                                  <a:pt x="568" y="55"/>
                                </a:lnTo>
                                <a:lnTo>
                                  <a:pt x="571" y="57"/>
                                </a:lnTo>
                                <a:lnTo>
                                  <a:pt x="575" y="59"/>
                                </a:lnTo>
                                <a:lnTo>
                                  <a:pt x="578" y="61"/>
                                </a:lnTo>
                                <a:lnTo>
                                  <a:pt x="582" y="63"/>
                                </a:lnTo>
                                <a:lnTo>
                                  <a:pt x="585" y="66"/>
                                </a:lnTo>
                                <a:lnTo>
                                  <a:pt x="589" y="68"/>
                                </a:lnTo>
                                <a:lnTo>
                                  <a:pt x="592" y="70"/>
                                </a:lnTo>
                                <a:lnTo>
                                  <a:pt x="595" y="72"/>
                                </a:lnTo>
                                <a:lnTo>
                                  <a:pt x="598" y="74"/>
                                </a:lnTo>
                                <a:lnTo>
                                  <a:pt x="602" y="77"/>
                                </a:lnTo>
                                <a:lnTo>
                                  <a:pt x="605" y="79"/>
                                </a:lnTo>
                                <a:lnTo>
                                  <a:pt x="608" y="81"/>
                                </a:lnTo>
                                <a:lnTo>
                                  <a:pt x="611" y="83"/>
                                </a:lnTo>
                                <a:lnTo>
                                  <a:pt x="613" y="86"/>
                                </a:lnTo>
                                <a:lnTo>
                                  <a:pt x="616" y="88"/>
                                </a:lnTo>
                                <a:lnTo>
                                  <a:pt x="619" y="91"/>
                                </a:lnTo>
                                <a:lnTo>
                                  <a:pt x="622" y="93"/>
                                </a:lnTo>
                                <a:lnTo>
                                  <a:pt x="624" y="95"/>
                                </a:lnTo>
                                <a:lnTo>
                                  <a:pt x="627" y="98"/>
                                </a:lnTo>
                                <a:lnTo>
                                  <a:pt x="629" y="100"/>
                                </a:lnTo>
                                <a:lnTo>
                                  <a:pt x="631" y="103"/>
                                </a:lnTo>
                                <a:lnTo>
                                  <a:pt x="634" y="105"/>
                                </a:lnTo>
                                <a:lnTo>
                                  <a:pt x="636" y="108"/>
                                </a:lnTo>
                                <a:lnTo>
                                  <a:pt x="638" y="110"/>
                                </a:lnTo>
                                <a:lnTo>
                                  <a:pt x="640" y="113"/>
                                </a:lnTo>
                                <a:lnTo>
                                  <a:pt x="642" y="115"/>
                                </a:lnTo>
                                <a:lnTo>
                                  <a:pt x="644" y="118"/>
                                </a:lnTo>
                                <a:lnTo>
                                  <a:pt x="646" y="121"/>
                                </a:lnTo>
                                <a:lnTo>
                                  <a:pt x="647" y="123"/>
                                </a:lnTo>
                                <a:lnTo>
                                  <a:pt x="649" y="126"/>
                                </a:lnTo>
                                <a:lnTo>
                                  <a:pt x="651" y="128"/>
                                </a:lnTo>
                                <a:lnTo>
                                  <a:pt x="652" y="131"/>
                                </a:lnTo>
                                <a:lnTo>
                                  <a:pt x="654" y="134"/>
                                </a:lnTo>
                                <a:lnTo>
                                  <a:pt x="655" y="136"/>
                                </a:lnTo>
                                <a:lnTo>
                                  <a:pt x="656" y="139"/>
                                </a:lnTo>
                                <a:lnTo>
                                  <a:pt x="657" y="142"/>
                                </a:lnTo>
                                <a:lnTo>
                                  <a:pt x="659" y="144"/>
                                </a:lnTo>
                                <a:lnTo>
                                  <a:pt x="660" y="147"/>
                                </a:lnTo>
                                <a:lnTo>
                                  <a:pt x="660" y="150"/>
                                </a:lnTo>
                                <a:lnTo>
                                  <a:pt x="661" y="153"/>
                                </a:lnTo>
                                <a:lnTo>
                                  <a:pt x="662" y="155"/>
                                </a:lnTo>
                                <a:lnTo>
                                  <a:pt x="663" y="158"/>
                                </a:lnTo>
                                <a:lnTo>
                                  <a:pt x="663" y="161"/>
                                </a:lnTo>
                                <a:lnTo>
                                  <a:pt x="664" y="163"/>
                                </a:lnTo>
                                <a:lnTo>
                                  <a:pt x="664" y="166"/>
                                </a:lnTo>
                                <a:lnTo>
                                  <a:pt x="665" y="169"/>
                                </a:lnTo>
                                <a:lnTo>
                                  <a:pt x="665" y="172"/>
                                </a:lnTo>
                                <a:lnTo>
                                  <a:pt x="665" y="174"/>
                                </a:lnTo>
                                <a:lnTo>
                                  <a:pt x="665" y="177"/>
                                </a:lnTo>
                                <a:lnTo>
                                  <a:pt x="665" y="180"/>
                                </a:lnTo>
                              </a:path>
                            </a:pathLst>
                          </a:custGeom>
                          <a:noFill/>
                          <a:ln w="13970">
                            <a:solidFill>
                              <a:srgbClr val="55752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0" name="Rectangle 2400"/>
                        <wps:cNvSpPr>
                          <a:spLocks noChangeArrowheads="1"/>
                        </wps:cNvSpPr>
                        <wps:spPr bwMode="auto">
                          <a:xfrm>
                            <a:off x="4548749" y="619125"/>
                            <a:ext cx="101536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E56C53" w14:textId="77777777" w:rsidR="00094E45" w:rsidRPr="00616BEB" w:rsidRDefault="00094E45" w:rsidP="00094E45">
                              <w:pPr>
                                <w:jc w:val="center"/>
                                <w:rPr>
                                  <w:sz w:val="14"/>
                                </w:rPr>
                              </w:pPr>
                              <w:r w:rsidRPr="00616BEB">
                                <w:rPr>
                                  <w:rFonts w:ascii="Arial" w:hAnsi="Arial" w:cs="Arial"/>
                                  <w:color w:val="000000"/>
                                  <w:sz w:val="16"/>
                                  <w:lang w:val="en-US"/>
                                </w:rPr>
                                <w:t>50%</w:t>
                              </w:r>
                              <w:r>
                                <w:rPr>
                                  <w:rFonts w:ascii="Arial" w:hAnsi="Arial" w:cs="Arial"/>
                                  <w:color w:val="000000"/>
                                  <w:sz w:val="16"/>
                                  <w:lang w:val="en-US"/>
                                </w:rPr>
                                <w:t xml:space="preserve"> of scatter points in NE quadrant</w:t>
                              </w:r>
                            </w:p>
                          </w:txbxContent>
                        </wps:txbx>
                        <wps:bodyPr rot="0" vert="horz" wrap="square" lIns="0" tIns="0" rIns="0" bIns="0" anchor="t" anchorCtr="0">
                          <a:spAutoFit/>
                        </wps:bodyPr>
                      </wps:wsp>
                      <wps:wsp>
                        <wps:cNvPr id="2401" name="Rectangle 2401"/>
                        <wps:cNvSpPr>
                          <a:spLocks noChangeArrowheads="1"/>
                        </wps:cNvSpPr>
                        <wps:spPr bwMode="auto">
                          <a:xfrm>
                            <a:off x="717440" y="633095"/>
                            <a:ext cx="10363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636494" w14:textId="77777777" w:rsidR="00094E45" w:rsidRPr="00A208C8" w:rsidRDefault="00094E45" w:rsidP="00094E45">
                              <w:pPr>
                                <w:jc w:val="center"/>
                                <w:rPr>
                                  <w:sz w:val="14"/>
                                </w:rPr>
                              </w:pPr>
                              <w:r w:rsidRPr="00A208C8">
                                <w:rPr>
                                  <w:rFonts w:ascii="Arial" w:hAnsi="Arial" w:cs="Arial"/>
                                  <w:color w:val="000000"/>
                                  <w:sz w:val="16"/>
                                  <w:lang w:val="en-US"/>
                                </w:rPr>
                                <w:t>14%</w:t>
                              </w:r>
                              <w:r>
                                <w:rPr>
                                  <w:rFonts w:ascii="Arial" w:hAnsi="Arial" w:cs="Arial"/>
                                  <w:color w:val="000000"/>
                                  <w:sz w:val="16"/>
                                  <w:lang w:val="en-US"/>
                                </w:rPr>
                                <w:t xml:space="preserve"> of scatter points in NW quadrant</w:t>
                              </w:r>
                            </w:p>
                          </w:txbxContent>
                        </wps:txbx>
                        <wps:bodyPr rot="0" vert="horz" wrap="square" lIns="0" tIns="0" rIns="0" bIns="0" anchor="t" anchorCtr="0">
                          <a:spAutoFit/>
                        </wps:bodyPr>
                      </wps:wsp>
                      <wps:wsp>
                        <wps:cNvPr id="2402" name="Rectangle 2402"/>
                        <wps:cNvSpPr>
                          <a:spLocks noChangeArrowheads="1"/>
                        </wps:cNvSpPr>
                        <wps:spPr bwMode="auto">
                          <a:xfrm>
                            <a:off x="4537710" y="2530475"/>
                            <a:ext cx="1026160"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CC4A9F" w14:textId="77777777" w:rsidR="00094E45" w:rsidRPr="00616BEB" w:rsidRDefault="00094E45" w:rsidP="00094E45">
                              <w:pPr>
                                <w:spacing w:line="240" w:lineRule="auto"/>
                                <w:jc w:val="center"/>
                                <w:rPr>
                                  <w:rFonts w:ascii="Arial" w:hAnsi="Arial" w:cs="Arial"/>
                                  <w:color w:val="000000"/>
                                  <w:sz w:val="16"/>
                                  <w:lang w:val="en-US"/>
                                </w:rPr>
                              </w:pPr>
                              <w:r w:rsidRPr="0042001A">
                                <w:rPr>
                                  <w:rFonts w:ascii="Arial" w:hAnsi="Arial" w:cs="Arial"/>
                                  <w:color w:val="000000"/>
                                  <w:sz w:val="16"/>
                                  <w:lang w:val="en-US"/>
                                </w:rPr>
                                <w:t>29% of scatter points</w:t>
                              </w:r>
                              <w:r>
                                <w:rPr>
                                  <w:rFonts w:ascii="Arial" w:hAnsi="Arial" w:cs="Arial"/>
                                  <w:color w:val="000000"/>
                                  <w:sz w:val="16"/>
                                  <w:lang w:val="en-US"/>
                                </w:rPr>
                                <w:t xml:space="preserve"> i</w:t>
                              </w:r>
                              <w:r w:rsidRPr="0042001A">
                                <w:rPr>
                                  <w:rFonts w:ascii="Arial" w:hAnsi="Arial" w:cs="Arial"/>
                                  <w:color w:val="000000"/>
                                  <w:sz w:val="16"/>
                                  <w:lang w:val="en-US"/>
                                </w:rPr>
                                <w:t>n</w:t>
                              </w:r>
                              <w:r>
                                <w:rPr>
                                  <w:rFonts w:ascii="Arial" w:hAnsi="Arial" w:cs="Arial"/>
                                  <w:color w:val="000000"/>
                                  <w:sz w:val="16"/>
                                  <w:lang w:val="en-US"/>
                                </w:rPr>
                                <w:t xml:space="preserve"> SE quadrant</w:t>
                              </w:r>
                            </w:p>
                          </w:txbxContent>
                        </wps:txbx>
                        <wps:bodyPr rot="0" vert="horz" wrap="square" lIns="0" tIns="0" rIns="0" bIns="0" anchor="t" anchorCtr="0">
                          <a:spAutoFit/>
                        </wps:bodyPr>
                      </wps:wsp>
                      <wps:wsp>
                        <wps:cNvPr id="2403" name="Rectangle 2403"/>
                        <wps:cNvSpPr>
                          <a:spLocks noChangeArrowheads="1"/>
                        </wps:cNvSpPr>
                        <wps:spPr bwMode="auto">
                          <a:xfrm>
                            <a:off x="743127" y="2554605"/>
                            <a:ext cx="98488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0AB131" w14:textId="77777777" w:rsidR="00094E45" w:rsidRPr="00A208C8" w:rsidRDefault="00094E45" w:rsidP="00094E45">
                              <w:pPr>
                                <w:jc w:val="center"/>
                                <w:rPr>
                                  <w:sz w:val="14"/>
                                </w:rPr>
                              </w:pPr>
                              <w:r w:rsidRPr="00A208C8">
                                <w:rPr>
                                  <w:rFonts w:ascii="Arial" w:hAnsi="Arial" w:cs="Arial"/>
                                  <w:color w:val="000000"/>
                                  <w:sz w:val="16"/>
                                  <w:lang w:val="en-US"/>
                                </w:rPr>
                                <w:t>7% of scatter points in SW quadrant</w:t>
                              </w:r>
                            </w:p>
                          </w:txbxContent>
                        </wps:txbx>
                        <wps:bodyPr rot="0" vert="horz" wrap="square" lIns="0" tIns="0" rIns="0" bIns="0" anchor="t" anchorCtr="0">
                          <a:spAutoFit/>
                        </wps:bodyPr>
                      </wps:wsp>
                      <wps:wsp>
                        <wps:cNvPr id="2404" name="Line 1025"/>
                        <wps:cNvCnPr>
                          <a:cxnSpLocks noChangeShapeType="1"/>
                        </wps:cNvCnPr>
                        <wps:spPr bwMode="auto">
                          <a:xfrm flipH="1">
                            <a:off x="2561590" y="3155950"/>
                            <a:ext cx="57150"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5" name="Rectangle 2405"/>
                        <wps:cNvSpPr>
                          <a:spLocks noChangeArrowheads="1"/>
                        </wps:cNvSpPr>
                        <wps:spPr bwMode="auto">
                          <a:xfrm rot="16200000">
                            <a:off x="2382981" y="3018789"/>
                            <a:ext cx="3251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5DD314" w14:textId="77777777" w:rsidR="00094E45" w:rsidRPr="005965A3" w:rsidRDefault="00094E45" w:rsidP="00094E45">
                              <w:pPr>
                                <w:rPr>
                                  <w:sz w:val="18"/>
                                </w:rPr>
                              </w:pPr>
                              <w:r w:rsidRPr="005965A3">
                                <w:rPr>
                                  <w:rFonts w:ascii="Arial" w:hAnsi="Arial" w:cs="Arial"/>
                                  <w:color w:val="000000"/>
                                  <w:sz w:val="20"/>
                                  <w:lang w:val="en-US"/>
                                </w:rPr>
                                <w:t>-£400</w:t>
                              </w:r>
                            </w:p>
                          </w:txbxContent>
                        </wps:txbx>
                        <wps:bodyPr rot="0" vert="horz" wrap="none" lIns="0" tIns="0" rIns="0" bIns="0" anchor="t" anchorCtr="0">
                          <a:spAutoFit/>
                        </wps:bodyPr>
                      </wps:wsp>
                      <wps:wsp>
                        <wps:cNvPr id="2406" name="Line 1027"/>
                        <wps:cNvCnPr>
                          <a:cxnSpLocks noChangeShapeType="1"/>
                        </wps:cNvCnPr>
                        <wps:spPr bwMode="auto">
                          <a:xfrm flipH="1">
                            <a:off x="2561590" y="2481580"/>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7" name="Rectangle 2407"/>
                        <wps:cNvSpPr>
                          <a:spLocks noChangeArrowheads="1"/>
                        </wps:cNvSpPr>
                        <wps:spPr bwMode="auto">
                          <a:xfrm rot="16200000">
                            <a:off x="2356313" y="2389505"/>
                            <a:ext cx="3251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AD162C" w14:textId="77777777" w:rsidR="00094E45" w:rsidRPr="005965A3" w:rsidRDefault="00094E45" w:rsidP="00094E45">
                              <w:pPr>
                                <w:rPr>
                                  <w:sz w:val="18"/>
                                </w:rPr>
                              </w:pPr>
                              <w:r w:rsidRPr="005965A3">
                                <w:rPr>
                                  <w:rFonts w:ascii="Arial" w:hAnsi="Arial" w:cs="Arial"/>
                                  <w:color w:val="000000"/>
                                  <w:sz w:val="20"/>
                                  <w:lang w:val="en-US"/>
                                </w:rPr>
                                <w:t>-£200</w:t>
                              </w:r>
                            </w:p>
                          </w:txbxContent>
                        </wps:txbx>
                        <wps:bodyPr rot="0" vert="horz" wrap="none" lIns="0" tIns="0" rIns="0" bIns="0" anchor="t" anchorCtr="0">
                          <a:spAutoFit/>
                        </wps:bodyPr>
                      </wps:wsp>
                      <wps:wsp>
                        <wps:cNvPr id="2408" name="Line 1031"/>
                        <wps:cNvCnPr>
                          <a:cxnSpLocks noChangeShapeType="1"/>
                        </wps:cNvCnPr>
                        <wps:spPr bwMode="auto">
                          <a:xfrm flipH="1">
                            <a:off x="2566670" y="1158875"/>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9" name="Rectangle 2409"/>
                        <wps:cNvSpPr>
                          <a:spLocks noChangeArrowheads="1"/>
                        </wps:cNvSpPr>
                        <wps:spPr bwMode="auto">
                          <a:xfrm rot="16200000">
                            <a:off x="2401712" y="1011237"/>
                            <a:ext cx="28257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AF0DD2" w14:textId="77777777" w:rsidR="00094E45" w:rsidRPr="0042001A" w:rsidRDefault="00094E45" w:rsidP="00094E45">
                              <w:pPr>
                                <w:rPr>
                                  <w:sz w:val="18"/>
                                </w:rPr>
                              </w:pPr>
                              <w:r w:rsidRPr="0042001A">
                                <w:rPr>
                                  <w:rFonts w:ascii="Arial" w:hAnsi="Arial" w:cs="Arial"/>
                                  <w:color w:val="000000"/>
                                  <w:sz w:val="20"/>
                                  <w:lang w:val="en-US"/>
                                </w:rPr>
                                <w:t>£200</w:t>
                              </w:r>
                            </w:p>
                          </w:txbxContent>
                        </wps:txbx>
                        <wps:bodyPr rot="0" vert="horz" wrap="none" lIns="0" tIns="0" rIns="0" bIns="0" anchor="t" anchorCtr="0">
                          <a:spAutoFit/>
                        </wps:bodyPr>
                      </wps:wsp>
                      <wps:wsp>
                        <wps:cNvPr id="2410" name="Line 1033"/>
                        <wps:cNvCnPr>
                          <a:cxnSpLocks noChangeShapeType="1"/>
                        </wps:cNvCnPr>
                        <wps:spPr bwMode="auto">
                          <a:xfrm flipH="1">
                            <a:off x="2561590" y="497840"/>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1" name="Rectangle 2411"/>
                        <wps:cNvSpPr>
                          <a:spLocks noChangeArrowheads="1"/>
                        </wps:cNvSpPr>
                        <wps:spPr bwMode="auto">
                          <a:xfrm rot="16200000">
                            <a:off x="2408697" y="403860"/>
                            <a:ext cx="28257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D8CDED" w14:textId="77777777" w:rsidR="00094E45" w:rsidRPr="0042001A" w:rsidRDefault="00094E45" w:rsidP="00094E45">
                              <w:pPr>
                                <w:rPr>
                                  <w:sz w:val="18"/>
                                </w:rPr>
                              </w:pPr>
                              <w:r w:rsidRPr="0042001A">
                                <w:rPr>
                                  <w:rFonts w:ascii="Arial" w:hAnsi="Arial" w:cs="Arial"/>
                                  <w:color w:val="000000"/>
                                  <w:sz w:val="20"/>
                                  <w:lang w:val="en-US"/>
                                </w:rPr>
                                <w:t>£400</w:t>
                              </w:r>
                            </w:p>
                          </w:txbxContent>
                        </wps:txbx>
                        <wps:bodyPr rot="0" vert="horz" wrap="none" lIns="0" tIns="0" rIns="0" bIns="0" anchor="t" anchorCtr="0">
                          <a:spAutoFit/>
                        </wps:bodyPr>
                      </wps:wsp>
                      <wps:wsp>
                        <wps:cNvPr id="2412" name="Rectangle 2412"/>
                        <wps:cNvSpPr>
                          <a:spLocks noChangeArrowheads="1"/>
                        </wps:cNvSpPr>
                        <wps:spPr bwMode="auto">
                          <a:xfrm>
                            <a:off x="2193835" y="3352858"/>
                            <a:ext cx="90995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DE54F" w14:textId="77777777" w:rsidR="00094E45" w:rsidRPr="00A208C8" w:rsidRDefault="00094E45" w:rsidP="00094E45">
                              <w:pPr>
                                <w:rPr>
                                  <w:i/>
                                  <w:sz w:val="16"/>
                                </w:rPr>
                              </w:pPr>
                              <w:r w:rsidRPr="00A208C8">
                                <w:rPr>
                                  <w:rFonts w:ascii="Arial" w:hAnsi="Arial" w:cs="Arial"/>
                                  <w:i/>
                                  <w:color w:val="000000"/>
                                  <w:sz w:val="18"/>
                                  <w:lang w:val="en-US"/>
                                </w:rPr>
                                <w:t>Difference in cost</w:t>
                              </w:r>
                            </w:p>
                          </w:txbxContent>
                        </wps:txbx>
                        <wps:bodyPr rot="0" vert="horz" wrap="none" lIns="0" tIns="0" rIns="0" bIns="0" anchor="t" anchorCtr="0">
                          <a:spAutoFit/>
                        </wps:bodyPr>
                      </wps:wsp>
                      <wps:wsp>
                        <wps:cNvPr id="2413" name="Line 1037"/>
                        <wps:cNvCnPr>
                          <a:cxnSpLocks noChangeShapeType="1"/>
                        </wps:cNvCnPr>
                        <wps:spPr bwMode="auto">
                          <a:xfrm>
                            <a:off x="658495" y="1815465"/>
                            <a:ext cx="0" cy="590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4" name="Rectangle 2414"/>
                        <wps:cNvSpPr>
                          <a:spLocks noChangeArrowheads="1"/>
                        </wps:cNvSpPr>
                        <wps:spPr bwMode="auto">
                          <a:xfrm>
                            <a:off x="618128" y="1892300"/>
                            <a:ext cx="711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94CD0D" w14:textId="77777777" w:rsidR="00094E45" w:rsidRPr="005965A3" w:rsidRDefault="00094E45" w:rsidP="00094E45">
                              <w:pPr>
                                <w:rPr>
                                  <w:sz w:val="16"/>
                                </w:rPr>
                              </w:pPr>
                              <w:r w:rsidRPr="005965A3">
                                <w:rPr>
                                  <w:rFonts w:ascii="Arial" w:hAnsi="Arial" w:cs="Arial"/>
                                  <w:color w:val="000000"/>
                                  <w:sz w:val="20"/>
                                  <w:lang w:val="en-US"/>
                                </w:rPr>
                                <w:t>2</w:t>
                              </w:r>
                            </w:p>
                          </w:txbxContent>
                        </wps:txbx>
                        <wps:bodyPr rot="0" vert="horz" wrap="none" lIns="0" tIns="0" rIns="0" bIns="0" anchor="t" anchorCtr="0">
                          <a:spAutoFit/>
                        </wps:bodyPr>
                      </wps:wsp>
                      <wps:wsp>
                        <wps:cNvPr id="2415" name="Line 1039"/>
                        <wps:cNvCnPr>
                          <a:cxnSpLocks noChangeShapeType="1"/>
                        </wps:cNvCnPr>
                        <wps:spPr bwMode="auto">
                          <a:xfrm>
                            <a:off x="1622425" y="1815465"/>
                            <a:ext cx="0" cy="590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6" name="Rectangle 2416"/>
                        <wps:cNvSpPr>
                          <a:spLocks noChangeArrowheads="1"/>
                        </wps:cNvSpPr>
                        <wps:spPr bwMode="auto">
                          <a:xfrm>
                            <a:off x="1578495" y="1901825"/>
                            <a:ext cx="711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4D005" w14:textId="77777777" w:rsidR="00094E45" w:rsidRPr="005965A3" w:rsidRDefault="00094E45" w:rsidP="00094E45">
                              <w:pPr>
                                <w:rPr>
                                  <w:sz w:val="16"/>
                                </w:rPr>
                              </w:pPr>
                              <w:r w:rsidRPr="005965A3">
                                <w:rPr>
                                  <w:rFonts w:ascii="Arial" w:hAnsi="Arial" w:cs="Arial"/>
                                  <w:color w:val="000000"/>
                                  <w:sz w:val="20"/>
                                  <w:lang w:val="en-US"/>
                                </w:rPr>
                                <w:t>1</w:t>
                              </w:r>
                            </w:p>
                          </w:txbxContent>
                        </wps:txbx>
                        <wps:bodyPr rot="0" vert="horz" wrap="none" lIns="0" tIns="0" rIns="0" bIns="0" anchor="t" anchorCtr="0">
                          <a:spAutoFit/>
                        </wps:bodyPr>
                      </wps:wsp>
                      <wps:wsp>
                        <wps:cNvPr id="2417" name="Line 1041"/>
                        <wps:cNvCnPr>
                          <a:cxnSpLocks noChangeShapeType="1"/>
                        </wps:cNvCnPr>
                        <wps:spPr bwMode="auto">
                          <a:xfrm>
                            <a:off x="2589530" y="1815465"/>
                            <a:ext cx="0" cy="590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8" name="Line 1043"/>
                        <wps:cNvCnPr>
                          <a:cxnSpLocks noChangeShapeType="1"/>
                        </wps:cNvCnPr>
                        <wps:spPr bwMode="auto">
                          <a:xfrm>
                            <a:off x="3552825" y="1815465"/>
                            <a:ext cx="0" cy="590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9" name="Rectangle 2419"/>
                        <wps:cNvSpPr>
                          <a:spLocks noChangeArrowheads="1"/>
                        </wps:cNvSpPr>
                        <wps:spPr bwMode="auto">
                          <a:xfrm>
                            <a:off x="3457322" y="1874520"/>
                            <a:ext cx="11303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ACDDC" w14:textId="77777777" w:rsidR="00094E45" w:rsidRPr="005965A3" w:rsidRDefault="00094E45" w:rsidP="00094E45">
                              <w:pPr>
                                <w:rPr>
                                  <w:sz w:val="18"/>
                                </w:rPr>
                              </w:pPr>
                              <w:r w:rsidRPr="005965A3">
                                <w:rPr>
                                  <w:rFonts w:ascii="Arial" w:hAnsi="Arial" w:cs="Arial"/>
                                  <w:color w:val="000000"/>
                                  <w:sz w:val="20"/>
                                  <w:lang w:val="en-US"/>
                                </w:rPr>
                                <w:t>-1</w:t>
                              </w:r>
                            </w:p>
                          </w:txbxContent>
                        </wps:txbx>
                        <wps:bodyPr rot="0" vert="horz" wrap="none" lIns="0" tIns="0" rIns="0" bIns="0" anchor="t" anchorCtr="0">
                          <a:spAutoFit/>
                        </wps:bodyPr>
                      </wps:wsp>
                      <wps:wsp>
                        <wps:cNvPr id="2420" name="Line 1045"/>
                        <wps:cNvCnPr>
                          <a:cxnSpLocks noChangeShapeType="1"/>
                        </wps:cNvCnPr>
                        <wps:spPr bwMode="auto">
                          <a:xfrm>
                            <a:off x="4516755" y="1815465"/>
                            <a:ext cx="0" cy="590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21" name="Rectangle 2421"/>
                        <wps:cNvSpPr>
                          <a:spLocks noChangeArrowheads="1"/>
                        </wps:cNvSpPr>
                        <wps:spPr bwMode="auto">
                          <a:xfrm>
                            <a:off x="4287213" y="1864360"/>
                            <a:ext cx="22796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429DB" w14:textId="77777777" w:rsidR="00094E45" w:rsidRPr="005965A3" w:rsidRDefault="00094E45" w:rsidP="00094E45">
                              <w:pPr>
                                <w:rPr>
                                  <w:sz w:val="18"/>
                                </w:rPr>
                              </w:pPr>
                              <w:r w:rsidRPr="005965A3">
                                <w:rPr>
                                  <w:rFonts w:ascii="Arial" w:hAnsi="Arial" w:cs="Arial"/>
                                  <w:color w:val="000000"/>
                                  <w:sz w:val="20"/>
                                  <w:lang w:val="en-US"/>
                                </w:rPr>
                                <w:t>-2</w:t>
                              </w:r>
                            </w:p>
                          </w:txbxContent>
                        </wps:txbx>
                        <wps:bodyPr rot="0" vert="horz" wrap="square" lIns="0" tIns="0" rIns="0" bIns="0" anchor="t" anchorCtr="0">
                          <a:spAutoFit/>
                        </wps:bodyPr>
                      </wps:wsp>
                      <wps:wsp>
                        <wps:cNvPr id="2422" name="Line 1047"/>
                        <wps:cNvCnPr>
                          <a:cxnSpLocks noChangeShapeType="1"/>
                        </wps:cNvCnPr>
                        <wps:spPr bwMode="auto">
                          <a:xfrm>
                            <a:off x="5483860" y="1815465"/>
                            <a:ext cx="0" cy="5905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23" name="Rectangle 2423"/>
                        <wps:cNvSpPr>
                          <a:spLocks noChangeArrowheads="1"/>
                        </wps:cNvSpPr>
                        <wps:spPr bwMode="auto">
                          <a:xfrm>
                            <a:off x="5407265" y="1883410"/>
                            <a:ext cx="11303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8032EE" w14:textId="77777777" w:rsidR="00094E45" w:rsidRPr="005965A3" w:rsidRDefault="00094E45" w:rsidP="00094E45">
                              <w:pPr>
                                <w:rPr>
                                  <w:sz w:val="18"/>
                                </w:rPr>
                              </w:pPr>
                              <w:r w:rsidRPr="005965A3">
                                <w:rPr>
                                  <w:rFonts w:ascii="Arial" w:hAnsi="Arial" w:cs="Arial"/>
                                  <w:color w:val="000000"/>
                                  <w:sz w:val="20"/>
                                  <w:lang w:val="en-US"/>
                                </w:rPr>
                                <w:t>-3</w:t>
                              </w:r>
                            </w:p>
                          </w:txbxContent>
                        </wps:txbx>
                        <wps:bodyPr rot="0" vert="horz" wrap="none" lIns="0" tIns="0" rIns="0" bIns="0" anchor="t" anchorCtr="0">
                          <a:spAutoFit/>
                        </wps:bodyPr>
                      </wps:wsp>
                      <wps:wsp>
                        <wps:cNvPr id="2424" name="Rectangle 2424"/>
                        <wps:cNvSpPr>
                          <a:spLocks noChangeArrowheads="1"/>
                        </wps:cNvSpPr>
                        <wps:spPr bwMode="auto">
                          <a:xfrm>
                            <a:off x="4655551" y="1652905"/>
                            <a:ext cx="125920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1B0F0F" w14:textId="77777777" w:rsidR="00094E45" w:rsidRPr="00A208C8" w:rsidRDefault="00094E45" w:rsidP="00094E45">
                              <w:pPr>
                                <w:rPr>
                                  <w:i/>
                                  <w:sz w:val="16"/>
                                </w:rPr>
                              </w:pPr>
                              <w:r w:rsidRPr="00A208C8">
                                <w:rPr>
                                  <w:rFonts w:ascii="Arial" w:hAnsi="Arial" w:cs="Arial"/>
                                  <w:i/>
                                  <w:color w:val="000000"/>
                                  <w:sz w:val="18"/>
                                  <w:lang w:val="en-US"/>
                                </w:rPr>
                                <w:t>Difference in SDQ score</w:t>
                              </w:r>
                            </w:p>
                          </w:txbxContent>
                        </wps:txbx>
                        <wps:bodyPr rot="0" vert="horz" wrap="none" lIns="0" tIns="0" rIns="0" bIns="0" anchor="t" anchorCtr="0">
                          <a:spAutoFit/>
                        </wps:bodyPr>
                      </wps:wsp>
                      <wps:wsp>
                        <wps:cNvPr id="2425" name="Line 1051"/>
                        <wps:cNvCnPr>
                          <a:cxnSpLocks noChangeShapeType="1"/>
                        </wps:cNvCnPr>
                        <wps:spPr bwMode="auto">
                          <a:xfrm>
                            <a:off x="2002790" y="3916045"/>
                            <a:ext cx="540385" cy="0"/>
                          </a:xfrm>
                          <a:prstGeom prst="line">
                            <a:avLst/>
                          </a:prstGeom>
                          <a:noFill/>
                          <a:ln w="13970">
                            <a:solidFill>
                              <a:srgbClr val="55752F"/>
                            </a:solidFill>
                            <a:prstDash val="solid"/>
                            <a:round/>
                            <a:headEnd/>
                            <a:tailEnd/>
                          </a:ln>
                          <a:extLst>
                            <a:ext uri="{909E8E84-426E-40DD-AFC4-6F175D3DCCD1}">
                              <a14:hiddenFill xmlns:a14="http://schemas.microsoft.com/office/drawing/2010/main">
                                <a:noFill/>
                              </a14:hiddenFill>
                            </a:ext>
                          </a:extLst>
                        </wps:spPr>
                        <wps:bodyPr/>
                      </wps:wsp>
                      <wps:wsp>
                        <wps:cNvPr id="2426" name="Rectangle 2426"/>
                        <wps:cNvSpPr>
                          <a:spLocks noChangeArrowheads="1"/>
                        </wps:cNvSpPr>
                        <wps:spPr bwMode="auto">
                          <a:xfrm>
                            <a:off x="2709347" y="3839210"/>
                            <a:ext cx="129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B00F29" w14:textId="77777777" w:rsidR="00094E45" w:rsidRPr="005965A3" w:rsidRDefault="00094E45" w:rsidP="00094E45">
                              <w:pPr>
                                <w:rPr>
                                  <w:sz w:val="18"/>
                                </w:rPr>
                              </w:pPr>
                              <w:r w:rsidRPr="005965A3">
                                <w:rPr>
                                  <w:rFonts w:ascii="Arial" w:hAnsi="Arial" w:cs="Arial"/>
                                  <w:color w:val="000000"/>
                                  <w:sz w:val="20"/>
                                  <w:lang w:val="en-US"/>
                                </w:rPr>
                                <w:t>95% confidence ellipse</w:t>
                              </w:r>
                            </w:p>
                          </w:txbxContent>
                        </wps:txbx>
                        <wps:bodyPr rot="0" vert="horz" wrap="none" lIns="0" tIns="0" rIns="0" bIns="0" anchor="t" anchorCtr="0">
                          <a:spAutoFit/>
                        </wps:bodyPr>
                      </wps:wsp>
                      <wps:wsp>
                        <wps:cNvPr id="2427" name="Straight Arrow Connector 2427"/>
                        <wps:cNvCnPr/>
                        <wps:spPr>
                          <a:xfrm>
                            <a:off x="2821298" y="196215"/>
                            <a:ext cx="56129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28" name="Straight Arrow Connector 2428"/>
                        <wps:cNvCnPr/>
                        <wps:spPr>
                          <a:xfrm flipH="1">
                            <a:off x="1750805" y="196215"/>
                            <a:ext cx="5441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29" name="Text Box 2429"/>
                        <wps:cNvSpPr txBox="1"/>
                        <wps:spPr>
                          <a:xfrm>
                            <a:off x="2693049" y="8890"/>
                            <a:ext cx="957081"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E7186B" w14:textId="77777777" w:rsidR="00094E45" w:rsidRPr="00A208C8" w:rsidRDefault="00094E45" w:rsidP="00094E45">
                              <w:pPr>
                                <w:rPr>
                                  <w:color w:val="4F81BD" w:themeColor="accent1"/>
                                  <w:sz w:val="16"/>
                                </w:rPr>
                              </w:pPr>
                              <w:r w:rsidRPr="00A208C8">
                                <w:rPr>
                                  <w:color w:val="4F81BD" w:themeColor="accent1"/>
                                  <w:sz w:val="16"/>
                                </w:rPr>
                                <w:t>More eff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0" name="Text Box 2430"/>
                        <wps:cNvSpPr txBox="1"/>
                        <wps:spPr>
                          <a:xfrm>
                            <a:off x="1635752" y="0"/>
                            <a:ext cx="904879"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47BF2F" w14:textId="77777777" w:rsidR="00094E45" w:rsidRPr="00EA46D1" w:rsidRDefault="00094E45" w:rsidP="00094E45">
                              <w:pPr>
                                <w:rPr>
                                  <w:color w:val="4F81BD" w:themeColor="accent1"/>
                                  <w:sz w:val="18"/>
                                </w:rPr>
                              </w:pPr>
                              <w:r w:rsidRPr="00EA46D1">
                                <w:rPr>
                                  <w:color w:val="4F81BD" w:themeColor="accent1"/>
                                  <w:sz w:val="18"/>
                                </w:rPr>
                                <w:t>Less eff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1" name="Straight Arrow Connector 2431"/>
                        <wps:cNvCnPr/>
                        <wps:spPr>
                          <a:xfrm>
                            <a:off x="417163" y="1960880"/>
                            <a:ext cx="9525" cy="4775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32" name="Straight Arrow Connector 2432"/>
                        <wps:cNvCnPr/>
                        <wps:spPr>
                          <a:xfrm flipH="1" flipV="1">
                            <a:off x="398144" y="1048385"/>
                            <a:ext cx="9524" cy="4654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33" name="Text Box 2433"/>
                        <wps:cNvSpPr txBox="1"/>
                        <wps:spPr>
                          <a:xfrm rot="16200000">
                            <a:off x="-142897" y="1051580"/>
                            <a:ext cx="923952" cy="2724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A221C8" w14:textId="77777777" w:rsidR="00094E45" w:rsidRPr="00EA46D1" w:rsidRDefault="00094E45" w:rsidP="00094E45">
                              <w:pPr>
                                <w:rPr>
                                  <w:color w:val="4F81BD" w:themeColor="accent1"/>
                                  <w:sz w:val="16"/>
                                </w:rPr>
                              </w:pPr>
                              <w:r w:rsidRPr="00EA46D1">
                                <w:rPr>
                                  <w:color w:val="4F81BD" w:themeColor="accent1"/>
                                  <w:sz w:val="18"/>
                                </w:rPr>
                                <w:t>More cost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4" name="Text Box 2434"/>
                        <wps:cNvSpPr txBox="1"/>
                        <wps:spPr>
                          <a:xfrm rot="16200000">
                            <a:off x="-69538" y="1857726"/>
                            <a:ext cx="923925"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E45D4" w14:textId="77777777" w:rsidR="00094E45" w:rsidRPr="00EA46D1" w:rsidRDefault="00094E45" w:rsidP="00094E45">
                              <w:pPr>
                                <w:rPr>
                                  <w:color w:val="4F81BD" w:themeColor="accent1"/>
                                  <w:sz w:val="18"/>
                                </w:rPr>
                              </w:pPr>
                              <w:r w:rsidRPr="00EA46D1">
                                <w:rPr>
                                  <w:color w:val="4F81BD" w:themeColor="accent1"/>
                                  <w:sz w:val="18"/>
                                </w:rPr>
                                <w:t>Less cost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305DDAC" id="Canvas 2435" o:spid="_x0000_s1026" editas="canvas" style="width:472.65pt;height:328.5pt;mso-position-horizontal-relative:char;mso-position-vertical-relative:line" coordsize="60020,41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020;height:41719;visibility:visible;mso-wrap-style:square">
                  <v:fill o:detectmouseclick="t"/>
                  <v:path o:connecttype="none"/>
                </v:shape>
                <v:group id="Group 205" o:spid="_x0000_s1028" style="position:absolute;width:57264;height:41719" coordorigin="-5,-5" coordsize="9018,6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5" o:spid="_x0000_s1029" style="position:absolute;left:-5;top:-5;width:9018;height:6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2pkMMA&#10;AADaAAAADwAAAGRycy9kb3ducmV2LnhtbESPQWvCQBSE74L/YXmCN90YWivRVWxBsCCCqeD1kX1m&#10;g9m3Ibs1sb++Wyh4HGbmG2a16W0t7tT6yrGC2TQBQVw4XXGp4Py1myxA+ICssXZMCh7kYbMeDlaY&#10;adfxie55KEWEsM9QgQmhyaT0hSGLfuoa4uhdXWsxRNmWUrfYRbitZZokc2mx4rhgsKEPQ8Ut/7YK&#10;3NvOXF7eX+c/h0d6/Dxsy3NuOqXGo367BBGoD8/wf3uvFaTwdyXe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2pkMMAAADaAAAADwAAAAAAAAAAAAAAAACYAgAAZHJzL2Rv&#10;d25yZXYueG1sUEsFBgAAAAAEAAQA9QAAAIgDAAAAAA==&#10;" fillcolor="#eaf2f3" stroked="f"/>
                  <v:rect id="Rectangle 6" o:spid="_x0000_s1030" style="position:absolute;top:5;width:9003;height:6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DMjsMA&#10;AADaAAAADwAAAGRycy9kb3ducmV2LnhtbESPQWvCQBSE74L/YXlCb2ZThVpSN6GKoieltkJ7e2Rf&#10;s6HZtzG71fTfu4LQ4zAz3zDzoreNOFPna8cKHpMUBHHpdM2Vgo/39fgZhA/IGhvHpOCPPBT5cDDH&#10;TLsLv9H5ECoRIewzVGBCaDMpfWnIok9cSxy9b9dZDFF2ldQdXiLcNnKSpk/SYs1xwWBLS0Plz+HX&#10;KjjuDM4W+2Zx1Ha13viT/vw6BaUeRv3rC4hAffgP39tbrWAKtyvxBsj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DMjsMAAADaAAAADwAAAAAAAAAAAAAAAACYAgAAZHJzL2Rv&#10;d25yZXYueG1sUEsFBgAAAAAEAAQA9QAAAIgDAAAAAA==&#10;" strokecolor="white" strokeweight=".55pt"/>
                  <v:rect id="Rectangle 4" o:spid="_x0000_s1031" style="position:absolute;left:890;top:634;width:7883;height:4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lU+sMA&#10;AADaAAAADwAAAGRycy9kb3ducmV2LnhtbESPQWvCQBSE74L/YXlCb2ZTkVpSN6GKoieltkJ7e2Rf&#10;s6HZtzG71fTfu4LQ4zAz3zDzoreNOFPna8cKHpMUBHHpdM2Vgo/39fgZhA/IGhvHpOCPPBT5cDDH&#10;TLsLv9H5ECoRIewzVGBCaDMpfWnIok9cSxy9b9dZDFF2ldQdXiLcNnKSpk/SYs1xwWBLS0Plz+HX&#10;KjjuDM4W+2Zx1Ha13viT/vw6BaUeRv3rC4hAffgP39tbrWAKtyvxBsj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lU+sMAAADaAAAADwAAAAAAAAAAAAAAAACYAgAAZHJzL2Rv&#10;d25yZXYueG1sUEsFBgAAAAAEAAQA9QAAAIgDAAAAAA==&#10;" strokecolor="white" strokeweight=".55pt"/>
                  <v:line id="Line 8" o:spid="_x0000_s1032" style="position:absolute;visibility:visible;mso-wrap-style:square" from="890,3903" to="8773,3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fV4cEAAADaAAAADwAAAGRycy9kb3ducmV2LnhtbESPQYvCMBSE7wv+h/CEva2pHkRqo6io&#10;7MGLVcHjo3m2pc1LbaLWf28EweMwM98wybwztbhT60rLCoaDCARxZnXJuYLjYfM3AeE8ssbaMil4&#10;koP5rPeTYKztg/d0T30uAoRdjAoK75tYSpcVZNANbEMcvIttDfog21zqFh8Bbmo5iqKxNFhyWCiw&#10;oVVBWZXejILDc3fNz3uTnrbbqKrKtb3S0ir12+8WUxCeOv8Nf9r/WsEY3lfCDZC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19XhwQAAANoAAAAPAAAAAAAAAAAAAAAA&#10;AKECAABkcnMvZG93bnJldi54bWxQSwUGAAAAAAQABAD5AAAAjwMAAAAA&#10;" strokecolor="#eaf2f3" strokeweight="1.1pt"/>
                  <v:line id="Line 9" o:spid="_x0000_s1033" style="position:absolute;visibility:visible;mso-wrap-style:square" from="890,2859" to="8773,2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twesMAAADaAAAADwAAAGRycy9kb3ducmV2LnhtbESPQWuDQBSE74H+h+UVekvW9tAU6ypJ&#10;aUIOucSk0OPDfVXRfavuJuq/zxYKPQ4z8w2TZJNpxY0GV1tW8LyKQBAXVtdcKricd8s3EM4ja2wt&#10;k4KZHGTpwyLBWNuRT3TLfSkChF2MCirvu1hKV1Rk0K1sRxy8HzsY9EEOpdQDjgFuWvkSRa/SYM1h&#10;ocKOPioqmvxqFJznY19+n0z+td9HTVN/2p62Vqmnx2nzDsLT5P/Df+2DVrCG3yvhBsj0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bcHrDAAAA2gAAAA8AAAAAAAAAAAAA&#10;AAAAoQIAAGRycy9kb3ducmV2LnhtbFBLBQYAAAAABAAEAPkAAACRAwAAAAA=&#10;" strokecolor="#eaf2f3" strokeweight="1.1pt"/>
                  <v:line id="Line 10" o:spid="_x0000_s1034" style="position:absolute;visibility:visible;mso-wrap-style:square" from="890,1820" to="8773,1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TkCLsAAADaAAAADwAAAGRycy9kb3ducmV2LnhtbERPzQ7BQBC+S7zDZiRubDmIlCUI4uCi&#10;SBwn3dE27c5Wd1Fvbw8Sxy/f/3zZmkq8qHGFZQWjYQSCOLW64EzB5bwbTEE4j6yxskwKPuRgueh2&#10;5hhr++YTvRKfiRDCLkYFufd1LKVLczLohrYmDtzdNgZ9gE0mdYPvEG4qOY6iiTRYcGjIsaZNTmmZ&#10;PI2C8+f4yG4nk1z3+6gsi6190Noq1e+1qxkIT63/i3/ug1YQtoYr4QbIxR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dBOQIuwAAANoAAAAPAAAAAAAAAAAAAAAAAKECAABk&#10;cnMvZG93bnJldi54bWxQSwUGAAAAAAQABAD5AAAAiQMAAAAA&#10;" strokecolor="#eaf2f3" strokeweight="1.1pt"/>
                  <v:line id="Line 11" o:spid="_x0000_s1035" style="position:absolute;visibility:visible;mso-wrap-style:square" from="890,776" to="8773,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hBk8MAAADaAAAADwAAAGRycy9kb3ducmV2LnhtbESPQWuDQBSE74H+h+UVekvW9lBS6ypJ&#10;aUIOucSk0OPDfVXRfavuJuq/zxYKPQ4z8w2TZJNpxY0GV1tW8LyKQBAXVtdcKricd8s1COeRNbaW&#10;ScFMDrL0YZFgrO3IJ7rlvhQBwi5GBZX3XSylKyoy6Fa2Iw7ejx0M+iCHUuoBxwA3rXyJoldpsOaw&#10;UGFHHxUVTX41Cs7zsS+/Tyb/2u+jpqk/bU9bq9TT47R5B+Fp8v/hv/ZBK3iD3yvhBsj0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IQZPDAAAA2gAAAA8AAAAAAAAAAAAA&#10;AAAAoQIAAGRycy9kb3ducmV2LnhtbFBLBQYAAAAABAAEAPkAAACRAwAAAAA=&#10;" strokecolor="#eaf2f3" strokeweight="1.1pt"/>
                  <v:line id="Line 12" o:spid="_x0000_s1036" style="position:absolute;flip:y;visibility:visible;mso-wrap-style:square" from="4073,634" to="4073,50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27y8YAAADbAAAADwAAAGRycy9kb3ducmV2LnhtbESPzWrDQAyE74W8w6JALqVZt9AS3GxC&#10;SAkUenF+aW/Cq9gmXq3t3TjO21eHQm8SM5r5NF8OrlY9daHybOB5moAizr2tuDBw2G+eZqBCRLZY&#10;eyYDdwqwXIwe5phaf+Mt9btYKAnhkKKBMsYm1TrkJTkMU98Qi3b2ncMoa1do2+FNwl2tX5LkTTus&#10;WBpKbGhdUn7ZXZ0Bnbeb795+ZT/H17Y/3dts+/GYGTMZD6t3UJGG+G/+u/60gi/08osMo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tu8vGAAAA2wAAAA8AAAAAAAAA&#10;AAAAAAAAoQIAAGRycy9kb3ducmV2LnhtbFBLBQYAAAAABAAEAPkAAACUAwAAAAA=&#10;" strokeweight="1.1pt"/>
                  <v:line id="Line 13" o:spid="_x0000_s1037" style="position:absolute;visibility:visible;mso-wrap-style:square" from="890,2859" to="8773,2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gRk8IAAADbAAAADwAAAGRycy9kb3ducmV2LnhtbERPTWvCQBC9F/wPywi9FN3ooZSYVUQr&#10;CD3FmoO3MTtugtnZNLsm6b/vFgq9zeN9TrYZbSN66nztWMFinoAgLp2u2Sg4fx5mbyB8QNbYOCYF&#10;3+Rhs548ZZhqN3BO/SkYEUPYp6igCqFNpfRlRRb93LXEkbu5zmKIsDNSdzjEcNvIZZK8Sos1x4YK&#10;W9pVVN5PD6tAfxTllx/M/nI9a1mE9j03L4lSz9NxuwIRaAz/4j/3Ucf5C/j9JR4g1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vgRk8IAAADbAAAADwAAAAAAAAAAAAAA&#10;AAChAgAAZHJzL2Rvd25yZXYueG1sUEsFBgAAAAAEAAQA+QAAAJADAAAAAA==&#10;" strokeweight="1.1pt"/>
                  <v:oval id="Oval 14" o:spid="_x0000_s1038" style="position:absolute;left:4515;top:242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uSxb8A&#10;AADbAAAADwAAAGRycy9kb3ducmV2LnhtbERPTYvCMBC9C/sfwgjebGpBka5RZEEQdlGsu/ehGZti&#10;M+k2Ueu/N4LgbR7vcxar3jbiSp2vHSuYJCkI4tLpmisFv8fNeA7CB2SNjWNScCcPq+XHYIG5djc+&#10;0LUIlYgh7HNUYEJocyl9aciiT1xLHLmT6yyGCLtK6g5vMdw2MkvTmbRYc2ww2NKXofJcXKyC4ud/&#10;7zfNev79x6E/m9NuWmU7pUbDfv0JIlAf3uKXe6vj/Ayev8QD5PI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K5LFvwAAANsAAAAPAAAAAAAAAAAAAAAAAJgCAABkcnMvZG93bnJl&#10;di54bWxQSwUGAAAAAAQABAD1AAAAhAMAAAAA&#10;" fillcolor="#1a476f" strokecolor="#1a476f" strokeweight="1.1pt"/>
                  <v:oval id="Oval 15" o:spid="_x0000_s1039" style="position:absolute;left:4482;top:269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3XsAA&#10;AADbAAAADwAAAGRycy9kb3ducmV2LnhtbERPTYvCMBC9C/6HMMLeNNVFKdUoIggLK4pV70MzNsVm&#10;0m2yWv+9ERb2No/3OYtVZ2txp9ZXjhWMRwkI4sLpiksF59N2mILwAVlj7ZgUPMnDatnvLTDT7sFH&#10;uuehFDGEfYYKTAhNJqUvDFn0I9cQR+7qWoshwraUusVHDLe1nCTJTFqsODYYbGhjqLjlv1ZBvvs5&#10;+G29Tr8vHLqbue6n5WSv1MegW89BBOrCv/jP/aXj/E94/xIP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Wc3XsAAAADbAAAADwAAAAAAAAAAAAAAAACYAgAAZHJzL2Rvd25y&#10;ZXYueG1sUEsFBgAAAAAEAAQA9QAAAIUDAAAAAA==&#10;" fillcolor="#1a476f" strokecolor="#1a476f" strokeweight="1.1pt"/>
                  <v:oval id="Oval 16" o:spid="_x0000_s1040" style="position:absolute;left:5918;top:212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vKsAA&#10;AADbAAAADwAAAGRycy9kb3ducmV2LnhtbERPTYvCMBC9C/6HMMLeNFVWKdUoIggLK4pV70MzNsVm&#10;0m2yWv+9ERb2No/3OYtVZ2txp9ZXjhWMRwkI4sLpiksF59N2mILwAVlj7ZgUPMnDatnvLTDT7sFH&#10;uuehFDGEfYYKTAhNJqUvDFn0I9cQR+7qWoshwraUusVHDLe1nCTJTFqsODYYbGhjqLjlv1ZBvvs5&#10;+G29Tr8vHLqbue6n5WSv1MegW89BBOrCv/jP/aXj/E94/xIP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6vKsAAAADbAAAADwAAAAAAAAAAAAAAAACYAgAAZHJzL2Rvd25y&#10;ZXYueG1sUEsFBgAAAAAEAAQA9QAAAIUDAAAAAA==&#10;" fillcolor="#1a476f" strokecolor="#1a476f" strokeweight="1.1pt"/>
                  <v:oval id="Oval 17" o:spid="_x0000_s1041" style="position:absolute;left:4619;top:322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IKsb8A&#10;AADbAAAADwAAAGRycy9kb3ducmV2LnhtbERPTYvCMBC9C/6HMII3TVdQpGsssiAIimJ170MzNqXN&#10;pDZRu/9+s7DgbR7vc1ZZbxvxpM5XjhV8TBMQxIXTFZcKrpftZAnCB2SNjWNS8EMesvVwsMJUuxef&#10;6ZmHUsQQ9ikqMCG0qZS+MGTRT11LHLmb6yyGCLtS6g5fMdw2cpYkC2mx4thgsKUvQ0WdP6yC/HA/&#10;+W2zWe6/OfS1uR3n5eyo1HjUbz5BBOrDW/zv3uk4fw5/v8QD5P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wgqxvwAAANsAAAAPAAAAAAAAAAAAAAAAAJgCAABkcnMvZG93bnJl&#10;di54bWxQSwUGAAAAAAQABAD1AAAAhAMAAAAA&#10;" fillcolor="#1a476f" strokecolor="#1a476f" strokeweight="1.1pt"/>
                  <v:oval id="Oval 18" o:spid="_x0000_s1042" style="position:absolute;left:3718;top:298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CUxsAA&#10;AADbAAAADwAAAGRycy9kb3ducmV2LnhtbERP32vCMBB+H/g/hBN8m6mCIp2piCAMlA677f1ork2x&#10;uXRNtPW/XwYD3+7j+3nb3WhbcafeN44VLOYJCOLS6YZrBV+fx9cNCB+QNbaOScGDPOyyycsWU+0G&#10;vtC9CLWIIexTVGBC6FIpfWnIop+7jjhylesthgj7WuoehxhuW7lMkrW02HBsMNjRwVB5LW5WQXH+&#10;+fDHdr85fXMYr6bKV/UyV2o2HfdvIAKN4Sn+d7/rOH8Nf7/EA2T2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CUxsAAAADbAAAADwAAAAAAAAAAAAAAAACYAgAAZHJzL2Rvd25y&#10;ZXYueG1sUEsFBgAAAAAEAAQA9QAAAIUDAAAAAA==&#10;" fillcolor="#1a476f" strokecolor="#1a476f" strokeweight="1.1pt"/>
                  <v:oval id="Oval 19" o:spid="_x0000_s1043" style="position:absolute;left:4297;top:249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xXcAA&#10;AADbAAAADwAAAGRycy9kb3ducmV2LnhtbERPTYvCMBC9C/6HMMLeNFVYLdUoIggLK4pV70MzNsVm&#10;0m2yWv+9ERb2No/3OYtVZ2txp9ZXjhWMRwkI4sLpiksF59N2mILwAVlj7ZgUPMnDatnvLTDT7sFH&#10;uuehFDGEfYYKTAhNJqUvDFn0I9cQR+7qWoshwraUusVHDLe1nCTJVFqsODYYbGhjqLjlv1ZBvvs5&#10;+G29Tr8vHLqbue4/y8leqY9Bt56DCNSFf/Gf+0vH+TN4/xIP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lwxXcAAAADbAAAADwAAAAAAAAAAAAAAAACYAgAAZHJzL2Rvd25y&#10;ZXYueG1sUEsFBgAAAAAEAAQA9QAAAIUDAAAAAA==&#10;" fillcolor="#1a476f" strokecolor="#1a476f" strokeweight="1.1pt"/>
                  <v:oval id="Oval 20" o:spid="_x0000_s1044" style="position:absolute;left:2637;top:353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OlL8IA&#10;AADbAAAADwAAAGRycy9kb3ducmV2LnhtbESPQWvCQBCF7wX/wzJCb3WjoEh0FREEoaI0rfchO2aD&#10;2dmY3Wr6752D0NsM78173yzXvW/UnbpYBzYwHmWgiMtga64M/HzvPuagYkK22AQmA38UYb0avC0x&#10;t+HBX3QvUqUkhGOOBlxKba51LB15jKPQEot2CZ3HJGtXadvhQ8J9oydZNtMea5YGhy1tHZXX4tcb&#10;KA63U9w1m/nnmVN/dZfjtJocjXkf9psFqER9+je/rvdW8AVWfpEB9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w6UvwgAAANsAAAAPAAAAAAAAAAAAAAAAAJgCAABkcnMvZG93&#10;bnJldi54bWxQSwUGAAAAAAQABAD1AAAAhwMAAAAA&#10;" fillcolor="#1a476f" strokecolor="#1a476f" strokeweight="1.1pt"/>
                  <v:oval id="Oval 21" o:spid="_x0000_s1045" style="position:absolute;left:4100;top:238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8AtL8A&#10;AADbAAAADwAAAGRycy9kb3ducmV2LnhtbERPTYvCMBC9C/6HMII3TRVc3GoUEQRBcbGr96EZm2Iz&#10;qU3U+u/NwoK3ebzPmS9bW4kHNb50rGA0TEAQ506XXCg4/W4GUxA+IGusHJOCF3lYLrqdOabaPflI&#10;jywUIoawT1GBCaFOpfS5IYt+6GriyF1cYzFE2BRSN/iM4baS4yT5khZLjg0Ga1obyq/Z3SrI9rcf&#10;v6lW092ZQ3s1l8OkGB+U6vfa1QxEoDZ8xP/urY7zv+Hvl3iAXL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jwC0vwAAANsAAAAPAAAAAAAAAAAAAAAAAJgCAABkcnMvZG93bnJl&#10;di54bWxQSwUGAAAAAAQABAD1AAAAhAMAAAAA&#10;" fillcolor="#1a476f" strokecolor="#1a476f" strokeweight="1.1pt"/>
                  <v:oval id="Oval 22" o:spid="_x0000_s1046" style="position:absolute;left:4362;top:300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ljlL4A&#10;AADbAAAADwAAAGRycy9kb3ducmV2LnhtbERPTYvCMBC9L/gfwgje1tSCItUoIgiCothd70MzNsVm&#10;Upuo9d+bg+Dx8b7ny87W4kGtrxwrGA0TEMSF0xWXCv7/Nr9TED4ga6wdk4IXeVguej9zzLR78oke&#10;eShFDGGfoQITQpNJ6QtDFv3QNcSRu7jWYoiwLaVu8RnDbS3TJJlIixXHBoMNrQ0V1/xuFeT729Fv&#10;6tV0d+bQXc3lMC7Tg1KDfreagQjUha/4495qBWlcH7/EHyA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vZY5S+AAAA2wAAAA8AAAAAAAAAAAAAAAAAmAIAAGRycy9kb3ducmV2&#10;LnhtbFBLBQYAAAAABAAEAPUAAACDAwAAAAA=&#10;" fillcolor="#1a476f" strokecolor="#1a476f" strokeweight="1.1pt"/>
                  <v:oval id="Oval 23" o:spid="_x0000_s1047" style="position:absolute;left:4089;top:343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XGD8MA&#10;AADbAAAADwAAAGRycy9kb3ducmV2LnhtbESPQWvCQBSE7wX/w/KE3uomgRaJriEIgYJiaVrvj+wz&#10;G8y+jdmtxn/vFgo9DjPzDbMuJtuLK42+c6wgXSQgiBunO24VfH9VL0sQPiBr7B2Tgjt5KDazpzXm&#10;2t34k651aEWEsM9RgQlhyKX0jSGLfuEG4uid3GgxRDm2Uo94i3DbyyxJ3qTFjuOCwYG2hppz/WMV&#10;1PvLh6/6crk7cpjO5nR4bbODUs/zqVyBCDSF//Bf+10ryFL4/RJ/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XGD8MAAADbAAAADwAAAAAAAAAAAAAAAACYAgAAZHJzL2Rv&#10;d25yZXYueG1sUEsFBgAAAAAEAAQA9QAAAIgDAAAAAA==&#10;" fillcolor="#1a476f" strokecolor="#1a476f" strokeweight="1.1pt"/>
                  <v:oval id="Oval 24" o:spid="_x0000_s1048" style="position:absolute;left:5547;top:293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dYeMMA&#10;AADbAAAADwAAAGRycy9kb3ducmV2LnhtbESPQWvCQBSE7wX/w/KE3urGQItE1xAEoaCkNOr9kX1m&#10;g9m3Mbs16b/vFgo9DjPzDbPJJ9uJBw2+daxguUhAENdOt9woOJ/2LysQPiBr7ByTgm/ykG9nTxvM&#10;tBv5kx5VaESEsM9QgQmhz6T0tSGLfuF64uhd3WAxRDk0Ug84RrjtZJokb9Jiy3HBYE87Q/Wt+rIK&#10;quP9w++7YnW4cJhu5lq+Nmmp1PN8KtYgAk3hP/zXftcK0hR+v8Qf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dYeMMAAADbAAAADwAAAAAAAAAAAAAAAACYAgAAZHJzL2Rv&#10;d25yZXYueG1sUEsFBgAAAAAEAAQA9QAAAIgDAAAAAA==&#10;" fillcolor="#1a476f" strokecolor="#1a476f" strokeweight="1.1pt"/>
                  <v:oval id="Oval 25" o:spid="_x0000_s1049" style="position:absolute;left:2724;top:236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v948IA&#10;AADbAAAADwAAAGRycy9kb3ducmV2LnhtbESPQYvCMBSE78L+h/AEb5paUaRrFFkQhBUXq3t/NM+m&#10;2LzUJqv135sFweMwM98wi1Vna3Gj1leOFYxHCQjiwumKSwWn42Y4B+EDssbaMSl4kIfV8qO3wEy7&#10;Ox/olodSRAj7DBWYEJpMSl8YsuhHriGO3tm1FkOUbSl1i/cIt7VMk2QmLVYcFww29GWouOR/VkG+&#10;u/74Tb2ef/9y6C7mvJ+W6V6pQb9bf4II1IV3+NXeagXpBP6/xB8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C/3jwgAAANsAAAAPAAAAAAAAAAAAAAAAAJgCAABkcnMvZG93&#10;bnJldi54bWxQSwUGAAAAAAQABAD1AAAAhwMAAAAA&#10;" fillcolor="#1a476f" strokecolor="#1a476f" strokeweight="1.1pt"/>
                  <v:oval id="Oval 26" o:spid="_x0000_s1050" style="position:absolute;left:4122;top:287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Jll8IA&#10;AADbAAAADwAAAGRycy9kb3ducmV2LnhtbESPQYvCMBSE78L+h/AEb5paVKRrFFkQhBUXq3t/NM+m&#10;2LzUJqv135sFweMwM98wi1Vna3Gj1leOFYxHCQjiwumKSwWn42Y4B+EDssbaMSl4kIfV8qO3wEy7&#10;Ox/olodSRAj7DBWYEJpMSl8YsuhHriGO3tm1FkOUbSl1i/cIt7VMk2QmLVYcFww29GWouOR/VkG+&#10;u/74Tb2ef/9y6C7mvJ+W6V6pQb9bf4II1IV3+NXeagXpBP6/xB8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4mWXwgAAANsAAAAPAAAAAAAAAAAAAAAAAJgCAABkcnMvZG93&#10;bnJldi54bWxQSwUGAAAAAAQABAD1AAAAhwMAAAAA&#10;" fillcolor="#1a476f" strokecolor="#1a476f" strokeweight="1.1pt"/>
                  <v:oval id="Oval 27" o:spid="_x0000_s1051" style="position:absolute;left:3767;top:288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7ADMEA&#10;AADbAAAADwAAAGRycy9kb3ducmV2LnhtbESPQYvCMBSE7wv+h/AEb2tqwUWqUUQQBMXF7np/NM+m&#10;2LzUJmr990YQPA4z8w0zW3S2FjdqfeVYwWiYgCAunK64VPD/t/6egPABWWPtmBQ8yMNi3vuaYabd&#10;nQ90y0MpIoR9hgpMCE0mpS8MWfRD1xBH7+RaiyHKtpS6xXuE21qmSfIjLVYcFww2tDJUnPOrVZDv&#10;Lr9+XS8n2yOH7mxO+3GZ7pUa9LvlFESgLnzC7/ZGK0jH8PoSf4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uwAzBAAAA2wAAAA8AAAAAAAAAAAAAAAAAmAIAAGRycy9kb3du&#10;cmV2LnhtbFBLBQYAAAAABAAEAPUAAACGAwAAAAA=&#10;" fillcolor="#1a476f" strokecolor="#1a476f" strokeweight="1.1pt"/>
                  <v:oval id="Oval 28" o:spid="_x0000_s1052" style="position:absolute;left:4919;top:298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xee8IA&#10;AADbAAAADwAAAGRycy9kb3ducmV2LnhtbESPQYvCMBSE78L+h/AWvNl0C4p0jSILwoKiWN37o3k2&#10;xeal20St/94IgsdhZr5hZoveNuJKna8dK/hKUhDEpdM1VwqOh9VoCsIHZI2NY1JwJw+L+cdghrl2&#10;N97TtQiViBD2OSowIbS5lL40ZNEnriWO3sl1FkOUXSV1h7cIt43M0nQiLdYcFwy29GOoPBcXq6DY&#10;/O/8qllO138c+rM5bcdVtlVq+Nkvv0EE6sM7/Gr/agXZB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fF57wgAAANsAAAAPAAAAAAAAAAAAAAAAAJgCAABkcnMvZG93&#10;bnJldi54bWxQSwUGAAAAAAQABAD1AAAAhwMAAAAA&#10;" fillcolor="#1a476f" strokecolor="#1a476f" strokeweight="1.1pt"/>
                  <v:oval id="Oval 29" o:spid="_x0000_s1053" style="position:absolute;left:5066;top:252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D74MIA&#10;AADbAAAADwAAAGRycy9kb3ducmV2LnhtbESP3YrCMBSE74V9h3AE7zS14A9do8iCIKy4WN37Q3Ns&#10;is1JbbJa394sCF4OM/MNs1h1thY3an3lWMF4lIAgLpyuuFRwOm6GcxA+IGusHZOCB3lYLT96C8y0&#10;u/OBbnkoRYSwz1CBCaHJpPSFIYt+5Bri6J1dazFE2ZZSt3iPcFvLNEmm0mLFccFgQ1+Gikv+ZxXk&#10;u+uP39Tr+fcvh+5izvtJme6VGvS79SeIQF14h1/trVaQzuD/S/wB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MPvgwgAAANsAAAAPAAAAAAAAAAAAAAAAAJgCAABkcnMvZG93&#10;bnJldi54bWxQSwUGAAAAAAQABAD1AAAAhwMAAAAA&#10;" fillcolor="#1a476f" strokecolor="#1a476f" strokeweight="1.1pt"/>
                  <v:oval id="Oval 30" o:spid="_x0000_s1054" style="position:absolute;left:5580;top:255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9vkr4A&#10;AADbAAAADwAAAGRycy9kb3ducmV2LnhtbERPTYvCMBC9L/gfwgje1tSCItUoIgiCothd70MzNsVm&#10;Upuo9d+bg+Dx8b7ny87W4kGtrxwrGA0TEMSF0xWXCv7/Nr9TED4ga6wdk4IXeVguej9zzLR78oke&#10;eShFDGGfoQITQpNJ6QtDFv3QNcSRu7jWYoiwLaVu8RnDbS3TJJlIixXHBoMNrQ0V1/xuFeT729Fv&#10;6tV0d+bQXc3lMC7Tg1KDfreagQjUha/4495qBWkcG7/EHyA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vb5K+AAAA2wAAAA8AAAAAAAAAAAAAAAAAmAIAAGRycy9kb3ducmV2&#10;LnhtbFBLBQYAAAAABAAEAPUAAACDAwAAAAA=&#10;" fillcolor="#1a476f" strokecolor="#1a476f" strokeweight="1.1pt"/>
                  <v:oval id="Oval 31" o:spid="_x0000_s1055" style="position:absolute;left:4045;top:2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PKCcIA&#10;AADbAAAADwAAAGRycy9kb3ducmV2LnhtbESPQYvCMBSE7wv+h/AEb2tqQXGrUUQQBMVlu3p/NM+m&#10;2LzUJmr990ZY2OMwM98w82Vna3Gn1leOFYyGCQjiwumKSwXH383nFIQPyBprx6TgSR6Wi97HHDPt&#10;HvxD9zyUIkLYZ6jAhNBkUvrCkEU/dA1x9M6utRiibEupW3xEuK1lmiQTabHiuGCwobWh4pLfrIJ8&#10;f/32m3o13Z04dBdzPozL9KDUoN+tZiACdeE//NfeagXpF7y/xB8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48oJwgAAANsAAAAPAAAAAAAAAAAAAAAAAJgCAABkcnMvZG93&#10;bnJldi54bWxQSwUGAAAAAAQABAD1AAAAhwMAAAAA&#10;" fillcolor="#1a476f" strokecolor="#1a476f" strokeweight="1.1pt"/>
                  <v:oval id="Oval 32" o:spid="_x0000_s1056" style="position:absolute;left:4837;top:306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D1ScAA&#10;AADbAAAADwAAAGRycy9kb3ducmV2LnhtbERPXWvCMBR9H/gfwhX2tqY6HKUaRQRhsKGs6vuluTbF&#10;5qY2Wdv9++VB8PFwvleb0Taip87XjhXMkhQEcel0zZWC82n/loHwAVlj45gU/JGHzXryssJcu4F/&#10;qC9CJWII+xwVmBDaXEpfGrLoE9cSR+7qOoshwq6SusMhhttGztP0Q1qsOTYYbGlnqLwVv1ZB8X0/&#10;+n2zzb4uHMabuR4W1fyg1Ot03C5BBBrDU/xwf2oF73F9/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gD1ScAAAADbAAAADwAAAAAAAAAAAAAAAACYAgAAZHJzL2Rvd25y&#10;ZXYueG1sUEsFBgAAAAAEAAQA9QAAAIUDAAAAAA==&#10;" fillcolor="#1a476f" strokecolor="#1a476f" strokeweight="1.1pt"/>
                  <v:oval id="Oval 33" o:spid="_x0000_s1057" style="position:absolute;left:3827;top:230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xQ0sMA&#10;AADbAAAADwAAAGRycy9kb3ducmV2LnhtbESPQWvCQBSE7wX/w/KE3uomlhaJriEIQsGiNOr9kX1m&#10;Q7Jv0+yq6b/vCoUeh5n5hlnlo+3EjQbfOFaQzhIQxJXTDdcKTsftywKED8gaO8ek4Ic85OvJ0woz&#10;7e78Rbcy1CJC2GeowITQZ1L6ypBFP3M9cfQubrAYohxqqQe8R7jt5DxJ3qXFhuOCwZ42hqq2vFoF&#10;5ef3wW+7YrE7cxhbc9m/1fO9Us/TsViCCDSG//Bf+0MreE3h8SX+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xQ0sMAAADbAAAADwAAAAAAAAAAAAAAAACYAgAAZHJzL2Rv&#10;d25yZXYueG1sUEsFBgAAAAAEAAQA9QAAAIgDAAAAAA==&#10;" fillcolor="#1a476f" strokecolor="#1a476f" strokeweight="1.1pt"/>
                  <v:oval id="Oval 34" o:spid="_x0000_s1058" style="position:absolute;left:5705;top:229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7OpcIA&#10;AADbAAAADwAAAGRycy9kb3ducmV2LnhtbESPQYvCMBSE78L+h/AEb5paUaRrFFkQhBUXq3t/NM+m&#10;2LzUJqv135sFweMwM98wi1Vna3Gj1leOFYxHCQjiwumKSwWn42Y4B+EDssbaMSl4kIfV8qO3wEy7&#10;Ox/olodSRAj7DBWYEJpMSl8YsuhHriGO3tm1FkOUbSl1i/cIt7VMk2QmLVYcFww29GWouOR/VkG+&#10;u/74Tb2ef/9y6C7mvJ+W6V6pQb9bf4II1IV3+NXeagWTFP6/xB8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ns6lwgAAANsAAAAPAAAAAAAAAAAAAAAAAJgCAABkcnMvZG93&#10;bnJldi54bWxQSwUGAAAAAAQABAD1AAAAhwMAAAAA&#10;" fillcolor="#1a476f" strokecolor="#1a476f" strokeweight="1.1pt"/>
                  <v:oval id="Oval 35" o:spid="_x0000_s1059" style="position:absolute;left:5803;top:207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JrPsQA&#10;AADbAAAADwAAAGRycy9kb3ducmV2LnhtbESPQWvCQBSE74L/YXlCb7qp0hJSVwmFQKGiNLb3R/aZ&#10;DWbfptltEv99Vyj0OMzMN8x2P9lWDNT7xrGCx1UCgrhyuuFawee5WKYgfEDW2DomBTfysN/NZ1vM&#10;tBv5g4Yy1CJC2GeowITQZVL6ypBFv3IdcfQurrcYouxrqXscI9y2cp0kz9Jiw3HBYEevhqpr+WMV&#10;lIfvky/aPH3/4jBdzeX4VK+PSj0spvwFRKAp/If/2m9awWYD9y/xB8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Saz7EAAAA2wAAAA8AAAAAAAAAAAAAAAAAmAIAAGRycy9k&#10;b3ducmV2LnhtbFBLBQYAAAAABAAEAPUAAACJAwAAAAA=&#10;" fillcolor="#1a476f" strokecolor="#1a476f" strokeweight="1.1pt"/>
                  <v:oval id="Oval 36" o:spid="_x0000_s1060" style="position:absolute;left:5088;top:309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vzSsIA&#10;AADbAAAADwAAAGRycy9kb3ducmV2LnhtbESP3YrCMBSE74V9h3AWvNPUv0WqUWRBEBTF7u79oTk2&#10;xeak20Stb28EwcthZr5h5svWVuJKjS8dKxj0ExDEudMlFwp+f9a9KQgfkDVWjknBnTwsFx+dOaba&#10;3fhI1ywUIkLYp6jAhFCnUvrckEXfdzVx9E6usRiibAqpG7xFuK3kMEm+pMWS44LBmr4N5efsYhVk&#10;u/+DX1er6faPQ3s2p/2kGO6V6n62qxmIQG14h1/tjVYwGsP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O/NKwgAAANsAAAAPAAAAAAAAAAAAAAAAAJgCAABkcnMvZG93&#10;bnJldi54bWxQSwUGAAAAAAQABAD1AAAAhwMAAAAA&#10;" fillcolor="#1a476f" strokecolor="#1a476f" strokeweight="1.1pt"/>
                  <v:oval id="Oval 37" o:spid="_x0000_s1061" style="position:absolute;left:4286;top:277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dW0cEA&#10;AADbAAAADwAAAGRycy9kb3ducmV2LnhtbESPQYvCMBSE7wv+h/AEb2uq4iLVKCIIgqJs1fujeTbF&#10;5qU2Ueu/N8LCHoeZ+YaZLVpbiQc1vnSsYNBPQBDnTpdcKDgd198TED4ga6wck4IXeVjMO18zTLV7&#10;8i89slCICGGfogITQp1K6XNDFn3f1cTRu7jGYoiyKaRu8BnhtpLDJPmRFkuOCwZrWhnKr9ndKsh2&#10;t4NfV8vJ9syhvZrLflwM90r1uu1yCiJQG/7Df+2NVjAaw+dL/AF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53VtHBAAAA2wAAAA8AAAAAAAAAAAAAAAAAmAIAAGRycy9kb3du&#10;cmV2LnhtbFBLBQYAAAAABAAEAPUAAACGAwAAAAA=&#10;" fillcolor="#1a476f" strokecolor="#1a476f" strokeweight="1.1pt"/>
                  <v:oval id="Oval 38" o:spid="_x0000_s1062" style="position:absolute;left:3996;top:249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XIpsQA&#10;AADbAAAADwAAAGRycy9kb3ducmV2LnhtbESPQWvCQBSE7wX/w/IEb3VTSyWkrhIKgUIl0tjeH9ln&#10;Nph9m2a3Jv57tyD0OMzMN8xmN9lOXGjwrWMFT8sEBHHtdMuNgq9j8ZiC8AFZY+eYFFzJw247e9hg&#10;pt3In3SpQiMihH2GCkwIfSalrw1Z9EvXE0fv5AaLIcqhkXrAMcJtJ1dJspYWW44LBnt6M1Sfq1+r&#10;oNr/HHzR5enHN4fpbE7lS7MqlVrMp/wVRKAp/Ifv7Xet4HkNf1/iD5D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lyKbEAAAA2wAAAA8AAAAAAAAAAAAAAAAAmAIAAGRycy9k&#10;b3ducmV2LnhtbFBLBQYAAAAABAAEAPUAAACJAwAAAAA=&#10;" fillcolor="#1a476f" strokecolor="#1a476f" strokeweight="1.1pt"/>
                  <v:oval id="Oval 39" o:spid="_x0000_s1063" style="position:absolute;left:3914;top:230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ltPcIA&#10;AADbAAAADwAAAGRycy9kb3ducmV2LnhtbESPQYvCMBSE78L+h/AWvGmqoivVKLIgCIpid/f+aJ5N&#10;sXnpNlHrvzeC4HGYmW+Y+bK1lbhS40vHCgb9BARx7nTJhYLfn3VvCsIHZI2VY1JwJw/LxUdnjql2&#10;Nz7SNQuFiBD2KSowIdSplD43ZNH3XU0cvZNrLIYom0LqBm8Rbis5TJKJtFhyXDBY07eh/JxdrIJs&#10;93/w62o13f5xaM/mtB8Xw71S3c92NQMRqA3v8Ku90QpGX/D8En+A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6W09wgAAANsAAAAPAAAAAAAAAAAAAAAAAJgCAABkcnMvZG93&#10;bnJldi54bWxQSwUGAAAAAAQABAD1AAAAhwMAAAAA&#10;" fillcolor="#1a476f" strokecolor="#1a476f" strokeweight="1.1pt"/>
                  <v:oval id="Oval 40" o:spid="_x0000_s1064" style="position:absolute;left:5743;top:251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b5T8AA&#10;AADbAAAADwAAAGRycy9kb3ducmV2LnhtbERPXWvCMBR9H/gfwhX2tqY6HKUaRQRhsKGs6vuluTbF&#10;5qY2Wdv9++VB8PFwvleb0Taip87XjhXMkhQEcel0zZWC82n/loHwAVlj45gU/JGHzXryssJcu4F/&#10;qC9CJWII+xwVmBDaXEpfGrLoE9cSR+7qOoshwq6SusMhhttGztP0Q1qsOTYYbGlnqLwVv1ZB8X0/&#10;+n2zzb4uHMabuR4W1fyg1Ot03C5BBBrDU/xwf2oF73Fs/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Hb5T8AAAADbAAAADwAAAAAAAAAAAAAAAACYAgAAZHJzL2Rvd25y&#10;ZXYueG1sUEsFBgAAAAAEAAQA9QAAAIUDAAAAAA==&#10;" fillcolor="#1a476f" strokecolor="#1a476f" strokeweight="1.1pt"/>
                  <v:oval id="Oval 41" o:spid="_x0000_s1065" style="position:absolute;left:5170;top:232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pc1MQA&#10;AADbAAAADwAAAGRycy9kb3ducmV2LnhtbESPQWvCQBSE7wX/w/KE3upGS4tGV5FCoNCSYtT7I/vM&#10;BrNvY3abpP++Wyh4HGbmG2azG20jeup87VjBfJaAIC6drrlScDpmT0sQPiBrbByTgh/ysNtOHjaY&#10;ajfwgfoiVCJC2KeowITQplL60pBFP3MtcfQurrMYouwqqTscItw2cpEkr9JizXHBYEtvhspr8W0V&#10;FJ+3L581++XHmcN4NZf8pVrkSj1Ox/0aRKAx3MP/7Xet4HkFf1/iD5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6XNTEAAAA2wAAAA8AAAAAAAAAAAAAAAAAmAIAAGRycy9k&#10;b3ducmV2LnhtbFBLBQYAAAAABAAEAPUAAACJAwAAAAA=&#10;" fillcolor="#1a476f" strokecolor="#1a476f" strokeweight="1.1pt"/>
                  <v:oval id="Oval 42" o:spid="_x0000_s1066" style="position:absolute;left:5852;top:331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GNMAA&#10;AADbAAAADwAAAGRycy9kb3ducmV2LnhtbERPXWvCMBR9H/gfwhX2tqbKHKUaRQRhsKGs6vuluTbF&#10;5qY2Wdv9++VB8PFwvleb0Taip87XjhXMkhQEcel0zZWC82n/loHwAVlj45gU/JGHzXryssJcu4F/&#10;qC9CJWII+xwVmBDaXEpfGrLoE9cSR+7qOoshwq6SusMhhttGztP0Q1qsOTYYbGlnqLwVv1ZB8X0/&#10;+n2zzb4uHMabuR4W1fyg1Ot03C5BBBrDU/xwf2oF73F9/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gaGNMAAAADbAAAADwAAAAAAAAAAAAAAAACYAgAAZHJzL2Rvd25y&#10;ZXYueG1sUEsFBgAAAAAEAAQA9QAAAIUDAAAAAA==&#10;" fillcolor="#1a476f" strokecolor="#1a476f" strokeweight="1.1pt"/>
                  <v:oval id="Oval 43" o:spid="_x0000_s1067" style="position:absolute;left:2915;top:324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jr8MA&#10;AADbAAAADwAAAGRycy9kb3ducmV2LnhtbESPQWvCQBSE7wX/w/KE3uom0haJriEIQsGiNOr9kX1m&#10;Q7Jv0+yq6b/vCoUeh5n5hlnlo+3EjQbfOFaQzhIQxJXTDdcKTsftywKED8gaO8ek4Ic85OvJ0woz&#10;7e78Rbcy1CJC2GeowITQZ1L6ypBFP3M9cfQubrAYohxqqQe8R7jt5DxJ3qXFhuOCwZ42hqq2vFoF&#10;5ef3wW+7YrE7cxhbc9m/1fO9Us/TsViCCDSG//Bf+0MreE3h8SX+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jr8MAAADbAAAADwAAAAAAAAAAAAAAAACYAgAAZHJzL2Rv&#10;d25yZXYueG1sUEsFBgAAAAAEAAQA9QAAAIgDAAAAAA==&#10;" fillcolor="#1a476f" strokecolor="#1a476f" strokeweight="1.1pt"/>
                  <v:oval id="Oval 44" o:spid="_x0000_s1068" style="position:absolute;left:4651;top:271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92MIA&#10;AADbAAAADwAAAGRycy9kb3ducmV2LnhtbESPQYvCMBSE78L+h/AEb5paVKRrFFkQhBUXq3t/NM+m&#10;2LzUJqv135sFweMwM98wi1Vna3Gj1leOFYxHCQjiwumKSwWn42Y4B+EDssbaMSl4kIfV8qO3wEy7&#10;Ox/olodSRAj7DBWYEJpMSl8YsuhHriGO3tm1FkOUbSl1i/cIt7VMk2QmLVYcFww29GWouOR/VkG+&#10;u/74Tb2ef/9y6C7mvJ+W6V6pQb9bf4II1IV3+NXeagWTFP6/xB8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mL3YwgAAANsAAAAPAAAAAAAAAAAAAAAAAJgCAABkcnMvZG93&#10;bnJldi54bWxQSwUGAAAAAAQABAD1AAAAhwMAAAAA&#10;" fillcolor="#1a476f" strokecolor="#1a476f" strokeweight="1.1pt"/>
                  <v:oval id="Oval 45" o:spid="_x0000_s1069" style="position:absolute;left:4526;top:312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QYQ8IA&#10;AADbAAAADwAAAGRycy9kb3ducmV2LnhtbESP3YrCMBSE74V9h3AWvNPUv0WqUWRBEBTF7u79oTk2&#10;xeak20Stb28EwcthZr5h5svWVuJKjS8dKxj0ExDEudMlFwp+f9a9KQgfkDVWjknBnTwsFx+dOaba&#10;3fhI1ywUIkLYp6jAhFCnUvrckEXfdzVx9E6usRiibAqpG7xFuK3kMEm+pMWS44LBmr4N5efsYhVk&#10;u/+DX1er6faPQ3s2p/2kGO6V6n62qxmIQG14h1/tjVYwHsH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1BhDwgAAANsAAAAPAAAAAAAAAAAAAAAAAJgCAABkcnMvZG93&#10;bnJldi54bWxQSwUGAAAAAAQABAD1AAAAhwMAAAAA&#10;" fillcolor="#1a476f" strokecolor="#1a476f" strokeweight="1.1pt"/>
                  <v:oval id="Oval 46" o:spid="_x0000_s1070" style="position:absolute;left:5831;top:263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2AN8QA&#10;AADbAAAADwAAAGRycy9kb3ducmV2LnhtbESPQWvCQBSE74L/YXlCb7qp2BJSVwmFQKGiNLb3R/aZ&#10;DWbfptltEv99Vyj0OMzMN8x2P9lWDNT7xrGCx1UCgrhyuuFawee5WKYgfEDW2DomBTfysN/NZ1vM&#10;tBv5g4Yy1CJC2GeowITQZVL6ypBFv3IdcfQurrcYouxrqXscI9y2cp0kz9Jiw3HBYEevhqpr+WMV&#10;lIfvky/aPH3/4jBdzeX4VK+PSj0spvwFRKAp/If/2m9awWYD9y/xB8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9gDfEAAAA2wAAAA8AAAAAAAAAAAAAAAAAmAIAAGRycy9k&#10;b3ducmV2LnhtbFBLBQYAAAAABAAEAPUAAACJAwAAAAA=&#10;" fillcolor="#1a476f" strokecolor="#1a476f" strokeweight="1.1pt"/>
                  <v:oval id="Oval 47" o:spid="_x0000_s1071" style="position:absolute;left:3974;top:228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lrMEA&#10;AADbAAAADwAAAGRycy9kb3ducmV2LnhtbESPQYvCMBSE7wv+h/AEb2uq6CLVKCIIgqJs1fujeTbF&#10;5qU2Ueu/N8LCHoeZ+YaZLVpbiQc1vnSsYNBPQBDnTpdcKDgd198TED4ga6wck4IXeVjMO18zTLV7&#10;8i89slCICGGfogITQp1K6XNDFn3f1cTRu7jGYoiyKaRu8BnhtpLDJPmRFkuOCwZrWhnKr9ndKsh2&#10;t4NfV8vJ9syhvZrLflwM90r1uu1yCiJQG/7Df+2NVjAaw+dL/AF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xJazBAAAA2wAAAA8AAAAAAAAAAAAAAAAAmAIAAGRycy9kb3du&#10;cmV2LnhtbFBLBQYAAAAABAAEAPUAAACGAwAAAAA=&#10;" fillcolor="#1a476f" strokecolor="#1a476f" strokeweight="1.1pt"/>
                  <v:oval id="Oval 48" o:spid="_x0000_s1072" style="position:absolute;left:5580;top:223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728QA&#10;AADbAAAADwAAAGRycy9kb3ducmV2LnhtbESPQWvCQBSE7wX/w/IEb3VTaSWkrhIKgUIl0tjeH9ln&#10;Nph9m2a3Jv57tyD0OMzMN8xmN9lOXGjwrWMFT8sEBHHtdMuNgq9j8ZiC8AFZY+eYFFzJw247e9hg&#10;pt3In3SpQiMihH2GCkwIfSalrw1Z9EvXE0fv5AaLIcqhkXrAMcJtJ1dJspYWW44LBnt6M1Sfq1+r&#10;oNr/HHzR5enHN4fpbE7lS7MqlVrMp/wVRKAp/Ifv7Xet4HkNf1/iD5D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ju9vEAAAA2wAAAA8AAAAAAAAAAAAAAAAAmAIAAGRycy9k&#10;b3ducmV2LnhtbFBLBQYAAAAABAAEAPUAAACJAwAAAAA=&#10;" fillcolor="#1a476f" strokecolor="#1a476f" strokeweight="1.1pt"/>
                  <v:oval id="Oval 49" o:spid="_x0000_s1073" style="position:absolute;left:3958;top:208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8eQMIA&#10;AADbAAAADwAAAGRycy9kb3ducmV2LnhtbESPQYvCMBSE78L+h/AWvGmqqCvVKLIgCIpid/f+aJ5N&#10;sXnpNlHrvzeC4HGYmW+Y+bK1lbhS40vHCgb9BARx7nTJhYLfn3VvCsIHZI2VY1JwJw/LxUdnjql2&#10;Nz7SNQuFiBD2KSowIdSplD43ZNH3XU0cvZNrLIYom0LqBm8Rbis5TJKJtFhyXDBY07eh/JxdrIJs&#10;93/w62o13f5xaM/mtB8Xw71S3c92NQMRqA3v8Ku90QpGX/D8En+A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7x5AwgAAANsAAAAPAAAAAAAAAAAAAAAAAJgCAABkcnMvZG93&#10;bnJldi54bWxQSwUGAAAAAAQABAD1AAAAhwMAAAAA&#10;" fillcolor="#1a476f" strokecolor="#1a476f" strokeweight="1.1pt"/>
                  <v:oval id="Oval 50" o:spid="_x0000_s1074" style="position:absolute;left:4460;top:264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CKMsAA&#10;AADbAAAADwAAAGRycy9kb3ducmV2LnhtbERPXWvCMBR9H/gfwhX2tqbKHKUaRQRhsKGs6vuluTbF&#10;5qY2Wdv9++VB8PFwvleb0Taip87XjhXMkhQEcel0zZWC82n/loHwAVlj45gU/JGHzXryssJcu4F/&#10;qC9CJWII+xwVmBDaXEpfGrLoE9cSR+7qOoshwq6SusMhhttGztP0Q1qsOTYYbGlnqLwVv1ZB8X0/&#10;+n2zzb4uHMabuR4W1fyg1Ot03C5BBBrDU/xwf2oF73Fs/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CKMsAAAADbAAAADwAAAAAAAAAAAAAAAACYAgAAZHJzL2Rvd25y&#10;ZXYueG1sUEsFBgAAAAAEAAQA9QAAAIUDAAAAAA==&#10;" fillcolor="#1a476f" strokecolor="#1a476f" strokeweight="1.1pt"/>
                  <v:oval id="Oval 51" o:spid="_x0000_s1075" style="position:absolute;left:5257;top:265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wvqcQA&#10;AADbAAAADwAAAGRycy9kb3ducmV2LnhtbESPQWvCQBSE7wX/w/KE3upGaYtGV5FCoNCSYtT7I/vM&#10;BrNvY3abpP++Wyh4HGbmG2azG20jeup87VjBfJaAIC6drrlScDpmT0sQPiBrbByTgh/ysNtOHjaY&#10;ajfwgfoiVCJC2KeowITQplL60pBFP3MtcfQurrMYouwqqTscItw2cpEkr9JizXHBYEtvhspr8W0V&#10;FJ+3L581++XHmcN4NZf8pVrkSj1Ox/0aRKAx3MP/7Xet4HkFf1/iD5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8L6nEAAAA2wAAAA8AAAAAAAAAAAAAAAAAmAIAAGRycy9k&#10;b3ducmV2LnhtbFBLBQYAAAAABAAEAPUAAACJAwAAAAA=&#10;" fillcolor="#1a476f" strokecolor="#1a476f" strokeweight="1.1pt"/>
                  <v:oval id="Oval 52" o:spid="_x0000_s1076" style="position:absolute;left:4258;top:249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8Q6b4A&#10;AADbAAAADwAAAGRycy9kb3ducmV2LnhtbERPTYvCMBC9C/6HMAvebLqCIl2jyIIgKIpV70MzNsVm&#10;Upuo9d+bg+Dx8b5ni87W4kGtrxwr+E1SEMSF0xWXCk7H1XAKwgdkjbVjUvAiD4t5vzfDTLsnH+iR&#10;h1LEEPYZKjAhNJmUvjBk0SeuIY7cxbUWQ4RtKXWLzxhuazlK04m0WHFsMNjQv6Himt+tgnx72/tV&#10;vZxuzhy6q7nsxuVop9Tgp1v+gQjUha/4415rBeO4Pn6JP0DO3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PfEOm+AAAA2wAAAA8AAAAAAAAAAAAAAAAAmAIAAGRycy9kb3ducmV2&#10;LnhtbFBLBQYAAAAABAAEAPUAAACDAwAAAAA=&#10;" fillcolor="#1a476f" strokecolor="#1a476f" strokeweight="1.1pt"/>
                  <v:oval id="Oval 53" o:spid="_x0000_s1077" style="position:absolute;left:5214;top:253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O1csIA&#10;AADbAAAADwAAAGRycy9kb3ducmV2LnhtbESPQYvCMBSE74L/ITzBm6YKinRNRRaEhRXFunt/NK9N&#10;sXnpNlmt/94IgsdhZr5h1pveNuJKna8dK5hNExDEhdM1Vwp+zrvJCoQPyBobx6TgTh422XCwxlS7&#10;G5/omodKRAj7FBWYENpUSl8YsuinriWOXuk6iyHKrpK6w1uE20bOk2QpLdYcFwy29GmouOT/VkG+&#10;/zv6XbNdff9y6C+mPCyq+UGp8ajffoAI1Id3+NX+0goWM3h+iT9AZ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k7VywgAAANsAAAAPAAAAAAAAAAAAAAAAAJgCAABkcnMvZG93&#10;bnJldi54bWxQSwUGAAAAAAQABAD1AAAAhwMAAAAA&#10;" fillcolor="#1a476f" strokecolor="#1a476f" strokeweight="1.1pt"/>
                  <v:oval id="Oval 54" o:spid="_x0000_s1078" style="position:absolute;left:6682;top:278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ErBcEA&#10;AADbAAAADwAAAGRycy9kb3ducmV2LnhtbESPQYvCMBSE7wv+h/AEb2tqwUWqUUQQBMXF7np/NM+m&#10;2LzUJmr990YQPA4z8w0zW3S2FjdqfeVYwWiYgCAunK64VPD/t/6egPABWWPtmBQ8yMNi3vuaYabd&#10;nQ90y0MpIoR9hgpMCE0mpS8MWfRD1xBH7+RaiyHKtpS6xXuE21qmSfIjLVYcFww2tDJUnPOrVZDv&#10;Lr9+XS8n2yOH7mxO+3GZ7pUa9LvlFESgLnzC7/ZGKxin8PoSf4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BKwXBAAAA2wAAAA8AAAAAAAAAAAAAAAAAmAIAAGRycy9kb3du&#10;cmV2LnhtbFBLBQYAAAAABAAEAPUAAACGAwAAAAA=&#10;" fillcolor="#1a476f" strokecolor="#1a476f" strokeweight="1.1pt"/>
                  <v:oval id="Oval 55" o:spid="_x0000_s1079" style="position:absolute;left:3849;top:234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2OnsEA&#10;AADbAAAADwAAAGRycy9kb3ducmV2LnhtbESPQYvCMBSE7wv+h/AEb2uq4iLVKCIIgqJs1fujeTbF&#10;5qU2Ueu/N8LCHoeZ+YaZLVpbiQc1vnSsYNBPQBDnTpdcKDgd198TED4ga6wck4IXeVjMO18zTLV7&#10;8i89slCICGGfogITQp1K6XNDFn3f1cTRu7jGYoiyKaRu8BnhtpLDJPmRFkuOCwZrWhnKr9ndKsh2&#10;t4NfV8vJ9syhvZrLflwM90r1uu1yCiJQG/7Df+2NVjAewedL/AF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Njp7BAAAA2wAAAA8AAAAAAAAAAAAAAAAAmAIAAGRycy9kb3du&#10;cmV2LnhtbFBLBQYAAAAABAAEAPUAAACGAwAAAAA=&#10;" fillcolor="#1a476f" strokecolor="#1a476f" strokeweight="1.1pt"/>
                  <v:oval id="Oval 56" o:spid="_x0000_s1080" style="position:absolute;left:4395;top:238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QW6sEA&#10;AADbAAAADwAAAGRycy9kb3ducmV2LnhtbESPQYvCMBSE7wv+h/AEb2uq6CLVKCIIgqJs1fujeTbF&#10;5qU2Ueu/N8LCHoeZ+YaZLVpbiQc1vnSsYNBPQBDnTpdcKDgd198TED4ga6wck4IXeVjMO18zTLV7&#10;8i89slCICGGfogITQp1K6XNDFn3f1cTRu7jGYoiyKaRu8BnhtpLDJPmRFkuOCwZrWhnKr9ndKsh2&#10;t4NfV8vJ9syhvZrLflwM90r1uu1yCiJQG/7Df+2NVjAewedL/AF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kFurBAAAA2wAAAA8AAAAAAAAAAAAAAAAAmAIAAGRycy9kb3du&#10;cmV2LnhtbFBLBQYAAAAABAAEAPUAAACGAwAAAAA=&#10;" fillcolor="#1a476f" strokecolor="#1a476f" strokeweight="1.1pt"/>
                  <v:oval id="Oval 57" o:spid="_x0000_s1081" style="position:absolute;left:5105;top:302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izccMA&#10;AADbAAAADwAAAGRycy9kb3ducmV2LnhtbESPQWvCQBSE7wX/w/IEb3WjkCIxawiCIFQsTev9kX3J&#10;BrNvY3ar6b/vFgo9DjPzDZMXk+3FnUbfOVawWiYgiGunO24VfH4cnjcgfEDW2DsmBd/kodjNnnLM&#10;tHvwO92r0IoIYZ+hAhPCkEnpa0MW/dINxNFr3GgxRDm2Uo/4iHDby3WSvEiLHccFgwPtDdXX6ssq&#10;qE63N3/oy83rhcN0Nc05bddnpRbzqdyCCDSF//Bf+6gVpCn8fok/QO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izccMAAADbAAAADwAAAAAAAAAAAAAAAACYAgAAZHJzL2Rv&#10;d25yZXYueG1sUEsFBgAAAAAEAAQA9QAAAIgDAAAAAA==&#10;" fillcolor="#1a476f" strokecolor="#1a476f" strokeweight="1.1pt"/>
                  <v:oval id="Oval 58" o:spid="_x0000_s1082" style="position:absolute;left:3297;top:297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otBsAA&#10;AADbAAAADwAAAGRycy9kb3ducmV2LnhtbESPQYvCMBSE74L/ITzBm6YKilSjiCAsKMpWvT+aZ1Ns&#10;XmqT1frvjSDscZiZb5jFqrWVeFDjS8cKRsMEBHHudMmFgvNpO5iB8AFZY+WYFLzIw2rZ7Sww1e7J&#10;v/TIQiEihH2KCkwIdSqlzw1Z9ENXE0fv6hqLIcqmkLrBZ4TbSo6TZCotlhwXDNa0MZTfsj+rINvf&#10;j35brWe7C4f2Zq6HSTE+KNXvtes5iEBt+A9/2z9awWQKny/xB8jl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3otBsAAAADbAAAADwAAAAAAAAAAAAAAAACYAgAAZHJzL2Rvd25y&#10;ZXYueG1sUEsFBgAAAAAEAAQA9QAAAIUDAAAAAA==&#10;" fillcolor="#1a476f" strokecolor="#1a476f" strokeweight="1.1pt"/>
                  <v:oval id="Oval 59" o:spid="_x0000_s1083" style="position:absolute;left:4870;top:267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aIncQA&#10;AADbAAAADwAAAGRycy9kb3ducmV2LnhtbESPQWvCQBSE74L/YXlCb7qpYBtSVwmFQKGiNLb3R/aZ&#10;DWbfptltEv99Vyj0OMzMN8x2P9lWDNT7xrGCx1UCgrhyuuFawee5WKYgfEDW2DomBTfysN/NZ1vM&#10;tBv5g4Yy1CJC2GeowITQZVL6ypBFv3IdcfQurrcYouxrqXscI9y2cp0kT9Jiw3HBYEevhqpr+WMV&#10;lIfvky/aPH3/4jBdzeW4qddHpR4WU/4CItAU/sN/7TetYPMM9y/xB8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2iJ3EAAAA2wAAAA8AAAAAAAAAAAAAAAAAmAIAAGRycy9k&#10;b3ducmV2LnhtbFBLBQYAAAAABAAEAPUAAACJAwAAAAA=&#10;" fillcolor="#1a476f" strokecolor="#1a476f" strokeweight="1.1pt"/>
                  <v:oval id="Oval 60" o:spid="_x0000_s1084" style="position:absolute;left:6093;top:287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kc774A&#10;AADbAAAADwAAAGRycy9kb3ducmV2LnhtbERPTYvCMBC9C/6HMAvebLqCIl2jyIIgKIpV70MzNsVm&#10;Upuo9d+bg+Dx8b5ni87W4kGtrxwr+E1SEMSF0xWXCk7H1XAKwgdkjbVjUvAiD4t5vzfDTLsnH+iR&#10;h1LEEPYZKjAhNJmUvjBk0SeuIY7cxbUWQ4RtKXWLzxhuazlK04m0WHFsMNjQv6Himt+tgnx72/tV&#10;vZxuzhy6q7nsxuVop9Tgp1v+gQjUha/4415rBeM4Nn6JP0DO3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2pHO++AAAA2wAAAA8AAAAAAAAAAAAAAAAAmAIAAGRycy9kb3ducmV2&#10;LnhtbFBLBQYAAAAABAAEAPUAAACDAwAAAAA=&#10;" fillcolor="#1a476f" strokecolor="#1a476f" strokeweight="1.1pt"/>
                  <v:oval id="Oval 61" o:spid="_x0000_s1085" style="position:absolute;left:4619;top:268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W5dMIA&#10;AADbAAAADwAAAGRycy9kb3ducmV2LnhtbESPQYvCMBSE78L+h/CEvdlUQXG7RpEFQXBRrLv3R/Ns&#10;is1LbaLWf28EweMwM98ws0Vna3Gl1leOFQyTFARx4XTFpYK/w2owBeEDssbaMSm4k4fF/KM3w0y7&#10;G+/pmodSRAj7DBWYEJpMSl8YsugT1xBH7+haiyHKtpS6xVuE21qO0nQiLVYcFww29GOoOOUXqyD/&#10;Pe/8ql5ON/8cupM5bsflaKvUZ79bfoMI1IV3+NVeawXjL3h+iT9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5bl0wgAAANsAAAAPAAAAAAAAAAAAAAAAAJgCAABkcnMvZG93&#10;bnJldi54bWxQSwUGAAAAAAQABAD1AAAAhwMAAAAA&#10;" fillcolor="#1a476f" strokecolor="#1a476f" strokeweight="1.1pt"/>
                  <v:oval id="Oval 62" o:spid="_x0000_s1086" style="position:absolute;left:5323;top:252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PaVMAA&#10;AADbAAAADwAAAGRycy9kb3ducmV2LnhtbERPXWvCMBR9H/gfwh34NtMJFukaSxkIg40Oq75fmtum&#10;2NzUJtPu3y8PAx8P5zsvZjuIG02+d6zgdZWAIG6c7rlTcDruX7YgfEDWODgmBb/kodgtnnLMtLvz&#10;gW516EQMYZ+hAhPCmEnpG0MW/cqNxJFr3WQxRDh1Uk94j+F2kOskSaXFnmODwZHeDTWX+scqqL+u&#10;334/lNvPM4f5Ytpq060rpZbPc/kGItAcHuJ/94dWkMb18Uv8AXL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bPaVMAAAADbAAAADwAAAAAAAAAAAAAAAACYAgAAZHJzL2Rvd25y&#10;ZXYueG1sUEsFBgAAAAAEAAQA9QAAAIUDAAAAAA==&#10;" fillcolor="#1a476f" strokecolor="#1a476f" strokeweight="1.1pt"/>
                  <v:oval id="Oval 63" o:spid="_x0000_s1087" style="position:absolute;left:5443;top:221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9/z8AA&#10;AADbAAAADwAAAGRycy9kb3ducmV2LnhtbESPQYvCMBSE7wv+h/AEb2uqoEg1igiCoChWvT+aZ1Ns&#10;XmoTtf57s7DgcZiZb5jZorWVeFLjS8cKBv0EBHHudMmFgvNp/TsB4QOyxsoxKXiTh8W88zPDVLsX&#10;H+mZhUJECPsUFZgQ6lRKnxuy6PuuJo7e1TUWQ5RNIXWDrwi3lRwmyVhaLDkuGKxpZSi/ZQ+rINvd&#10;D35dLSfbC4f2Zq77UTHcK9XrtsspiEBt+Ib/2xutYDyAvy/xB8j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v9/z8AAAADbAAAADwAAAAAAAAAAAAAAAACYAgAAZHJzL2Rvd25y&#10;ZXYueG1sUEsFBgAAAAAEAAQA9QAAAIUDAAAAAA==&#10;" fillcolor="#1a476f" strokecolor="#1a476f" strokeweight="1.1pt"/>
                  <v:oval id="Oval 64" o:spid="_x0000_s1088" style="position:absolute;left:3336;top:275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3huMIA&#10;AADbAAAADwAAAGRycy9kb3ducmV2LnhtbESPQYvCMBSE78L+h/AWvNl0C4p0jSILwoKiWN37o3k2&#10;xeal20St/94IgsdhZr5hZoveNuJKna8dK/hKUhDEpdM1VwqOh9VoCsIHZI2NY1JwJw+L+cdghrl2&#10;N97TtQiViBD2OSowIbS5lL40ZNEnriWO3sl1FkOUXSV1h7cIt43M0nQiLdYcFwy29GOoPBcXq6DY&#10;/O/8qllO138c+rM5bcdVtlVq+Nkvv0EE6sM7/Gr/agWTD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LeG4wgAAANsAAAAPAAAAAAAAAAAAAAAAAJgCAABkcnMvZG93&#10;bnJldi54bWxQSwUGAAAAAAQABAD1AAAAhwMAAAAA&#10;" fillcolor="#1a476f" strokecolor="#1a476f" strokeweight="1.1pt"/>
                  <v:oval id="Oval 65" o:spid="_x0000_s1089" style="position:absolute;left:2888;top:262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EI8QA&#10;AADbAAAADwAAAGRycy9kb3ducmV2LnhtbESPQWvCQBSE7wX/w/IEb3VTSyWkrhIKgUIl0tjeH9ln&#10;Nph9m2a3Jv57tyD0OMzMN8xmN9lOXGjwrWMFT8sEBHHtdMuNgq9j8ZiC8AFZY+eYFFzJw247e9hg&#10;pt3In3SpQiMihH2GCkwIfSalrw1Z9EvXE0fv5AaLIcqhkXrAMcJtJ1dJspYWW44LBnt6M1Sfq1+r&#10;oNr/HHzR5enHN4fpbE7lS7MqlVrMp/wVRKAp/Ifv7XetYP0Mf1/iD5D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hRCPEAAAA2wAAAA8AAAAAAAAAAAAAAAAAmAIAAGRycy9k&#10;b3ducmV2LnhtbFBLBQYAAAAABAAEAPUAAACJAwAAAAA=&#10;" fillcolor="#1a476f" strokecolor="#1a476f" strokeweight="1.1pt"/>
                  <v:oval id="Oval 66" o:spid="_x0000_s1090" style="position:absolute;left:5465;top:264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nF18MA&#10;AADdAAAADwAAAGRycy9kb3ducmV2LnhtbERP32vCMBB+H/g/hBP2tqYqDqmNRQRh4HCsm+9Hczal&#10;zaU2mdb/3gwGe7uP7+flxWg7caXBN44VzJIUBHHldMO1gu+v/csKhA/IGjvHpOBOHorN5CnHTLsb&#10;f9K1DLWIIewzVGBC6DMpfWXIok9cTxy5sxsshgiHWuoBbzHcdnKepq/SYsOxwWBPO0NVW/5YBeX7&#10;5cPvu+3qcOIwtuZ8XNbzo1LP03G7BhFoDP/iP/ebjvMXyxn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nF18MAAADdAAAADwAAAAAAAAAAAAAAAACYAgAAZHJzL2Rv&#10;d25yZXYueG1sUEsFBgAAAAAEAAQA9QAAAIgDAAAAAA==&#10;" fillcolor="#1a476f" strokecolor="#1a476f" strokeweight="1.1pt"/>
                  <v:oval id="Oval 67" o:spid="_x0000_s1091" style="position:absolute;left:4651;top:283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tboMMA&#10;AADdAAAADwAAAGRycy9kb3ducmV2LnhtbERP32vCMBB+F/wfwgl709SOilSjyKAw2HBYt/ejOZti&#10;c+marO3++2Uw2Nt9fD9vf5xsKwbqfeNYwXqVgCCunG64VvB+LZZbED4ga2wdk4Jv8nA8zGd7zLUb&#10;+UJDGWoRQ9jnqMCE0OVS+sqQRb9yHXHkbq63GCLsa6l7HGO4bWWaJBtpseHYYLCjJ0PVvfyyCsrX&#10;zzdftKftyweH6W5u56xOz0o9LKbTDkSgKfyL/9zPOs5/zFL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tboMMAAADdAAAADwAAAAAAAAAAAAAAAACYAgAAZHJzL2Rv&#10;d25yZXYueG1sUEsFBgAAAAAEAAQA9QAAAIgDAAAAAA==&#10;" fillcolor="#1a476f" strokecolor="#1a476f" strokeweight="1.1pt"/>
                  <v:oval id="Oval 68" o:spid="_x0000_s1092" style="position:absolute;left:3630;top:248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f+O8MA&#10;AADdAAAADwAAAGRycy9kb3ducmV2LnhtbERP32vCMBB+F/Y/hBP2pqmKUjpjkYEw2HBY3fvRnE1p&#10;c+marO3++2Uw2Nt9fD9vn0+2FQP1vnasYLVMQBCXTtdcKbhdT4sUhA/IGlvHpOCbPOSHh9keM+1G&#10;vtBQhErEEPYZKjAhdJmUvjRk0S9dRxy5u+sthgj7SuoexxhuW7lOkp20WHNsMNjRs6GyKb6sguLt&#10;892f2mP6+sFhasz9vK3WZ6Ue59PxCUSgKfyL/9wvOs7fbDfw+008QR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f+O8MAAADdAAAADwAAAAAAAAAAAAAAAACYAgAAZHJzL2Rv&#10;d25yZXYueG1sUEsFBgAAAAAEAAQA9QAAAIgDAAAAAA==&#10;" fillcolor="#1a476f" strokecolor="#1a476f" strokeweight="1.1pt"/>
                  <v:oval id="Oval 69" o:spid="_x0000_s1093" style="position:absolute;left:3903;top:337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5mT8MA&#10;AADdAAAADwAAAGRycy9kb3ducmV2LnhtbERP32vCMBB+F/Y/hBvsTdN165BqFBEKg43Kuvl+NGdT&#10;bC5dE7X77xdB8O0+vp+3XI+2E2cafOtYwfMsAUFcO91yo+Dnu5jOQfiArLFzTAr+yMN69TBZYq7d&#10;hb/oXIVGxBD2OSowIfS5lL42ZNHPXE8cuYMbLIYIh0bqAS8x3HYyTZI3abHl2GCwp62h+lidrILq&#10;83fni24z/9hzGI/mUGZNWir19DhuFiACjeEuvrnfdZz/kr3C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5mT8MAAADdAAAADwAAAAAAAAAAAAAAAACYAgAAZHJzL2Rv&#10;d25yZXYueG1sUEsFBgAAAAAEAAQA9QAAAIgDAAAAAA==&#10;" fillcolor="#1a476f" strokecolor="#1a476f" strokeweight="1.1pt"/>
                  <v:oval id="Oval 70" o:spid="_x0000_s1094" style="position:absolute;left:2539;top:287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LD1MMA&#10;AADdAAAADwAAAGRycy9kb3ducmV2LnhtbERP32vCMBB+F/Y/hBvszaZzVEpnFBkIgw3Fur0fzdkU&#10;m0vXZG333y+C4Nt9fD9vtZlsKwbqfeNYwXOSgiCunG64VvB12s1zED4ga2wdk4I/8rBZP8xWWGg3&#10;8pGGMtQihrAvUIEJoSuk9JUhiz5xHXHkzq63GCLsa6l7HGO4beUiTZfSYsOxwWBHb4aqS/lrFZSf&#10;Pwe/a7f5xzeH6WLO+6xe7JV6epy2ryACTeEuvrnfdZz/kmV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LD1MMAAADdAAAADwAAAAAAAAAAAAAAAACYAgAAZHJzL2Rv&#10;d25yZXYueG1sUEsFBgAAAAAEAAQA9QAAAIgDAAAAAA==&#10;" fillcolor="#1a476f" strokecolor="#1a476f" strokeweight="1.1pt"/>
                  <v:oval id="Oval 71" o:spid="_x0000_s1095" style="position:absolute;left:4624;top:310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Bdo8EA&#10;AADdAAAADwAAAGRycy9kb3ducmV2LnhtbERPTYvCMBC9C/sfwgjeNFVRStcosiAIuyhW9z40Y1Ns&#10;JrXJavffG0HwNo/3OYtVZ2txo9ZXjhWMRwkI4sLpiksFp+NmmILwAVlj7ZgU/JOH1fKjt8BMuzsf&#10;6JaHUsQQ9hkqMCE0mZS+MGTRj1xDHLmzay2GCNtS6hbvMdzWcpIkc2mx4thgsKEvQ8Ul/7MK8p/r&#10;3m/qdfr9y6G7mPNuVk52Sg363foTRKAuvMUv91bH+dPZH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wXaPBAAAA3QAAAA8AAAAAAAAAAAAAAAAAmAIAAGRycy9kb3du&#10;cmV2LnhtbFBLBQYAAAAABAAEAPUAAACGAwAAAAA=&#10;" fillcolor="#1a476f" strokecolor="#1a476f" strokeweight="1.1pt"/>
                  <v:oval id="Oval 72" o:spid="_x0000_s1096" style="position:absolute;left:5945;top:237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4OMEA&#10;AADdAAAADwAAAGRycy9kb3ducmV2LnhtbERPTYvCMBC9L/gfwgje1lTFXalGEUEQFGWr3odmbIrN&#10;pDZR67/fLAh7m8f7nNmitZV4UONLxwoG/QQEce50yYWC03H9OQHhA7LGyjEpeJGHxbzzMcNUuyf/&#10;0CMLhYgh7FNUYEKoUyl9bsii77uaOHIX11gMETaF1A0+Y7it5DBJvqTFkmODwZpWhvJrdrcKst3t&#10;4NfVcrI9c2iv5rIfF8O9Ur1uu5yCCNSGf/HbvdFx/mj8DX/fxB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48+DjBAAAA3QAAAA8AAAAAAAAAAAAAAAAAmAIAAGRycy9kb3du&#10;cmV2LnhtbFBLBQYAAAAABAAEAPUAAACGAwAAAAA=&#10;" fillcolor="#1a476f" strokecolor="#1a476f" strokeweight="1.1pt"/>
                  <v:oval id="Oval 73" o:spid="_x0000_s1097" style="position:absolute;left:5219;top:142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NsSsUA&#10;AADdAAAADwAAAGRycy9kb3ducmV2LnhtbESPQWvCQBCF7wX/wzIFb3VTxSKpq4ggCBWlaXsfsmM2&#10;mJ2N2a3Gf+8cBG8zvDfvfTNf9r5RF+piHdjA+ygDRVwGW3Nl4Pdn8zYDFROyxSYwGbhRhOVi8DLH&#10;3IYrf9OlSJWSEI45GnAptbnWsXTkMY5CSyzaMXQek6xdpW2HVwn3jR5n2Yf2WLM0OGxp7ag8Ff/e&#10;QLE7H+KmWc2+/jj1J3fcT6vx3pjha7/6BJWoT0/z43prBX8yFVz5Rkb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2xKxQAAAN0AAAAPAAAAAAAAAAAAAAAAAJgCAABkcnMv&#10;ZG93bnJldi54bWxQSwUGAAAAAAQABAD1AAAAigMAAAAA&#10;" fillcolor="#1a476f" strokecolor="#1a476f" strokeweight="1.1pt"/>
                  <v:oval id="Oval 74" o:spid="_x0000_s1098" style="position:absolute;left:2779;top:180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J0cMA&#10;AADdAAAADwAAAGRycy9kb3ducmV2LnhtbERP32vCMBB+F/Y/hBvsTdM5KtoZpQyEwURZN9+P5myK&#10;zaVrsrb7740g7O0+vp+33o62ET11vnas4HmWgCAuna65UvD9tZsuQfiArLFxTAr+yMN28zBZY6bd&#10;wJ/UF6ESMYR9hgpMCG0mpS8NWfQz1xJH7uw6iyHCrpK6wyGG20bOk2QhLdYcGwy29GaovBS/VkGx&#10;/zn6XZMvP04cxos5H9JqflDq6XHMX0EEGsO/+O5+13H+S7qC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O/J0cMAAADdAAAADwAAAAAAAAAAAAAAAACYAgAAZHJzL2Rv&#10;d25yZXYueG1sUEsFBgAAAAAEAAQA9QAAAIgDAAAAAA==&#10;" fillcolor="#1a476f" strokecolor="#1a476f" strokeweight="1.1pt"/>
                  <v:oval id="Oval 75" o:spid="_x0000_s1099" style="position:absolute;left:5186;top:243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mq8cUA&#10;AADdAAAADwAAAGRycy9kb3ducmV2LnhtbESPQWvCQBCF7wX/wzIFb3VTpSKpq4ggCBXFtL0P2TEb&#10;zM7G7Fbjv+8cBG8zvDfvfTNf9r5RV+piHdjA+ygDRVwGW3Nl4Od78zYDFROyxSYwGbhThOVi8DLH&#10;3IYbH+lapEpJCMccDbiU2lzrWDryGEehJRbtFDqPSdau0rbDm4T7Ro+zbKo91iwNDltaOyrPxZ83&#10;UOwuh7hpVrOvX0792Z32H9V4b8zwtV99gkrUp6f5cb21gj+ZCr9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arxxQAAAN0AAAAPAAAAAAAAAAAAAAAAAJgCAABkcnMv&#10;ZG93bnJldi54bWxQSwUGAAAAAAQABAD1AAAAigMAAAAA&#10;" fillcolor="#1a476f" strokecolor="#1a476f" strokeweight="1.1pt"/>
                  <v:oval id="Oval 76" o:spid="_x0000_s1100" style="position:absolute;left:5334;top:271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UPasEA&#10;AADdAAAADwAAAGRycy9kb3ducmV2LnhtbERPTYvCMBC9C/6HMMLeNNVFKV2jyIIg7KJY3fvQjE2x&#10;mXSbqPXfG0HwNo/3OfNlZ2txpdZXjhWMRwkI4sLpiksFx8N6mILwAVlj7ZgU3MnDctHvzTHT7sZ7&#10;uuahFDGEfYYKTAhNJqUvDFn0I9cQR+7kWoshwraUusVbDLe1nCTJTFqsODYYbOjbUHHOL1ZB/vu/&#10;8+t6lf78cejO5rSdlpOtUh+DbvUFIlAX3uKXe6Pj/M/ZG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1D2rBAAAA3QAAAA8AAAAAAAAAAAAAAAAAmAIAAGRycy9kb3du&#10;cmV2LnhtbFBLBQYAAAAABAAEAPUAAACGAwAAAAA=&#10;" fillcolor="#1a476f" strokecolor="#1a476f" strokeweight="1.1pt"/>
                  <v:oval id="Oval 77" o:spid="_x0000_s1101" style="position:absolute;left:3581;top:281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RHcEA&#10;AADdAAAADwAAAGRycy9kb3ducmV2LnhtbERPTYvCMBC9L/gfwgje1tTKilSjiCAIistWvQ/N2BSb&#10;SW2i1n9vFhb2No/3OfNlZ2vxoNZXjhWMhgkI4sLpiksFp+PmcwrCB2SNtWNS8CIPy0XvY46Zdk/+&#10;oUceShFD2GeowITQZFL6wpBFP3QNceQurrUYImxLqVt8xnBbyzRJJtJixbHBYENrQ8U1v1sF+f72&#10;7Tf1aro7c+iu5nL4KtODUoN+t5qBCNSFf/Gfe6vj/PEkhd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nkR3BAAAA3QAAAA8AAAAAAAAAAAAAAAAAmAIAAGRycy9kb3du&#10;cmV2LnhtbFBLBQYAAAAABAAEAPUAAACGAwAAAAA=&#10;" fillcolor="#1a476f" strokecolor="#1a476f" strokeweight="1.1pt"/>
                  <v:oval id="Oval 78" o:spid="_x0000_s1102" style="position:absolute;left:4357;top:248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s0hsMA&#10;AADdAAAADwAAAGRycy9kb3ducmV2LnhtbERP32vCMBB+H/g/hBN8m6nKRKqxiCAMFMe6+X40Z1Pa&#10;XLomtt1/vwwGe7uP7+ftstE2oqfOV44VLOYJCOLC6YpLBZ8fp+cNCB+QNTaOScE3ecj2k6cdptoN&#10;/E59HkoRQ9inqMCE0KZS+sKQRT93LXHk7q6zGCLsSqk7HGK4beQySdbSYsWxwWBLR0NFnT+sgvzy&#10;9eZPzWFzvnEYa3O/vpTLq1Kz6XjYggg0hn/xn/tVx/mr9Qp+v4kn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s0hsMAAADdAAAADwAAAAAAAAAAAAAAAACYAgAAZHJzL2Rv&#10;d25yZXYueG1sUEsFBgAAAAAEAAQA9QAAAIgDAAAAAA==&#10;" fillcolor="#1a476f" strokecolor="#1a476f" strokeweight="1.1pt"/>
                  <v:oval id="Oval 79" o:spid="_x0000_s1103" style="position:absolute;left:6415;top:371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Ks8sIA&#10;AADdAAAADwAAAGRycy9kb3ducmV2LnhtbERP24rCMBB9F/yHMIJvmnpZkWoUWRAExWWrvg/N2BSb&#10;SW2yWv/eLCzs2xzOdZbr1lbiQY0vHSsYDRMQxLnTJRcKzqftYA7CB2SNlWNS8CIP61W3s8RUuyd/&#10;0yMLhYgh7FNUYEKoUyl9bsiiH7qaOHJX11gMETaF1A0+Y7it5DhJZtJiybHBYE2fhvJb9mMVZIf7&#10;l99Wm/n+wqG9mevxoxgfler32s0CRKA2/Iv/3Dsd509mU/j9Jp4gV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gqzywgAAAN0AAAAPAAAAAAAAAAAAAAAAAJgCAABkcnMvZG93&#10;bnJldi54bWxQSwUGAAAAAAQABAD1AAAAhwMAAAAA&#10;" fillcolor="#1a476f" strokecolor="#1a476f" strokeweight="1.1pt"/>
                  <v:oval id="Oval 80" o:spid="_x0000_s1104" style="position:absolute;left:4297;top:342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4JacEA&#10;AADdAAAADwAAAGRycy9kb3ducmV2LnhtbERPTYvCMBC9C/sfwgjeNFVRStcosiAIuyhW9z40Y1Ns&#10;JrXJavffG0HwNo/3OYtVZ2txo9ZXjhWMRwkI4sLpiksFp+NmmILwAVlj7ZgU/JOH1fKjt8BMuzsf&#10;6JaHUsQQ9hkqMCE0mZS+MGTRj1xDHLmzay2GCNtS6hbvMdzWcpIkc2mx4thgsKEvQ8Ul/7MK8p/r&#10;3m/qdfr9y6G7mPNuVk52Sg363foTRKAuvMUv91bH+dP5D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CWnBAAAA3QAAAA8AAAAAAAAAAAAAAAAAmAIAAGRycy9kb3du&#10;cmV2LnhtbFBLBQYAAAAABAAEAPUAAACGAwAAAAA=&#10;" fillcolor="#1a476f" strokecolor="#1a476f" strokeweight="1.1pt"/>
                  <v:oval id="Oval 81" o:spid="_x0000_s1105" style="position:absolute;left:2719;top:249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yXHsMA&#10;AADdAAAADwAAAGRycy9kb3ducmV2LnhtbERP32vCMBB+F/Y/hBvszaZzWEpnFBkIgw3Fur0fzdkU&#10;m0vXZG333y+C4Nt9fD9vtZlsKwbqfeNYwXOSgiCunG64VvB12s1zED4ga2wdk4I/8rBZP8xWWGg3&#10;8pGGMtQihrAvUIEJoSuk9JUhiz5xHXHkzq63GCLsa6l7HGO4beUiTTNpseHYYLCjN0PVpfy1CsrP&#10;n4Pftdv845vDdDHn/bJe7JV6epy2ryACTeEuvrnfdZz/kmV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yXHsMAAADdAAAADwAAAAAAAAAAAAAAAACYAgAAZHJzL2Rv&#10;d25yZXYueG1sUEsFBgAAAAAEAAQA9QAAAIgDAAAAAA==&#10;" fillcolor="#1a476f" strokecolor="#1a476f" strokeweight="1.1pt"/>
                  <v:oval id="Oval 82" o:spid="_x0000_s1106" style="position:absolute;left:3745;top:279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AyhcMA&#10;AADdAAAADwAAAGRycy9kb3ducmV2LnhtbERP32vCMBB+F/Y/hBvsTdN1rJNqFBEKg43Kuvl+NGdT&#10;bC5dE7X77xdB8O0+vp+3XI+2E2cafOtYwfMsAUFcO91yo+Dnu5jOQfiArLFzTAr+yMN69TBZYq7d&#10;hb/oXIVGxBD2OSowIfS5lL42ZNHPXE8cuYMbLIYIh0bqAS8x3HYyTZJMWmw5NhjsaWuoPlYnq6D6&#10;/N35otvMP/YcxqM5lK9NWir19DhuFiACjeEuvrnfdZz/kr3B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AyhcMAAADdAAAADwAAAAAAAAAAAAAAAACYAgAAZHJzL2Rv&#10;d25yZXYueG1sUEsFBgAAAAAEAAQA9QAAAIgDAAAAAA==&#10;" fillcolor="#1a476f" strokecolor="#1a476f" strokeweight="1.1pt"/>
                  <v:oval id="Oval 83" o:spid="_x0000_s1107" style="position:absolute;left:4750;top:281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m98UA&#10;AADdAAAADwAAAGRycy9kb3ducmV2LnhtbESPQWvCQBCF7wX/wzIFb3VTpSKpq4ggCBXFtL0P2TEb&#10;zM7G7Fbjv+8cBG8zvDfvfTNf9r5RV+piHdjA+ygDRVwGW3Nl4Od78zYDFROyxSYwGbhThOVi8DLH&#10;3IYbH+lapEpJCMccDbiU2lzrWDryGEehJRbtFDqPSdau0rbDm4T7Ro+zbKo91iwNDltaOyrPxZ83&#10;UOwuh7hpVrOvX0792Z32H9V4b8zwtV99gkrUp6f5cb21gj+ZCq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z6b3xQAAAN0AAAAPAAAAAAAAAAAAAAAAAJgCAABkcnMv&#10;ZG93bnJldi54bWxQSwUGAAAAAAQABAD1AAAAigMAAAAA&#10;" fillcolor="#1a476f" strokecolor="#1a476f" strokeweight="1.1pt"/>
                  <v:oval id="Oval 84" o:spid="_x0000_s1108" style="position:absolute;left:5208;top:289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MDbMMA&#10;AADdAAAADwAAAGRycy9kb3ducmV2LnhtbERP32vCMBB+H+x/CDfY20zXoWhnlDIQBKXDbr4fzdkU&#10;m0vXRFv/+2Uw8O0+vp+3XI+2FVfqfeNYweskAUFcOd1wreD7a/MyB+EDssbWMSm4kYf16vFhiZl2&#10;Ax/oWoZaxBD2GSowIXSZlL4yZNFPXEccuZPrLYYI+1rqHocYbluZJslMWmw4Nhjs6MNQdS4vVkG5&#10;//n0mzaf744cxrM5FdM6LZR6fhrzdxCBxnAX/7u3Os5/my3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MDbMMAAADdAAAADwAAAAAAAAAAAAAAAACYAgAAZHJzL2Rv&#10;d25yZXYueG1sUEsFBgAAAAAEAAQA9QAAAIgDAAAAAA==&#10;" fillcolor="#1a476f" strokecolor="#1a476f" strokeweight="1.1pt"/>
                  <v:oval id="Oval 85" o:spid="_x0000_s1109" style="position:absolute;left:5509;top:286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A8LMUA&#10;AADdAAAADwAAAGRycy9kb3ducmV2LnhtbESPQWvCQBCF7wX/wzIFb3VTpa2kriKCIFgsjfY+ZMds&#10;MDsbs6um/75zELzN8N68981s0ftGXamLdWADr6MMFHEZbM2VgcN+/TIFFROyxSYwGfijCIv54GmG&#10;uQ03/qFrkSolIRxzNOBSanOtY+nIYxyFlli0Y+g8Jlm7StsObxLuGz3OsnftsWZpcNjSylF5Ki7e&#10;QPF1/o7rZjnd/nLqT+64e6vGO2OGz/3yE1SiPj3M9+uNFfzJh/DLNzKCn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YDwsxQAAAN0AAAAPAAAAAAAAAAAAAAAAAJgCAABkcnMv&#10;ZG93bnJldi54bWxQSwUGAAAAAAQABAD1AAAAigMAAAAA&#10;" fillcolor="#1a476f" strokecolor="#1a476f" strokeweight="1.1pt"/>
                  <v:oval id="Oval 86" o:spid="_x0000_s1110" style="position:absolute;left:6131;top:247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yZt8IA&#10;AADdAAAADwAAAGRycy9kb3ducmV2LnhtbERP24rCMBB9F/Yfwiz4pqmKF6pRZEEQFMXu+j40Y1Ns&#10;Jt0mav37zYLg2xzOdRar1lbiTo0vHSsY9BMQxLnTJRcKfr43vRkIH5A1Vo5JwZM8rJYfnQWm2j34&#10;RPcsFCKGsE9RgQmhTqX0uSGLvu9q4shdXGMxRNgUUjf4iOG2ksMkmUiLJccGgzV9Gcqv2c0qyPa/&#10;R7+p1rPdmUN7NZfDuBgelOp+tus5iEBteItf7q2O80fTAfx/E0+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LJm3wgAAAN0AAAAPAAAAAAAAAAAAAAAAAJgCAABkcnMvZG93&#10;bnJldi54bWxQSwUGAAAAAAQABAD1AAAAhwMAAAAA&#10;" fillcolor="#1a476f" strokecolor="#1a476f" strokeweight="1.1pt"/>
                  <v:oval id="Oval 87" o:spid="_x0000_s1111" style="position:absolute;left:7829;top:347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4HwMIA&#10;AADdAAAADwAAAGRycy9kb3ducmV2LnhtbERP32vCMBB+F/Y/hBvszaZ26KQaRQaCMFHs9P1ozqbY&#10;XLomavffLwPBt/v4ft582dtG3KjztWMFoyQFQVw6XXOl4Pi9Hk5B+ICssXFMCn7Jw3LxMphjrt2d&#10;D3QrQiViCPscFZgQ2lxKXxqy6BPXEkfu7DqLIcKukrrDewy3jczSdCIt1hwbDLb0aai8FFeroNj+&#10;7P26WU2/Thz6iznvxlW2U+rttV/NQATqw1P8cG90nP/+kcH/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gfAwgAAAN0AAAAPAAAAAAAAAAAAAAAAAJgCAABkcnMvZG93&#10;bnJldi54bWxQSwUGAAAAAAQABAD1AAAAhwMAAAAA&#10;" fillcolor="#1a476f" strokecolor="#1a476f" strokeweight="1.1pt"/>
                  <v:oval id="Oval 88" o:spid="_x0000_s1112" style="position:absolute;left:6147;top:270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KiW8MA&#10;AADdAAAADwAAAGRycy9kb3ducmV2LnhtbERP32vCMBB+H/g/hBN8m6mWbVJNRQaCsOFY1fejOZvS&#10;5lKbrHb//TIY7O0+vp+32Y62FQP1vnasYDFPQBCXTtdcKTif9o8rED4ga2wdk4Jv8rDNJw8bzLS7&#10;8ycNRahEDGGfoQITQpdJ6UtDFv3cdcSRu7reYoiwr6Tu8R7DbSuXSfIsLdYcGwx29GqobIovq6B4&#10;v334fbtbvV04jI25Hp+q5VGp2XTcrUEEGsO/+M990HF++pLC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KiW8MAAADdAAAADwAAAAAAAAAAAAAAAACYAgAAZHJzL2Rv&#10;d25yZXYueG1sUEsFBgAAAAAEAAQA9QAAAIgDAAAAAA==&#10;" fillcolor="#1a476f" strokecolor="#1a476f" strokeweight="1.1pt"/>
                  <v:oval id="Oval 89" o:spid="_x0000_s1113" style="position:absolute;left:4990;top:254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6L8MA&#10;AADdAAAADwAAAGRycy9kb3ducmV2LnhtbERP22rCQBB9L/QflhF8qxsvrRKzighCoUUx1fchO2ZD&#10;srNpdtX4991CoW9zONfJ1r1txI06XzlWMB4lIIgLpysuFZy+di8LED4ga2wck4IHeVivnp8yTLW7&#10;85FueShFDGGfogITQptK6QtDFv3ItcSRu7jOYoiwK6Xu8B7DbSMnSfImLVYcGwy2tDVU1PnVKsg/&#10;vw9+12wWH2cOfW0u+9dysldqOOg3SxCB+vAv/nO/6zh/Op/B7zfxB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s6L8MAAADdAAAADwAAAAAAAAAAAAAAAACYAgAAZHJzL2Rv&#10;d25yZXYueG1sUEsFBgAAAAAEAAQA9QAAAIgDAAAAAA==&#10;" fillcolor="#1a476f" strokecolor="#1a476f" strokeweight="1.1pt"/>
                  <v:oval id="Oval 90" o:spid="_x0000_s1114" style="position:absolute;left:5399;top:228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eftMEA&#10;AADdAAAADwAAAGRycy9kb3ducmV2LnhtbERPTYvCMBC9L/gfwgje1lTFXalGEUEQFGWr3odmbIrN&#10;pDZR67/fLAh7m8f7nNmitZV4UONLxwoG/QQEce50yYWC03H9OQHhA7LGyjEpeJGHxbzzMcNUuyf/&#10;0CMLhYgh7FNUYEKoUyl9bsii77uaOHIX11gMETaF1A0+Y7it5DBJvqTFkmODwZpWhvJrdrcKst3t&#10;4NfVcrI9c2iv5rIfF8O9Ur1uu5yCCNSGf/HbvdFx/uh7DH/fxB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Xn7TBAAAA3QAAAA8AAAAAAAAAAAAAAAAAmAIAAGRycy9kb3du&#10;cmV2LnhtbFBLBQYAAAAABAAEAPUAAACGAwAAAAA=&#10;" fillcolor="#1a476f" strokecolor="#1a476f" strokeweight="1.1pt"/>
                  <v:oval id="Oval 91" o:spid="_x0000_s1115" style="position:absolute;left:5640;top:182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UBw8MA&#10;AADdAAAADwAAAGRycy9kb3ducmV2LnhtbERP32vCMBB+F/Y/hBvsTdN1rJNqFBEKg43Kuvl+NGdT&#10;bC5dE7X77xdB8O0+vp+3XI+2E2cafOtYwfMsAUFcO91yo+Dnu5jOQfiArLFzTAr+yMN69TBZYq7d&#10;hb/oXIVGxBD2OSowIfS5lL42ZNHPXE8cuYMbLIYIh0bqAS8x3HYyTZJMWmw5NhjsaWuoPlYnq6D6&#10;/N35otvMP/YcxqM5lK9NWir19DhuFiACjeEuvrnfdZz/8pbB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UBw8MAAADdAAAADwAAAAAAAAAAAAAAAACYAgAAZHJzL2Rv&#10;d25yZXYueG1sUEsFBgAAAAAEAAQA9QAAAIgDAAAAAA==&#10;" fillcolor="#1a476f" strokecolor="#1a476f" strokeweight="1.1pt"/>
                  <v:oval id="Oval 92" o:spid="_x0000_s1116" style="position:absolute;left:3871;top:291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mkWMEA&#10;AADdAAAADwAAAGRycy9kb3ducmV2LnhtbERPTYvCMBC9C/6HMII3TVVcpRpFFgRBcdmq96EZm2Iz&#10;qU1W6783Cwt7m8f7nOW6tZV4UONLxwpGwwQEce50yYWC82k7mIPwAVlj5ZgUvMjDetXtLDHV7snf&#10;9MhCIWII+xQVmBDqVEqfG7Loh64mjtzVNRZDhE0hdYPPGG4rOU6SD2mx5NhgsKZPQ/kt+7EKssP9&#10;y2+rzXx/4dDezPU4LcZHpfq9drMAEagN/+I/907H+ZPZD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JpFjBAAAA3QAAAA8AAAAAAAAAAAAAAAAAmAIAAGRycy9kb3du&#10;cmV2LnhtbFBLBQYAAAAABAAEAPUAAACGAwAAAAA=&#10;" fillcolor="#1a476f" strokecolor="#1a476f" strokeweight="1.1pt"/>
                  <v:oval id="Oval 93" o:spid="_x0000_s1117" style="position:absolute;left:5705;top:286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YwKsUA&#10;AADdAAAADwAAAGRycy9kb3ducmV2LnhtbESPQWvCQBCF7wX/wzIFb3VTpa2kriKCIFgsjfY+ZMds&#10;MDsbs6um/75zELzN8N68981s0ftGXamLdWADr6MMFHEZbM2VgcN+/TIFFROyxSYwGfijCIv54GmG&#10;uQ03/qFrkSolIRxzNOBSanOtY+nIYxyFlli0Y+g8Jlm7StsObxLuGz3OsnftsWZpcNjSylF5Ki7e&#10;QPF1/o7rZjnd/nLqT+64e6vGO2OGz/3yE1SiPj3M9+uNFfzJh+DKNzKCn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FjAqxQAAAN0AAAAPAAAAAAAAAAAAAAAAAJgCAABkcnMv&#10;ZG93bnJldi54bWxQSwUGAAAAAAQABAD1AAAAigMAAAAA&#10;" fillcolor="#1a476f" strokecolor="#1a476f" strokeweight="1.1pt"/>
                  <v:oval id="Oval 94" o:spid="_x0000_s1118" style="position:absolute;left:5481;top:229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qVscIA&#10;AADdAAAADwAAAGRycy9kb3ducmV2LnhtbERP32vCMBB+F/Y/hBvsTdM51FqNIgNhsKFY9f1ozqbY&#10;XLom0/rfL4Lg2318P2++7GwtLtT6yrGC90ECgrhwuuJSwWG/7qcgfEDWWDsmBTfysFy89OaYaXfl&#10;HV3yUIoYwj5DBSaEJpPSF4Ys+oFriCN3cq3FEGFbSt3iNYbbWg6TZCwtVhwbDDb0aag4539WQf7z&#10;u/XrepV+Hzl0Z3PajMrhRqm31241AxGoC0/xw/2l4/yPyRT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WpWxwgAAAN0AAAAPAAAAAAAAAAAAAAAAAJgCAABkcnMvZG93&#10;bnJldi54bWxQSwUGAAAAAAQABAD1AAAAhwMAAAAA&#10;" fillcolor="#1a476f" strokecolor="#1a476f" strokeweight="1.1pt"/>
                  <v:oval id="Oval 95" o:spid="_x0000_s1119" style="position:absolute;left:4635;top:283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VMC8UA&#10;AADdAAAADwAAAGRycy9kb3ducmV2LnhtbESPQWvCQBCF7wX/wzKCt7qppSWkriIFQagoje19yI7Z&#10;YHY2za4a/71zKHib4b1575v5cvCtulAfm8AGXqYZKOIq2IZrAz+H9XMOKiZki21gMnCjCMvF6GmO&#10;hQ1X/qZLmWolIRwLNOBS6gqtY+XIY5yGjli0Y+g9Jln7WtserxLuWz3LsnftsWFpcNjRp6PqVJ69&#10;gXL7t4/rdpV//XIaTu64e6tnO2Mm42H1ASrRkB7m/+uNFfzXXPj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tUwLxQAAAN0AAAAPAAAAAAAAAAAAAAAAAJgCAABkcnMv&#10;ZG93bnJldi54bWxQSwUGAAAAAAQABAD1AAAAigMAAAAA&#10;" fillcolor="#1a476f" strokecolor="#1a476f" strokeweight="1.1pt"/>
                  <v:oval id="Oval 96" o:spid="_x0000_s1120" style="position:absolute;left:3985;top:376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npkMMA&#10;AADdAAAADwAAAGRycy9kb3ducmV2LnhtbERP32vCMBB+H/g/hBP2NtM6Nko1ShEEYcOxur0fzdkU&#10;m0ttsrb775eB4Nt9fD9vvZ1sKwbqfeNYQbpIQBBXTjdcK/g67Z8yED4ga2wdk4Jf8rDdzB7WmGs3&#10;8icNZahFDGGfowITQpdL6StDFv3CdcSRO7veYoiwr6XucYzhtpXLJHmVFhuODQY72hmqLuWPVVC+&#10;Xz/8vi2yt28O08Wcjy/18qjU43wqViACTeEuvrkPOs5/zlL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npkMMAAADdAAAADwAAAAAAAAAAAAAAAACYAgAAZHJzL2Rv&#10;d25yZXYueG1sUEsFBgAAAAAEAAQA9QAAAIgDAAAAAA==&#10;" fillcolor="#1a476f" strokecolor="#1a476f" strokeweight="1.1pt"/>
                  <v:oval id="Oval 97" o:spid="_x0000_s1121" style="position:absolute;left:4886;top:237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t358IA&#10;AADdAAAADwAAAGRycy9kb3ducmV2LnhtbERP32vCMBB+H+x/CCf4NlMrG6WaigwEweFYN9+P5mxK&#10;m0ttonb//TIQfLuP7+et1qPtxJUG3zhWMJ8lIIgrpxuuFfx8b18yED4ga+wck4Jf8rAunp9WmGt3&#10;4y+6lqEWMYR9jgpMCH0upa8MWfQz1xNH7uQGiyHCoZZ6wFsMt51Mk+RNWmw4Nhjs6d1Q1ZYXq6D8&#10;OH/6bbfJ9kcOY2tOh9c6PSg1nYybJYhAY3iI7+6djvMXWQr/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K3fnwgAAAN0AAAAPAAAAAAAAAAAAAAAAAJgCAABkcnMvZG93&#10;bnJldi54bWxQSwUGAAAAAAQABAD1AAAAhwMAAAAA&#10;" fillcolor="#1a476f" strokecolor="#1a476f" strokeweight="1.1pt"/>
                  <v:oval id="Oval 98" o:spid="_x0000_s1122" style="position:absolute;left:4231;top:226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SfMEA&#10;AADdAAAADwAAAGRycy9kb3ducmV2LnhtbERPTYvCMBC9C/6HMMLeNFVRSjWKLAjCiot19z40Y1Ns&#10;Jt0mav33ZkHwNo/3Oct1Z2txo9ZXjhWMRwkI4sLpiksFP6ftMAXhA7LG2jEpeJCH9arfW2Km3Z2P&#10;dMtDKWII+wwVmBCaTEpfGLLoR64hjtzZtRZDhG0pdYv3GG5rOUmSubRYcWww2NCnoeKSX62CfP/3&#10;7bf1Jv365dBdzPkwKycHpT4G3WYBIlAX3uKXe6fj/Gk6hf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9n0nzBAAAA3QAAAA8AAAAAAAAAAAAAAAAAmAIAAGRycy9kb3du&#10;cmV2LnhtbFBLBQYAAAAABAAEAPUAAACGAwAAAAA=&#10;" fillcolor="#1a476f" strokecolor="#1a476f" strokeweight="1.1pt"/>
                  <v:oval id="Oval 99" o:spid="_x0000_s1123" style="position:absolute;left:5956;top:306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5KCMMA&#10;AADdAAAADwAAAGRycy9kb3ducmV2LnhtbERP22rCQBB9F/oPyxR8M5t6KSF1FSkIgqKYtu9DdswG&#10;s7NpdtX4992C4NscznXmy9424kqdrx0reEtSEMSl0zVXCr6/1qMMhA/IGhvHpOBOHpaLl8Ecc+1u&#10;fKRrESoRQ9jnqMCE0OZS+tKQRZ+4ljhyJ9dZDBF2ldQd3mK4beQ4Td+lxZpjg8GWPg2V5+JiFRS7&#10;34NfN6ts+8OhP5vTflaN90oNX/vVB4hAfXiKH+6NjvMn2RT+v4kn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5KCMMAAADdAAAADwAAAAAAAAAAAAAAAACYAgAAZHJzL2Rv&#10;d25yZXYueG1sUEsFBgAAAAAEAAQA9QAAAIgDAAAAAA==&#10;" fillcolor="#1a476f" strokecolor="#1a476f" strokeweight="1.1pt"/>
                  <v:oval id="Oval 100" o:spid="_x0000_s1124" style="position:absolute;left:3123;top:273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Lvk8MA&#10;AADdAAAADwAAAGRycy9kb3ducmV2LnhtbERP32vCMBB+H+x/CDfY25pO6Shdo4ggDByOVX0/mrMp&#10;NpfaZLb+92Yw2Nt9fD+vXE62E1cafOtYwWuSgiCunW65UXDYb15yED4ga+wck4IbeVguHh9KLLQb&#10;+ZuuVWhEDGFfoAITQl9I6WtDFn3ieuLIndxgMUQ4NFIPOMZw28lZmr5Jiy3HBoM9rQ3V5+rHKqg+&#10;L19+063y7ZHDdDanXdbMdko9P02rdxCBpvAv/nN/6Dh/nmf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8Lvk8MAAADdAAAADwAAAAAAAAAAAAAAAACYAgAAZHJzL2Rv&#10;d25yZXYueG1sUEsFBgAAAAAEAAQA9QAAAIgDAAAAAA==&#10;" fillcolor="#1a476f" strokecolor="#1a476f" strokeweight="1.1pt"/>
                  <v:oval id="Oval 101" o:spid="_x0000_s1125" style="position:absolute;left:6317;top:250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Bx5MMA&#10;AADdAAAADwAAAGRycy9kb3ducmV2LnhtbERP32vCMBB+H+x/CDfwbU1XmZSuUUQQBopjVd+P5myK&#10;zaU2We3++2Uw2Nt9fD+vXE22EyMNvnWs4CVJQRDXTrfcKDgdt885CB+QNXaOScE3eVgtHx9KLLS7&#10;8yeNVWhEDGFfoAITQl9I6WtDFn3ieuLIXdxgMUQ4NFIPeI/htpNZmi6kxZZjg8GeNobqa/VlFVT7&#10;24ffdut8d+YwXc3l8NpkB6VmT9P6DUSgKfyL/9zvOs6f5wv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Bx5MMAAADdAAAADwAAAAAAAAAAAAAAAACYAgAAZHJzL2Rv&#10;d25yZXYueG1sUEsFBgAAAAAEAAQA9QAAAIgDAAAAAA==&#10;" fillcolor="#1a476f" strokecolor="#1a476f" strokeweight="1.1pt"/>
                  <v:oval id="Oval 102" o:spid="_x0000_s1126" style="position:absolute;left:3134;top:305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zUf8IA&#10;AADdAAAADwAAAGRycy9kb3ducmV2LnhtbERP32vCMBB+F/Y/hBv4ZtMputIZRQaCoCh22/vRnE2x&#10;uXRN1PrfLwPBt/v4ft582dtGXKnztWMFb0kKgrh0uuZKwffXepSB8AFZY+OYFNzJw3LxMphjrt2N&#10;j3QtQiViCPscFZgQ2lxKXxqy6BPXEkfu5DqLIcKukrrDWwy3jRyn6UxarDk2GGzp01B5Li5WQbH7&#10;Pfh1s8q2Pxz6szntp9V4r9TwtV99gAjUh6f44d7oOH+SvcP/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XNR/wgAAAN0AAAAPAAAAAAAAAAAAAAAAAJgCAABkcnMvZG93&#10;bnJldi54bWxQSwUGAAAAAAQABAD1AAAAhwMAAAAA&#10;" fillcolor="#1a476f" strokecolor="#1a476f" strokeweight="1.1pt"/>
                  <v:oval id="Oval 103" o:spid="_x0000_s1127" style="position:absolute;left:6524;top:285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NADcUA&#10;AADdAAAADwAAAGRycy9kb3ducmV2LnhtbESPQWvCQBCF7wX/wzKCt7qppSWkriIFQagoje19yI7Z&#10;YHY2za4a/71zKHib4b1575v5cvCtulAfm8AGXqYZKOIq2IZrAz+H9XMOKiZki21gMnCjCMvF6GmO&#10;hQ1X/qZLmWolIRwLNOBS6gqtY+XIY5yGjli0Y+g9Jln7WtserxLuWz3LsnftsWFpcNjRp6PqVJ69&#10;gXL7t4/rdpV//XIaTu64e6tnO2Mm42H1ASrRkB7m/+uNFfzXXHD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w0ANxQAAAN0AAAAPAAAAAAAAAAAAAAAAAJgCAABkcnMv&#10;ZG93bnJldi54bWxQSwUGAAAAAAQABAD1AAAAigMAAAAA&#10;" fillcolor="#1a476f" strokecolor="#1a476f" strokeweight="1.1pt"/>
                  <v:oval id="Oval 104" o:spid="_x0000_s1128" style="position:absolute;left:4837;top:279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llsMA&#10;AADdAAAADwAAAGRycy9kb3ducmV2LnhtbERP32vCMBB+F/Y/hBN8s6nKRleNpQwEweFYN9+P5myK&#10;zaVrMu3++2Uw8O0+vp+3KUbbiSsNvnWsYJGkIIhrp1tuFHx+7OYZCB+QNXaOScEPeSi2D5MN5trd&#10;+J2uVWhEDGGfowITQp9L6WtDFn3ieuLInd1gMUQ4NFIPeIvhtpPLNH2SFluODQZ7ejFUX6pvq6B6&#10;/Xrzu67MDicO48Wcj4/N8qjUbDqWaxCBxnAX/7v3Os5fZc/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llsMAAADdAAAADwAAAAAAAAAAAAAAAACYAgAAZHJzL2Rv&#10;d25yZXYueG1sUEsFBgAAAAAEAAQA9QAAAIgDAAAAAA==&#10;" fillcolor="#1a476f" strokecolor="#1a476f" strokeweight="1.1pt"/>
                  <v:oval id="Oval 105" o:spid="_x0000_s1129" style="position:absolute;left:5459;top:272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za1sUA&#10;AADdAAAADwAAAGRycy9kb3ducmV2LnhtbESPQWvCQBCF7wX/wzKCt7pRabGpq4ggCBZL0/Y+ZMds&#10;MDsbs6um/75zELzN8N68981i1ftGXamLdWADk3EGirgMtubKwM/39nkOKiZki01gMvBHEVbLwdMC&#10;cxtu/EXXIlVKQjjmaMCl1OZax9KRxzgOLbFox9B5TLJ2lbYd3iTcN3qaZa/aY83S4LCljaPyVFy8&#10;geLj/Bm3zXq+/+XUn9zx8FJND8aMhv36HVSiPj3M9+udFfzZm/DL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bNrWxQAAAN0AAAAPAAAAAAAAAAAAAAAAAJgCAABkcnMv&#10;ZG93bnJldi54bWxQSwUGAAAAAAQABAD1AAAAigMAAAAA&#10;" fillcolor="#1a476f" strokecolor="#1a476f" strokeweight="1.1pt"/>
                  <v:oval id="Oval 106" o:spid="_x0000_s1130" style="position:absolute;left:4750;top:173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B/TcEA&#10;AADdAAAADwAAAGRycy9kb3ducmV2LnhtbERPTYvCMBC9C/6HMII3TVVctBpFFgRBcdmq96EZm2Iz&#10;qU1W6783Cwt7m8f7nOW6tZV4UONLxwpGwwQEce50yYWC82k7mIHwAVlj5ZgUvMjDetXtLDHV7snf&#10;9MhCIWII+xQVmBDqVEqfG7Loh64mjtzVNRZDhE0hdYPPGG4rOU6SD2mx5NhgsKZPQ/kt+7EKssP9&#10;y2+rzWx/4dDezPU4LcZHpfq9drMAEagN/+I/907H+ZP5C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gf03BAAAA3QAAAA8AAAAAAAAAAAAAAAAAmAIAAGRycy9kb3du&#10;cmV2LnhtbFBLBQYAAAAABAAEAPUAAACGAwAAAAA=&#10;" fillcolor="#1a476f" strokecolor="#1a476f" strokeweight="1.1pt"/>
                  <v:oval id="Oval 107" o:spid="_x0000_s1131" style="position:absolute;left:4034;top:160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LhOsMA&#10;AADdAAAADwAAAGRycy9kb3ducmV2LnhtbERP32vCMBB+H/g/hBvsbU3X4dDOWIogDDYcVvd+NGdT&#10;bC61idr992Yw8O0+vp+3KEbbiQsNvnWs4CVJQRDXTrfcKNjv1s8zED4ga+wck4Jf8lAsJw8LzLW7&#10;8pYuVWhEDGGfowITQp9L6WtDFn3ieuLIHdxgMUQ4NFIPeI3htpNZmr5Jiy3HBoM9rQzVx+psFVRf&#10;p2+/7srZ5w+H8WgOm2mTbZR6ehzLdxCBxnAX/7s/dJz/Os/g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LhOsMAAADdAAAADwAAAAAAAAAAAAAAAACYAgAAZHJzL2Rv&#10;d25yZXYueG1sUEsFBgAAAAAEAAQA9QAAAIgDAAAAAA==&#10;" fillcolor="#1a476f" strokecolor="#1a476f" strokeweight="1.1pt"/>
                  <v:oval id="Oval 108" o:spid="_x0000_s1132" style="position:absolute;left:4793;top:187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5EocMA&#10;AADdAAAADwAAAGRycy9kb3ducmV2LnhtbERP32vCMBB+H/g/hBP2NtNZHNoZRYTCYMOxqu9HczbF&#10;5lKbrO3+ezMY7O0+vp+33o62ET11vnas4HmWgCAuna65UnA65k9LED4ga2wck4If8rDdTB7WmGk3&#10;8Bf1RahEDGGfoQITQptJ6UtDFv3MtcSRu7jOYoiwq6TucIjhtpHzJHmRFmuODQZb2hsqr8W3VVB8&#10;3D593uyW72cO49VcDotqflDqcTruXkEEGsO/+M/9puP8dJXC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5EocMAAADdAAAADwAAAAAAAAAAAAAAAACYAgAAZHJzL2Rv&#10;d25yZXYueG1sUEsFBgAAAAAEAAQA9QAAAIgDAAAAAA==&#10;" fillcolor="#1a476f" strokecolor="#1a476f" strokeweight="1.1pt"/>
                  <v:oval id="Oval 109" o:spid="_x0000_s1133" style="position:absolute;left:3663;top:322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fc1cIA&#10;AADdAAAADwAAAGRycy9kb3ducmV2LnhtbERP32vCMBB+F/Y/hBvsTdM5lVqNIgNhsKFY9f1ozqbY&#10;XLom0/rfL4Lg2318P2++7GwtLtT6yrGC90ECgrhwuuJSwWG/7qcgfEDWWDsmBTfysFy89OaYaXfl&#10;HV3yUIoYwj5DBSaEJpPSF4Ys+oFriCN3cq3FEGFbSt3iNYbbWg6TZCItVhwbDDb0aag4539WQf7z&#10;u/XrepV+Hzl0Z3PajMvhRqm31241AxGoC0/xw/2l4/yP6Qj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V9zVwgAAAN0AAAAPAAAAAAAAAAAAAAAAAJgCAABkcnMvZG93&#10;bnJldi54bWxQSwUGAAAAAAQABAD1AAAAhwMAAAAA&#10;" fillcolor="#1a476f" strokecolor="#1a476f" strokeweight="1.1pt"/>
                  <v:oval id="Oval 110" o:spid="_x0000_s1134" style="position:absolute;left:5416;top:311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t5TsMA&#10;AADdAAAADwAAAGRycy9kb3ducmV2LnhtbERP32vCMBB+F/Y/hBvsTdM5KtoZpQyEwURZN9+P5myK&#10;zaVrsrb7740g7O0+vp+33o62ET11vnas4HmWgCAuna65UvD9tZsuQfiArLFxTAr+yMN28zBZY6bd&#10;wJ/UF6ESMYR9hgpMCG0mpS8NWfQz1xJH7uw6iyHCrpK6wyGG20bOk2QhLdYcGwy29GaovBS/VkGx&#10;/zn6XZMvP04cxos5H9JqflDq6XHMX0EEGsO/+O5+13H+yyqF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t5TsMAAADdAAAADwAAAAAAAAAAAAAAAACYAgAAZHJzL2Rv&#10;d25yZXYueG1sUEsFBgAAAAAEAAQA9QAAAIgDAAAAAA==&#10;" fillcolor="#1a476f" strokecolor="#1a476f" strokeweight="1.1pt"/>
                  <v:oval id="Oval 111" o:spid="_x0000_s1135" style="position:absolute;left:4946;top:270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nnOcMA&#10;AADdAAAADwAAAGRycy9kb3ducmV2LnhtbERP32vCMBB+H+x/CDfY20zXoWhnlDIQBKXDbr4fzdkU&#10;m0vXRFv/+2Uw8O0+vp+3XI+2FVfqfeNYweskAUFcOd1wreD7a/MyB+EDssbWMSm4kYf16vFhiZl2&#10;Ax/oWoZaxBD2GSowIXSZlL4yZNFPXEccuZPrLYYI+1rqHocYbluZJslMWmw4Nhjs6MNQdS4vVkG5&#10;//n0mzaf744cxrM5FdM6LZR6fhrzdxCBxnAX/7u3Os5/W8z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nnOcMAAADdAAAADwAAAAAAAAAAAAAAAACYAgAAZHJzL2Rv&#10;d25yZXYueG1sUEsFBgAAAAAEAAQA9QAAAIgDAAAAAA==&#10;" fillcolor="#1a476f" strokecolor="#1a476f" strokeweight="1.1pt"/>
                  <v:oval id="Oval 112" o:spid="_x0000_s1136" style="position:absolute;left:5831;top:249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VCosIA&#10;AADdAAAADwAAAGRycy9kb3ducmV2LnhtbERP32vCMBB+F/Y/hBvsTdM51FqNIgNhsKFY9f1ozqbY&#10;XLom0/rfL4Lg2318P2++7GwtLtT6yrGC90ECgrhwuuJSwWG/7qcgfEDWWDsmBTfysFy89OaYaXfl&#10;HV3yUIoYwj5DBSaEJpPSF4Ys+oFriCN3cq3FEGFbSt3iNYbbWg6TZCwtVhwbDDb0aag4539WQf7z&#10;u/XrepV+Hzl0Z3PajMrhRqm31241AxGoC0/xw/2l4/yP6QT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hUKiwgAAAN0AAAAPAAAAAAAAAAAAAAAAAJgCAABkcnMvZG93&#10;bnJldi54bWxQSwUGAAAAAAQABAD1AAAAhwMAAAAA&#10;" fillcolor="#1a476f" strokecolor="#1a476f" strokeweight="1.1pt"/>
                  <v:oval id="Oval 113" o:spid="_x0000_s1137" style="position:absolute;left:3085;top:202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W0MUA&#10;AADdAAAADwAAAGRycy9kb3ducmV2LnhtbESPQWvCQBCF7wX/wzKCt7pRabGpq4ggCBZL0/Y+ZMds&#10;MDsbs6um/75zELzN8N68981i1ftGXamLdWADk3EGirgMtubKwM/39nkOKiZki01gMvBHEVbLwdMC&#10;cxtu/EXXIlVKQjjmaMCl1OZax9KRxzgOLbFox9B5TLJ2lbYd3iTcN3qaZa/aY83S4LCljaPyVFy8&#10;geLj/Bm3zXq+/+XUn9zx8FJND8aMhv36HVSiPj3M9+udFfzZm+DK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GtbQxQAAAN0AAAAPAAAAAAAAAAAAAAAAAJgCAABkcnMv&#10;ZG93bnJldi54bWxQSwUGAAAAAAQABAD1AAAAigMAAAAA&#10;" fillcolor="#1a476f" strokecolor="#1a476f" strokeweight="1.1pt"/>
                  <v:oval id="Oval 114" o:spid="_x0000_s1138" style="position:absolute;left:4182;top:341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ZzS8EA&#10;AADdAAAADwAAAGRycy9kb3ducmV2LnhtbERPTYvCMBC9C/6HMII3TVVctBpFFgRBcdmq96EZm2Iz&#10;qU1W6783Cwt7m8f7nOW6tZV4UONLxwpGwwQEce50yYWC82k7mIHwAVlj5ZgUvMjDetXtLDHV7snf&#10;9MhCIWII+xQVmBDqVEqfG7Loh64mjtzVNRZDhE0hdYPPGG4rOU6SD2mx5NhgsKZPQ/kt+7EKssP9&#10;y2+rzWx/4dDezPU4LcZHpfq9drMAEagN/+I/907H+ZP5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Wc0vBAAAA3QAAAA8AAAAAAAAAAAAAAAAAmAIAAGRycy9kb3du&#10;cmV2LnhtbFBLBQYAAAAABAAEAPUAAACGAwAAAAA=&#10;" fillcolor="#1a476f" strokecolor="#1a476f" strokeweight="1.1pt"/>
                  <v:oval id="Oval 115" o:spid="_x0000_s1139" style="position:absolute;left:6322;top:207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yCNMQA&#10;AADdAAAADwAAAGRycy9kb3ducmV2LnhtbESPQWvCQBCF74X+h2UK3uqmYoukriKCICiWRr0P2TEb&#10;zM7G7Krx3zuHQm8zvDfvfTOd975RN+piHdjAxzADRVwGW3Nl4LBfvU9AxYRssQlMBh4UYT57fZli&#10;bsOdf+lWpEpJCMccDbiU2lzrWDryGIehJRbtFDqPSdau0rbDu4T7Ro+y7Et7rFkaHLa0dFSei6s3&#10;UGwvP3HVLCabI6f+7E67z2q0M2bw1i++QSXq07/573ptBX+cCb98IyPo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MgjTEAAAA3QAAAA8AAAAAAAAAAAAAAAAAmAIAAGRycy9k&#10;b3ducmV2LnhtbFBLBQYAAAAABAAEAPUAAACJAwAAAAA=&#10;" fillcolor="#1a476f" strokecolor="#1a476f" strokeweight="1.1pt"/>
                  <v:oval id="Oval 116" o:spid="_x0000_s1140" style="position:absolute;left:4351;top:344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Anr8EA&#10;AADdAAAADwAAAGRycy9kb3ducmV2LnhtbERPTYvCMBC9L/gfwgje1lTRRapRRBAWFGWr3odmbIrN&#10;pNtErf/eCIK3ebzPmS1aW4kbNb50rGDQT0AQ506XXCg4HtbfExA+IGusHJOCB3lYzDtfM0y1u/Mf&#10;3bJQiBjCPkUFJoQ6ldLnhiz6vquJI3d2jcUQYVNI3eA9httKDpPkR1osOTYYrGllKL9kV6sg2/7v&#10;/bpaTjYnDu3FnHfjYrhTqtdtl1MQgdrwEb/dvzrOHyUDeH0TT5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AJ6/BAAAA3QAAAA8AAAAAAAAAAAAAAAAAmAIAAGRycy9kb3du&#10;cmV2LnhtbFBLBQYAAAAABAAEAPUAAACGAwAAAAA=&#10;" fillcolor="#1a476f" strokecolor="#1a476f" strokeweight="1.1pt"/>
                  <v:oval id="Oval 117" o:spid="_x0000_s1141" style="position:absolute;left:4422;top:239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K52MEA&#10;AADdAAAADwAAAGRycy9kb3ducmV2LnhtbERPTYvCMBC9C/sfwgjeNLWoSNcosiAIKy5W9z40Y1Ns&#10;JrXJav33ZkHwNo/3OYtVZ2txo9ZXjhWMRwkI4sLpiksFp+NmOAfhA7LG2jEpeJCH1fKjt8BMuzsf&#10;6JaHUsQQ9hkqMCE0mZS+MGTRj1xDHLmzay2GCNtS6hbvMdzWMk2SmbRYcWww2NCXoeKS/1kF+e76&#10;4zf1ev79y6G7mPN+WqZ7pQb9bv0JIlAX3uKXe6vj/EmSwv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SudjBAAAA3QAAAA8AAAAAAAAAAAAAAAAAmAIAAGRycy9kb3du&#10;cmV2LnhtbFBLBQYAAAAABAAEAPUAAACGAwAAAAA=&#10;" fillcolor="#1a476f" strokecolor="#1a476f" strokeweight="1.1pt"/>
                  <v:oval id="Oval 118" o:spid="_x0000_s1142" style="position:absolute;left:3483;top:294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4cQ8EA&#10;AADdAAAADwAAAGRycy9kb3ducmV2LnhtbERPTYvCMBC9L/gfwgh7W1PdXZFqFBEEwUWx6n1oxqbY&#10;TGoTtf57Iwh7m8f7nMmstZW4UeNLxwr6vQQEce50yYWCw375NQLhA7LGyjEpeJCH2bTzMcFUuzvv&#10;6JaFQsQQ9ikqMCHUqZQ+N2TR91xNHLmTayyGCJtC6gbvMdxWcpAkQ2mx5NhgsKaFofycXa2C7O+y&#10;9ctqPlofObRnc9r8FoONUp/ddj4GEagN/+K3e6Xj/J/kG17fxB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eHEPBAAAA3QAAAA8AAAAAAAAAAAAAAAAAmAIAAGRycy9kb3du&#10;cmV2LnhtbFBLBQYAAAAABAAEAPUAAACGAwAAAAA=&#10;" fillcolor="#1a476f" strokecolor="#1a476f" strokeweight="1.1pt"/>
                  <v:oval id="Oval 119" o:spid="_x0000_s1143" style="position:absolute;left:6093;top:198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eEN8MA&#10;AADdAAAADwAAAGRycy9kb3ducmV2LnhtbERP32vCMBB+F/wfwgl703TiRumMUgaFwURZ3d6P5myK&#10;zaVrsrb+94sw2Nt9fD9vu59sKwbqfeNYweMqAUFcOd1wreDzXCxTED4ga2wdk4Ibedjv5rMtZtqN&#10;/EFDGWoRQ9hnqMCE0GVS+sqQRb9yHXHkLq63GCLsa6l7HGO4beU6SZ6lxYZjg8GOXg1V1/LHKigP&#10;3ydftHn6/sVhuprL8aleH5V6WEz5C4hAU/gX/7nfdJy/STZw/yae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eEN8MAAADdAAAADwAAAAAAAAAAAAAAAACYAgAAZHJzL2Rv&#10;d25yZXYueG1sUEsFBgAAAAAEAAQA9QAAAIgDAAAAAA==&#10;" fillcolor="#1a476f" strokecolor="#1a476f" strokeweight="1.1pt"/>
                  <v:oval id="Oval 120" o:spid="_x0000_s1144" style="position:absolute;left:3587;top:250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hrMEA&#10;AADdAAAADwAAAGRycy9kb3ducmV2LnhtbERPTYvCMBC9L/gfwgje1lTRRapRRBAERdmq96EZm2Iz&#10;qU3U+u+NsLC3ebzPmS1aW4kHNb50rGDQT0AQ506XXCg4HdffExA+IGusHJOCF3lYzDtfM0y1e/Iv&#10;PbJQiBjCPkUFJoQ6ldLnhiz6vquJI3dxjcUQYVNI3eAzhttKDpPkR1osOTYYrGllKL9md6sg290O&#10;fl0tJ9szh/ZqLvtxMdwr1eu2yymIQG34F/+5NzrOHyVj+HwTT5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7IazBAAAA3QAAAA8AAAAAAAAAAAAAAAAAmAIAAGRycy9kb3du&#10;cmV2LnhtbFBLBQYAAAAABAAEAPUAAACGAwAAAAA=&#10;" fillcolor="#1a476f" strokecolor="#1a476f" strokeweight="1.1pt"/>
                  <v:oval id="Oval 121" o:spid="_x0000_s1145" style="position:absolute;left:5585;top:370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28IA&#10;AADdAAAADwAAAGRycy9kb3ducmV2LnhtbERP32vCMBB+H/g/hBP2NlPFiVSjFKEwcHSs6vvRnE2x&#10;udQms91/vwwGe7uP7+dt96NtxYN63zhWMJ8lIIgrpxuuFZxP+csahA/IGlvHpOCbPOx3k6ctptoN&#10;/EmPMtQihrBPUYEJoUul9JUhi37mOuLIXV1vMUTY11L3OMRw28pFkqykxYZjg8GODoaqW/llFZTv&#10;9w+ft9n6eOEw3sy1eK0XhVLP0zHbgAg0hn/xn/tNx/nLZAW/38QT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ab/bwgAAAN0AAAAPAAAAAAAAAAAAAAAAAJgCAABkcnMvZG93&#10;bnJldi54bWxQSwUGAAAAAAQABAD1AAAAhwMAAAAA&#10;" fillcolor="#1a476f" strokecolor="#1a476f" strokeweight="1.1pt"/>
                  <v:oval id="Oval 122" o:spid="_x0000_s1146" style="position:absolute;left:2806;top:276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UaQMEA&#10;AADdAAAADwAAAGRycy9kb3ducmV2LnhtbERPTYvCMBC9L/gfwgh7W1Nld5VqFBEEwUWx6n1oxqbY&#10;TGoTtf57Iwh7m8f7nMmstZW4UeNLxwr6vQQEce50yYWCw375NQLhA7LGyjEpeJCH2bTzMcFUuzvv&#10;6JaFQsQQ9ikqMCHUqZQ+N2TR91xNHLmTayyGCJtC6gbvMdxWcpAkv9JiybHBYE0LQ/k5u1oF2d9l&#10;65fVfLQ+cmjP5rT5KQYbpT677XwMIlAb/sVv90rH+d/JEF7fxB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lGkDBAAAA3QAAAA8AAAAAAAAAAAAAAAAAmAIAAGRycy9kb3du&#10;cmV2LnhtbFBLBQYAAAAABAAEAPUAAACGAwAAAAA=&#10;" fillcolor="#1a476f" strokecolor="#1a476f" strokeweight="1.1pt"/>
                  <v:oval id="Oval 123" o:spid="_x0000_s1147" style="position:absolute;left:3658;top:305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TKpcIA&#10;AADdAAAADwAAAGRycy9kb3ducmV2LnhtbERP32vCMBB+F/Y/hBvszaaW6aQaRQaCMFHs9P1ozqbY&#10;XLomavffLwPBt/v4ft582dtG3KjztWMFoyQFQVw6XXOl4Pi9Hk5B+ICssXFMCn7Jw3LxMphjrt2d&#10;D3QrQiViCPscFZgQ2lxKXxqy6BPXEkfu7DqLIcKukrrDewy3jczSdCIt1hwbDLb0aai8FFeroNj+&#10;7P26WU2/Thz6iznvxlW2U+rttV/NQATqw1P8cG90nP/+kcH/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VMqlwgAAAN0AAAAPAAAAAAAAAAAAAAAAAJgCAABkcnMvZG93&#10;bnJldi54bWxQSwUGAAAAAAQABAD1AAAAhwMAAAAA&#10;" fillcolor="#1a476f" strokecolor="#1a476f" strokeweight="1.1pt"/>
                  <v:oval id="Oval 124" o:spid="_x0000_s1148" style="position:absolute;left:4433;top:299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PsMA&#10;AADdAAAADwAAAGRycy9kb3ducmV2LnhtbERP22rCQBB9L/QflhF8qxsvrRKzighCoUUx1fchO2ZD&#10;srNpdtX4991CoW9zONfJ1r1txI06XzlWMB4lIIgLpysuFZy+di8LED4ga2wck4IHeVivnp8yTLW7&#10;85FueShFDGGfogITQptK6QtDFv3ItcSRu7jOYoiwK6Xu8B7DbSMnSfImLVYcGwy2tDVU1PnVKsg/&#10;vw9+12wWH2cOfW0u+9dysldqOOg3SxCB+vAv/nO/6zh/Np/C7zfxB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hvPsMAAADdAAAADwAAAAAAAAAAAAAAAACYAgAAZHJzL2Rv&#10;d25yZXYueG1sUEsFBgAAAAAEAAQA9QAAAIgDAAAAAA==&#10;" fillcolor="#1a476f" strokecolor="#1a476f" strokeweight="1.1pt"/>
                  <v:oval id="Oval 125" o:spid="_x0000_s1149" style="position:absolute;left:5842;top:276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H3SsMA&#10;AADdAAAADwAAAGRycy9kb3ducmV2LnhtbERP32vCMBB+H/g/hBN8m6nSbVJNRQaCsOFY1fejOZvS&#10;5lKbrHb//TIY7O0+vp+32Y62FQP1vnasYDFPQBCXTtdcKTif9o8rED4ga2wdk4Jv8rDNJw8bzLS7&#10;8ycNRahEDGGfoQITQpdJ6UtDFv3cdcSRu7reYoiwr6Tu8R7DbSuXSfIsLdYcGwx29GqobIovq6B4&#10;v334fbtbvV04jI25Hp+q5VGp2XTcrUEEGsO/+M990HF++pLC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H3SsMAAADdAAAADwAAAAAAAAAAAAAAAACYAgAAZHJzL2Rv&#10;d25yZXYueG1sUEsFBgAAAAAEAAQA9QAAAIgDAAAAAA==&#10;" fillcolor="#1a476f" strokecolor="#1a476f" strokeweight="1.1pt"/>
                  <v:oval id="Oval 126" o:spid="_x0000_s1150" style="position:absolute;left:4062;top:284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1S0cEA&#10;AADdAAAADwAAAGRycy9kb3ducmV2LnhtbERPTYvCMBC9L/gfwgje1lTRXalGEUEQFGWr3odmbIrN&#10;pDZR67/fLAh7m8f7nNmitZV4UONLxwoG/QQEce50yYWC03H9OQHhA7LGyjEpeJGHxbzzMcNUuyf/&#10;0CMLhYgh7FNUYEKoUyl9bsii77uaOHIX11gMETaF1A0+Y7it5DBJvqTFkmODwZpWhvJrdrcKst3t&#10;4NfVcrI9c2iv5rIfF8O9Ur1uu5yCCNSGf/HbvdFx/uh7DH/fxB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9UtHBAAAA3QAAAA8AAAAAAAAAAAAAAAAAmAIAAGRycy9kb3du&#10;cmV2LnhtbFBLBQYAAAAABAAEAPUAAACGAwAAAAA=&#10;" fillcolor="#1a476f" strokecolor="#1a476f" strokeweight="1.1pt"/>
                  <v:oval id="Oval 127" o:spid="_x0000_s1151" style="position:absolute;left:4941;top:206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MpsMA&#10;AADdAAAADwAAAGRycy9kb3ducmV2LnhtbERP32vCMBB+F/Y/hBvsTdOVrZNqFBEKg43Kuvl+NGdT&#10;bC5dE7X77xdB8O0+vp+3XI+2E2cafOtYwfMsAUFcO91yo+Dnu5jOQfiArLFzTAr+yMN69TBZYq7d&#10;hb/oXIVGxBD2OSowIfS5lL42ZNHPXE8cuYMbLIYIh0bqAS8x3HYyTZJMWmw5NhjsaWuoPlYnq6D6&#10;/N35otvMP/YcxqM5lK9NWir19DhuFiACjeEuvrnfdZz/8pbB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MpsMAAADdAAAADwAAAAAAAAAAAAAAAACYAgAAZHJzL2Rv&#10;d25yZXYueG1sUEsFBgAAAAAEAAQA9QAAAIgDAAAAAA==&#10;" fillcolor="#1a476f" strokecolor="#1a476f" strokeweight="1.1pt"/>
                  <v:oval id="Oval 128" o:spid="_x0000_s1152" style="position:absolute;left:3958;top:262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NpPcEA&#10;AADdAAAADwAAAGRycy9kb3ducmV2LnhtbERPTYvCMBC9C/6HMII3TRVdpRpFFgRBcdmq96EZm2Iz&#10;qU1W6783Cwt7m8f7nOW6tZV4UONLxwpGwwQEce50yYWC82k7mIPwAVlj5ZgUvMjDetXtLDHV7snf&#10;9MhCIWII+xQVmBDqVEqfG7Loh64mjtzVNRZDhE0hdYPPGG4rOU6SD2mx5NhgsKZPQ/kt+7EKssP9&#10;y2+rzXx/4dDezPU4LcZHpfq9drMAEagN/+I/907H+ZPZD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jaT3BAAAA3QAAAA8AAAAAAAAAAAAAAAAAmAIAAGRycy9kb3du&#10;cmV2LnhtbFBLBQYAAAAABAAEAPUAAACGAwAAAAA=&#10;" fillcolor="#1a476f" strokecolor="#1a476f" strokeweight="1.1pt"/>
                  <v:oval id="Oval 129" o:spid="_x0000_s1153" style="position:absolute;left:5721;top:250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z9T8UA&#10;AADdAAAADwAAAGRycy9kb3ducmV2LnhtbESPQWvCQBCF7wX/wzIFb3VTsa2kriKCIFgsjfY+ZMds&#10;MDsbs6um/75zELzN8N68981s0ftGXamLdWADr6MMFHEZbM2VgcN+/TIFFROyxSYwGfijCIv54GmG&#10;uQ03/qFrkSolIRxzNOBSanOtY+nIYxyFlli0Y+g8Jlm7StsObxLuGz3OsnftsWZpcNjSylF5Ki7e&#10;QPF1/o7rZjnd/nLqT+64e6vGO2OGz/3yE1SiPj3M9+uNFfzJh+DKNzKCn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vP1PxQAAAN0AAAAPAAAAAAAAAAAAAAAAAJgCAABkcnMv&#10;ZG93bnJldi54bWxQSwUGAAAAAAQABAD1AAAAigMAAAAA&#10;" fillcolor="#1a476f" strokecolor="#1a476f" strokeweight="1.1pt"/>
                  <v:oval id="Oval 130" o:spid="_x0000_s1154" style="position:absolute;left:5896;top:290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Y1MIA&#10;AADdAAAADwAAAGRycy9kb3ducmV2LnhtbERP32vCMBB+F/Y/hBvsTdPJ1FqNIgNhsKFY9f1ozqbY&#10;XLom0/rfL4Lg2318P2++7GwtLtT6yrGC90ECgrhwuuJSwWG/7qcgfEDWWDsmBTfysFy89OaYaXfl&#10;HV3yUIoYwj5DBSaEJpPSF4Ys+oFriCN3cq3FEGFbSt3iNYbbWg6TZCwtVhwbDDb0aag4539WQf7z&#10;u/XrepV+Hzl0Z3PajMrhRqm31241AxGoC0/xw/2l4/yPyRT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8FjUwgAAAN0AAAAPAAAAAAAAAAAAAAAAAJgCAABkcnMvZG93&#10;bnJldi54bWxQSwUGAAAAAAQABAD1AAAAhwMAAAAA&#10;" fillcolor="#1a476f" strokecolor="#1a476f" strokeweight="1.1pt"/>
                  <v:oval id="Oval 131" o:spid="_x0000_s1155" style="position:absolute;left:5055;top:276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bsUA&#10;AADdAAAADwAAAGRycy9kb3ducmV2LnhtbESPQWvCQBCF7wX/wzKCt7qptCWkriIFQagoje19yI7Z&#10;YHY2za4a/71zKHib4b1575v5cvCtulAfm8AGXqYZKOIq2IZrAz+H9XMOKiZki21gMnCjCMvF6GmO&#10;hQ1X/qZLmWolIRwLNOBS6gqtY+XIY5yGjli0Y+g9Jln7WtserxLuWz3LsnftsWFpcNjRp6PqVJ69&#10;gXL7t4/rdpV//XIaTu64e6tnO2Mm42H1ASrRkB7m/+uNFfzXXPj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H4FuxQAAAN0AAAAPAAAAAAAAAAAAAAAAAJgCAABkcnMv&#10;ZG93bnJldi54bWxQSwUGAAAAAAQABAD1AAAAigMAAAAA&#10;" fillcolor="#1a476f" strokecolor="#1a476f" strokeweight="1.1pt"/>
                  <v:oval id="Oval 132" o:spid="_x0000_s1156" style="position:absolute;left:4701;top:207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Mk9cMA&#10;AADdAAAADwAAAGRycy9kb3ducmV2LnhtbERP32vCMBB+H/g/hBP2NtPKNko1ShEEYcOxur0fzdkU&#10;m0ttsrb775eB4Nt9fD9vvZ1sKwbqfeNYQbpIQBBXTjdcK/g67Z8yED4ga2wdk4Jf8rDdzB7WmGs3&#10;8icNZahFDGGfowITQpdL6StDFv3CdcSRO7veYoiwr6XucYzhtpXLJHmVFhuODQY72hmqLuWPVVC+&#10;Xz/8vi2yt28O08Wcjy/18qjU43wqViACTeEuvrkPOs5/zlL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Mk9cMAAADdAAAADwAAAAAAAAAAAAAAAACYAgAAZHJzL2Rv&#10;d25yZXYueG1sUEsFBgAAAAAEAAQA9QAAAIgDAAAAAA==&#10;" fillcolor="#1a476f" strokecolor="#1a476f" strokeweight="1.1pt"/>
                  <v:oval id="Oval 133" o:spid="_x0000_s1157" style="position:absolute;left:4400;top:168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G6gsIA&#10;AADdAAAADwAAAGRycy9kb3ducmV2LnhtbERP32vCMBB+H+x/CCf4NlOLG6WaigwEweFYN9+P5mxK&#10;m0ttonb//TIQfLuP7+et1qPtxJUG3zhWMJ8lIIgrpxuuFfx8b18yED4ga+wck4Jf8rAunp9WmGt3&#10;4y+6lqEWMYR9jgpMCH0upa8MWfQz1xNH7uQGiyHCoZZ6wFsMt51Mk+RNWmw4Nhjs6d1Q1ZYXq6D8&#10;OH/6bbfJ9kcOY2tOh9c6PSg1nYybJYhAY3iI7+6djvMXWQr/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gbqCwgAAAN0AAAAPAAAAAAAAAAAAAAAAAJgCAABkcnMvZG93&#10;bnJldi54bWxQSwUGAAAAAAQABAD1AAAAhwMAAAAA&#10;" fillcolor="#1a476f" strokecolor="#1a476f" strokeweight="1.1pt"/>
                  <v:oval id="Oval 134" o:spid="_x0000_s1158" style="position:absolute;left:4389;top:355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0fGcMA&#10;AADdAAAADwAAAGRycy9kb3ducmV2LnhtbERP22rCQBB9F/oPyxR8M5t6KSF1FSkIgqKYtu9DdswG&#10;s7NpdtX4992C4NscznXmy9424kqdrx0reEtSEMSl0zVXCr6/1qMMhA/IGhvHpOBOHpaLl8Ecc+1u&#10;fKRrESoRQ9jnqMCE0OZS+tKQRZ+4ljhyJ9dZDBF2ldQd3mK4beQ4Td+lxZpjg8GWPg2V5+JiFRS7&#10;34NfN6ts+8OhP5vTflaN90oNX/vVB4hAfXiKH+6NjvOn2QT+v4kn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80fGcMAAADdAAAADwAAAAAAAAAAAAAAAACYAgAAZHJzL2Rv&#10;d25yZXYueG1sUEsFBgAAAAAEAAQA9QAAAIgDAAAAAA==&#10;" fillcolor="#1a476f" strokecolor="#1a476f" strokeweight="1.1pt"/>
                  <v:oval id="Oval 135" o:spid="_x0000_s1159" style="position:absolute;left:4078;top:252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SHbcEA&#10;AADdAAAADwAAAGRycy9kb3ducmV2LnhtbERPTYvCMBC9C/6HMMLeNFVUSjWKLAjCiot19z40Y1Ns&#10;Jt0mav33ZkHwNo/3Oct1Z2txo9ZXjhWMRwkI4sLpiksFP6ftMAXhA7LG2jEpeJCH9arfW2Km3Z2P&#10;dMtDKWII+wwVmBCaTEpfGLLoR64hjtzZtRZDhG0pdYv3GG5rOUmSubRYcWww2NCnoeKSX62CfP/3&#10;7bf1Jv365dBdzPkwKycHpT4G3WYBIlAX3uKXe6fj/Gk6hf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kh23BAAAA3QAAAA8AAAAAAAAAAAAAAAAAmAIAAGRycy9kb3du&#10;cmV2LnhtbFBLBQYAAAAABAAEAPUAAACGAwAAAAA=&#10;" fillcolor="#1a476f" strokecolor="#1a476f" strokeweight="1.1pt"/>
                  <v:oval id="Oval 136" o:spid="_x0000_s1160" style="position:absolute;left:4602;top:322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gi9sMA&#10;AADdAAAADwAAAGRycy9kb3ducmV2LnhtbERP32vCMBB+H+x/CDfY25pO7Chdo4ggDByOVX0/mrMp&#10;NpfaZLb+92Yw2Nt9fD+vXE62E1cafOtYwWuSgiCunW65UXDYb15yED4ga+wck4IbeVguHh9KLLQb&#10;+ZuuVWhEDGFfoAITQl9I6WtDFn3ieuLIndxgMUQ4NFIPOMZw28lZmr5Jiy3HBoM9rQ3V5+rHKqg+&#10;L19+063y7ZHDdDanXdbMdko9P02rdxCBpvAv/nN/6Dh/nmf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2gi9sMAAADdAAAADwAAAAAAAAAAAAAAAACYAgAAZHJzL2Rv&#10;d25yZXYueG1sUEsFBgAAAAAEAAQA9QAAAIgDAAAAAA==&#10;" fillcolor="#1a476f" strokecolor="#1a476f" strokeweight="1.1pt"/>
                  <v:oval id="Oval 137" o:spid="_x0000_s1161" style="position:absolute;left:4264;top:324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q8gcMA&#10;AADdAAAADwAAAGRycy9kb3ducmV2LnhtbERP32vCMBB+H+x/CDfwbU1XnJSuUUQQBopjVd+P5myK&#10;zaU2We3++2Uw2Nt9fD+vXE22EyMNvnWs4CVJQRDXTrfcKDgdt885CB+QNXaOScE3eVgtHx9KLLS7&#10;8yeNVWhEDGFfoAITQl9I6WtDFn3ieuLIXdxgMUQ4NFIPeI/htpNZmi6kxZZjg8GeNobqa/VlFVT7&#10;24ffdut8d+YwXc3l8NpkB6VmT9P6DUSgKfyL/9zvOs6f5wv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q8gcMAAADdAAAADwAAAAAAAAAAAAAAAACYAgAAZHJzL2Rv&#10;d25yZXYueG1sUEsFBgAAAAAEAAQA9QAAAIgDAAAAAA==&#10;" fillcolor="#1a476f" strokecolor="#1a476f" strokeweight="1.1pt"/>
                  <v:oval id="Oval 138" o:spid="_x0000_s1162" style="position:absolute;left:3865;top:326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WI8MMA&#10;AADdAAAADwAAAGRycy9kb3ducmV2LnhtbERP32vCMBB+H+x/CDfY25pO7Chdo4ggDByOVX0/mrMp&#10;NpfaZLb+92Yw2Nt9fD+vXE62E1cafOtYwWuSgiCunW65UXDYb15yED4ga+wck4IbeVguHh9KLLQb&#10;+ZuuVWhEDGFfoAITQl9I6WtDFn3ieuLIndxgMUQ4NFIPOMZw28lZmr5Jiy3HBoM9rQ3V5+rHKqg+&#10;L19+063y7ZHDdDanXdbMdko9P02rdxCBpvAv/nN/6Dg/y+f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WI8MMAAADdAAAADwAAAAAAAAAAAAAAAACYAgAAZHJzL2Rv&#10;d25yZXYueG1sUEsFBgAAAAAEAAQA9QAAAIgDAAAAAA==&#10;" fillcolor="#1a476f" strokecolor="#1a476f" strokeweight="1.1pt"/>
                  <v:oval id="Oval 139" o:spid="_x0000_s1163" style="position:absolute;left:4990;top:233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kta8EA&#10;AADdAAAADwAAAGRycy9kb3ducmV2LnhtbERPTYvCMBC9L/gfwgje1nSFLqVrFFkQBMXF6t6HZmyK&#10;zaQ2Ueu/N4LgbR7vc6bz3jbiSp2vHSv4GicgiEuna64UHPbLzwyED8gaG8ek4E4e5rPBxxRz7W68&#10;o2sRKhFD2OeowITQ5lL60pBFP3YtceSOrrMYIuwqqTu8xXDbyEmSfEuLNccGgy39GipPxcUqKDbn&#10;P79sFtn6n0N/MsdtWk22So2G/eIHRKA+vMUv90rH+WmWwvObeIK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JLWvBAAAA3QAAAA8AAAAAAAAAAAAAAAAAmAIAAGRycy9kb3du&#10;cmV2LnhtbFBLBQYAAAAABAAEAPUAAACGAwAAAAA=&#10;" fillcolor="#1a476f" strokecolor="#1a476f" strokeweight="1.1pt"/>
                  <v:oval id="Oval 140" o:spid="_x0000_s1164" style="position:absolute;left:4422;top:225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uzHMIA&#10;AADdAAAADwAAAGRycy9kb3ducmV2LnhtbERP32vCMBB+H+x/CDfY20wnKKVrFBkIguKwbu9Hc22K&#10;zaVrYtv994sg+HYf38/L15NtxUC9bxwreJ8lIIhLpxuuFXyft28pCB+QNbaOScEfeVivnp9yzLQb&#10;+URDEWoRQ9hnqMCE0GVS+tKQRT9zHXHkKtdbDBH2tdQ9jjHctnKeJEtpseHYYLCjT0PlpbhaBcXh&#10;98tv2026/+EwXUx1XNTzo1KvL9PmA0SgKTzEd/dOx/mLdAm3b+IJ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W7McwgAAAN0AAAAPAAAAAAAAAAAAAAAAAJgCAABkcnMvZG93&#10;bnJldi54bWxQSwUGAAAAAAQABAD1AAAAhwMAAAAA&#10;" fillcolor="#1a476f" strokecolor="#1a476f" strokeweight="1.1pt"/>
                  <v:oval id="Oval 141" o:spid="_x0000_s1165" style="position:absolute;left:3396;top:134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cWh8EA&#10;AADdAAAADwAAAGRycy9kb3ducmV2LnhtbERPTYvCMBC9C/6HMMLeNFVQSzWKLAjCiot19z40Y1Ns&#10;Jt0mav33ZkHwNo/3Oct1Z2txo9ZXjhWMRwkI4sLpiksFP6ftMAXhA7LG2jEpeJCH9arfW2Km3Z2P&#10;dMtDKWII+wwVmBCaTEpfGLLoR64hjtzZtRZDhG0pdYv3GG5rOUmSmbRYcWww2NCnoeKSX62CfP/3&#10;7bf1Jv365dBdzPkwLScHpT4G3WYBIlAX3uKXe6fj/Gk6h/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XFofBAAAA3QAAAA8AAAAAAAAAAAAAAAAAmAIAAGRycy9kb3du&#10;cmV2LnhtbFBLBQYAAAAABAAEAPUAAACGAwAAAAA=&#10;" fillcolor="#1a476f" strokecolor="#1a476f" strokeweight="1.1pt"/>
                  <v:oval id="Oval 142" o:spid="_x0000_s1166" style="position:absolute;left:5874;top:226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iC9cQA&#10;AADdAAAADwAAAGRycy9kb3ducmV2LnhtbESPQWvCQBCF74X+h2WE3upGQQnRVUQQCi0Wo96H7JgN&#10;ZmfT7FbTf985CN5meG/e+2a5HnyrbtTHJrCByTgDRVwF23Bt4HTcveegYkK22AYmA38UYb16fVli&#10;YcOdD3QrU60khGOBBlxKXaF1rBx5jOPQEYt2Cb3HJGtfa9vjXcJ9q6dZNtceG5YGhx1tHVXX8tcb&#10;KL9+vuOu3eSfZ07D1V32s3q6N+ZtNGwWoBIN6Wl+XH9YwZ/lgivfyAh6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IgvXEAAAA3QAAAA8AAAAAAAAAAAAAAAAAmAIAAGRycy9k&#10;b3ducmV2LnhtbFBLBQYAAAAABAAEAPUAAACJAwAAAAA=&#10;" fillcolor="#1a476f" strokecolor="#1a476f" strokeweight="1.1pt"/>
                  <v:oval id="Oval 143" o:spid="_x0000_s1167" style="position:absolute;left:3516;top:268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QnbsEA&#10;AADdAAAADwAAAGRycy9kb3ducmV2LnhtbERPTYvCMBC9L/gfwgje1lRBqdUoIgiC4rJV70MzNsVm&#10;Upuo3X+/ERb2No/3OYtVZ2vxpNZXjhWMhgkI4sLpiksF59P2MwXhA7LG2jEp+CEPq2XvY4GZdi/+&#10;pmceShFD2GeowITQZFL6wpBFP3QNceSurrUYImxLqVt8xXBby3GSTKXFimODwYY2hopb/rAK8sP9&#10;y2/rdbq/cOhu5nqclOOjUoN+t56DCNSFf/Gfe6fj/Ek6g/c38QS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EJ27BAAAA3QAAAA8AAAAAAAAAAAAAAAAAmAIAAGRycy9kb3du&#10;cmV2LnhtbFBLBQYAAAAABAAEAPUAAACGAwAAAAA=&#10;" fillcolor="#1a476f" strokecolor="#1a476f" strokeweight="1.1pt"/>
                  <v:oval id="Oval 144" o:spid="_x0000_s1168" style="position:absolute;left:4799;top:285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YLsUA&#10;AADdAAAADwAAAGRycy9kb3ducmV2LnhtbESPQWvCQBCF74X+h2UK3uqmgsWmriKCICgWU70P2TEb&#10;zM7G7Krx33cOBW8zvDfvfTOd975RN+piHdjAxzADRVwGW3Nl4PC7ep+AignZYhOYDDwownz2+jLF&#10;3IY77+lWpEpJCMccDbiU2lzrWDryGIehJRbtFDqPSdau0rbDu4T7Ro+y7FN7rFkaHLa0dFSei6s3&#10;UGwvP3HVLCabI6f+7E67cTXaGTN46xffoBL16Wn+v15bwR9/Cb98IyPo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JxguxQAAAN0AAAAPAAAAAAAAAAAAAAAAAJgCAABkcnMv&#10;ZG93bnJldi54bWxQSwUGAAAAAAQABAD1AAAAigMAAAAA&#10;" fillcolor="#1a476f" strokecolor="#1a476f" strokeweight="1.1pt"/>
                  <v:oval id="Oval 145" o:spid="_x0000_s1169" style="position:absolute;left:4144;top:223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u9tcMA&#10;AADdAAAADwAAAGRycy9kb3ducmV2LnhtbERP32vCMBB+H/g/hBN8m2kFh6vGUoTCQHGs0/ejOZti&#10;c+maqN1/vwwGe7uP7+dt8tF24k6Dbx0rSOcJCOLa6ZYbBafP8nkFwgdkjZ1jUvBNHvLt5GmDmXYP&#10;/qB7FRoRQ9hnqMCE0GdS+tqQRT93PXHkLm6wGCIcGqkHfMRw28lFkrxIiy3HBoM97QzV1+pmFVSH&#10;r3dfdsVqf+YwXs3luGwWR6Vm07FYgwg0hn/xn/tNx/nL1x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2u9tcMAAADdAAAADwAAAAAAAAAAAAAAAACYAgAAZHJzL2Rv&#10;d25yZXYueG1sUEsFBgAAAAAEAAQA9QAAAIgDAAAAAA==&#10;" fillcolor="#1a476f" strokecolor="#1a476f" strokeweight="1.1pt"/>
                  <v:oval id="Oval 146" o:spid="_x0000_s1170" style="position:absolute;left:5563;top:218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kjwsMA&#10;AADdAAAADwAAAGRycy9kb3ducmV2LnhtbERP32vCMBB+H+x/CCf4NlMLDtcZiwyEwaRi3d6P5mxK&#10;m0vXZLb775eB4Nt9fD9vk0+2E1cafONYwXKRgCCunG64VvB53j+tQfiArLFzTAp+yUO+fXzYYKbd&#10;yCe6lqEWMYR9hgpMCH0mpa8MWfQL1xNH7uIGiyHCoZZ6wDGG206mSfIsLTYcGwz29Gaoassfq6A8&#10;fB/9vtutP744TK25FKs6LZSaz6bdK4hAU7iLb+53HeevXlL4/yae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7kjwsMAAADdAAAADwAAAAAAAAAAAAAAAACYAgAAZHJzL2Rv&#10;d25yZXYueG1sUEsFBgAAAAAEAAQA9QAAAIgDAAAAAA==&#10;" fillcolor="#1a476f" strokecolor="#1a476f" strokeweight="1.1pt"/>
                  <v:oval id="Oval 147" o:spid="_x0000_s1171" style="position:absolute;left:6344;top:214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GWcMA&#10;AADdAAAADwAAAGRycy9kb3ducmV2LnhtbERP32vCMBB+F/Y/hBvsTdM5KtoZpQyEwURZN9+P5myK&#10;zaVrsrb7740g7O0+vp+33o62ET11vnas4HmWgCAuna65UvD9tZsuQfiArLFxTAr+yMN28zBZY6bd&#10;wJ/UF6ESMYR9hgpMCG0mpS8NWfQz1xJH7uw6iyHCrpK6wyGG20bOk2QhLdYcGwy29GaovBS/VkGx&#10;/zn6XZMvP04cxos5H9JqflDq6XHMX0EEGsO/+O5+13F+unqB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WGWcMAAADdAAAADwAAAAAAAAAAAAAAAACYAgAAZHJzL2Rv&#10;d25yZXYueG1sUEsFBgAAAAAEAAQA9QAAAIgDAAAAAA==&#10;" fillcolor="#1a476f" strokecolor="#1a476f" strokeweight="1.1pt"/>
                  <v:oval id="Oval 148" o:spid="_x0000_s1172" style="position:absolute;left:4018;top:209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weLcMA&#10;AADdAAAADwAAAGRycy9kb3ducmV2LnhtbERP32vCMBB+F/Y/hBvsTdPJKtoZpQyEwURZN9+P5myK&#10;zaVrsrb7740g7O0+vp+33o62ET11vnas4HmWgCAuna65UvD9tZsuQfiArLFxTAr+yMN28zBZY6bd&#10;wJ/UF6ESMYR9hgpMCG0mpS8NWfQz1xJH7uw6iyHCrpK6wyGG20bOk2QhLdYcGwy29GaovBS/VkGx&#10;/zn6XZMvP04cxos5H9JqflDq6XHMX0EEGsO/+O5+13F+unqB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weLcMAAADdAAAADwAAAAAAAAAAAAAAAACYAgAAZHJzL2Rv&#10;d25yZXYueG1sUEsFBgAAAAAEAAQA9QAAAIgDAAAAAA==&#10;" fillcolor="#1a476f" strokecolor="#1a476f" strokeweight="1.1pt"/>
                  <v:oval id="Oval 149" o:spid="_x0000_s1173" style="position:absolute;left:4100;top:312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C7tsMA&#10;AADdAAAADwAAAGRycy9kb3ducmV2LnhtbERP32vCMBB+H/g/hBvsbaYTOrQzShEKA0fHqns/mrMp&#10;Npeuibb+92Yw2Nt9fD9vvZ1sJ640+Naxgpd5AoK4drrlRsHxUDwvQfiArLFzTApu5GG7mT2sMdNu&#10;5C+6VqERMYR9hgpMCH0mpa8NWfRz1xNH7uQGiyHCoZF6wDGG204ukuRVWmw5NhjsaWeoPlcXq6D6&#10;+Pn0RZcv998cprM5lWmzKJV6epzyNxCBpvAv/nO/6zg/XaXw+008QW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FC7tsMAAADdAAAADwAAAAAAAAAAAAAAAACYAgAAZHJzL2Rv&#10;d25yZXYueG1sUEsFBgAAAAAEAAQA9QAAAIgDAAAAAA==&#10;" fillcolor="#1a476f" strokecolor="#1a476f" strokeweight="1.1pt"/>
                  <v:oval id="Oval 150" o:spid="_x0000_s1174" style="position:absolute;left:4619;top:320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IlwcIA&#10;AADdAAAADwAAAGRycy9kb3ducmV2LnhtbERP32vCMBB+H/g/hBN8m6mC0lWjiCAMHB3r9P1ozqTY&#10;XGqTafffL4PB3u7j+3nr7eBacac+NJ4VzKYZCOLa64aNgtPn4TkHESKyxtYzKfimANvN6GmNhfYP&#10;/qB7FY1IIRwKVGBj7AopQ23JYZj6jjhxF987jAn2RuoeHynctXKeZUvpsOHUYLGjvaX6Wn05BdXb&#10;7T0c2l1+PHMcrvZSLsy8VGoyHnYrEJGG+C/+c7/qNH/xsoTfb9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giXBwgAAAN0AAAAPAAAAAAAAAAAAAAAAAJgCAABkcnMvZG93&#10;bnJldi54bWxQSwUGAAAAAAQABAD1AAAAhwMAAAAA&#10;" fillcolor="#1a476f" strokecolor="#1a476f" strokeweight="1.1pt"/>
                  <v:oval id="Oval 151" o:spid="_x0000_s1175" style="position:absolute;left:6327;top:225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6AWsMA&#10;AADdAAAADwAAAGRycy9kb3ducmV2LnhtbERP32vCMBB+H/g/hBP2NtMJddoZRYTCYMOxqu9HczbF&#10;5lKbrO3+ezMY7O0+vp+33o62ET11vnas4HmWgCAuna65UnA65k9LED4ga2wck4If8rDdTB7WmGk3&#10;8Bf1RahEDGGfoQITQptJ6UtDFv3MtcSRu7jOYoiwq6TucIjhtpHzJFlIizXHBoMt7Q2V1+LbKig+&#10;bp8+b3bL9zOH8Wouh7SaH5R6nI67VxCBxvAv/nO/6Tg/Xb3A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86AWsMAAADdAAAADwAAAAAAAAAAAAAAAACYAgAAZHJzL2Rv&#10;d25yZXYueG1sUEsFBgAAAAAEAAQA9QAAAIgDAAAAAA==&#10;" fillcolor="#1a476f" strokecolor="#1a476f" strokeweight="1.1pt"/>
                  <v:oval id="Oval 152" o:spid="_x0000_s1176" style="position:absolute;left:5825;top:352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EUKMUA&#10;AADdAAAADwAAAGRycy9kb3ducmV2LnhtbESPQWvCQBCF74X+h2UK3uqmgsWmriKCICgWU70P2TEb&#10;zM7G7Krx33cOBW8zvDfvfTOd975RN+piHdjAxzADRVwGW3Nl4PC7ep+AignZYhOYDDwownz2+jLF&#10;3IY77+lWpEpJCMccDbiU2lzrWDryGIehJRbtFDqPSdau0rbDu4T7Ro+y7FN7rFkaHLa0dFSei6s3&#10;UGwvP3HVLCabI6f+7E67cTXaGTN46xffoBL16Wn+v15bwR9/Ca58IyPo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RQoxQAAAN0AAAAPAAAAAAAAAAAAAAAAAJgCAABkcnMv&#10;ZG93bnJldi54bWxQSwUGAAAAAAQABAD1AAAAigMAAAAA&#10;" fillcolor="#1a476f" strokecolor="#1a476f" strokeweight="1.1pt"/>
                  <v:oval id="Oval 153" o:spid="_x0000_s1177" style="position:absolute;left:5383;top:322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2xs8MA&#10;AADdAAAADwAAAGRycy9kb3ducmV2LnhtbERP32vCMBB+H/g/hBN8m6mCQ6uxiCAMFMe6+X40Z1Pa&#10;XLomtt1/vwwGe7uP7+ftstE2oqfOV44VLOYJCOLC6YpLBZ8fp+c1CB+QNTaOScE3ecj2k6cdptoN&#10;/E59HkoRQ9inqMCE0KZS+sKQRT93LXHk7q6zGCLsSqk7HGK4beQySV6kxYpjg8GWjoaKOn9YBfnl&#10;682fmsP6fOMw1uZ+XZXLq1Kz6XjYggg0hn/xn/tVx/mrzQZ+v4kn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2xs8MAAADdAAAADwAAAAAAAAAAAAAAAACYAgAAZHJzL2Rv&#10;d25yZXYueG1sUEsFBgAAAAAEAAQA9QAAAIgDAAAAAA==&#10;" fillcolor="#1a476f" strokecolor="#1a476f" strokeweight="1.1pt"/>
                  <v:oval id="Oval 154" o:spid="_x0000_s1178" style="position:absolute;left:4881;top:330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81QcIA&#10;AADdAAAADwAAAGRycy9kb3ducmV2LnhtbERP32vCMBB+H+x/CDfwbaYWHNI1ljIQBMWxqu9Hc22K&#10;zaU2Ubv/fhkM9nYf38/Li8n24k6j7xwrWMwTEMS10x23Ck7HzesKhA/IGnvHpOCbPBTr56ccM+0e&#10;/EX3KrQihrDPUIEJYcik9LUhi37uBuLINW60GCIcW6lHfMRw28s0Sd6kxY5jg8GBPgzVl+pmFVT7&#10;66ff9OVqd+YwXUxzWLbpQanZy1S+gwg0hX/xn3ur4/zFMoXfb+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jzVBwgAAAN0AAAAPAAAAAAAAAAAAAAAAAJgCAABkcnMvZG93&#10;bnJldi54bWxQSwUGAAAAAAQABAD1AAAAhwMAAAAA&#10;" fillcolor="#1a476f" strokecolor="#1a476f" strokeweight="1.1pt"/>
                  <v:oval id="Oval 155" o:spid="_x0000_s1179" style="position:absolute;left:3308;top:225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OQ2sMA&#10;AADdAAAADwAAAGRycy9kb3ducmV2LnhtbERP32vCMBB+H/g/hBP2tqYqDqmNRQRh4HCsm+9Hczal&#10;zaU2mdb/3gwGe7uP7+flxWg7caXBN44VzJIUBHHldMO1gu+v/csKhA/IGjvHpOBOHorN5CnHTLsb&#10;f9K1DLWIIewzVGBC6DMpfWXIok9cTxy5sxsshgiHWuoBbzHcdnKepq/SYsOxwWBPO0NVW/5YBeX7&#10;5cPvu+3qcOIwtuZ8XNbzo1LP03G7BhFoDP/iP/ebjvNnywX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OQ2sMAAADdAAAADwAAAAAAAAAAAAAAAACYAgAAZHJzL2Rv&#10;d25yZXYueG1sUEsFBgAAAAAEAAQA9QAAAIgDAAAAAA==&#10;" fillcolor="#1a476f" strokecolor="#1a476f" strokeweight="1.1pt"/>
                  <v:oval id="Oval 156" o:spid="_x0000_s1180" style="position:absolute;left:4733;top:160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atNcIA&#10;AADdAAAADwAAAGRycy9kb3ducmV2LnhtbERP32vCMBB+H+x/CDfwbaYKHdI1ljIQhIljVd+P5toU&#10;m0ttMq3/vRkM9nYf38/Li8n24kqj7xwrWMwTEMS10x23Co6HzesKhA/IGnvHpOBOHor181OOmXY3&#10;/qZrFVoRQ9hnqMCEMGRS+tqQRT93A3HkGjdaDBGOrdQj3mK47eUySd6kxY5jg8GBPgzV5+rHKqh2&#10;ly+/6cvV54nDdDbNPm2Xe6VmL1P5DiLQFP7Ff+6tjvMXaQq/38QT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Zq01wgAAAN0AAAAPAAAAAAAAAAAAAAAAAJgCAABkcnMvZG93&#10;bnJldi54bWxQSwUGAAAAAAQABAD1AAAAhwMAAAAA&#10;" fillcolor="#1a476f" strokecolor="#1a476f" strokeweight="1.1pt"/>
                  <v:oval id="Oval 157" o:spid="_x0000_s1181" style="position:absolute;left:5345;top:220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2cMA&#10;AADdAAAADwAAAGRycy9kb3ducmV2LnhtbERP32vCMBB+H/g/hBN8W1MFN6mNRQRh4FDWzfejOZvS&#10;5lKbTLv/fhEGe7uP7+flxWg7caPBN44VzJMUBHHldMO1gq/P/fMKhA/IGjvHpOCHPBSbyVOOmXZ3&#10;/qBbGWoRQ9hnqMCE0GdS+sqQRZ+4njhyFzdYDBEOtdQD3mO47eQiTV+kxYZjg8Gedoaqtvy2Csr3&#10;68nvu+3qcOYwtuZyXNaLo1Kz6bhdgwg0hn/xn/tNx/nz5Ss8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2cMAAADdAAAADwAAAAAAAAAAAAAAAACYAgAAZHJzL2Rv&#10;d25yZXYueG1sUEsFBgAAAAAEAAQA9QAAAIgDAAAAAA==&#10;" fillcolor="#1a476f" strokecolor="#1a476f" strokeweight="1.1pt"/>
                  <v:oval id="Oval 158" o:spid="_x0000_s1182" style="position:absolute;left:6644;top:310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Cq8UA&#10;AADdAAAADwAAAGRycy9kb3ducmV2LnhtbESPQWvCQBCF74L/YZmCN90oWCR1I1IQhBZL0/Y+ZMds&#10;SHY2ZleN/75zKPQ2w3vz3jfb3eg7daMhNoENLBcZKOIq2IZrA99fh/kGVEzIFrvAZOBBEXbFdLLF&#10;3IY7f9KtTLWSEI45GnAp9bnWsXLkMS5CTyzaOQwek6xDre2Adwn3nV5l2bP22LA0OOzp1VHVlldv&#10;oHy/fMRDt9+8/XAaW3c+revVyZjZ07h/AZVoTP/mv+ujFfzlWnDlGxlB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ZwKrxQAAAN0AAAAPAAAAAAAAAAAAAAAAAJgCAABkcnMv&#10;ZG93bnJldi54bWxQSwUGAAAAAAQABAD1AAAAigMAAAAA&#10;" fillcolor="#1a476f" strokecolor="#1a476f" strokeweight="1.1pt"/>
                  <v:oval id="Oval 159" o:spid="_x0000_s1183" style="position:absolute;left:6371;top:308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unMMMA&#10;AADdAAAADwAAAGRycy9kb3ducmV2LnhtbERP32vCMBB+H/g/hBN8m2kFh6vGUoTCQHGs0/ejOZti&#10;c+maqN1/vwwGe7uP7+dt8tF24k6Dbx0rSOcJCOLa6ZYbBafP8nkFwgdkjZ1jUvBNHvLt5GmDmXYP&#10;/qB7FRoRQ9hnqMCE0GdS+tqQRT93PXHkLm6wGCIcGqkHfMRw28lFkrxIiy3HBoM97QzV1+pmFVSH&#10;r3dfdsVqf+YwXs3luGwWR6Vm07FYgwg0hn/xn/tNx/np8hV+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unMMMAAADdAAAADwAAAAAAAAAAAAAAAACYAgAAZHJzL2Rv&#10;d25yZXYueG1sUEsFBgAAAAAEAAQA9QAAAIgDAAAAAA==&#10;" fillcolor="#1a476f" strokecolor="#1a476f" strokeweight="1.1pt"/>
                  <v:oval id="Oval 160" o:spid="_x0000_s1184" style="position:absolute;left:4455;top:284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3EEMQA&#10;AADdAAAADwAAAGRycy9kb3ducmV2LnhtbESPQWvCQBCF7wX/wzIFb3WjoEh0FSkIgmIxrfchO2aD&#10;2dmYXTX9951DwdsM78173yzXvW/Ug7pYBzYwHmWgiMtga64M/HxvP+agYkK22AQmA78UYb0avC0x&#10;t+HJJ3oUqVISwjFHAy6lNtc6lo48xlFoiUW7hM5jkrWrtO3wKeG+0ZMsm2mPNUuDw5Y+HZXX4u4N&#10;FIfbV9w2m/n+zKm/ustxWk2Oxgzf+80CVKI+vcz/1zsr+OOZ8Ms3MoJ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9xBDEAAAA3QAAAA8AAAAAAAAAAAAAAAAAmAIAAGRycy9k&#10;b3ducmV2LnhtbFBLBQYAAAAABAAEAPUAAACJAwAAAAA=&#10;" fillcolor="#1a476f" strokecolor="#1a476f" strokeweight="1.1pt"/>
                  <v:oval id="Oval 161" o:spid="_x0000_s1185" style="position:absolute;left:4466;top:283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Fhi8EA&#10;AADdAAAADwAAAGRycy9kb3ducmV2LnhtbERPTYvCMBC9C/6HMII3m1ZYka5RZEFYcFGsu/ehGZti&#10;M+k2Ueu/N4LgbR7vcxar3jbiSp2vHSvIkhQEcel0zZWC3+NmMgfhA7LGxjEpuJOH1XI4WGCu3Y0P&#10;dC1CJWII+xwVmBDaXEpfGrLoE9cSR+7kOoshwq6SusNbDLeNnKbpTFqsOTYYbOnLUHkuLlZB8fO/&#10;95tmPd/+cejP5rT7qKY7pcajfv0JIlAf3uKX+1vH+dksg+c38QS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0xYYvBAAAA3QAAAA8AAAAAAAAAAAAAAAAAmAIAAGRycy9kb3du&#10;cmV2LnhtbFBLBQYAAAAABAAEAPUAAACGAwAAAAA=&#10;" fillcolor="#1a476f" strokecolor="#1a476f" strokeweight="1.1pt"/>
                  <v:oval id="Oval 162" o:spid="_x0000_s1186" style="position:absolute;left:7179;top:326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P//MEA&#10;AADdAAAADwAAAGRycy9kb3ducmV2LnhtbERPTYvCMBC9C/6HMII3m1pYka5RZEFYcFGsu/ehGZti&#10;M+k2Ueu/N4LgbR7vcxar3jbiSp2vHSuYJikI4tLpmisFv8fNZA7CB2SNjWNScCcPq+VwsMBcuxsf&#10;6FqESsQQ9jkqMCG0uZS+NGTRJ64ljtzJdRZDhF0ldYe3GG4bmaXpTFqsOTYYbOnLUHkuLlZB8fO/&#10;95tmPd/+cejP5rT7qLKdUuNRv/4EEagPb/HL/a3j/Oksg+c38QS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3j//zBAAAA3QAAAA8AAAAAAAAAAAAAAAAAmAIAAGRycy9kb3du&#10;cmV2LnhtbFBLBQYAAAAABAAEAPUAAACGAwAAAAA=&#10;" fillcolor="#1a476f" strokecolor="#1a476f" strokeweight="1.1pt"/>
                  <v:oval id="Oval 163" o:spid="_x0000_s1187" style="position:absolute;left:4149;top:283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9aZ8EA&#10;AADdAAAADwAAAGRycy9kb3ducmV2LnhtbERPTYvCMBC9C/6HMMLeNNVFKV2jyIIg7KJY3fvQjE2x&#10;mXSbqPXfG0HwNo/3OfNlZ2txpdZXjhWMRwkI4sLpiksFx8N6mILwAVlj7ZgU3MnDctHvzTHT7sZ7&#10;uuahFDGEfYYKTAhNJqUvDFn0I9cQR+7kWoshwraUusVbDLe1nCTJTFqsODYYbOjbUHHOL1ZB/vu/&#10;8+t6lf78cejO5rSdlpOtUh+DbvUFIlAX3uKXe6Pj/PHsE5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vWmfBAAAA3QAAAA8AAAAAAAAAAAAAAAAAmAIAAGRycy9kb3du&#10;cmV2LnhtbFBLBQYAAAAABAAEAPUAAACGAwAAAAA=&#10;" fillcolor="#1a476f" strokecolor="#1a476f" strokeweight="1.1pt"/>
                  <v:oval id="Oval 164" o:spid="_x0000_s1188" style="position:absolute;left:3723;top:208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bCE8EA&#10;AADdAAAADwAAAGRycy9kb3ducmV2LnhtbERPTYvCMBC9C/6HMMLeNFVWKV2jyIIg7KJY3fvQjE2x&#10;mXSbqPXfG0HwNo/3OfNlZ2txpdZXjhWMRwkI4sLpiksFx8N6mILwAVlj7ZgU3MnDctHvzTHT7sZ7&#10;uuahFDGEfYYKTAhNJqUvDFn0I9cQR+7kWoshwraUusVbDLe1nCTJTFqsODYYbOjbUHHOL1ZB/vu/&#10;8+t6lf78cejO5rSdlpOtUh+DbvUFIlAX3uKXe6Pj/PHsE5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1GwhPBAAAA3QAAAA8AAAAAAAAAAAAAAAAAmAIAAGRycy9kb3du&#10;cmV2LnhtbFBLBQYAAAAABAAEAPUAAACGAwAAAAA=&#10;" fillcolor="#1a476f" strokecolor="#1a476f" strokeweight="1.1pt"/>
                  <v:oval id="Oval 165" o:spid="_x0000_s1189" style="position:absolute;left:6044;top:272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pniMIA&#10;AADdAAAADwAAAGRycy9kb3ducmV2LnhtbERP32vCMBB+H/g/hBN8m6lCRapRRBAGG5V18/1ozqbY&#10;XGqTtfW/N4PB3u7j+3nb/Wgb0VPna8cKFvMEBHHpdM2Vgu+v0+sahA/IGhvHpOBBHva7ycsWM+0G&#10;/qS+CJWIIewzVGBCaDMpfWnIop+7ljhyV9dZDBF2ldQdDjHcNnKZJCtpsebYYLClo6HyVvxYBcXH&#10;/exPzWH9fuEw3sw1T6tlrtRsOh42IAKN4V/8537Tcf5ilcLvN/EEu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CmeIwgAAAN0AAAAPAAAAAAAAAAAAAAAAAJgCAABkcnMvZG93&#10;bnJldi54bWxQSwUGAAAAAAQABAD1AAAAhwMAAAAA&#10;" fillcolor="#1a476f" strokecolor="#1a476f" strokeweight="1.1pt"/>
                  <v:oval id="Oval 166" o:spid="_x0000_s1190" style="position:absolute;left:3145;top:330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j5/8EA&#10;AADdAAAADwAAAGRycy9kb3ducmV2LnhtbERPTYvCMBC9C/6HMMLebKqwRapRRBAWXBTr7n1oxqbY&#10;TLpN1O6/N4LgbR7vcxar3jbiRp2vHSuYJCkI4tLpmisFP6fteAbCB2SNjWNS8E8eVsvhYIG5dnc+&#10;0q0IlYgh7HNUYEJocyl9aciiT1xLHLmz6yyGCLtK6g7vMdw2cpqmmbRYc2ww2NLGUHkprlZB8f13&#10;8NtmPdv9cugv5rz/rKZ7pT5G/XoOIlAf3uKX+0vH+ZMsg+c38QS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Y+f/BAAAA3QAAAA8AAAAAAAAAAAAAAAAAmAIAAGRycy9kb3du&#10;cmV2LnhtbFBLBQYAAAAABAAEAPUAAACGAwAAAAA=&#10;" fillcolor="#1a476f" strokecolor="#1a476f" strokeweight="1.1pt"/>
                  <v:oval id="Oval 167" o:spid="_x0000_s1191" style="position:absolute;left:6093;top:187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RcZMMA&#10;AADdAAAADwAAAGRycy9kb3ducmV2LnhtbERP32vCMBB+H/g/hBP2tqYKOqmNRQRh4HCsm+9Hczal&#10;zaU2mdb/3gwGe7uP7+flxWg7caXBN44VzJIUBHHldMO1gu+v/csKhA/IGjvHpOBOHorN5CnHTLsb&#10;f9K1DLWIIewzVGBC6DMpfWXIok9cTxy5sxsshgiHWuoBbzHcdnKepktpseHYYLCnnaGqLX+sgvL9&#10;8uH33XZ1OHEYW3M+Lur5Uann6bhdgwg0hn/xn/tNx/mz5Sv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RcZMMAAADdAAAADwAAAAAAAAAAAAAAAACYAgAAZHJzL2Rv&#10;d25yZXYueG1sUEsFBgAAAAAEAAQA9QAAAIgDAAAAAA==&#10;" fillcolor="#1a476f" strokecolor="#1a476f" strokeweight="1.1pt"/>
                  <v:oval id="Oval 168" o:spid="_x0000_s1192" style="position:absolute;left:5367;top:207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vIFsQA&#10;AADdAAAADwAAAGRycy9kb3ducmV2LnhtbESPQWvCQBCF7wX/wzIFb3WjoEh0FSkIgmIxrfchO2aD&#10;2dmYXTX9951DwdsM78173yzXvW/Ug7pYBzYwHmWgiMtga64M/HxvP+agYkK22AQmA78UYb0avC0x&#10;t+HJJ3oUqVISwjFHAy6lNtc6lo48xlFoiUW7hM5jkrWrtO3wKeG+0ZMsm2mPNUuDw5Y+HZXX4u4N&#10;FIfbV9w2m/n+zKm/ustxWk2Oxgzf+80CVKI+vcz/1zsr+OOZ4Mo3MoJ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LyBbEAAAA3QAAAA8AAAAAAAAAAAAAAAAAmAIAAGRycy9k&#10;b3ducmV2LnhtbFBLBQYAAAAABAAEAPUAAACJAwAAAAA=&#10;" fillcolor="#1a476f" strokecolor="#1a476f" strokeweight="1.1pt"/>
                  <v:oval id="Oval 169" o:spid="_x0000_s1193" style="position:absolute;left:4357;top:391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dtjcEA&#10;AADdAAAADwAAAGRycy9kb3ducmV2LnhtbERPTYvCMBC9C/sfwgjebKqgaDWKLAjCLop19z40Y1Ns&#10;JrXJavffG0HwNo/3Oct1Z2txo9ZXjhWMkhQEceF0xaWCn9N2OAPhA7LG2jEp+CcP69VHb4mZdnc+&#10;0i0PpYgh7DNUYEJoMil9YciiT1xDHLmzay2GCNtS6hbvMdzWcpymU2mx4thgsKFPQ8Ul/7MK8u/r&#10;wW/rzezrl0N3Mef9pBzvlRr0u80CRKAuvMUv907H+aPpHJ7fxB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HbY3BAAAA3QAAAA8AAAAAAAAAAAAAAAAAmAIAAGRycy9kb3du&#10;cmV2LnhtbFBLBQYAAAAABAAEAPUAAACGAwAAAAA=&#10;" fillcolor="#1a476f" strokecolor="#1a476f" strokeweight="1.1pt"/>
                  <v:oval id="Oval 170" o:spid="_x0000_s1194" style="position:absolute;left:5208;top:266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RSzcUA&#10;AADdAAAADwAAAGRycy9kb3ducmV2LnhtbESPQWvCQBCF74X+h2UK3upGwVZSVxFBEBSlaXsfsmM2&#10;mJ2N2VXjv3cOBW8zvDfvfTNb9L5RV+piHdjAaJiBIi6Drbky8Puzfp+CignZYhOYDNwpwmL++jLD&#10;3IYbf9O1SJWSEI45GnAptbnWsXTkMQ5DSyzaMXQek6xdpW2HNwn3jR5n2Yf2WLM0OGxp5ag8FRdv&#10;oNidD3HdLKfbP079yR33k2q8N2bw1i+/QCXq09P8f72xgj/6FH7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FLNxQAAAN0AAAAPAAAAAAAAAAAAAAAAAJgCAABkcnMv&#10;ZG93bnJldi54bWxQSwUGAAAAAAQABAD1AAAAigMAAAAA&#10;" fillcolor="#1a476f" strokecolor="#1a476f" strokeweight="1.1pt"/>
                  <v:oval id="Oval 171" o:spid="_x0000_s1195" style="position:absolute;left:3887;top:259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3VsMA&#10;AADdAAAADwAAAGRycy9kb3ducmV2LnhtbERP32vCMBB+H/g/hBP2NtMWtkk1iggFYcOxur0fzdkU&#10;m0ttsrb775eB4Nt9fD9vvZ1sKwbqfeNYQbpIQBBXTjdcK/g6FU9LED4ga2wdk4Jf8rDdzB7WmGs3&#10;8icNZahFDGGfowITQpdL6StDFv3CdcSRO7veYoiwr6XucYzhtpVZkrxIiw3HBoMd7Q1Vl/LHKijf&#10;rx++aHfLt28O08Wcj891dlTqcT7tViACTeEuvrkPOs5PX1P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3VsMAAADdAAAADwAAAAAAAAAAAAAAAACYAgAAZHJzL2Rv&#10;d25yZXYueG1sUEsFBgAAAAAEAAQA9QAAAIgDAAAAAA==&#10;" fillcolor="#1a476f" strokecolor="#1a476f" strokeweight="1.1pt"/>
                  <v:oval id="Oval 172" o:spid="_x0000_s1196" style="position:absolute;left:3139;top:2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ppIcEA&#10;AADdAAAADwAAAGRycy9kb3ducmV2LnhtbERPTYvCMBC9C/6HMMLeNLWwKtUoIggLK4pV70MzNsVm&#10;0m2yWv+9ERb2No/3OYtVZ2txp9ZXjhWMRwkI4sLpiksF59N2OAPhA7LG2jEpeJKH1bLfW2Cm3YOP&#10;dM9DKWII+wwVmBCaTEpfGLLoR64hjtzVtRZDhG0pdYuPGG5rmSbJRFqsODYYbGhjqLjlv1ZBvvs5&#10;+G29nn1fOHQ3c91/luleqY9Bt56DCNSFf/Gf+0vH+eNpCu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6aSHBAAAA3QAAAA8AAAAAAAAAAAAAAAAAmAIAAGRycy9kb3du&#10;cmV2LnhtbFBLBQYAAAAABAAEAPUAAACGAwAAAAA=&#10;" fillcolor="#1a476f" strokecolor="#1a476f" strokeweight="1.1pt"/>
                  <v:oval id="Oval 173" o:spid="_x0000_s1197" style="position:absolute;left:5028;top:305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bMusIA&#10;AADdAAAADwAAAGRycy9kb3ducmV2LnhtbERP24rCMBB9F/Yfwiz4pqmKF6pRZEEQFMXu+j40Y1Ns&#10;Jt0mav37zYLg2xzOdRar1lbiTo0vHSsY9BMQxLnTJRcKfr43vRkIH5A1Vo5JwZM8rJYfnQWm2j34&#10;RPcsFCKGsE9RgQmhTqX0uSGLvu9q4shdXGMxRNgUUjf4iOG2ksMkmUiLJccGgzV9Gcqv2c0qyPa/&#10;R7+p1rPdmUN7NZfDuBgelOp+tus5iEBteItf7q2O8wfTEfx/E0+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dsy6wgAAAN0AAAAPAAAAAAAAAAAAAAAAAJgCAABkcnMvZG93&#10;bnJldi54bWxQSwUGAAAAAAQABAD1AAAAhwMAAAAA&#10;" fillcolor="#1a476f" strokecolor="#1a476f" strokeweight="1.1pt"/>
                  <v:oval id="Oval 174" o:spid="_x0000_s1198" style="position:absolute;left:4477;top:258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9UzsEA&#10;AADdAAAADwAAAGRycy9kb3ducmV2LnhtbERP24rCMBB9F/Yfwiz4pqnijWoUWRAERbG7vg/N2BSb&#10;SbeJWv9+syD4NodzncWqtZW4U+NLxwoG/QQEce50yYWCn+9NbwbCB2SNlWNS8CQPq+VHZ4Gpdg8+&#10;0T0LhYgh7FNUYEKoUyl9bsii77uaOHIX11gMETaF1A0+Yrit5DBJJtJiybHBYE1fhvJrdrMKsv3v&#10;0W+q9Wx35tBezeUwLoYHpbqf7XoOIlAb3uKXe6vj/MF0BP/fx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ifVM7BAAAA3QAAAA8AAAAAAAAAAAAAAAAAmAIAAGRycy9kb3du&#10;cmV2LnhtbFBLBQYAAAAABAAEAPUAAACGAwAAAAA=&#10;" fillcolor="#1a476f" strokecolor="#1a476f" strokeweight="1.1pt"/>
                  <v:oval id="Oval 175" o:spid="_x0000_s1199" style="position:absolute;left:5383;top:222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PxVcMA&#10;AADdAAAADwAAAGRycy9kb3ducmV2LnhtbERP32vCMBB+H/g/hBN8W1MFN6mNRQRh4FDWzfejOZvS&#10;5lKbTLv/fhEGe7uP7+flxWg7caPBN44VzJMUBHHldMO1gq/P/fMKhA/IGjvHpOCHPBSbyVOOmXZ3&#10;/qBbGWoRQ9hnqMCE0GdS+sqQRZ+4njhyFzdYDBEOtdQD3mO47eQiTV+kxYZjg8Gedoaqtvy2Csr3&#10;68nvu+3qcOYwtuZyXNaLo1Kz6bhdgwg0hn/xn/tNx/nz1yU8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PxVcMAAADdAAAADwAAAAAAAAAAAAAAAACYAgAAZHJzL2Rv&#10;d25yZXYueG1sUEsFBgAAAAAEAAQA9QAAAIgDAAAAAA==&#10;" fillcolor="#1a476f" strokecolor="#1a476f" strokeweight="1.1pt"/>
                  <v:oval id="Oval 176" o:spid="_x0000_s1200" style="position:absolute;left:4684;top:314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FvIsMA&#10;AADdAAAADwAAAGRycy9kb3ducmV2LnhtbERP32vCMBB+H/g/hBP2tqYKOqmNRQRh4HCsm+9Hczal&#10;zaU2mdb/3gwGe7uP7+flxWg7caXBN44VzJIUBHHldMO1gu+v/csKhA/IGjvHpOBOHorN5CnHTLsb&#10;f9K1DLWIIewzVGBC6DMpfWXIok9cTxy5sxsshgiHWuoBbzHcdnKepktpseHYYLCnnaGqLX+sgvL9&#10;8uH33XZ1OHEYW3M+Lur5Uann6bhdgwg0hn/xn/tNx/mz1yX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FvIsMAAADdAAAADwAAAAAAAAAAAAAAAACYAgAAZHJzL2Rv&#10;d25yZXYueG1sUEsFBgAAAAAEAAQA9QAAAIgDAAAAAA==&#10;" fillcolor="#1a476f" strokecolor="#1a476f" strokeweight="1.1pt"/>
                  <v:oval id="Oval 177" o:spid="_x0000_s1201" style="position:absolute;left:6502;top:343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3KucEA&#10;AADdAAAADwAAAGRycy9kb3ducmV2LnhtbERPTYvCMBC9C/6HMMLeNFVYLV2jyIIg7KJY3fvQjE2x&#10;mXSbqPXfG0HwNo/3OfNlZ2txpdZXjhWMRwkI4sLpiksFx8N6mILwAVlj7ZgU3MnDctHvzTHT7sZ7&#10;uuahFDGEfYYKTAhNJqUvDFn0I9cQR+7kWoshwraUusVbDLe1nCTJVFqsODYYbOjbUHHOL1ZB/vu/&#10;8+t6lf78cejO5rT9LCdbpT4G3eoLRKAuvMUv90bH+ePZD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NyrnBAAAA3QAAAA8AAAAAAAAAAAAAAAAAmAIAAGRycy9kb3du&#10;cmV2LnhtbFBLBQYAAAAABAAEAPUAAACGAwAAAAA=&#10;" fillcolor="#1a476f" strokecolor="#1a476f" strokeweight="1.1pt"/>
                  <v:oval id="Oval 178" o:spid="_x0000_s1202" style="position:absolute;left:4368;top:214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Jey8UA&#10;AADdAAAADwAAAGRycy9kb3ducmV2LnhtbESPQWvCQBCF74X+h2UK3upGwVZSVxFBEBSlaXsfsmM2&#10;mJ2N2VXjv3cOBW8zvDfvfTNb9L5RV+piHdjAaJiBIi6Drbky8Puzfp+CignZYhOYDNwpwmL++jLD&#10;3IYbf9O1SJWSEI45GnAptbnWsXTkMQ5DSyzaMXQek6xdpW2HNwn3jR5n2Yf2WLM0OGxp5ag8FRdv&#10;oNidD3HdLKfbP079yR33k2q8N2bw1i+/QCXq09P8f72xgj/6FFz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0l7LxQAAAN0AAAAPAAAAAAAAAAAAAAAAAJgCAABkcnMv&#10;ZG93bnJldi54bWxQSwUGAAAAAAQABAD1AAAAigMAAAAA&#10;" fillcolor="#1a476f" strokecolor="#1a476f" strokeweight="1.1pt"/>
                  <v:oval id="Oval 179" o:spid="_x0000_s1203" style="position:absolute;left:6120;top:218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77UMEA&#10;AADdAAAADwAAAGRycy9kb3ducmV2LnhtbERPTYvCMBC9C/6HMII3TRV0tRpFFgRBcdmq96EZm2Iz&#10;qU1W6783Cwt7m8f7nOW6tZV4UONLxwpGwwQEce50yYWC82k7mIHwAVlj5ZgUvMjDetXtLDHV7snf&#10;9MhCIWII+xQVmBDqVEqfG7Loh64mjtzVNRZDhE0hdYPPGG4rOU6SqbRYcmwwWNOnofyW/VgF2eH+&#10;5bfVZra/cGhv5nqcFOOjUv1eu1mACNSGf/Gfe6fj/NHH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ae+1DBAAAA3QAAAA8AAAAAAAAAAAAAAAAAmAIAAGRycy9kb3du&#10;cmV2LnhtbFBLBQYAAAAABAAEAPUAAACGAwAAAAA=&#10;" fillcolor="#1a476f" strokecolor="#1a476f" strokeweight="1.1pt"/>
                  <v:oval id="Oval 180" o:spid="_x0000_s1204" style="position:absolute;left:5509;top:260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Ei6sQA&#10;AADdAAAADwAAAGRycy9kb3ducmV2LnhtbESPQWvCQBCF74L/YRmhN90oVELqKlIQChaLsb0P2TEb&#10;zM6m2VXTf985CN5meG/e+2a1GXyrbtTHJrCB+SwDRVwF23Bt4Pu0m+agYkK22AYmA38UYbMej1ZY&#10;2HDnI93KVCsJ4VigAZdSV2gdK0ce4yx0xKKdQ+8xydrX2vZ4l3Df6kWWLbXHhqXBYUfvjqpLefUG&#10;ys/fr7hrt/n+h9NwcefDa704GPMyGbZvoBIN6Wl+XH9YwZ/nwi/fyAh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xIurEAAAA3QAAAA8AAAAAAAAAAAAAAAAAmAIAAGRycy9k&#10;b3ducmV2LnhtbFBLBQYAAAAABAAEAPUAAACJAwAAAAA=&#10;" fillcolor="#1a476f" strokecolor="#1a476f" strokeweight="1.1pt"/>
                  <v:oval id="Oval 181" o:spid="_x0000_s1205" style="position:absolute;left:4526;top:309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2HccEA&#10;AADdAAAADwAAAGRycy9kb3ducmV2LnhtbERPTYvCMBC9C/6HMAt707TCSukaRRYEQVGs7n1oxqbY&#10;TGoTtfvvN4LgbR7vc2aL3jbiTp2vHStIxwkI4tLpmisFp+NqlIHwAVlj45gU/JGHxXw4mGGu3YMP&#10;dC9CJWII+xwVmBDaXEpfGrLox64ljtzZdRZDhF0ldYePGG4bOUmSqbRYc2ww2NKPofJS3KyCYnvd&#10;+1WzzDa/HPqLOe++qslOqc+PfvkNIlAf3uKXe63j/DRL4flNPEH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9h3HBAAAA3QAAAA8AAAAAAAAAAAAAAAAAmAIAAGRycy9kb3du&#10;cmV2LnhtbFBLBQYAAAAABAAEAPUAAACGAwAAAAA=&#10;" fillcolor="#1a476f" strokecolor="#1a476f" strokeweight="1.1pt"/>
                  <v:oval id="Oval 182" o:spid="_x0000_s1206" style="position:absolute;left:4788;top:279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8ZBsMA&#10;AADdAAAADwAAAGRycy9kb3ducmV2LnhtbERP32vCMBB+F/Y/hBvsTVMLk9IZRQYFYaNit70fzdkU&#10;m0vXxLb775fBwLf7+H7edj/bTow0+NaxgvUqAUFcO91yo+Dzo1hmIHxA1tg5JgU/5GG/e1hsMddu&#10;4jONVWhEDGGfowITQp9L6WtDFv3K9cSRu7jBYohwaKQecIrhtpNpkmykxZZjg8GeXg3V1+pmFVTv&#10;3ydfdIfs7YvDfDWX8rlJS6WeHufDC4hAc7iL/91HHeevsxT+vokn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8ZBsMAAADdAAAADwAAAAAAAAAAAAAAAACYAgAAZHJzL2Rv&#10;d25yZXYueG1sUEsFBgAAAAAEAAQA9QAAAIgDAAAAAA==&#10;" fillcolor="#1a476f" strokecolor="#1a476f" strokeweight="1.1pt"/>
                  <v:oval id="Oval 183" o:spid="_x0000_s1207" style="position:absolute;left:4619;top:232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O8ncMA&#10;AADdAAAADwAAAGRycy9kb3ducmV2LnhtbERP32vCMBB+H/g/hBP2NtM6Nko1ShEEYcOxur0fzdkU&#10;m0ttsrb775eB4Nt9fD9vvZ1sKwbqfeNYQbpIQBBXTjdcK/g67Z8yED4ga2wdk4Jf8rDdzB7WmGs3&#10;8icNZahFDGGfowITQpdL6StDFv3CdcSRO7veYoiwr6XucYzhtpXLJHmVFhuODQY72hmqLuWPVVC+&#10;Xz/8vi2yt28O08Wcjy/18qjU43wqViACTeEuvrkPOs5Ps2f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O8ncMAAADdAAAADwAAAAAAAAAAAAAAAACYAgAAZHJzL2Rv&#10;d25yZXYueG1sUEsFBgAAAAAEAAQA9QAAAIgDAAAAAA==&#10;" fillcolor="#1a476f" strokecolor="#1a476f" strokeweight="1.1pt"/>
                  <v:oval id="Oval 184" o:spid="_x0000_s1208" style="position:absolute;left:3647;top:293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ok6cMA&#10;AADdAAAADwAAAGRycy9kb3ducmV2LnhtbERP32vCMBB+H/g/hBP2NtPKNko1ShEEYcOxur0fzdkU&#10;m0ttsrb775eB4Nt9fD9vvZ1sKwbqfeNYQbpIQBBXTjdcK/g67Z8yED4ga2wdk4Jf8rDdzB7WmGs3&#10;8icNZahFDGGfowITQpdL6StDFv3CdcSRO7veYoiwr6XucYzhtpXLJHmVFhuODQY72hmqLuWPVVC+&#10;Xz/8vi2yt28O08Wcjy/18qjU43wqViACTeEuvrkPOs5Ps2f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Uok6cMAAADdAAAADwAAAAAAAAAAAAAAAACYAgAAZHJzL2Rv&#10;d25yZXYueG1sUEsFBgAAAAAEAAQA9QAAAIgDAAAAAA==&#10;" fillcolor="#1a476f" strokecolor="#1a476f" strokeweight="1.1pt"/>
                  <v:oval id="Oval 185" o:spid="_x0000_s1209" style="position:absolute;left:3543;top:244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aBcsEA&#10;AADdAAAADwAAAGRycy9kb3ducmV2LnhtbERPTYvCMBC9C/sfwix4s6mCUrpGkQVBUBSr3odmbIrN&#10;pDZRu/9+s7DgbR7vc+bL3jbiSZ2vHSsYJykI4tLpmisF59N6lIHwAVlj45gU/JCH5eJjMMdcuxcf&#10;6VmESsQQ9jkqMCG0uZS+NGTRJ64ljtzVdRZDhF0ldYevGG4bOUnTmbRYc2ww2NK3ofJWPKyCYnc/&#10;+HWzyrYXDv3NXPfTarJXavjZr75ABOrDW/zv3ug4f5xN4e+beIJ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GgXLBAAAA3QAAAA8AAAAAAAAAAAAAAAAAmAIAAGRycy9kb3du&#10;cmV2LnhtbFBLBQYAAAAABAAEAPUAAACGAwAAAAA=&#10;" fillcolor="#1a476f" strokecolor="#1a476f" strokeweight="1.1pt"/>
                  <v:oval id="Oval 186" o:spid="_x0000_s1210" style="position:absolute;left:3598;top:221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QfBcIA&#10;AADdAAAADwAAAGRycy9kb3ducmV2LnhtbERP32vCMBB+H+x/CDfY20wVlFIbSxEEYeJY1fejuTbF&#10;5lKbTLv/fhkM9nYf38/Li8n24k6j7xwrmM8SEMS10x23Cs6n3VsKwgdkjb1jUvBNHorN81OOmXYP&#10;/qR7FVoRQ9hnqMCEMGRS+tqQRT9zA3HkGjdaDBGOrdQjPmK47eUiSVbSYsexweBAW0P1tfqyCqrD&#10;7cPv+jJ9v3CYrqY5LtvFUanXl6lcgwg0hX/xn3uv4/x5uoLfb+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1B8FwgAAAN0AAAAPAAAAAAAAAAAAAAAAAJgCAABkcnMvZG93&#10;bnJldi54bWxQSwUGAAAAAAQABAD1AAAAhwMAAAAA&#10;" fillcolor="#1a476f" strokecolor="#1a476f" strokeweight="1.1pt"/>
                  <v:oval id="Oval 187" o:spid="_x0000_s1211" style="position:absolute;left:4482;top:297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i6nsMA&#10;AADdAAAADwAAAGRycy9kb3ducmV2LnhtbERP32vCMBB+H/g/hBP2NtMK20o1ShEEYcOxur0fzdkU&#10;m0ttsrb775eB4Nt9fD9vvZ1sKwbqfeNYQbpIQBBXTjdcK/g67Z8yED4ga2wdk4Jf8rDdzB7WmGs3&#10;8icNZahFDGGfowITQpdL6StDFv3CdcSRO7veYoiwr6XucYzhtpXLJHmRFhuODQY72hmqLuWPVVC+&#10;Xz/8vi2yt28O08Wcj8/18qjU43wqViACTeEuvrkPOs5Ps1f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i6nsMAAADdAAAADwAAAAAAAAAAAAAAAACYAgAAZHJzL2Rv&#10;d25yZXYueG1sUEsFBgAAAAAEAAQA9QAAAIgDAAAAAA==&#10;" fillcolor="#1a476f" strokecolor="#1a476f" strokeweight="1.1pt"/>
                  <v:oval id="Oval 188" o:spid="_x0000_s1212" style="position:absolute;left:5574;top:207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cu7MQA&#10;AADdAAAADwAAAGRycy9kb3ducmV2LnhtbESPQWvCQBCF74L/YRmhN90oVELqKlIQChaLsb0P2TEb&#10;zM6m2VXTf985CN5meG/e+2a1GXyrbtTHJrCB+SwDRVwF23Bt4Pu0m+agYkK22AYmA38UYbMej1ZY&#10;2HDnI93KVCsJ4VigAZdSV2gdK0ce4yx0xKKdQ+8xydrX2vZ4l3Df6kWWLbXHhqXBYUfvjqpLefUG&#10;ys/fr7hrt/n+h9NwcefDa704GPMyGbZvoBIN6Wl+XH9YwZ/ngivfyAh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HLuzEAAAA3QAAAA8AAAAAAAAAAAAAAAAAmAIAAGRycy9k&#10;b3ducmV2LnhtbFBLBQYAAAAABAAEAPUAAACJAwAAAAA=&#10;" fillcolor="#1a476f" strokecolor="#1a476f" strokeweight="1.1pt"/>
                  <v:oval id="Oval 189" o:spid="_x0000_s1213" style="position:absolute;left:6458;top:256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uLd8MA&#10;AADdAAAADwAAAGRycy9kb3ducmV2LnhtbERP32vCMBB+F/Y/hBvszaYKk65rFBkIgw3Fur0fzdkU&#10;m0vXZG333y+C4Nt9fD+v2Ey2FQP1vnGsYJGkIIgrpxuuFXyddvMMhA/IGlvHpOCPPGzWD7MCc+1G&#10;PtJQhlrEEPY5KjAhdLmUvjJk0SeuI47c2fUWQ4R9LXWPYwy3rVym6UpabDg2GOzozVB1KX+tgvLz&#10;5+B37Tb7+OYwXcx5/1wv90o9PU7bVxCBpnAX39zvOs5fZC9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uLd8MAAADdAAAADwAAAAAAAAAAAAAAAACYAgAAZHJzL2Rv&#10;d25yZXYueG1sUEsFBgAAAAAEAAQA9QAAAIgDAAAAAA==&#10;" fillcolor="#1a476f" strokecolor="#1a476f" strokeweight="1.1pt"/>
                  <v:oval id="Oval 190" o:spid="_x0000_s1214" style="position:absolute;left:4755;top:344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i0N8UA&#10;AADdAAAADwAAAGRycy9kb3ducmV2LnhtbESPQWvCQBCF7wX/wzJCb3Wj0GKjq4ggCC2Kqd6H7JgN&#10;Zmdjdqvpv+8cBG8zvDfvfTNf9r5RN+piHdjAeJSBIi6DrbkycPzZvE1BxYRssQlMBv4ownIxeJlj&#10;bsOdD3QrUqUkhGOOBlxKba51LB15jKPQEot2Dp3HJGtXadvhXcJ9oydZ9qE91iwNDltaOyovxa83&#10;UHxf93HTrKZfJ079xZ1379VkZ8zrsF/NQCXq09P8uN5awR9/Cr9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qLQ3xQAAAN0AAAAPAAAAAAAAAAAAAAAAAJgCAABkcnMv&#10;ZG93bnJldi54bWxQSwUGAAAAAAQABAD1AAAAigMAAAAA&#10;" fillcolor="#1a476f" strokecolor="#1a476f" strokeweight="1.1pt"/>
                  <v:oval id="Oval 191" o:spid="_x0000_s1215" style="position:absolute;left:4318;top:320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aP28MA&#10;AADdAAAADwAAAGRycy9kb3ducmV2LnhtbERP32vCMBB+H+x/CDfwbaYtOLQzShGEgdKx6t6P5myK&#10;zaU2me3++2Uw2Nt9fD9vvZ1sJ+40+NaxgnSegCCunW65UXA+7Z+XIHxA1tg5JgXf5GG7eXxYY67d&#10;yB90r0IjYgj7HBWYEPpcSl8bsujnrieO3MUNFkOEQyP1gGMMt53MkuRFWmw5NhjsaWeovlZfVkF1&#10;vL37fVcsD58cpqu5lIsmK5WaPU3FK4hAU/gX/7nfdJyfrjL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aP28MAAADdAAAADwAAAAAAAAAAAAAAAACYAgAAZHJzL2Rv&#10;d25yZXYueG1sUEsFBgAAAAAEAAQA9QAAAIgDAAAAAA==&#10;" fillcolor="#1a476f" strokecolor="#1a476f" strokeweight="1.1pt"/>
                  <v:oval id="Oval 192" o:spid="_x0000_s1216" style="position:absolute;left:4897;top:298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OyNMEA&#10;AADdAAAADwAAAGRycy9kb3ducmV2LnhtbERPTYvCMBC9C/6HMII3TRVdtBpFFgRBcdmq96EZm2Iz&#10;qU1W6783Cwt7m8f7nOW6tZV4UONLxwpGwwQEce50yYWC82k7mIHwAVlj5ZgUvMjDetXtLDHV7snf&#10;9MhCIWII+xQVmBDqVEqfG7Loh64mjtzVNRZDhE0hdYPPGG4rOU6SD2mx5NhgsKZPQ/kt+7EKssP9&#10;y2+rzWx/4dDezPU4LcZHpfq9drMAEagN/+I/907H+aP5B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TsjTBAAAA3QAAAA8AAAAAAAAAAAAAAAAAmAIAAGRycy9kb3du&#10;cmV2LnhtbFBLBQYAAAAABAAEAPUAAACGAwAAAAA=&#10;" fillcolor="#1a476f" strokecolor="#1a476f" strokeweight="1.1pt"/>
                  <v:oval id="Oval 193" o:spid="_x0000_s1217" style="position:absolute;left:5945;top:302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8Xr8MA&#10;AADdAAAADwAAAGRycy9kb3ducmV2LnhtbERP32vCMBB+H/g/hBN8m2kFh6vGUoTCQHGs0/ejOZti&#10;c+maqN1/vwwGe7uP7+dt8tF24k6Dbx0rSOcJCOLa6ZYbBafP8nkFwgdkjZ1jUvBNHvLt5GmDmXYP&#10;/qB7FRoRQ9hnqMCE0GdS+tqQRT93PXHkLm6wGCIcGqkHfMRw28lFkrxIiy3HBoM97QzV1+pmFVSH&#10;r3dfdsVqf+YwXs3luGwWR6Vm07FYgwg0hn/xn/tNx/np6xJ+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8Xr8MAAADdAAAADwAAAAAAAAAAAAAAAACYAgAAZHJzL2Rv&#10;d25yZXYueG1sUEsFBgAAAAAEAAQA9QAAAIgDAAAAAA==&#10;" fillcolor="#1a476f" strokecolor="#1a476f" strokeweight="1.1pt"/>
                  <v:oval id="Oval 194" o:spid="_x0000_s1218" style="position:absolute;left:5006;top:271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2J2MEA&#10;AADdAAAADwAAAGRycy9kb3ducmV2LnhtbERPTYvCMBC9C/sfwgjebKqgaDWKLAjCLop19z40Y1Ns&#10;JrXJavffG0HwNo/3Oct1Z2txo9ZXjhWMkhQEceF0xaWCn9N2OAPhA7LG2jEp+CcP69VHb4mZdnc+&#10;0i0PpYgh7DNUYEJoMil9YciiT1xDHLmzay2GCNtS6hbvMdzWcpymU2mx4thgsKFPQ8Ul/7MK8u/r&#10;wW/rzezrl0N3Mef9pBzvlRr0u80CRKAuvMUv907H+aP5FJ7fxB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NidjBAAAA3QAAAA8AAAAAAAAAAAAAAAAAmAIAAGRycy9kb3du&#10;cmV2LnhtbFBLBQYAAAAABAAEAPUAAACGAwAAAAA=&#10;" fillcolor="#1a476f" strokecolor="#1a476f" strokeweight="1.1pt"/>
                  <v:oval id="Oval 195" o:spid="_x0000_s1219" style="position:absolute;left:4116;top:293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EsQ8EA&#10;AADdAAAADwAAAGRycy9kb3ducmV2LnhtbERPTYvCMBC9C/6HMII3TRV0tRpFFgRBcdmq96EZm2Iz&#10;qU1W6783Cwt7m8f7nOW6tZV4UONLxwpGwwQEce50yYWC82k7mIHwAVlj5ZgUvMjDetXtLDHV7snf&#10;9MhCIWII+xQVmBDqVEqfG7Loh64mjtzVNRZDhE0hdYPPGG4rOU6SqbRYcmwwWNOnofyW/VgF2eH+&#10;5bfVZra/cGhv5nqcFOOjUv1eu1mACNSGf/Gfe6fj/NH8A3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BLEPBAAAA3QAAAA8AAAAAAAAAAAAAAAAAmAIAAGRycy9kb3du&#10;cmV2LnhtbFBLBQYAAAAABAAEAPUAAACGAwAAAAA=&#10;" fillcolor="#1a476f" strokecolor="#1a476f" strokeweight="1.1pt"/>
                  <v:oval id="Oval 196" o:spid="_x0000_s1220" style="position:absolute;left:4935;top:167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64McUA&#10;AADdAAAADwAAAGRycy9kb3ducmV2LnhtbESPQWvCQBCF7wX/wzJCb3Wj0GKjq4ggCC2Kqd6H7JgN&#10;Zmdjdqvpv+8cBG8zvDfvfTNf9r5RN+piHdjAeJSBIi6DrbkycPzZvE1BxYRssQlMBv4ownIxeJlj&#10;bsOdD3QrUqUkhGOOBlxKba51LB15jKPQEot2Dp3HJGtXadvhXcJ9oydZ9qE91iwNDltaOyovxa83&#10;UHxf93HTrKZfJ079xZ1379VkZ8zrsF/NQCXq09P8uN5awR9/Cq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3rgxxQAAAN0AAAAPAAAAAAAAAAAAAAAAAJgCAABkcnMv&#10;ZG93bnJldi54bWxQSwUGAAAAAAQABAD1AAAAigMAAAAA&#10;" fillcolor="#1a476f" strokecolor="#1a476f" strokeweight="1.1pt"/>
                  <v:oval id="Oval 197" o:spid="_x0000_s1221" style="position:absolute;left:4772;top:281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IdqsEA&#10;AADdAAAADwAAAGRycy9kb3ducmV2LnhtbERPTYvCMBC9C/6HMMLeNFVYsV2jyIIg7KJY3fvQjE2x&#10;mXSbqPXfG0HwNo/3OfNlZ2txpdZXjhWMRwkI4sLpiksFx8N6OAPhA7LG2jEpuJOH5aLfm2Om3Y33&#10;dM1DKWII+wwVmBCaTEpfGLLoR64hjtzJtRZDhG0pdYu3GG5rOUmSqbRYcWww2NC3oeKcX6yC/Pd/&#10;59f1avbzx6E7m9P2s5xslfoYdKsvEIG68Ba/3Bsd54/T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SHarBAAAA3QAAAA8AAAAAAAAAAAAAAAAAmAIAAGRycy9kb3du&#10;cmV2LnhtbFBLBQYAAAAABAAEAPUAAACGAwAAAAA=&#10;" fillcolor="#1a476f" strokecolor="#1a476f" strokeweight="1.1pt"/>
                  <v:oval id="Oval 198" o:spid="_x0000_s1222" style="position:absolute;left:4493;top:309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dAzMQA&#10;AADdAAAADwAAAGRycy9kb3ducmV2LnhtbESPQWvCQBCF7wX/wzJCb81GoUViVglCQGixGPU+ZMds&#10;MDsbs6um/75bKHib4b33zZt8PdpO3GnwrWMFsyQFQVw73XKj4Hgo3xYgfEDW2DkmBT/kYb2avOSY&#10;affgPd2r0IgIYZ+hAhNCn0npa0MWfeJ64qid3WAxxHVopB7wEeG2k/M0/ZAWW44XDPa0MVRfqptV&#10;UH1dv33ZFYvPE4fxYs6792a+U+p1OhZLEIHG8DT/p7c61o9I+Psmji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HQMzEAAAA3QAAAA8AAAAAAAAAAAAAAAAAmAIAAGRycy9k&#10;b3ducmV2LnhtbFBLBQYAAAAABAAEAPUAAACJAwAAAAA=&#10;" fillcolor="#1a476f" strokecolor="#1a476f" strokeweight="1.1pt"/>
                  <v:oval id="Oval 199" o:spid="_x0000_s1223" style="position:absolute;left:4231;top:268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vlV8EA&#10;AADdAAAADwAAAGRycy9kb3ducmV2LnhtbERPTYvCMBC9C/sfwgjebGpBka5RRBCEXRSrex+asSk2&#10;k24TtfvvN4LgbR7vcxar3jbiTp2vHSuYJCkI4tLpmisF59N2PAfhA7LGxjEp+CMPq+XHYIG5dg8+&#10;0r0IlYgh7HNUYEJocyl9aciiT1xLHLmL6yyGCLtK6g4fMdw2MkvTmbRYc2ww2NLGUHktblZB8f17&#10;8NtmPf/64dBfzWU/rbK9UqNhv/4EEagPb/HLvdNxfpZO4PlNPEE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L5VfBAAAA3QAAAA8AAAAAAAAAAAAAAAAAmAIAAGRycy9kb3du&#10;cmV2LnhtbFBLBQYAAAAABAAEAPUAAACGAwAAAAA=&#10;" fillcolor="#1a476f" strokecolor="#1a476f" strokeweight="1.1pt"/>
                  <v:oval id="Oval 200" o:spid="_x0000_s1224" style="position:absolute;left:6628;top:211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l7IMEA&#10;AADdAAAADwAAAGRycy9kb3ducmV2LnhtbERPTYvCMBC9C/sfwgjebGpBka5RZEEQdlGsu/ehGZti&#10;M+k2Ueu/N4LgbR7vcxar3jbiSp2vHSuYJCkI4tLpmisFv8fNeA7CB2SNjWNScCcPq+XHYIG5djc+&#10;0LUIlYgh7HNUYEJocyl9aciiT1xLHLmT6yyGCLtK6g5vMdw2MkvTmbRYc2ww2NKXofJcXKyC4ud/&#10;7zfNev79x6E/m9NuWmU7pUbDfv0JIlAf3uKXe6vj/CzN4PlNPEE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ZeyDBAAAA3QAAAA8AAAAAAAAAAAAAAAAAmAIAAGRycy9kb3du&#10;cmV2LnhtbFBLBQYAAAAABAAEAPUAAACGAwAAAAA=&#10;" fillcolor="#1a476f" strokecolor="#1a476f" strokeweight="1.1pt"/>
                  <v:oval id="Oval 201" o:spid="_x0000_s1225" style="position:absolute;left:4236;top:218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Xeu8EA&#10;AADdAAAADwAAAGRycy9kb3ducmV2LnhtbERPTYvCMBC9C/sfwgjeNLWiSNcosiAIKy5W9z40Y1Ns&#10;JrXJav33ZkHwNo/3OYtVZ2txo9ZXjhWMRwkI4sLpiksFp+NmOAfhA7LG2jEpeJCH1fKjt8BMuzsf&#10;6JaHUsQQ9hkqMCE0mZS+MGTRj1xDHLmzay2GCNtS6hbvMdzWMk2SmbRYcWww2NCXoeKS/1kF+e76&#10;4zf1ev79y6G7mPN+WqZ7pQb9bv0JIlAX3uKXe6vj/DSZwP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V3rvBAAAA3QAAAA8AAAAAAAAAAAAAAAAAmAIAAGRycy9kb3du&#10;cmV2LnhtbFBLBQYAAAAABAAEAPUAAACGAwAAAAA=&#10;" fillcolor="#1a476f" strokecolor="#1a476f" strokeweight="1.1pt"/>
                  <v:oval id="Oval 202" o:spid="_x0000_s1226" style="position:absolute;left:5296;top:223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xGz8EA&#10;AADdAAAADwAAAGRycy9kb3ducmV2LnhtbERPTYvCMBC9C/sfwgjeNLWoSNcosiAIKy5W9z40Y1Ns&#10;JrXJav33ZkHwNo/3OYtVZ2txo9ZXjhWMRwkI4sLpiksFp+NmOAfhA7LG2jEpeJCH1fKjt8BMuzsf&#10;6JaHUsQQ9hkqMCE0mZS+MGTRj1xDHLmzay2GCNtS6hbvMdzWMk2SmbRYcWww2NCXoeKS/1kF+e76&#10;4zf1ev79y6G7mPN+WqZ7pQb9bv0JIlAX3uKXe6vj/DSZwP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8Rs/BAAAA3QAAAA8AAAAAAAAAAAAAAAAAmAIAAGRycy9kb3du&#10;cmV2LnhtbFBLBQYAAAAABAAEAPUAAACGAwAAAAA=&#10;" fillcolor="#1a476f" strokecolor="#1a476f" strokeweight="1.1pt"/>
                  <v:oval id="Oval 203" o:spid="_x0000_s1227" style="position:absolute;left:5983;top:348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DjVMAA&#10;AADdAAAADwAAAGRycy9kb3ducmV2LnhtbERPTYvCMBC9L/gfwgje1tSCi1SjiCAIiovd9T40Y1Ns&#10;JrWJWv+9EQRv83ifM1t0thY3an3lWMFomIAgLpyuuFTw/7f+noDwAVlj7ZgUPMjDYt77mmGm3Z0P&#10;dMtDKWII+wwVmBCaTEpfGLLoh64hjtzJtRZDhG0pdYv3GG5rmSbJj7RYcWww2NDKUHHOr1ZBvrv8&#10;+nW9nGyPHLqzOe3HZbpXatDvllMQgbrwEb/dGx3np8kYXt/EE+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DjVMAAAADdAAAADwAAAAAAAAAAAAAAAACYAgAAZHJzL2Rvd25y&#10;ZXYueG1sUEsFBgAAAAAEAAQA9QAAAIUDAAAAAA==&#10;" fillcolor="#1a476f" strokecolor="#1a476f" strokeweight="1.1pt"/>
                  <v:oval id="Oval 204" o:spid="_x0000_s1228" style="position:absolute;left:4875;top:300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J9I8IA&#10;AADdAAAADwAAAGRycy9kb3ducmV2LnhtbERP32vCMBB+H/g/hBP2NlMLK6U2igiCsOGwm+9Hc22K&#10;zaU2mXb//TIY+HYf388rN5PtxY1G3zlWsFwkIIhrpztuFXx97l9yED4ga+wdk4If8rBZz55KLLS7&#10;84luVWhFDGFfoAITwlBI6WtDFv3CDcSRa9xoMUQ4tlKPeI/htpdpkmTSYsexweBAO0P1pfq2Cqr3&#10;64ff99v87cxhupjm+NqmR6We59N2BSLQFB7if/dBx/lpksHfN/EE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In0jwgAAAN0AAAAPAAAAAAAAAAAAAAAAAJgCAABkcnMvZG93&#10;bnJldi54bWxQSwUGAAAAAAQABAD1AAAAhwMAAAAA&#10;" fillcolor="#1a476f" strokecolor="#1a476f" strokeweight="1.1pt"/>
                </v:group>
                <v:group id="Group 406" o:spid="_x0000_s1229" style="position:absolute;left:10604;top:7289;width:39211;height:17876" coordorigin="1665,1143" coordsize="6175,2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ef9sUAAADdAAAADwAAAGRycy9kb3ducmV2LnhtbERPS2vCQBC+F/wPywi9&#10;1U0irSV1FREtPUjBRCi9DdkxCWZnQ3bN4993C4Xe5uN7zno7mkb01LnasoJ4EYEgLqyuuVRwyY9P&#10;ryCcR9bYWCYFEznYbmYPa0y1HfhMfeZLEULYpaig8r5NpXRFRQbdwrbEgbvazqAPsCul7nAI4aaR&#10;SRS9SIM1h4YKW9pXVNyyu1HwPuCwW8aH/nS77qfv/Pnz6xSTUo/zcfcGwtPo/8V/7g8d5ifR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23n/bFAAAA3QAA&#10;AA8AAAAAAAAAAAAAAAAAqgIAAGRycy9kb3ducmV2LnhtbFBLBQYAAAAABAAEAPoAAACcAwAAAAA=&#10;">
                  <v:oval id="Oval 206" o:spid="_x0000_s1230" style="position:absolute;left:4062;top:227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FMysQA&#10;AADdAAAADwAAAGRycy9kb3ducmV2LnhtbESPQWvCQBCF7wX/wzKCt7ppwCKpq0hBEBSlaXsfsmM2&#10;mJ2N2VXjv3cOhd5meG/e+2axGnyrbtTHJrCBt2kGirgKtuHawM/35nUOKiZki21gMvCgCKvl6GWB&#10;hQ13/qJbmWolIRwLNOBS6gqtY+XIY5yGjli0U+g9Jln7Wtse7xLuW51n2bv22LA0OOzo01F1Lq/e&#10;QLm/HOOmXc93v5yGszsdZnV+MGYyHtYfoBIN6d/8d721gp9ngivfyAh6+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xTMrEAAAA3QAAAA8AAAAAAAAAAAAAAAAAmAIAAGRycy9k&#10;b3ducmV2LnhtbFBLBQYAAAAABAAEAPUAAACJAwAAAAA=&#10;" fillcolor="#1a476f" strokecolor="#1a476f" strokeweight="1.1pt"/>
                  <v:oval id="Oval 207" o:spid="_x0000_s1231" style="position:absolute;left:5569;top:190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3pUcMA&#10;AADdAAAADwAAAGRycy9kb3ducmV2LnhtbERP32vCMBB+H/g/hBP2NlMLjq4apQiFgaNjnb4fzdkU&#10;m0ttMu3++2Uw2Nt9fD9vs5tsL240+s6xguUiAUHcON1xq+D4WT5lIHxA1tg7JgXf5GG3nT1sMNfu&#10;zh90q0MrYgj7HBWYEIZcSt8YsugXbiCO3NmNFkOEYyv1iPcYbnuZJsmztNhxbDA40N5Qc6m/rIL6&#10;7fruy77IDicO08Wcq1WbVko9zqdiDSLQFP7Ff+5XHeenyQv8fhNP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b3pUcMAAADdAAAADwAAAAAAAAAAAAAAAACYAgAAZHJzL2Rv&#10;d25yZXYueG1sUEsFBgAAAAAEAAQA9QAAAIgDAAAAAA==&#10;" fillcolor="#1a476f" strokecolor="#1a476f" strokeweight="1.1pt"/>
                  <v:oval id="Oval 208" o:spid="_x0000_s1232" style="position:absolute;left:6333;top:322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7WEcUA&#10;AADdAAAADwAAAGRycy9kb3ducmV2LnhtbESPQWvDMAyF74P+B6NCb6vTQEfJ6pQyKAxWOpZudxEr&#10;cWgsZ7HXpv9+Ogx2k3hP733a7ibfqyuNsQtsYLXMQBHXwXbcGvg8Hx43oGJCttgHJgN3irArZw9b&#10;LGy48Qddq9QqCeFYoAGX0lBoHWtHHuMyDMSiNWH0mGQdW21HvEm473WeZU/aY8fS4HCgF0f1pfrx&#10;Bqrj93s89PvN2xen6eKa07rNT8Ys5tP+GVSiKf2b/65freDnK+GXb2QEX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XtYRxQAAAN0AAAAPAAAAAAAAAAAAAAAAAJgCAABkcnMv&#10;ZG93bnJldi54bWxQSwUGAAAAAAQABAD1AAAAigMAAAAA&#10;" fillcolor="#1a476f" strokecolor="#1a476f" strokeweight="1.1pt"/>
                  <v:oval id="Oval 209" o:spid="_x0000_s1233" style="position:absolute;left:4864;top:266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zisEA&#10;AADdAAAADwAAAGRycy9kb3ducmV2LnhtbERPTYvCMBC9C/sfwgjeNG1BkWoUEQRhF2Wr3odmbIrN&#10;pNtErf/eLCzsbR7vc5br3jbiQZ2vHStIJwkI4tLpmisF59NuPAfhA7LGxjEpeJGH9epjsMRcuyd/&#10;06MIlYgh7HNUYEJocyl9aciin7iWOHJX11kMEXaV1B0+Y7htZJYkM2mx5thgsKWtofJW3K2C4uvn&#10;6HfNZv554dDfzPUwrbKDUqNhv1mACNSHf/Gfe6/j/CxN4febeIJ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4Sc4rBAAAA3QAAAA8AAAAAAAAAAAAAAAAAmAIAAGRycy9kb3du&#10;cmV2LnhtbFBLBQYAAAAABAAEAPUAAACGAwAAAAA=&#10;" fillcolor="#1a476f" strokecolor="#1a476f" strokeweight="1.1pt"/>
                  <v:oval id="Oval 210" o:spid="_x0000_s1234" style="position:absolute;left:4105;top:189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Dt/cEA&#10;AADdAAAADwAAAGRycy9kb3ducmV2LnhtbERPTYvCMBC9C/sfwgjebGpBka5RRBCEXRSrex+asSk2&#10;k24TtfvvN4LgbR7vcxar3jbiTp2vHSuYJCkI4tLpmisF59N2PAfhA7LGxjEp+CMPq+XHYIG5dg8+&#10;0r0IlYgh7HNUYEJocyl9aciiT1xLHLmL6yyGCLtK6g4fMdw2MkvTmbRYc2ww2NLGUHktblZB8f17&#10;8NtmPf/64dBfzWU/rbK9UqNhv/4EEagPb/HLvdNxfjbJ4PlNPEE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7A7f3BAAAA3QAAAA8AAAAAAAAAAAAAAAAAmAIAAGRycy9kb3du&#10;cmV2LnhtbFBLBQYAAAAABAAEAPUAAACGAwAAAAA=&#10;" fillcolor="#1a476f" strokecolor="#1a476f" strokeweight="1.1pt"/>
                  <v:oval id="Oval 211" o:spid="_x0000_s1235" style="position:absolute;left:5099;top:328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xIZsEA&#10;AADdAAAADwAAAGRycy9kb3ducmV2LnhtbERPTYvCMBC9C/6HMMLeNLWLItUoIggLK4pV70MzNsVm&#10;0m2yWv+9ERb2No/3OYtVZ2txp9ZXjhWMRwkI4sLpiksF59N2OAPhA7LG2jEpeJKH1bLfW2Cm3YOP&#10;dM9DKWII+wwVmBCaTEpfGLLoR64hjtzVtRZDhG0pdYuPGG5rmSbJVFqsODYYbGhjqLjlv1ZBvvs5&#10;+G29nn1fOHQ3c91PynSv1MegW89BBOrCv/jP/aXj/HT8Ce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GMSGbBAAAA3QAAAA8AAAAAAAAAAAAAAAAAmAIAAGRycy9kb3du&#10;cmV2LnhtbFBLBQYAAAAABAAEAPUAAACGAwAAAAA=&#10;" fillcolor="#1a476f" strokecolor="#1a476f" strokeweight="1.1pt"/>
                  <v:oval id="Oval 212" o:spid="_x0000_s1236" style="position:absolute;left:4826;top:272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XQEsEA&#10;AADdAAAADwAAAGRycy9kb3ducmV2LnhtbERPTYvCMBC9C/6HMMLeNLWsItUoIggLK4pV70MzNsVm&#10;0m2yWv+9ERb2No/3OYtVZ2txp9ZXjhWMRwkI4sLpiksF59N2OAPhA7LG2jEpeJKH1bLfW2Cm3YOP&#10;dM9DKWII+wwVmBCaTEpfGLLoR64hjtzVtRZDhG0pdYuPGG5rmSbJVFqsODYYbGhjqLjlv1ZBvvs5&#10;+G29nn1fOHQ3c91PynSv1MegW89BBOrCv/jP/aXj/HT8Ce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5l0BLBAAAA3QAAAA8AAAAAAAAAAAAAAAAAmAIAAGRycy9kb3du&#10;cmV2LnhtbFBLBQYAAAAABAAEAPUAAACGAwAAAAA=&#10;" fillcolor="#1a476f" strokecolor="#1a476f" strokeweight="1.1pt"/>
                  <v:oval id="Oval 213" o:spid="_x0000_s1237" style="position:absolute;left:5792;top:275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l1icIA&#10;AADdAAAADwAAAGRycy9kb3ducmV2LnhtbERP32vCMBB+H+x/CDfwbaYWHNI1ljIQBMWxqu9Hc22K&#10;zaU2Ubv/fhkM9nYf38/Li8n24k6j7xwrWMwTEMS10x23Ck7HzesKhA/IGnvHpOCbPBTr56ccM+0e&#10;/EX3KrQihrDPUIEJYcik9LUhi37uBuLINW60GCIcW6lHfMRw28s0Sd6kxY5jg8GBPgzVl+pmFVT7&#10;66ff9OVqd+YwXUxzWLbpQanZy1S+gwg0hX/xn3ur4/x0sYTfb+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KXWJwgAAAN0AAAAPAAAAAAAAAAAAAAAAAJgCAABkcnMvZG93&#10;bnJldi54bWxQSwUGAAAAAAQABAD1AAAAhwMAAAAA&#10;" fillcolor="#1a476f" strokecolor="#1a476f" strokeweight="1.1pt"/>
                  <v:oval id="Oval 214" o:spid="_x0000_s1238" style="position:absolute;left:5126;top:278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r/sEA&#10;AADdAAAADwAAAGRycy9kb3ducmV2LnhtbERPTYvCMBC9C/6HMII3m1pYka5RZEFYcFGsu/ehGZti&#10;M+k2Ueu/N4LgbR7vcxar3jbiSp2vHSuYJikI4tLpmisFv8fNZA7CB2SNjWNScCcPq+VwsMBcuxsf&#10;6FqESsQQ9jkqMCG0uZS+NGTRJ64ljtzJdRZDhF0ldYe3GG4bmaXpTFqsOTYYbOnLUHkuLlZB8fO/&#10;95tmPd/+cejP5rT7qLKdUuNRv/4EEagPb/HL/a3j/Gw6g+c38QS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76/7BAAAA3QAAAA8AAAAAAAAAAAAAAAAAmAIAAGRycy9kb3du&#10;cmV2LnhtbFBLBQYAAAAABAAEAPUAAACGAwAAAAA=&#10;" fillcolor="#1a476f" strokecolor="#1a476f" strokeweight="1.1pt"/>
                  <v:oval id="Oval 215" o:spid="_x0000_s1239" style="position:absolute;left:4892;top:301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dOZcEA&#10;AADdAAAADwAAAGRycy9kb3ducmV2LnhtbERPTYvCMBC9C/6HMMLeNLWwKtUoIggLK4pV70MzNsVm&#10;0m2yWv+9ERb2No/3OYtVZ2txp9ZXjhWMRwkI4sLpiksF59N2OAPhA7LG2jEpeJKH1bLfW2Cm3YOP&#10;dM9DKWII+wwVmBCaTEpfGLLoR64hjtzVtRZDhG0pdYuPGG5rmSbJRFqsODYYbGhjqLjlv1ZBvvs5&#10;+G29nn1fOHQ3c91/luleqY9Bt56DCNSFf/Gf+0vH+el4Cu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63TmXBAAAA3QAAAA8AAAAAAAAAAAAAAAAAmAIAAGRycy9kb3du&#10;cmV2LnhtbFBLBQYAAAAABAAEAPUAAACGAwAAAAA=&#10;" fillcolor="#1a476f" strokecolor="#1a476f" strokeweight="1.1pt"/>
                  <v:oval id="Oval 216" o:spid="_x0000_s1240" style="position:absolute;left:5170;top:364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jaF8UA&#10;AADdAAAADwAAAGRycy9kb3ducmV2LnhtbESPQWvDMAyF74P+B6NCb6vTQEfJ6pQyKAxWOpZudxEr&#10;cWgsZ7HXpv9+Ogx2k3hP733a7ibfqyuNsQtsYLXMQBHXwXbcGvg8Hx43oGJCttgHJgN3irArZw9b&#10;LGy48Qddq9QqCeFYoAGX0lBoHWtHHuMyDMSiNWH0mGQdW21HvEm473WeZU/aY8fS4HCgF0f1pfrx&#10;Bqrj93s89PvN2xen6eKa07rNT8Ys5tP+GVSiKf2b/65freDnK8GVb2QEX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KNoXxQAAAN0AAAAPAAAAAAAAAAAAAAAAAJgCAABkcnMv&#10;ZG93bnJldi54bWxQSwUGAAAAAAQABAD1AAAAigMAAAAA&#10;" fillcolor="#1a476f" strokecolor="#1a476f" strokeweight="1.1pt"/>
                  <v:oval id="Oval 217" o:spid="_x0000_s1241" style="position:absolute;left:5301;top:272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R/jMMA&#10;AADdAAAADwAAAGRycy9kb3ducmV2LnhtbERP32vCMBB+H+x/CDfwbaYtOLQzShGEgdKx6t6P5myK&#10;zaU2me3++2Uw2Nt9fD9vvZ1sJ+40+NaxgnSegCCunW65UXA+7Z+XIHxA1tg5JgXf5GG7eXxYY67d&#10;yB90r0IjYgj7HBWYEPpcSl8bsujnrieO3MUNFkOEQyP1gGMMt53MkuRFWmw5NhjsaWeovlZfVkF1&#10;vL37fVcsD58cpqu5lIsmK5WaPU3FK4hAU/gX/7nfdJyfpSv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R/jMMAAADdAAAADwAAAAAAAAAAAAAAAACYAgAAZHJzL2Rv&#10;d25yZXYueG1sUEsFBgAAAAAEAAQA9QAAAIgDAAAAAA==&#10;" fillcolor="#1a476f" strokecolor="#1a476f" strokeweight="1.1pt"/>
                  <v:oval id="Oval 218" o:spid="_x0000_s1242" style="position:absolute;left:4111;top:296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crMQA&#10;AADdAAAADwAAAGRycy9kb3ducmV2LnhtbESPQWvCQBCF7wX/wzKCt7ppwCKpq0hBEBSlaXsfsmM2&#10;mJ2N2VXjv3cOhd5meG/e+2axGnyrbtTHJrCBt2kGirgKtuHawM/35nUOKiZki21gMvCgCKvl6GWB&#10;hQ13/qJbmWolIRwLNOBS6gqtY+XIY5yGjli0U+g9Jln7Wtse7xLuW51n2bv22LA0OOzo01F1Lq/e&#10;QLm/HOOmXc93v5yGszsdZnV+MGYyHtYfoBIN6d/8d721gp/nwi/fyAh6+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yHKzEAAAA3QAAAA8AAAAAAAAAAAAAAAAAmAIAAGRycy9k&#10;b3ducmV2LnhtbFBLBQYAAAAABAAEAPUAAACJAwAAAAA=&#10;" fillcolor="#1a476f" strokecolor="#1a476f" strokeweight="1.1pt"/>
                  <v:oval id="Oval 219" o:spid="_x0000_s1243" style="position:absolute;left:4438;top:236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65N8EA&#10;AADdAAAADwAAAGRycy9kb3ducmV2LnhtbERPTYvCMBC9C/sfwgjebGpBka5RRBCEXRSrex+asSk2&#10;k24TtfvvN4LgbR7vcxar3jbiTp2vHSuYJCkI4tLpmisF59N2PAfhA7LGxjEp+CMPq+XHYIG5dg8+&#10;0r0IlYgh7HNUYEJocyl9aciiT1xLHLmL6yyGCLtK6g4fMdw2MkvTmbRYc2ww2NLGUHktblZB8f17&#10;8NtmPf/64dBfzWU/rbK9UqNhv/4EEagPb/HLvdNxfpZN4PlNPEE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uTfBAAAA3QAAAA8AAAAAAAAAAAAAAAAAmAIAAGRycy9kb3du&#10;cmV2LnhtbFBLBQYAAAAABAAEAPUAAACGAwAAAAA=&#10;" fillcolor="#1a476f" strokecolor="#1a476f" strokeweight="1.1pt"/>
                  <v:oval id="Oval 220" o:spid="_x0000_s1244" style="position:absolute;left:5186;top:203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wnQMIA&#10;AADdAAAADwAAAGRycy9kb3ducmV2LnhtbERP32vCMBB+F/wfwgl709TAhnSmIgNBUByr2/vRnE1p&#10;c6lN1O6/XwaDvd3H9/PWm9F14k5DaDxrWC4yEMSVNw3XGj7Pu/kKRIjIBjvPpOGbAmyK6WSNufEP&#10;/qB7GWuRQjjkqMHG2OdShsqSw7DwPXHiLn5wGBMcamkGfKRw10mVZS/SYcOpwWJPb5aqtrw5DeXx&#10;+h523XZ1+OI4tvZyeq7VSeun2bh9BRFpjP/iP/fepPlKKfj9Jp0gi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rCdAwgAAAN0AAAAPAAAAAAAAAAAAAAAAAJgCAABkcnMvZG93&#10;bnJldi54bWxQSwUGAAAAAAQABAD1AAAAhwMAAAAA&#10;" fillcolor="#1a476f" strokecolor="#1a476f" strokeweight="1.1pt"/>
                  <v:oval id="Oval 221" o:spid="_x0000_s1245" style="position:absolute;left:4193;top:142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C28EA&#10;AADdAAAADwAAAGRycy9kb3ducmV2LnhtbERPTYvCMBC9C/sfwgjeNLWiSNcosiAIKy5W9z40Y1Ns&#10;JrXJav33ZkHwNo/3OYtVZ2txo9ZXjhWMRwkI4sLpiksFp+NmOAfhA7LG2jEpeJCH1fKjt8BMuzsf&#10;6JaHUsQQ9hkqMCE0mZS+MGTRj1xDHLmzay2GCNtS6hbvMdzWMk2SmbRYcWww2NCXoeKS/1kF+e76&#10;4zf1ev79y6G7mPN+WqZ7pQb9bv0JIlAX3uKXe6vj/DSdwP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gtvBAAAA3QAAAA8AAAAAAAAAAAAAAAAAmAIAAGRycy9kb3du&#10;cmV2LnhtbFBLBQYAAAAABAAEAPUAAACGAwAAAAA=&#10;" fillcolor="#1a476f" strokecolor="#1a476f" strokeweight="1.1pt"/>
                  <v:oval id="Oval 222" o:spid="_x0000_s1246" style="position:absolute;left:5416;top:373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kar8EA&#10;AADdAAAADwAAAGRycy9kb3ducmV2LnhtbERPTYvCMBC9C/sfwgjeNLWoSNcosiAIKy5W9z40Y1Ns&#10;JrXJav33ZkHwNo/3OYtVZ2txo9ZXjhWMRwkI4sLpiksFp+NmOAfhA7LG2jEpeJCH1fKjt8BMuzsf&#10;6JaHUsQQ9hkqMCE0mZS+MGTRj1xDHLmzay2GCNtS6hbvMdzWMk2SmbRYcWww2NCXoeKS/1kF+e76&#10;4zf1ev79y6G7mPN+WqZ7pQb9bv0JIlAX3uKXe6vj/DSdwP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JGq/BAAAA3QAAAA8AAAAAAAAAAAAAAAAAmAIAAGRycy9kb3du&#10;cmV2LnhtbFBLBQYAAAAABAAEAPUAAACGAwAAAAA=&#10;" fillcolor="#1a476f" strokecolor="#1a476f" strokeweight="1.1pt"/>
                  <v:oval id="Oval 223" o:spid="_x0000_s1247" style="position:absolute;left:3358;top:213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W/NMIA&#10;AADdAAAADwAAAGRycy9kb3ducmV2LnhtbERP32vCMBB+H/g/hBP2NlMLjlKNpQiC4OhYN9+P5myK&#10;zaU2Ubv/fhkM9nYf38/bFJPtxZ1G3zlWsFwkIIgbpztuFXx97l8yED4ga+wdk4Jv8lBsZ08bzLV7&#10;8Afd69CKGMI+RwUmhCGX0jeGLPqFG4gjd3ajxRDh2Eo94iOG216mSfIqLXYcGwwOtDPUXOqbVVC/&#10;Xd/9vi+z44nDdDHnatWmlVLP86lcgwg0hX/xn/ug4/w0XcHvN/EEu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Rb80wgAAAN0AAAAPAAAAAAAAAAAAAAAAAJgCAABkcnMvZG93&#10;bnJldi54bWxQSwUGAAAAAAQABAD1AAAAhwMAAAAA&#10;" fillcolor="#1a476f" strokecolor="#1a476f" strokeweight="1.1pt"/>
                  <v:oval id="Oval 224" o:spid="_x0000_s1248" style="position:absolute;left:5438;top:213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chQ8MA&#10;AADdAAAADwAAAGRycy9kb3ducmV2LnhtbERP32vCMBB+F/Y/hBvszaYrrJSuUWQgDDYcVvd+NNem&#10;2Fy6JtPuv18Ewbf7+H5etZ7tIM40+d6xguckBUHcON1zp+B42C4LED4gaxwck4I/8rBePSwqLLW7&#10;8J7OdehEDGFfogITwlhK6RtDFn3iRuLItW6yGCKcOqknvMRwO8gsTXNpsefYYHCkN0PNqf61CurP&#10;ny+/HTbFxzeH+WTa3UuX7ZR6epw3ryACzeEuvrnfdZyfZTlcv4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5chQ8MAAADdAAAADwAAAAAAAAAAAAAAAACYAgAAZHJzL2Rv&#10;d25yZXYueG1sUEsFBgAAAAAEAAQA9QAAAIgDAAAAAA==&#10;" fillcolor="#1a476f" strokecolor="#1a476f" strokeweight="1.1pt"/>
                  <v:oval id="Oval 225" o:spid="_x0000_s1249" style="position:absolute;left:4220;top:254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uE2MEA&#10;AADdAAAADwAAAGRycy9kb3ducmV2LnhtbERP24rCMBB9F/Yfwgi+aWrBC12jyIIgrLhY3fehGZti&#10;M6lNVuvfmwXBtzmc6yxWna3FjVpfOVYwHiUgiAunKy4VnI6b4RyED8gaa8ek4EEeVsuP3gIz7e58&#10;oFseShFD2GeowITQZFL6wpBFP3INceTOrrUYImxLqVu8x3BbyzRJptJixbHBYENfhopL/mcV5Lvr&#10;j9/U6/n3L4fuYs77SZnulRr0u/UniEBdeItf7q2O89N0Bv/fxB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bhNjBAAAA3QAAAA8AAAAAAAAAAAAAAAAAmAIAAGRycy9kb3du&#10;cmV2LnhtbFBLBQYAAAAABAAEAPUAAACGAwAAAAA=&#10;" fillcolor="#1a476f" strokecolor="#1a476f" strokeweight="1.1pt"/>
                  <v:oval id="Oval 226" o:spid="_x0000_s1250" style="position:absolute;left:3641;top:269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QQqsQA&#10;AADdAAAADwAAAGRycy9kb3ducmV2LnhtbESPQWvCQBCF7wX/wzKCt7ppwCKpq0hBEBSlaXsfsmM2&#10;mJ2N2VXjv3cOhd5meG/e+2axGnyrbtTHJrCBt2kGirgKtuHawM/35nUOKiZki21gMvCgCKvl6GWB&#10;hQ13/qJbmWolIRwLNOBS6gqtY+XIY5yGjli0U+g9Jln7Wtse7xLuW51n2bv22LA0OOzo01F1Lq/e&#10;QLm/HOOmXc93v5yGszsdZnV+MGYyHtYfoBIN6d/8d721gp/ngivfyAh6+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EEKrEAAAA3QAAAA8AAAAAAAAAAAAAAAAAmAIAAGRycy9k&#10;b3ducmV2LnhtbFBLBQYAAAAABAAEAPUAAACJAwAAAAA=&#10;" fillcolor="#1a476f" strokecolor="#1a476f" strokeweight="1.1pt"/>
                  <v:oval id="Oval 227" o:spid="_x0000_s1251" style="position:absolute;left:3407;top:216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i1McEA&#10;AADdAAAADwAAAGRycy9kb3ducmV2LnhtbERPTYvCMBC9C/sfwix409TCilajyIIgrCjW3fvQjE2x&#10;mXSbqPXfG0HwNo/3OfNlZ2txpdZXjhWMhgkI4sLpiksFv8f1YALCB2SNtWNScCcPy8VHb46Zdjc+&#10;0DUPpYgh7DNUYEJoMil9YciiH7qGOHIn11oMEbal1C3eYritZZokY2mx4thgsKFvQ8U5v1gF+fZ/&#10;79f1avLzx6E7m9Puq0x3SvU/u9UMRKAuvMUv90bH+Wk6he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ItTHBAAAA3QAAAA8AAAAAAAAAAAAAAAAAmAIAAGRycy9kb3du&#10;cmV2LnhtbFBLBQYAAAAABAAEAPUAAACGAwAAAAA=&#10;" fillcolor="#1a476f" strokecolor="#1a476f" strokeweight="1.1pt"/>
                  <v:oval id="Oval 228" o:spid="_x0000_s1252" style="position:absolute;left:6191;top:252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ilbMQA&#10;AADdAAAADwAAAGRycy9kb3ducmV2LnhtbESPQWvCQBCF74X+h2UEb3VjQJHoKiIIQoulUe9DdswG&#10;s7NpdtX033cOhd5meG/e+2a1GXyrHtTHJrCB6SQDRVwF23Bt4Hzavy1AxYRssQ1MBn4owmb9+rLC&#10;woYnf9GjTLWSEI4FGnApdYXWsXLkMU5CRyzaNfQek6x9rW2PTwn3rc6zbK49NiwNDjvaOapu5d0b&#10;KD++P+O+3S7eL5yGm7seZ3V+NGY8GrZLUImG9G/+uz5Ywc/nwi/fyAh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YpWzEAAAA3QAAAA8AAAAAAAAAAAAAAAAAmAIAAGRycy9k&#10;b3ducmV2LnhtbFBLBQYAAAAABAAEAPUAAACJAwAAAAA=&#10;" fillcolor="#1a476f" strokecolor="#1a476f" strokeweight="1.1pt"/>
                  <v:oval id="Oval 229" o:spid="_x0000_s1253" style="position:absolute;left:4116;top:272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QA98EA&#10;AADdAAAADwAAAGRycy9kb3ducmV2LnhtbERPTYvCMBC9C/6HMII3m1pYka5RZEFYcFGsu/ehGZti&#10;M+k2Ueu/N4LgbR7vcxar3jbiSp2vHSuYJikI4tLpmisFv8fNZA7CB2SNjWNScCcPq+VwsMBcuxsf&#10;6FqESsQQ9jkqMCG0uZS+NGTRJ64ljtzJdRZDhF0ldYe3GG4bmaXpTFqsOTYYbOnLUHkuLlZB8fO/&#10;95tmPd/+cejP5rT7qLKdUuNRv/4EEagPb/HL/a3j/Gw2hec38QS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UAPfBAAAA3QAAAA8AAAAAAAAAAAAAAAAAmAIAAGRycy9kb3du&#10;cmV2LnhtbFBLBQYAAAAABAAEAPUAAACGAwAAAAA=&#10;" fillcolor="#1a476f" strokecolor="#1a476f" strokeweight="1.1pt"/>
                  <v:oval id="Oval 230" o:spid="_x0000_s1254" style="position:absolute;left:4275;top:325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aegMMA&#10;AADdAAAADwAAAGRycy9kb3ducmV2LnhtbERP32vCMBB+F/Y/hBvszaYrrJSuUWQgDDYcVvd+NNem&#10;2Fy6JtPuv18Ewbf7+H5etZ7tIM40+d6xguckBUHcON1zp+B42C4LED4gaxwck4I/8rBePSwqLLW7&#10;8J7OdehEDGFfogITwlhK6RtDFn3iRuLItW6yGCKcOqknvMRwO8gsTXNpsefYYHCkN0PNqf61CurP&#10;ny+/HTbFxzeH+WTa3UuX7ZR6epw3ryACzeEuvrnfdZyf5Rlcv4kn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aegMMAAADdAAAADwAAAAAAAAAAAAAAAACYAgAAZHJzL2Rv&#10;d25yZXYueG1sUEsFBgAAAAAEAAQA9QAAAIgDAAAAAA==&#10;" fillcolor="#1a476f" strokecolor="#1a476f" strokeweight="1.1pt"/>
                  <v:oval id="Oval 231" o:spid="_x0000_s1255" style="position:absolute;left:4531;top:331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o7G8EA&#10;AADdAAAADwAAAGRycy9kb3ducmV2LnhtbERPTYvCMBC9L/gfwgje1tTKilSjiCAIistWvQ/N2BSb&#10;SW2i1n9vFhb2No/3OfNlZ2vxoNZXjhWMhgkI4sLpiksFp+PmcwrCB2SNtWNS8CIPy0XvY46Zdk/+&#10;oUceShFD2GeowITQZFL6wpBFP3QNceQurrUYImxLqVt8xnBbyzRJJtJixbHBYENrQ8U1v1sF+f72&#10;7Tf1aro7c+iu5nL4KtODUoN+t5qBCNSFf/Gfe6vj/HQyht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KOxvBAAAA3QAAAA8AAAAAAAAAAAAAAAAAmAIAAGRycy9kb3du&#10;cmV2LnhtbFBLBQYAAAAABAAEAPUAAACGAwAAAAA=&#10;" fillcolor="#1a476f" strokecolor="#1a476f" strokeweight="1.1pt"/>
                  <v:oval id="Oval 232" o:spid="_x0000_s1256" style="position:absolute;left:4553;top:317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Ojb8EA&#10;AADdAAAADwAAAGRycy9kb3ducmV2LnhtbERPTYvCMBC9L/gfwgje1tTiilSjiCAIistWvQ/N2BSb&#10;SW2i1n9vFhb2No/3OfNlZ2vxoNZXjhWMhgkI4sLpiksFp+PmcwrCB2SNtWNS8CIPy0XvY46Zdk/+&#10;oUceShFD2GeowITQZFL6wpBFP3QNceQurrUYImxLqVt8xnBbyzRJJtJixbHBYENrQ8U1v1sF+f72&#10;7Tf1aro7c+iu5nL4KtODUoN+t5qBCNSFf/Gfe6vj/HQyht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jo2/BAAAA3QAAAA8AAAAAAAAAAAAAAAAAmAIAAGRycy9kb3du&#10;cmV2LnhtbFBLBQYAAAAABAAEAPUAAACGAwAAAAA=&#10;" fillcolor="#1a476f" strokecolor="#1a476f" strokeweight="1.1pt"/>
                  <v:oval id="Oval 233" o:spid="_x0000_s1257" style="position:absolute;left:3707;top:307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8G9MAA&#10;AADdAAAADwAAAGRycy9kb3ducmV2LnhtbERPTYvCMBC9L/gfwix4W9MtKFKNIoIgKC5WvQ/N2BSb&#10;SW2i1n+/EQRv83ifM513thZ3an3lWMHvIAFBXDhdcangeFj9jEH4gKyxdkwKnuRhPut9TTHT7sF7&#10;uuehFDGEfYYKTAhNJqUvDFn0A9cQR+7sWoshwraUusVHDLe1TJNkJC1WHBsMNrQ0VFzym1WQb69/&#10;flUvxpsTh+5izrthme6U6n93iwmIQF34iN/utY7z09EQXt/EE+Ts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S8G9MAAAADdAAAADwAAAAAAAAAAAAAAAACYAgAAZHJzL2Rvd25y&#10;ZXYueG1sUEsFBgAAAAAEAAQA9QAAAIUDAAAAAA==&#10;" fillcolor="#1a476f" strokecolor="#1a476f" strokeweight="1.1pt"/>
                  <v:oval id="Oval 234" o:spid="_x0000_s1258" style="position:absolute;left:4127;top:305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2Yg8EA&#10;AADdAAAADwAAAGRycy9kb3ducmV2LnhtbERPTYvCMBC9C/sfwizsTVMLW6QaRQRhwUWx6n1oxqbY&#10;TLpN1O6/N4LgbR7vc2aL3jbiRp2vHSsYjxIQxKXTNVcKjof1cALCB2SNjWNS8E8eFvOPwQxz7e68&#10;p1sRKhFD2OeowITQ5lL60pBFP3ItceTOrrMYIuwqqTu8x3DbyDRJMmmx5thgsKWVofJSXK2C4vdv&#10;59fNcrI5cegv5rz9rtKtUl+f/XIKIlAf3uKX+0fH+WmWwf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9mIPBAAAA3QAAAA8AAAAAAAAAAAAAAAAAmAIAAGRycy9kb3du&#10;cmV2LnhtbFBLBQYAAAAABAAEAPUAAACGAwAAAAA=&#10;" fillcolor="#1a476f" strokecolor="#1a476f" strokeweight="1.1pt"/>
                  <v:oval id="Oval 235" o:spid="_x0000_s1259" style="position:absolute;left:4422;top:226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E9GMMA&#10;AADdAAAADwAAAGRycy9kb3ducmV2LnhtbERP32vCMBB+F/wfwgl709TCqlSjyKAw2HBYt/ejOZti&#10;c+marO3++2Uw2Nt9fD9vf5xsKwbqfeNYwXqVgCCunG64VvB+LZZbED4ga2wdk4Jv8nA8zGd7zLUb&#10;+UJDGWoRQ9jnqMCE0OVS+sqQRb9yHXHkbq63GCLsa6l7HGO4bWWaJJm02HBsMNjRk6HqXn5ZBeXr&#10;55sv2tP25YPDdDe382OdnpV6WEynHYhAU/gX/7mfdZyfZhv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E9GMMAAADdAAAADwAAAAAAAAAAAAAAAACYAgAAZHJzL2Rv&#10;d25yZXYueG1sUEsFBgAAAAAEAAQA9QAAAIgDAAAAAA==&#10;" fillcolor="#1a476f" strokecolor="#1a476f" strokeweight="1.1pt"/>
                  <v:oval id="Oval 236" o:spid="_x0000_s1260" style="position:absolute;left:2959;top:293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6pasQA&#10;AADdAAAADwAAAGRycy9kb3ducmV2LnhtbESPQWvCQBCF74X+h2UEb3VjQJHoKiIIQoulUe9DdswG&#10;s7NpdtX033cOhd5meG/e+2a1GXyrHtTHJrCB6SQDRVwF23Bt4Hzavy1AxYRssQ1MBn4owmb9+rLC&#10;woYnf9GjTLWSEI4FGnApdYXWsXLkMU5CRyzaNfQek6x9rW2PTwn3rc6zbK49NiwNDjvaOapu5d0b&#10;KD++P+O+3S7eL5yGm7seZ3V+NGY8GrZLUImG9G/+uz5Ywc/ngivfyAh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uqWrEAAAA3QAAAA8AAAAAAAAAAAAAAAAAmAIAAGRycy9k&#10;b3ducmV2LnhtbFBLBQYAAAAABAAEAPUAAACJAwAAAAA=&#10;" fillcolor="#1a476f" strokecolor="#1a476f" strokeweight="1.1pt"/>
                  <v:oval id="Oval 237" o:spid="_x0000_s1261" style="position:absolute;left:5781;top:241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IM8cMA&#10;AADdAAAADwAAAGRycy9kb3ducmV2LnhtbERP32vCMBB+H+x/CDfwbaYrWFxnLDIQBhsV6/Z+NGdT&#10;2ly6JtPuvzeC4Nt9fD9vVUy2FycafetYwcs8AUFcO91yo+D7sH1egvABWWPvmBT8k4di/fiwwly7&#10;M+/pVIVGxBD2OSowIQy5lL42ZNHP3UAcuaMbLYYIx0bqEc8x3PYyTZJMWmw5Nhgc6N1Q3VV/VkH1&#10;9bvz236z/PzhMHXmWC6atFRq9jRt3kAEmsJdfHN/6Dg/zV7h+k08Qa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IM8cMAAADdAAAADwAAAAAAAAAAAAAAAACYAgAAZHJzL2Rv&#10;d25yZXYueG1sUEsFBgAAAAAEAAQA9QAAAIgDAAAAAA==&#10;" fillcolor="#1a476f" strokecolor="#1a476f" strokeweight="1.1pt"/>
                  <v:oval id="Oval 238" o:spid="_x0000_s1262" style="position:absolute;left:4346;top:202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EzscUA&#10;AADdAAAADwAAAGRycy9kb3ducmV2LnhtbESPQWvCQBCF7wX/wzJCb3VjwFaiq4ggFCyWRr0P2TEb&#10;zM7G7FbTf985FHqb4b1575vlevCtulMfm8AGppMMFHEVbMO1gdNx9zIHFROyxTYwGfihCOvV6GmJ&#10;hQ0P/qJ7mWolIRwLNOBS6gqtY+XIY5yEjli0S+g9Jln7WtseHxLuW51n2av22LA0OOxo66i6lt/e&#10;QPlx+4y7djPfnzkNV3c5zOr8YMzzeNgsQCUa0r/57/rdCn7+JvzyjY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gTOxxQAAAN0AAAAPAAAAAAAAAAAAAAAAAJgCAABkcnMv&#10;ZG93bnJldi54bWxQSwUGAAAAAAQABAD1AAAAigMAAAAA&#10;" fillcolor="#1a476f" strokecolor="#1a476f" strokeweight="1.1pt"/>
                  <v:oval id="Oval 239" o:spid="_x0000_s1263" style="position:absolute;left:4837;top:307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2WKsEA&#10;AADdAAAADwAAAGRycy9kb3ducmV2LnhtbERPTYvCMBC9C/6HMMLeNLWwKtUoIggLK4pV70MzNsVm&#10;0m2yWv+9ERb2No/3OYtVZ2txp9ZXjhWMRwkI4sLpiksF59N2OAPhA7LG2jEpeJKH1bLfW2Cm3YOP&#10;dM9DKWII+wwVmBCaTEpfGLLoR64hjtzVtRZDhG0pdYuPGG5rmSbJRFqsODYYbGhjqLjlv1ZBvvs5&#10;+G29nn1fOHQ3c91/luleqY9Bt56DCNSFf/Gf+0vH+el0DO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NlirBAAAA3QAAAA8AAAAAAAAAAAAAAAAAmAIAAGRycy9kb3du&#10;cmV2LnhtbFBLBQYAAAAABAAEAPUAAACGAwAAAAA=&#10;" fillcolor="#1a476f" strokecolor="#1a476f" strokeweight="1.1pt"/>
                  <v:oval id="Oval 240" o:spid="_x0000_s1264" style="position:absolute;left:5099;top:293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8IXcEA&#10;AADdAAAADwAAAGRycy9kb3ducmV2LnhtbERP24rCMBB9F/Yfwgi+aWrBC12jyIIgrLhY3fehGZti&#10;M6lNVuvfmwXBtzmc6yxWna3FjVpfOVYwHiUgiAunKy4VnI6b4RyED8gaa8ek4EEeVsuP3gIz7e58&#10;oFseShFD2GeowITQZFL6wpBFP3INceTOrrUYImxLqVu8x3BbyzRJptJixbHBYENfhopL/mcV5Lvr&#10;j9/U6/n3L4fuYs77SZnulRr0u/UniEBdeItf7q2O89NZCv/fxB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fCF3BAAAA3QAAAA8AAAAAAAAAAAAAAAAAmAIAAGRycy9kb3du&#10;cmV2LnhtbFBLBQYAAAAABAAEAPUAAACGAwAAAAA=&#10;" fillcolor="#1a476f" strokecolor="#1a476f" strokeweight="1.1pt"/>
                  <v:oval id="Oval 241" o:spid="_x0000_s1265" style="position:absolute;left:4193;top:389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OtxsIA&#10;AADdAAAADwAAAGRycy9kb3ducmV2LnhtbERP32vCMBB+F/Y/hBvszaZ26KQaRQaCMFHs9P1ozqbY&#10;XLomavffLwPBt/v4ft582dtG3KjztWMFoyQFQVw6XXOl4Pi9Hk5B+ICssXFMCn7Jw3LxMphjrt2d&#10;D3QrQiViCPscFZgQ2lxKXxqy6BPXEkfu7DqLIcKukrrDewy3jczSdCIt1hwbDLb0aai8FFeroNj+&#10;7P26WU2/Thz6iznvxlW2U+rttV/NQATqw1P8cG90nJ99vMP/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U63GwgAAAN0AAAAPAAAAAAAAAAAAAAAAAJgCAABkcnMvZG93&#10;bnJldi54bWxQSwUGAAAAAAQABAD1AAAAhwMAAAAA&#10;" fillcolor="#1a476f" strokecolor="#1a476f" strokeweight="1.1pt"/>
                  <v:oval id="Oval 242" o:spid="_x0000_s1266" style="position:absolute;left:4105;top:299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o1ssIA&#10;AADdAAAADwAAAGRycy9kb3ducmV2LnhtbERP32vCMBB+F/Y/hBvszaaW6aQaRQaCMFHs9P1ozqbY&#10;XLomavffLwPBt/v4ft582dtG3KjztWMFoyQFQVw6XXOl4Pi9Hk5B+ICssXFMCn7Jw3LxMphjrt2d&#10;D3QrQiViCPscFZgQ2lxKXxqy6BPXEkfu7DqLIcKukrrDewy3jczSdCIt1hwbDLb0aai8FFeroNj+&#10;7P26WU2/Thz6iznvxlW2U+rttV/NQATqw1P8cG90nJ99vMP/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ujWywgAAAN0AAAAPAAAAAAAAAAAAAAAAAJgCAABkcnMvZG93&#10;bnJldi54bWxQSwUGAAAAAAQABAD1AAAAhwMAAAAA&#10;" fillcolor="#1a476f" strokecolor="#1a476f" strokeweight="1.1pt"/>
                  <v:oval id="Oval 243" o:spid="_x0000_s1267" style="position:absolute;left:4744;top:214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aQKcMA&#10;AADdAAAADwAAAGRycy9kb3ducmV2LnhtbERP32vCMBB+F/wfwgl709RCp1SjyKAw2HBYt/ejOZti&#10;c+marO3++2Uw2Nt9fD9vf5xsKwbqfeNYwXqVgCCunG64VvB+LZZbED4ga2wdk4Jv8nA8zGd7zLUb&#10;+UJDGWoRQ9jnqMCE0OVS+sqQRb9yHXHkbq63GCLsa6l7HGO4bWWaJI/SYsOxwWBHT4aqe/llFZSv&#10;n2++aE/blw8O093czlmdnpV6WEynHYhAU/gX/7mfdZyfbjL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aQKcMAAADdAAAADwAAAAAAAAAAAAAAAACYAgAAZHJzL2Rv&#10;d25yZXYueG1sUEsFBgAAAAAEAAQA9QAAAIgDAAAAAA==&#10;" fillcolor="#1a476f" strokecolor="#1a476f" strokeweight="1.1pt"/>
                  <v:oval id="Oval 244" o:spid="_x0000_s1268" style="position:absolute;left:3489;top:276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QOXsMA&#10;AADdAAAADwAAAGRycy9kb3ducmV2LnhtbERP32vCMBB+F/wfwgl709TCqlSjyKAw2HBYt/ejOZti&#10;c+marO3++2Uw2Nt9fD9vf5xsKwbqfeNYwXqVgCCunG64VvB+LZZbED4ga2wdk4Jv8nA8zGd7zLUb&#10;+UJDGWoRQ9jnqMCE0OVS+sqQRb9yHXHkbq63GCLsa6l7HGO4bWWaJJm02HBsMNjRk6HqXn5ZBeXr&#10;55sv2tP25YPDdDe382OdnpV6WEynHYhAU/gX/7mfdZyfbjL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QOXsMAAADdAAAADwAAAAAAAAAAAAAAAACYAgAAZHJzL2Rv&#10;d25yZXYueG1sUEsFBgAAAAAEAAQA9QAAAIgDAAAAAA==&#10;" fillcolor="#1a476f" strokecolor="#1a476f" strokeweight="1.1pt"/>
                  <v:oval id="Oval 245" o:spid="_x0000_s1269" style="position:absolute;left:3898;top:284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irxcEA&#10;AADdAAAADwAAAGRycy9kb3ducmV2LnhtbERPTYvCMBC9L/gfwgje1tSCq1SjiCAIistWvQ/N2BSb&#10;SW2i1n9vFhb2No/3OfNlZ2vxoNZXjhWMhgkI4sLpiksFp+PmcwrCB2SNtWNS8CIPy0XvY46Zdk/+&#10;oUceShFD2GeowITQZFL6wpBFP3QNceQurrUYImxLqVt8xnBbyzRJvqTFimODwYbWhoprfrcK8v3t&#10;22/q1XR35tBdzeUwLtODUoN+t5qBCNSFf/Gfe6vj/HQygd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oq8XBAAAA3QAAAA8AAAAAAAAAAAAAAAAAmAIAAGRycy9kb3du&#10;cmV2LnhtbFBLBQYAAAAABAAEAPUAAACGAwAAAAA=&#10;" fillcolor="#1a476f" strokecolor="#1a476f" strokeweight="1.1pt"/>
                  <v:oval id="Oval 246" o:spid="_x0000_s1270" style="position:absolute;left:3811;top:223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t8UA&#10;AADdAAAADwAAAGRycy9kb3ducmV2LnhtbESPQWvCQBCF7wX/wzJCb3VjwFaiq4ggFCyWRr0P2TEb&#10;zM7G7FbTf985FHqb4b1575vlevCtulMfm8AGppMMFHEVbMO1gdNx9zIHFROyxTYwGfihCOvV6GmJ&#10;hQ0P/qJ7mWolIRwLNOBS6gqtY+XIY5yEjli0S+g9Jln7WtseHxLuW51n2av22LA0OOxo66i6lt/e&#10;QPlx+4y7djPfnzkNV3c5zOr8YMzzeNgsQCUa0r/57/rdCn7+JrjyjY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9z+3xQAAAN0AAAAPAAAAAAAAAAAAAAAAAJgCAABkcnMv&#10;ZG93bnJldi54bWxQSwUGAAAAAAQABAD1AAAAigMAAAAA&#10;" fillcolor="#1a476f" strokecolor="#1a476f" strokeweight="1.1pt"/>
                  <v:oval id="Oval 247" o:spid="_x0000_s1271" style="position:absolute;left:4919;top:233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uaLMMA&#10;AADdAAAADwAAAGRycy9kb3ducmV2LnhtbERP32vCMBB+H/g/hBvsbU1XmNPOWIogDDYcVvd+NGdT&#10;bC61idr992Yw8O0+vp+3KEbbiQsNvnWs4CVJQRDXTrfcKNjv1s8zED4ga+wck4Jf8lAsJw8LzLW7&#10;8pYuVWhEDGGfowITQp9L6WtDFn3ieuLIHdxgMUQ4NFIPeI3htpNZmk6lxZZjg8GeVobqY3W2Cqqv&#10;07dfd+Xs84fDeDSHzWuTbZR6ehzLdxCBxnAX/7s/dJyfvc3h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buaLMMAAADdAAAADwAAAAAAAAAAAAAAAACYAgAAZHJzL2Rv&#10;d25yZXYueG1sUEsFBgAAAAAEAAQA9QAAAIgDAAAAAA==&#10;" fillcolor="#1a476f" strokecolor="#1a476f" strokeweight="1.1pt"/>
                  <v:oval id="Oval 248" o:spid="_x0000_s1272" style="position:absolute;left:3756;top:165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wPdsMA&#10;AADdAAAADwAAAGRycy9kb3ducmV2LnhtbERP32vCMBB+F/Y/hBvszaaTWUpnFBkIgw3Fur0fzdkU&#10;m0vXZG333y+C4Nt9fD9vtZlsKwbqfeNYwXOSgiCunG64VvB12s1zED4ga2wdk4I/8rBZP8xWWGg3&#10;8pGGMtQihrAvUIEJoSuk9JUhiz5xHXHkzq63GCLsa6l7HGO4beUiTTNpseHYYLCjN0PVpfy1CsrP&#10;n4Pftdv845vDdDHn/bJe7JV6epy2ryACTeEuvrnfdZyfZS9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wPdsMAAADdAAAADwAAAAAAAAAAAAAAAACYAgAAZHJzL2Rv&#10;d25yZXYueG1sUEsFBgAAAAAEAAQA9QAAAIgDAAAAAA==&#10;" fillcolor="#1a476f" strokecolor="#1a476f" strokeweight="1.1pt"/>
                  <v:oval id="Oval 249" o:spid="_x0000_s1273" style="position:absolute;left:4799;top:324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Cq7cIA&#10;AADdAAAADwAAAGRycy9kb3ducmV2LnhtbERP32vCMBB+H/g/hBv4NtMJLdI1igyEgdKxqu9Hc22K&#10;zaU2mdb/fhkM9nYf388rNpPtxY1G3zlW8LpIQBDXTnfcKjgddy8rED4ga+wdk4IHedisZ08F5trd&#10;+YtuVWhFDGGfowITwpBL6WtDFv3CDcSRa9xoMUQ4tlKPeI/htpfLJMmkxY5jg8GB3g3Vl+rbKqgO&#10;10+/67er/ZnDdDFNmbbLUqn587R9AxFoCv/iP/eHjvOzLIXfb+IJ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oKrtwgAAAN0AAAAPAAAAAAAAAAAAAAAAAJgCAABkcnMvZG93&#10;bnJldi54bWxQSwUGAAAAAAQABAD1AAAAhwMAAAAA&#10;" fillcolor="#1a476f" strokecolor="#1a476f" strokeweight="1.1pt"/>
                  <v:oval id="Oval 250" o:spid="_x0000_s1274" style="position:absolute;left:5132;top:258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I0msEA&#10;AADdAAAADwAAAGRycy9kb3ducmV2LnhtbERPTYvCMBC9C/sfwix4s6nCFukaRQRhwUWxuvehGZti&#10;M+k2Ueu/N4LgbR7vc2aL3jbiSp2vHSsYJykI4tLpmisFx8N6NAXhA7LGxjEpuJOHxfxjMMNcuxvv&#10;6VqESsQQ9jkqMCG0uZS+NGTRJ64ljtzJdRZDhF0ldYe3GG4bOUnTTFqsOTYYbGllqDwXF6ug+P3f&#10;+XWznG7+OPRnc9p+VZOtUsPPfvkNIlAf3uKX+0fH+VmWwf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yNJrBAAAA3QAAAA8AAAAAAAAAAAAAAAAAmAIAAGRycy9kb3du&#10;cmV2LnhtbFBLBQYAAAAABAAEAPUAAACGAwAAAAA=&#10;" fillcolor="#1a476f" strokecolor="#1a476f" strokeweight="1.1pt"/>
                  <v:oval id="Oval 251" o:spid="_x0000_s1275" style="position:absolute;left:4646;top:114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6RAcMA&#10;AADdAAAADwAAAGRycy9kb3ducmV2LnhtbERP32vCMBB+F/Y/hBvszaYTVktnFBkIgw3Fur0fzdkU&#10;m0vXZG333y+C4Nt9fD9vtZlsKwbqfeNYwXOSgiCunG64VvB12s1zED4ga2wdk4I/8rBZP8xWWGg3&#10;8pGGMtQihrAvUIEJoSuk9JUhiz5xHXHkzq63GCLsa6l7HGO4beUiTTNpseHYYLCjN0PVpfy1CsrP&#10;n4Pftdv845vDdDHn/Uu92Cv19DhtX0EEmsJdfHO/6zg/y5Z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6RAcMAAADdAAAADwAAAAAAAAAAAAAAAACYAgAAZHJzL2Rv&#10;d25yZXYueG1sUEsFBgAAAAAEAAQA9QAAAIgDAAAAAA==&#10;" fillcolor="#1a476f" strokecolor="#1a476f" strokeweight="1.1pt"/>
                  <v:oval id="Oval 252" o:spid="_x0000_s1276" style="position:absolute;left:4941;top:174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EFc8QA&#10;AADdAAAADwAAAGRycy9kb3ducmV2LnhtbESPQWvCQBCF7wX/wzJCb3Wj0CDRVUQQCoqlUe9DdswG&#10;s7Mxu9X033cOhd5meG/e+2a5HnyrHtTHJrCB6SQDRVwF23Bt4Hzavc1BxYRssQ1MBn4owno1elli&#10;YcOTv+hRplpJCMcCDbiUukLrWDnyGCehIxbtGnqPSda+1rbHp4T7Vs+yLNceG5YGhx1tHVW38tsb&#10;KA/3z7hrN/P9hdNwc9fjez07GvM6HjYLUImG9G/+u/6wgp/ngivfyAh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hBXPEAAAA3QAAAA8AAAAAAAAAAAAAAAAAmAIAAGRycy9k&#10;b3ducmV2LnhtbFBLBQYAAAAABAAEAPUAAACJAwAAAAA=&#10;" fillcolor="#1a476f" strokecolor="#1a476f" strokeweight="1.1pt"/>
                  <v:oval id="Oval 253" o:spid="_x0000_s1277" style="position:absolute;left:4176;top:214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g6MMA&#10;AADdAAAADwAAAGRycy9kb3ducmV2LnhtbERP32vCMBB+H+x/CDfwbaYTLK4zFhkIg42KdXs/mrMp&#10;bS5dk9nuvzeC4Nt9fD9vnU+2E2cafONYwcs8AUFcOd1wreD7uHtegfABWWPnmBT8k4d88/iwxky7&#10;kQ90LkMtYgj7DBWYEPpMSl8ZsujnrieO3MkNFkOEQy31gGMMt51cJEkqLTYcGwz29G6oass/q6D8&#10;+t37Xbddff5wmFpzKpb1olBq9jRt30AEmsJdfHN/6Dg/TV/h+k08QW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g6MMAAADdAAAADwAAAAAAAAAAAAAAAACYAgAAZHJzL2Rv&#10;d25yZXYueG1sUEsFBgAAAAAEAAQA9QAAAIgDAAAAAA==&#10;" fillcolor="#1a476f" strokecolor="#1a476f" strokeweight="1.1pt"/>
                  <v:oval id="Oval 254" o:spid="_x0000_s1278" style="position:absolute;left:4892;top:162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6fqMUA&#10;AADdAAAADwAAAGRycy9kb3ducmV2LnhtbESPQWvCQBCF7wX/wzIFb3VTQSupq4ggCBWlaXsfsmM2&#10;mJ2N2a3Gf+8cBG8zvDfvfTNf9r5RF+piHdjA+ygDRVwGW3Nl4Pdn8zYDFROyxSYwGbhRhOVi8DLH&#10;3IYrf9OlSJWSEI45GnAptbnWsXTkMY5CSyzaMXQek6xdpW2HVwn3jR5n2VR7rFkaHLa0dlSein9v&#10;oNidD3HTrGZff5z6kzvuJ9V4b8zwtV99gkrUp6f5cb21gj/9EH75Rkb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Dp+oxQAAAN0AAAAPAAAAAAAAAAAAAAAAAJgCAABkcnMv&#10;ZG93bnJldi54bWxQSwUGAAAAAAQABAD1AAAAigMAAAAA&#10;" fillcolor="#1a476f" strokecolor="#1a476f" strokeweight="1.1pt"/>
                  <v:oval id="Oval 255" o:spid="_x0000_s1279" style="position:absolute;left:5383;top:301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I6M8MA&#10;AADdAAAADwAAAGRycy9kb3ducmV2LnhtbERP32vCMBB+H/g/hBP2tqYKOqmNRQRh4HCsm+9Hczal&#10;zaU2mdb/3gwGe7uP7+flxWg7caXBN44VzJIUBHHldMO1gu+v/csKhA/IGjvHpOBOHorN5CnHTLsb&#10;f9K1DLWIIewzVGBC6DMpfWXIok9cTxy5sxsshgiHWuoBbzHcdnKepktpseHYYLCnnaGqLX+sgvL9&#10;8uH33XZ1OHEYW3M+Lur5Uann6bhdgwg0hn/xn/tNx/nL1xn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I6M8MAAADdAAAADwAAAAAAAAAAAAAAAACYAgAAZHJzL2Rv&#10;d25yZXYueG1sUEsFBgAAAAAEAAQA9QAAAIgDAAAAAA==&#10;" fillcolor="#1a476f" strokecolor="#1a476f" strokeweight="1.1pt"/>
                  <v:oval id="Oval 256" o:spid="_x0000_s1280" style="position:absolute;left:6666;top:185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CkRMMA&#10;AADdAAAADwAAAGRycy9kb3ducmV2LnhtbERP32vCMBB+F/wfwgl709TCqlSjyKAw2HBYt/ejOZti&#10;c+marO3++2Uw2Nt9fD9vf5xsKwbqfeNYwXqVgCCunG64VvB+LZZbED4ga2wdk4Jv8nA8zGd7zLUb&#10;+UJDGWoRQ9jnqMCE0OVS+sqQRb9yHXHkbq63GCLsa6l7HGO4bWWaJJm02HBsMNjRk6HqXn5ZBeXr&#10;55sv2tP25YPDdDe382OdnpV6WEynHYhAU/gX/7mfdZyfbVL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CkRMMAAADdAAAADwAAAAAAAAAAAAAAAACYAgAAZHJzL2Rv&#10;d25yZXYueG1sUEsFBgAAAAAEAAQA9QAAAIgDAAAAAA==&#10;" fillcolor="#1a476f" strokecolor="#1a476f" strokeweight="1.1pt"/>
                  <v:oval id="Oval 257" o:spid="_x0000_s1281" style="position:absolute;left:6005;top:240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wB38MA&#10;AADdAAAADwAAAGRycy9kb3ducmV2LnhtbERP32vCMBB+F/Y/hBvsTdN1rJNqFBEKg43Kuvl+NGdT&#10;bC5dE7X77xdB8O0+vp+3XI+2E2cafOtYwfMsAUFcO91yo+Dnu5jOQfiArLFzTAr+yMN69TBZYq7d&#10;hb/oXIVGxBD2OSowIfS5lL42ZNHPXE8cuYMbLIYIh0bqAS8x3HYyTZJMWmw5NhjsaWuoPlYnq6D6&#10;/N35otvMP/YcxqM5lK9NWir19DhuFiACjeEuvrnfdZyfvb3A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wB38MAAADdAAAADwAAAAAAAAAAAAAAAACYAgAAZHJzL2Rv&#10;d25yZXYueG1sUEsFBgAAAAAEAAQA9QAAAIgDAAAAAA==&#10;" fillcolor="#1a476f" strokecolor="#1a476f" strokeweight="1.1pt"/>
                  <v:oval id="Oval 258" o:spid="_x0000_s1282" style="position:absolute;left:3014;top:182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Zq8MA&#10;AADdAAAADwAAAGRycy9kb3ducmV2LnhtbERP32vCMBB+F/Y/hBvsTdOVrZNqFBEKg43Kuvl+NGdT&#10;bC5dE7X77xdB8O0+vp+3XI+2E2cafOtYwfMsAUFcO91yo+Dnu5jOQfiArLFzTAr+yMN69TBZYq7d&#10;hb/oXIVGxBD2OSowIfS5lL42ZNHPXE8cuYMbLIYIh0bqAS8x3HYyTZJMWmw5NhjsaWuoPlYnq6D6&#10;/N35otvMP/YcxqM5lK9NWir19DhuFiACjeEuvrnfdZyfvb3A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WZq8MAAADdAAAADwAAAAAAAAAAAAAAAACYAgAAZHJzL2Rv&#10;d25yZXYueG1sUEsFBgAAAAAEAAQA9QAAAIgDAAAAAA==&#10;" fillcolor="#1a476f" strokecolor="#1a476f" strokeweight="1.1pt"/>
                  <v:oval id="Oval 259" o:spid="_x0000_s1283" style="position:absolute;left:6808;top:285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k8MMMA&#10;AADdAAAADwAAAGRycy9kb3ducmV2LnhtbERP32vCMBB+F/Y/hBP2pqmCWjpjkYEw2HBY3fvRnE1p&#10;c+marO3++2Uw2Nt9fD9vn0+2FQP1vnasYLVMQBCXTtdcKbhdT4sUhA/IGlvHpOCbPOSHh9keM+1G&#10;vtBQhErEEPYZKjAhdJmUvjRk0S9dRxy5u+sthgj7SuoexxhuW7lOkq20WHNsMNjRs6GyKb6sguLt&#10;892f2mP6+sFhasz9vKnWZ6Ue59PxCUSgKfyL/9wvOs7f7jbw+008QR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3k8MMMAAADdAAAADwAAAAAAAAAAAAAAAACYAgAAZHJzL2Rv&#10;d25yZXYueG1sUEsFBgAAAAAEAAQA9QAAAIgDAAAAAA==&#10;" fillcolor="#1a476f" strokecolor="#1a476f" strokeweight="1.1pt"/>
                  <v:oval id="Oval 260" o:spid="_x0000_s1284" style="position:absolute;left:4400;top:283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uiR8MA&#10;AADdAAAADwAAAGRycy9kb3ducmV2LnhtbERP32vCMBB+F/Y/hBvszaYTVktnFBkIgw3Fur0fzdkU&#10;m0vXZG333y+C4Nt9fD9vtZlsKwbqfeNYwXOSgiCunG64VvB12s1zED4ga2wdk4I/8rBZP8xWWGg3&#10;8pGGMtQihrAvUIEJoSuk9JUhiz5xHXHkzq63GCLsa6l7HGO4beUiTTNpseHYYLCjN0PVpfy1CsrP&#10;n4Pftdv845vDdDHn/Uu92Cv19DhtX0EEmsJdfHO/6zg/W2Z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6uiR8MAAADdAAAADwAAAAAAAAAAAAAAAACYAgAAZHJzL2Rv&#10;d25yZXYueG1sUEsFBgAAAAAEAAQA9QAAAIgDAAAAAA==&#10;" fillcolor="#1a476f" strokecolor="#1a476f" strokeweight="1.1pt"/>
                  <v:oval id="Oval 261" o:spid="_x0000_s1285" style="position:absolute;left:4886;top:263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cH3MEA&#10;AADdAAAADwAAAGRycy9kb3ducmV2LnhtbERPTYvCMBC9C/sfwgjeNFVQS9cosiAIuyhW9z40Y1Ns&#10;JrXJavffG0HwNo/3OYtVZ2txo9ZXjhWMRwkI4sLpiksFp+NmmILwAVlj7ZgU/JOH1fKjt8BMuzsf&#10;6JaHUsQQ9hkqMCE0mZS+MGTRj1xDHLmzay2GCNtS6hbvMdzWcpIkM2mx4thgsKEvQ8Ul/7MK8p/r&#10;3m/qdfr9y6G7mPNuWk52Sg363foTRKAuvMUv91bH+bP5H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nB9zBAAAA3QAAAA8AAAAAAAAAAAAAAAAAmAIAAGRycy9kb3du&#10;cmV2LnhtbFBLBQYAAAAABAAEAPUAAACGAwAAAAA=&#10;" fillcolor="#1a476f" strokecolor="#1a476f" strokeweight="1.1pt"/>
                  <v:oval id="Oval 262" o:spid="_x0000_s1286" style="position:absolute;left:4772;top:203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iTrsUA&#10;AADdAAAADwAAAGRycy9kb3ducmV2LnhtbESPQWvCQBCF7wX/wzIFb3VTQSupq4ggCBWlaXsfsmM2&#10;mJ2N2a3Gf+8cBG8zvDfvfTNf9r5RF+piHdjA+ygDRVwGW3Nl4Pdn8zYDFROyxSYwGbhRhOVi8DLH&#10;3IYrf9OlSJWSEI45GnAptbnWsXTkMY5CSyzaMXQek6xdpW2HVwn3jR5n2VR7rFkaHLa0dlSein9v&#10;oNidD3HTrGZff5z6kzvuJ9V4b8zwtV99gkrUp6f5cb21gj/9EFz5Rkb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eJOuxQAAAN0AAAAPAAAAAAAAAAAAAAAAAJgCAABkcnMv&#10;ZG93bnJldi54bWxQSwUGAAAAAAQABAD1AAAAigMAAAAA&#10;" fillcolor="#1a476f" strokecolor="#1a476f" strokeweight="1.1pt"/>
                  <v:oval id="Oval 263" o:spid="_x0000_s1287" style="position:absolute;left:3800;top:221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Q2NcMA&#10;AADdAAAADwAAAGRycy9kb3ducmV2LnhtbERP32vCMBB+F/Y/hBvsTdMJq9oZpQyEwURZN9+P5myK&#10;zaVrsrb7740g7O0+vp+33o62ET11vnas4HmWgCAuna65UvD9tZsuQfiArLFxTAr+yMN28zBZY6bd&#10;wJ/UF6ESMYR9hgpMCG0mpS8NWfQz1xJH7uw6iyHCrpK6wyGG20bOkySVFmuODQZbejNUXopfq6DY&#10;/xz9rsmXHycO48WcDy/V/KDU0+OYv4IINIZ/8d39ruP8dLGC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jQ2NcMAAADdAAAADwAAAAAAAAAAAAAAAACYAgAAZHJzL2Rv&#10;d25yZXYueG1sUEsFBgAAAAAEAAQA9QAAAIgDAAAAAA==&#10;" fillcolor="#1a476f" strokecolor="#1a476f" strokeweight="1.1pt"/>
                  <v:oval id="Oval 264" o:spid="_x0000_s1288" style="position:absolute;left:4351;top:270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vj8QA&#10;AADdAAAADwAAAGRycy9kb3ducmV2LnhtbESPQWvCQBCF74X+h2UEb3WjoIToKiIIhRalUe9DdswG&#10;s7Npdqvpv+8chN5meG/e+2a1GXyr7tTHJrCB6SQDRVwF23Bt4Hzav+WgYkK22AYmA78UYbN+fVlh&#10;YcODv+heplpJCMcCDbiUukLrWDnyGCehIxbtGnqPSda+1rbHh4T7Vs+ybKE9NiwNDjvaOapu5Y83&#10;UH5+H+O+3eYfF07DzV0P83p2MGY8GrZLUImG9G9+Xr9bwV/kwi/fyAh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b74/EAAAA3QAAAA8AAAAAAAAAAAAAAAAAmAIAAGRycy9k&#10;b3ducmV2LnhtbFBLBQYAAAAABAAEAPUAAACJAwAAAAA=&#10;" fillcolor="#1a476f" strokecolor="#1a476f" strokeweight="1.1pt"/>
                  <v:oval id="Oval 265" o:spid="_x0000_s1289" style="position:absolute;left:4504;top:272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dKFMIA&#10;AADdAAAADwAAAGRycy9kb3ducmV2LnhtbERP32vCMBB+H+x/CDfY20wVlFIbSxEEYeJY1fejuTbF&#10;5lKbTLv/fhkM9nYf38/Li8n24k6j7xwrmM8SEMS10x23Cs6n3VsKwgdkjb1jUvBNHorN81OOmXYP&#10;/qR7FVoRQ9hnqMCEMGRS+tqQRT9zA3HkGjdaDBGOrdQjPmK47eUiSVbSYsexweBAW0P1tfqyCqrD&#10;7cPv+jJ9v3CYrqY5LtvFUanXl6lcgwg0hX/xn3uv4/xVOoffb+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l0oUwgAAAN0AAAAPAAAAAAAAAAAAAAAAAJgCAABkcnMvZG93&#10;bnJldi54bWxQSwUGAAAAAAQABAD1AAAAhwMAAAAA&#10;" fillcolor="#1a476f" strokecolor="#1a476f" strokeweight="1.1pt"/>
                  <v:oval id="Oval 266" o:spid="_x0000_s1290" style="position:absolute;left:5203;top:278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UY8EA&#10;AADdAAAADwAAAGRycy9kb3ducmV2LnhtbERPTYvCMBC9C/sfwix409TCSukaRQRhwUWxuvehGZti&#10;M+k2Ueu/N4LgbR7vc2aL3jbiSp2vHSuYjBMQxKXTNVcKjof1KAPhA7LGxjEpuJOHxfxjMMNcuxvv&#10;6VqESsQQ9jkqMCG0uZS+NGTRj11LHLmT6yyGCLtK6g5vMdw2Mk2SqbRYc2ww2NLKUHkuLlZB8fu/&#10;8+tmmW3+OPRnc9p+VelWqeFnv/wGEagPb/HL/aPj/GmWwv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F1GPBAAAA3QAAAA8AAAAAAAAAAAAAAAAAmAIAAGRycy9kb3du&#10;cmV2LnhtbFBLBQYAAAAABAAEAPUAAACGAwAAAAA=&#10;" fillcolor="#1a476f" strokecolor="#1a476f" strokeweight="1.1pt"/>
                  <v:oval id="Oval 267" o:spid="_x0000_s1291" style="position:absolute;left:4892;top:276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lx+MMA&#10;AADdAAAADwAAAGRycy9kb3ducmV2LnhtbERP32vCMBB+H+x/CDfwbU1XmZSuUUQQBopjVd+P5myK&#10;zaU2We3++2Uw2Nt9fD+vXE22EyMNvnWs4CVJQRDXTrfcKDgdt885CB+QNXaOScE3eVgtHx9KLLS7&#10;8yeNVWhEDGFfoAITQl9I6WtDFn3ieuLIXdxgMUQ4NFIPeI/htpNZmi6kxZZjg8GeNobqa/VlFVT7&#10;24ffdut8d+YwXc3l8NpkB6VmT9P6DUSgKfyL/9zvOs5f5HP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lx+MMAAADdAAAADwAAAAAAAAAAAAAAAACYAgAAZHJzL2Rv&#10;d25yZXYueG1sUEsFBgAAAAAEAAQA9QAAAIgDAAAAAA==&#10;" fillcolor="#1a476f" strokecolor="#1a476f" strokeweight="1.1pt"/>
                  <v:oval id="Oval 268" o:spid="_x0000_s1292" style="position:absolute;left:3794;top:290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DpjMMA&#10;AADdAAAADwAAAGRycy9kb3ducmV2LnhtbERP32vCMBB+H+x/CDfwbU1XnJSuUUQQBopjVd+P5myK&#10;zaU2We3++2Uw2Nt9fD+vXE22EyMNvnWs4CVJQRDXTrfcKDgdt885CB+QNXaOScE3eVgtHx9KLLS7&#10;8yeNVWhEDGFfoAITQl9I6WtDFn3ieuLIXdxgMUQ4NFIPeI/htpNZmi6kxZZjg8GeNobqa/VlFVT7&#10;24ffdut8d+YwXc3l8NpkB6VmT9P6DUSgKfyL/9zvOs5f5HP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DpjMMAAADdAAAADwAAAAAAAAAAAAAAAACYAgAAZHJzL2Rv&#10;d25yZXYueG1sUEsFBgAAAAAEAAQA9QAAAIgDAAAAAA==&#10;" fillcolor="#1a476f" strokecolor="#1a476f" strokeweight="1.1pt"/>
                  <v:oval id="Oval 269" o:spid="_x0000_s1293" style="position:absolute;left:5891;top:302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xMF8IA&#10;AADdAAAADwAAAGRycy9kb3ducmV2LnhtbERP32vCMBB+H+x/CDfY20wnKKVrFBkIguKwbu9Hc22K&#10;zaVrYtv994sg+HYf38/L15NtxUC9bxwreJ8lIIhLpxuuFXyft28pCB+QNbaOScEfeVivnp9yzLQb&#10;+URDEWoRQ9hnqMCE0GVS+tKQRT9zHXHkKtdbDBH2tdQ9jjHctnKeJEtpseHYYLCjT0PlpbhaBcXh&#10;98tv2026/+EwXUx1XNTzo1KvL9PmA0SgKTzEd/dOx/nLdAG3b+IJ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rEwXwgAAAN0AAAAPAAAAAAAAAAAAAAAAAJgCAABkcnMvZG93&#10;bnJldi54bWxQSwUGAAAAAAQABAD1AAAAhwMAAAAA&#10;" fillcolor="#1a476f" strokecolor="#1a476f" strokeweight="1.1pt"/>
                  <v:oval id="Oval 270" o:spid="_x0000_s1294" style="position:absolute;left:5061;top:301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7SYMEA&#10;AADdAAAADwAAAGRycy9kb3ducmV2LnhtbERPTYvCMBC9C/sfwizsTVOFLaUaRQRhwUWx6n1oxqbY&#10;TLpN1O6/N4LgbR7vc2aL3jbiRp2vHSsYjxIQxKXTNVcKjof1MAPhA7LGxjEp+CcPi/nHYIa5dnfe&#10;060IlYgh7HNUYEJocyl9aciiH7mWOHJn11kMEXaV1B3eY7ht5CRJUmmx5thgsKWVofJSXK2C4vdv&#10;59fNMtucOPQXc95+V5OtUl+f/XIKIlAf3uKX+0fH+WmWwv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0mDBAAAA3QAAAA8AAAAAAAAAAAAAAAAAmAIAAGRycy9kb3du&#10;cmV2LnhtbFBLBQYAAAAABAAEAPUAAACGAwAAAAA=&#10;" fillcolor="#1a476f" strokecolor="#1a476f" strokeweight="1.1pt"/>
                  <v:oval id="Oval 271" o:spid="_x0000_s1295" style="position:absolute;left:5454;top:338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J3+8MA&#10;AADdAAAADwAAAGRycy9kb3ducmV2LnhtbERP32vCMBB+H+x/CDfY25pOsCtdo4ggDByOVX0/mrMp&#10;NpfaZLb+92Yw2Nt9fD+vXE62E1cafOtYwWuSgiCunW65UXDYb15yED4ga+wck4IbeVguHh9KLLQb&#10;+ZuuVWhEDGFfoAITQl9I6WtDFn3ieuLIndxgMUQ4NFIPOMZw28lZmmbSYsuxwWBPa0P1ufqxCqrP&#10;y5ffdKt8e+Qwnc1pN29mO6Wen6bVO4hAU/gX/7k/dJyf5W/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TJ3+8MAAADdAAAADwAAAAAAAAAAAAAAAACYAgAAZHJzL2Rv&#10;d25yZXYueG1sUEsFBgAAAAAEAAQA9QAAAIgDAAAAAA==&#10;" fillcolor="#1a476f" strokecolor="#1a476f" strokeweight="1.1pt"/>
                  <v:oval id="Oval 272" o:spid="_x0000_s1296" style="position:absolute;left:1665;top:308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3jicQA&#10;AADdAAAADwAAAGRycy9kb3ducmV2LnhtbESPQWvCQBCF74X+h2UEb3WjoIToKiIIhRalUe9DdswG&#10;s7Npdqvpv+8chN5meG/e+2a1GXyr7tTHJrCB6SQDRVwF23Bt4Hzav+WgYkK22AYmA78UYbN+fVlh&#10;YcODv+heplpJCMcCDbiUukLrWDnyGCehIxbtGnqPSda+1rbHh4T7Vs+ybKE9NiwNDjvaOapu5Y83&#10;UH5+H+O+3eYfF07DzV0P83p2MGY8GrZLUImG9G9+Xr9bwV/kgivfyAh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t44nEAAAA3QAAAA8AAAAAAAAAAAAAAAAAmAIAAGRycy9k&#10;b3ducmV2LnhtbFBLBQYAAAAABAAEAPUAAACJAwAAAAA=&#10;" fillcolor="#1a476f" strokecolor="#1a476f" strokeweight="1.1pt"/>
                  <v:oval id="Oval 273" o:spid="_x0000_s1297" style="position:absolute;left:4433;top:15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GEsMA&#10;AADdAAAADwAAAGRycy9kb3ducmV2LnhtbERP32vCMBB+F/Y/hBv4ZtMJlq5rFBkIgw3Fur0fzdkU&#10;m0vXZLb775eB4Nt9fD+v3Ey2E1cafOtYwVOSgiCunW65UfB52i1yED4ga+wck4Jf8rBZP8xKLLQb&#10;+UjXKjQihrAvUIEJoS+k9LUhiz5xPXHkzm6wGCIcGqkHHGO47eQyTTNpseXYYLCnV0P1pfqxCqqP&#10;74Pfddv8/YvDdDHn/apZ7pWaP07bFxCBpnAX39xvOs7P8mf4/yae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GEsMAAADdAAAADwAAAAAAAAAAAAAAAACYAgAAZHJzL2Rv&#10;d25yZXYueG1sUEsFBgAAAAAEAAQA9QAAAIgDAAAAAA==&#10;" fillcolor="#1a476f" strokecolor="#1a476f" strokeweight="1.1pt"/>
                  <v:oval id="Oval 274" o:spid="_x0000_s1298" style="position:absolute;left:3980;top:203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J5UsUA&#10;AADdAAAADwAAAGRycy9kb3ducmV2LnhtbESPQWvCQBCF74X+h2UK3uqmgmJTVxFBKChKU70P2TEb&#10;zM7G7Fbjv3cOQm8zvDfvfTNb9L5RV+piHdjAxzADRVwGW3Nl4PC7fp+CignZYhOYDNwpwmL++jLD&#10;3IYb/9C1SJWSEI45GnAptbnWsXTkMQ5DSyzaKXQek6xdpW2HNwn3jR5l2UR7rFkaHLa0clSeiz9v&#10;oNhe9nHdLKebI6f+7E67cTXaGTN465dfoBL16d/8vP62gj/5FH7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AnlSxQAAAN0AAAAPAAAAAAAAAAAAAAAAAJgCAABkcnMv&#10;ZG93bnJldi54bWxQSwUGAAAAAAQABAD1AAAAigMAAAAA&#10;" fillcolor="#1a476f" strokecolor="#1a476f" strokeweight="1.1pt"/>
                  <v:oval id="Oval 275" o:spid="_x0000_s1299" style="position:absolute;left:4520;top:241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7cycEA&#10;AADdAAAADwAAAGRycy9kb3ducmV2LnhtbERPTYvCMBC9C/sfwgjebKqgaDWKLAjCLop19z40Y1Ns&#10;JrXJavffG0HwNo/3Oct1Z2txo9ZXjhWMkhQEceF0xaWCn9N2OAPhA7LG2jEp+CcP69VHb4mZdnc+&#10;0i0PpYgh7DNUYEJoMil9YciiT1xDHLmzay2GCNtS6hbvMdzWcpymU2mx4thgsKFPQ8Ul/7MK8u/r&#10;wW/rzezrl0N3Mef9pBzvlRr0u80CRKAuvMUv907H+dP5CJ7fxB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O3MnBAAAA3QAAAA8AAAAAAAAAAAAAAAAAmAIAAGRycy9kb3du&#10;cmV2LnhtbFBLBQYAAAAABAAEAPUAAACGAwAAAAA=&#10;" fillcolor="#1a476f" strokecolor="#1a476f" strokeweight="1.1pt"/>
                  <v:oval id="Oval 276" o:spid="_x0000_s1300" style="position:absolute;left:4291;top:315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xCvsMA&#10;AADdAAAADwAAAGRycy9kb3ducmV2LnhtbERP32vCMBB+H+x/CDfwbaYrWFxnLDIQBhsV6/Z+NGdT&#10;2ly6JtPuvzeC4Nt9fD9vVUy2FycafetYwcs8AUFcO91yo+D7sH1egvABWWPvmBT8k4di/fiwwly7&#10;M+/pVIVGxBD2OSowIQy5lL42ZNHP3UAcuaMbLYYIx0bqEc8x3PYyTZJMWmw5Nhgc6N1Q3VV/VkH1&#10;9bvz236z/PzhMHXmWC6atFRq9jRt3kAEmsJdfHN/6Dg/e03h+k08Qa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xCvsMAAADdAAAADwAAAAAAAAAAAAAAAACYAgAAZHJzL2Rv&#10;d25yZXYueG1sUEsFBgAAAAAEAAQA9QAAAIgDAAAAAA==&#10;" fillcolor="#1a476f" strokecolor="#1a476f" strokeweight="1.1pt"/>
                  <v:oval id="Oval 277" o:spid="_x0000_s1301" style="position:absolute;left:6158;top:266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DnJcMA&#10;AADdAAAADwAAAGRycy9kb3ducmV2LnhtbERP32vCMBB+H+x/CDfY20zXoWhnlDIQBKXDbr4fzdkU&#10;m0vXRFv/+2Uw8O0+vp+3XI+2FVfqfeNYweskAUFcOd1wreD7a/MyB+EDssbWMSm4kYf16vFhiZl2&#10;Ax/oWoZaxBD2GSowIXSZlL4yZNFPXEccuZPrLYYI+1rqHocYbluZJslMWmw4Nhjs6MNQdS4vVkG5&#10;//n0mzaf744cxrM5FdM6LZR6fhrzdxCBxnAX/7u3Os6fLd7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DnJcMAAADdAAAADwAAAAAAAAAAAAAAAACYAgAAZHJzL2Rv&#10;d25yZXYueG1sUEsFBgAAAAAEAAQA9QAAAIgDAAAAAA==&#10;" fillcolor="#1a476f" strokecolor="#1a476f" strokeweight="1.1pt"/>
                  <v:oval id="Oval 278" o:spid="_x0000_s1302" style="position:absolute;left:4586;top:317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UcMA&#10;AADdAAAADwAAAGRycy9kb3ducmV2LnhtbERP32vCMBB+H+x/CDfY20xXpmhnlDIQBKXDbr4fzdkU&#10;m0vXRFv/+2Uw8O0+vp+3XI+2FVfqfeNYweskAUFcOd1wreD7a/MyB+EDssbWMSm4kYf16vFhiZl2&#10;Ax/oWoZaxBD2GSowIXSZlL4yZNFPXEccuZPrLYYI+1rqHocYbluZJslMWmw4Nhjs6MNQdS4vVkG5&#10;//n0mzaf744cxrM5FdM6LZR6fhrzdxCBxnAX/7u3Os6fLd7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UcMAAADdAAAADwAAAAAAAAAAAAAAAACYAgAAZHJzL2Rv&#10;d25yZXYueG1sUEsFBgAAAAAEAAQA9QAAAIgDAAAAAA==&#10;" fillcolor="#1a476f" strokecolor="#1a476f" strokeweight="1.1pt"/>
                  <v:oval id="Oval 279" o:spid="_x0000_s1303" style="position:absolute;left:4913;top:195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XaysIA&#10;AADdAAAADwAAAGRycy9kb3ducmV2LnhtbERP32vCMBB+H/g/hBN8m6mC0lWjiCAMHB3r9P1ozqTY&#10;XGqTafffL4PB3u7j+3nr7eBacac+NJ4VzKYZCOLa64aNgtPn4TkHESKyxtYzKfimANvN6GmNhfYP&#10;/qB7FY1IIRwKVGBj7AopQ23JYZj6jjhxF987jAn2RuoeHynctXKeZUvpsOHUYLGjvaX6Wn05BdXb&#10;7T0c2l1+PHMcrvZSLsy8VGoyHnYrEJGG+C/+c7/qNH/5soDfb9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ddrKwgAAAN0AAAAPAAAAAAAAAAAAAAAAAJgCAABkcnMvZG93&#10;bnJldi54bWxQSwUGAAAAAAQABAD1AAAAhwMAAAAA&#10;" fillcolor="#1a476f" strokecolor="#1a476f" strokeweight="1.1pt"/>
                  <v:oval id="Oval 280" o:spid="_x0000_s1304" style="position:absolute;left:6147;top:264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dEvcMA&#10;AADdAAAADwAAAGRycy9kb3ducmV2LnhtbERP32vCMBB+H+x/CDfwbaYTLK4zFhkIg42KdXs/mrMp&#10;bS5dk9nuvzeC4Nt9fD9vnU+2E2cafONYwcs8AUFcOd1wreD7uHtegfABWWPnmBT8k4d88/iwxky7&#10;kQ90LkMtYgj7DBWYEPpMSl8ZsujnrieO3MkNFkOEQy31gGMMt51cJEkqLTYcGwz29G6oass/q6D8&#10;+t37Xbddff5wmFpzKpb1olBq9jRt30AEmsJdfHN/6Dg/fU3h+k08QW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dEvcMAAADdAAAADwAAAAAAAAAAAAAAAACYAgAAZHJzL2Rv&#10;d25yZXYueG1sUEsFBgAAAAAEAAQA9QAAAIgDAAAAAA==&#10;" fillcolor="#1a476f" strokecolor="#1a476f" strokeweight="1.1pt"/>
                  <v:oval id="Oval 281" o:spid="_x0000_s1305" style="position:absolute;left:3030;top:234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vhJsMA&#10;AADdAAAADwAAAGRycy9kb3ducmV2LnhtbERP32vCMBB+F/Y/hBvsTdMJq9oZpQyEwURZN9+P5myK&#10;zaVrsrb7740g7O0+vp+33o62ET11vnas4HmWgCAuna65UvD9tZsuQfiArLFxTAr+yMN28zBZY6bd&#10;wJ/UF6ESMYR9hgpMCG0mpS8NWfQz1xJH7uw6iyHCrpK6wyGG20bOkySVFmuODQZbejNUXopfq6DY&#10;/xz9rsmXHycO48WcDy/V/KDU0+OYv4IINIZ/8d39ruP8dLWA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vhJsMAAADdAAAADwAAAAAAAAAAAAAAAACYAgAAZHJzL2Rv&#10;d25yZXYueG1sUEsFBgAAAAAEAAQA9QAAAIgDAAAAAA==&#10;" fillcolor="#1a476f" strokecolor="#1a476f" strokeweight="1.1pt"/>
                  <v:oval id="Oval 282" o:spid="_x0000_s1306" style="position:absolute;left:5399;top:297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R1VMUA&#10;AADdAAAADwAAAGRycy9kb3ducmV2LnhtbESPQWvCQBCF74X+h2UK3uqmgmJTVxFBKChKU70P2TEb&#10;zM7G7Fbjv3cOQm8zvDfvfTNb9L5RV+piHdjAxzADRVwGW3Nl4PC7fp+CignZYhOYDNwpwmL++jLD&#10;3IYb/9C1SJWSEI45GnAptbnWsXTkMQ5DSyzaKXQek6xdpW2HNwn3jR5l2UR7rFkaHLa0clSeiz9v&#10;oNhe9nHdLKebI6f+7E67cTXaGTN465dfoBL16d/8vP62gj/5FFz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dHVUxQAAAN0AAAAPAAAAAAAAAAAAAAAAAJgCAABkcnMv&#10;ZG93bnJldi54bWxQSwUGAAAAAAQABAD1AAAAigMAAAAA&#10;" fillcolor="#1a476f" strokecolor="#1a476f" strokeweight="1.1pt"/>
                  <v:oval id="Oval 283" o:spid="_x0000_s1307" style="position:absolute;left:5705;top:270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jQz8EA&#10;AADdAAAADwAAAGRycy9kb3ducmV2LnhtbERPTYvCMBC9C/sfwgjeNFVQbNcosiAIuyhW9z40Y1Ns&#10;JrXJavffG0HwNo/3OYtVZ2txo9ZXjhWMRwkI4sLpiksFp+NmOAfhA7LG2jEp+CcPq+VHb4GZdnc+&#10;0C0PpYgh7DNUYEJoMil9YciiH7mGOHJn11oMEbal1C3eY7it5SRJZtJixbHBYENfhopL/mcV5D/X&#10;vd/U6/n3L4fuYs67aTnZKTXod+tPEIG68Ba/3Fsd58/SF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40M/BAAAA3QAAAA8AAAAAAAAAAAAAAAAAmAIAAGRycy9kb3du&#10;cmV2LnhtbFBLBQYAAAAABAAEAPUAAACGAwAAAAA=&#10;" fillcolor="#1a476f" strokecolor="#1a476f" strokeweight="1.1pt"/>
                  <v:oval id="Oval 284" o:spid="_x0000_s1308" style="position:absolute;left:4662;top:292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njSMQA&#10;AADdAAAADwAAAGRycy9kb3ducmV2LnhtbESPQWvCQBCF74X+h2UK3uqmgq2kriKCICiWRr0P2TEb&#10;zM7G7Krx3zuHQm8zvDfvfTOd975RN+piHdjAxzADRVwGW3Nl4LBfvU9AxYRssQlMBh4UYT57fZli&#10;bsOdf+lWpEpJCMccDbiU2lzrWDryGIehJRbtFDqPSdau0rbDu4T7Ro+y7FN7rFkaHLa0dFSei6s3&#10;UGwvP3HVLCabI6f+7E67cTXaGTN46xffoBL16d/8d722gv+VCb98IyPo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p40jEAAAA3QAAAA8AAAAAAAAAAAAAAAAAmAIAAGRycy9k&#10;b3ducmV2LnhtbFBLBQYAAAAABAAEAPUAAACJAwAAAAA=&#10;" fillcolor="#1a476f" strokecolor="#1a476f" strokeweight="1.1pt"/>
                  <v:oval id="Oval 285" o:spid="_x0000_s1309" style="position:absolute;left:4881;top:291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VG08EA&#10;AADdAAAADwAAAGRycy9kb3ducmV2LnhtbERPTYvCMBC9L/gfwgje1lRBV6pRRBAWFGWr3odmbIrN&#10;pNtErf/eCIK3ebzPmS1aW4kbNb50rGDQT0AQ506XXCg4HtbfExA+IGusHJOCB3lYzDtfM0y1u/Mf&#10;3bJQiBjCPkUFJoQ6ldLnhiz6vquJI3d2jcUQYVNI3eA9httKDpNkLC2WHBsM1rQylF+yq1WQbf/3&#10;fl0tJ5sTh/ZizrtRMdwp1eu2yymIQG34iN/uXx3n/yQDeH0TT5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lRtPBAAAA3QAAAA8AAAAAAAAAAAAAAAAAmAIAAGRycy9kb3du&#10;cmV2LnhtbFBLBQYAAAAABAAEAPUAAACGAwAAAAA=&#10;" fillcolor="#1a476f" strokecolor="#1a476f" strokeweight="1.1pt"/>
                  <v:oval id="Oval 286" o:spid="_x0000_s1310" style="position:absolute;left:4968;top:229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fYpMEA&#10;AADdAAAADwAAAGRycy9kb3ducmV2LnhtbERP24rCMBB9F/Yfwgi+aWrBC12jyIIgrLhY3fehGZti&#10;M6lNVuvfmwXBtzmc6yxWna3FjVpfOVYwHiUgiAunKy4VnI6b4RyED8gaa8ek4EEeVsuP3gIz7e58&#10;oFseShFD2GeowITQZFL6wpBFP3INceTOrrUYImxLqVu8x3BbyzRJptJixbHBYENfhopL/mcV5Lvr&#10;j9/U6/n3L4fuYs77SZnulRr0u/UniEBdeItf7q2O82dJCv/fxB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32KTBAAAA3QAAAA8AAAAAAAAAAAAAAAAAmAIAAGRycy9kb3du&#10;cmV2LnhtbFBLBQYAAAAABAAEAPUAAACGAwAAAAA=&#10;" fillcolor="#1a476f" strokecolor="#1a476f" strokeweight="1.1pt"/>
                  <v:oval id="Oval 287" o:spid="_x0000_s1311" style="position:absolute;left:3827;top:339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9P8EA&#10;AADdAAAADwAAAGRycy9kb3ducmV2LnhtbERPTYvCMBC9L/gfwgh7W1NddpVqFBEEwUWx6n1oxqbY&#10;TGoTtf57Iwh7m8f7nMmstZW4UeNLxwr6vQQEce50yYWCw375NQLhA7LGyjEpeJCH2bTzMcFUuzvv&#10;6JaFQsQQ9ikqMCHUqZQ+N2TR91xNHLmTayyGCJtC6gbvMdxWcpAkv9JiybHBYE0LQ/k5u1oF2d9l&#10;65fVfLQ+cmjP5rT5KQYbpT677XwMIlAb/sVv90rH+cPkG17fxB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7fT/BAAAA3QAAAA8AAAAAAAAAAAAAAAAAmAIAAGRycy9kb3du&#10;cmV2LnhtbFBLBQYAAAAABAAEAPUAAACGAwAAAAA=&#10;" fillcolor="#1a476f" strokecolor="#1a476f" strokeweight="1.1pt"/>
                  <v:oval id="Oval 288" o:spid="_x0000_s1312" style="position:absolute;left:4176;top:191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LlS8EA&#10;AADdAAAADwAAAGRycy9kb3ducmV2LnhtbERPTYvCMBC9L/gfwgh7W1Nld5VqFBEEwUWx6n1oxqbY&#10;TGoTtf57Iwh7m8f7nMmstZW4UeNLxwr6vQQEce50yYWCw375NQLhA7LGyjEpeJCH2bTzMcFUuzvv&#10;6JaFQsQQ9ikqMCHUqZQ+N2TR91xNHLmTayyGCJtC6gbvMdxWcpAkv9JiybHBYE0LQ/k5u1oF2d9l&#10;65fVfLQ+cmjP5rT5KQYbpT677XwMIlAb/sVv90rH+cPkG17fxB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S5UvBAAAA3QAAAA8AAAAAAAAAAAAAAAAAmAIAAGRycy9kb3du&#10;cmV2LnhtbFBLBQYAAAAABAAEAPUAAACGAwAAAAA=&#10;" fillcolor="#1a476f" strokecolor="#1a476f" strokeweight="1.1pt"/>
                  <v:oval id="Oval 289" o:spid="_x0000_s1313" style="position:absolute;left:3570;top:260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5A0MMA&#10;AADdAAAADwAAAGRycy9kb3ducmV2LnhtbERP32vCMBB+F/wfwgl703SCW+mMUgaFwURZ3d6P5myK&#10;zaVrsrb+94sw2Nt9fD9vu59sKwbqfeNYweMqAUFcOd1wreDzXCxTED4ga2wdk4Ibedjv5rMtZtqN&#10;/EFDGWoRQ9hnqMCE0GVS+sqQRb9yHXHkLq63GCLsa6l7HGO4beU6SZ6kxYZjg8GOXg1V1/LHKigP&#10;3ydftHn6/sVhuprLcVOvj0o9LKb8BUSgKfyL/9xvOs5/TjZw/yae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5A0MMAAADdAAAADwAAAAAAAAAAAAAAAACYAgAAZHJzL2Rv&#10;d25yZXYueG1sUEsFBgAAAAAEAAQA9QAAAIgDAAAAAA==&#10;" fillcolor="#1a476f" strokecolor="#1a476f" strokeweight="1.1pt"/>
                  <v:oval id="Oval 290" o:spid="_x0000_s1314" style="position:absolute;left:5176;top:231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zep8EA&#10;AADdAAAADwAAAGRycy9kb3ducmV2LnhtbERPTYvCMBC9L/gfwgje1lRBV6pRRBAERdmq96EZm2Iz&#10;qU3U+u+NsLC3ebzPmS1aW4kHNb50rGDQT0AQ506XXCg4HdffExA+IGusHJOCF3lYzDtfM0y1e/Iv&#10;PbJQiBjCPkUFJoQ6ldLnhiz6vquJI3dxjcUQYVNI3eAzhttKDpNkLC2WHBsM1rQylF+zu1WQ7W4H&#10;v66Wk+2ZQ3s1l/2oGO6V6nXb5RREoDb8i//cGx3n/yRj+HwTT5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M3qfBAAAA3QAAAA8AAAAAAAAAAAAAAAAAmAIAAGRycy9kb3du&#10;cmV2LnhtbFBLBQYAAAAABAAEAPUAAACGAwAAAAA=&#10;" fillcolor="#1a476f" strokecolor="#1a476f" strokeweight="1.1pt"/>
                  <v:oval id="Oval 291" o:spid="_x0000_s1315" style="position:absolute;left:5263;top:262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B7PMIA&#10;AADdAAAADwAAAGRycy9kb3ducmV2LnhtbERP32vCMBB+H/g/hBP2NlMFp1SjFKEwcHSs6vvRnE2x&#10;udQms91/vwwGe7uP7+dt96NtxYN63zhWMJ8lIIgrpxuuFZxP+csahA/IGlvHpOCbPOx3k6ctptoN&#10;/EmPMtQihrBPUYEJoUul9JUhi37mOuLIXV1vMUTY11L3OMRw28pFkrxKiw3HBoMdHQxVt/LLKijf&#10;7x8+b7P18cJhvJlrsawXhVLP0zHbgAg0hn/xn/tNx/mrZAW/38QT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AHs8wgAAAN0AAAAPAAAAAAAAAAAAAAAAAJgCAABkcnMvZG93&#10;bnJldi54bWxQSwUGAAAAAAQABAD1AAAAhwMAAAAA&#10;" fillcolor="#1a476f" strokecolor="#1a476f" strokeweight="1.1pt"/>
                  <v:oval id="Oval 292" o:spid="_x0000_s1316" style="position:absolute;left:4793;top:231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vTsQA&#10;AADdAAAADwAAAGRycy9kb3ducmV2LnhtbESPQWvCQBCF74X+h2UK3uqmgq2kriKCICiWRr0P2TEb&#10;zM7G7Krx3zuHQm8zvDfvfTOd975RN+piHdjAxzADRVwGW3Nl4LBfvU9AxYRssQlMBh4UYT57fZli&#10;bsOdf+lWpEpJCMccDbiU2lzrWDryGIehJRbtFDqPSdau0rbDu4T7Ro+y7FN7rFkaHLa0dFSei6s3&#10;UGwvP3HVLCabI6f+7E67cTXaGTN46xffoBL16d/8d722gv+VCa58IyPo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f707EAAAA3QAAAA8AAAAAAAAAAAAAAAAAmAIAAGRycy9k&#10;b3ducmV2LnhtbFBLBQYAAAAABAAEAPUAAACJAwAAAAA=&#10;" fillcolor="#1a476f" strokecolor="#1a476f" strokeweight="1.1pt"/>
                  <v:oval id="Oval 293" o:spid="_x0000_s1317" style="position:absolute;left:4149;top:231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NK1cEA&#10;AADdAAAADwAAAGRycy9kb3ducmV2LnhtbERPTYvCMBC9C/sfwgjeNFXYVatRRBAWFGW7eh+asSk2&#10;k24Ttf77jSB4m8f7nPmytZW4UeNLxwqGgwQEce50yYWC4++mPwHhA7LGyjEpeJCH5eKjM8dUuzv/&#10;0C0LhYgh7FNUYEKoUyl9bsiiH7iaOHJn11gMETaF1A3eY7it5ChJvqTFkmODwZrWhvJLdrUKst3f&#10;wW+q1WR74tBezHn/WYz2SvW67WoGIlAb3uKX+1vH+eNkCs9v4gl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TStXBAAAA3QAAAA8AAAAAAAAAAAAAAAAAmAIAAGRycy9kb3du&#10;cmV2LnhtbFBLBQYAAAAABAAEAPUAAACGAwAAAAA=&#10;" fillcolor="#1a476f" strokecolor="#1a476f" strokeweight="1.1pt"/>
                  <v:oval id="Oval 294" o:spid="_x0000_s1318" style="position:absolute;left:4417;top:275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1lcUA&#10;AADdAAAADwAAAGRycy9kb3ducmV2LnhtbESPQWvCQBCF74X+h2UK3upGwVZSVxFBEBSlaXsfsmM2&#10;mJ2N2VXjv3cOBW8zvDfvfTNb9L5RV+piHdjAaJiBIi6Drbky8Puzfp+CignZYhOYDNwpwmL++jLD&#10;3IYbf9O1SJWSEI45GnAptbnWsXTkMQ5DSyzaMXQek6xdpW2HNwn3jR5n2Yf2WLM0OGxp5ag8FRdv&#10;oNidD3HdLKfbP079yR33k2q8N2bw1i+/QCXq09P8f72xgv85En7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MHWVxQAAAN0AAAAPAAAAAAAAAAAAAAAAAJgCAABkcnMv&#10;ZG93bnJldi54bWxQSwUGAAAAAAQABAD1AAAAigMAAAAA&#10;" fillcolor="#1a476f" strokecolor="#1a476f" strokeweight="1.1pt"/>
                  <v:oval id="Oval 295" o:spid="_x0000_s1319" style="position:absolute;left:5487;top:256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zQDsMA&#10;AADdAAAADwAAAGRycy9kb3ducmV2LnhtbERP32vCMBB+H/g/hBP2NtMWtkk1iggFYcOxur0fzdkU&#10;m0ttsrb775eB4Nt9fD9vvZ1sKwbqfeNYQbpIQBBXTjdcK/g6FU9LED4ga2wdk4Jf8rDdzB7WmGs3&#10;8icNZahFDGGfowITQpdL6StDFv3CdcSRO7veYoiwr6XucYzhtpVZkrxIiw3HBoMd7Q1Vl/LHKijf&#10;rx++aHfLt28O08Wcj891dlTqcT7tViACTeEuvrkPOs5/TVP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zQDsMAAADdAAAADwAAAAAAAAAAAAAAAACYAgAAZHJzL2Rv&#10;d25yZXYueG1sUEsFBgAAAAAEAAQA9QAAAIgDAAAAAA==&#10;" fillcolor="#1a476f" strokecolor="#1a476f" strokeweight="1.1pt"/>
                  <v:oval id="Oval 296" o:spid="_x0000_s1320" style="position:absolute;left:5378;top:189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OecEA&#10;AADdAAAADwAAAGRycy9kb3ducmV2LnhtbERPTYvCMBC9C/6HMMLeNLWwKtUoIggLK4pV70MzNsVm&#10;0m2yWv+9ERb2No/3OYtVZ2txp9ZXjhWMRwkI4sLpiksF59N2OAPhA7LG2jEpeJKH1bLfW2Cm3YOP&#10;dM9DKWII+wwVmBCaTEpfGLLoR64hjtzVtRZDhG0pdYuPGG5rmSbJRFqsODYYbGhjqLjlv1ZBvvs5&#10;+G29nn1fOHQ3c91/luleqY9Bt56DCNSFf/Gf+0vH+dNxCu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uTnnBAAAA3QAAAA8AAAAAAAAAAAAAAAAAmAIAAGRycy9kb3du&#10;cmV2LnhtbFBLBQYAAAAABAAEAPUAAACGAwAAAAA=&#10;" fillcolor="#1a476f" strokecolor="#1a476f" strokeweight="1.1pt"/>
                  <v:oval id="Oval 297" o:spid="_x0000_s1321" style="position:absolute;left:4832;top:314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Lr4sIA&#10;AADdAAAADwAAAGRycy9kb3ducmV2LnhtbERP24rCMBB9F/Yfwiz4pqmKF6pRZEEQFMXu+j40Y1Ns&#10;Jt0mav37zYLg2xzOdRar1lbiTo0vHSsY9BMQxLnTJRcKfr43vRkIH5A1Vo5JwZM8rJYfnQWm2j34&#10;RPcsFCKGsE9RgQmhTqX0uSGLvu9q4shdXGMxRNgUUjf4iOG2ksMkmUiLJccGgzV9Gcqv2c0qyPa/&#10;R7+p1rPdmUN7NZfDuBgelOp+tus5iEBteItf7q2O86eDEfx/E0+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4uviwgAAAN0AAAAPAAAAAAAAAAAAAAAAAJgCAABkcnMvZG93&#10;bnJldi54bWxQSwUGAAAAAAQABAD1AAAAhwMAAAAA&#10;" fillcolor="#1a476f" strokecolor="#1a476f" strokeweight="1.1pt"/>
                  <v:oval id="Oval 298" o:spid="_x0000_s1322" style="position:absolute;left:4215;top:237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zlsEA&#10;AADdAAAADwAAAGRycy9kb3ducmV2LnhtbERP24rCMBB9F/Yfwiz4pqnijWoUWRAERbG7vg/N2BSb&#10;SbeJWv9+syD4NodzncWqtZW4U+NLxwoG/QQEce50yYWCn+9NbwbCB2SNlWNS8CQPq+VHZ4Gpdg8+&#10;0T0LhYgh7FNUYEKoUyl9bsii77uaOHIX11gMETaF1A0+Yrit5DBJJtJiybHBYE1fhvJrdrMKsv3v&#10;0W+q9Wx35tBezeUwLoYHpbqf7XoOIlAb3uKXe6vj/OlgBP/fx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Lc5bBAAAA3QAAAA8AAAAAAAAAAAAAAAAAmAIAAGRycy9kb3du&#10;cmV2LnhtbFBLBQYAAAAABAAEAPUAAACGAwAAAAA=&#10;" fillcolor="#1a476f" strokecolor="#1a476f" strokeweight="1.1pt"/>
                  <v:oval id="Oval 299" o:spid="_x0000_s1323" style="position:absolute;left:4968;top:243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fWDcMA&#10;AADdAAAADwAAAGRycy9kb3ducmV2LnhtbERP32vCMBB+H/g/hBN8W1MFN6mNRQRh4FDWzfejOZvS&#10;5lKbTLv/fhEGe7uP7+flxWg7caPBN44VzJMUBHHldMO1gq/P/fMKhA/IGjvHpOCHPBSbyVOOmXZ3&#10;/qBbGWoRQ9hnqMCE0GdS+sqQRZ+4njhyFzdYDBEOtdQD3mO47eQiTV+kxYZjg8Gedoaqtvy2Csr3&#10;68nvu+3qcOYwtuZyXNaLo1Kz6bhdgwg0hn/xn/tNx/mv8yU8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fWDcMAAADdAAAADwAAAAAAAAAAAAAAAACYAgAAZHJzL2Rv&#10;d25yZXYueG1sUEsFBgAAAAAEAAQA9QAAAIgDAAAAAA==&#10;" fillcolor="#1a476f" strokecolor="#1a476f" strokeweight="1.1pt"/>
                  <v:oval id="Oval 300" o:spid="_x0000_s1324" style="position:absolute;left:4640;top:242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IesMA&#10;AADdAAAADwAAAGRycy9kb3ducmV2LnhtbERP32vCMBB+H/g/hBP2tqYKOqmNRQRh4HCsm+9Hczal&#10;zaU2mdb/3gwGe7uP7+flxWg7caXBN44VzJIUBHHldMO1gu+v/csKhA/IGjvHpOBOHorN5CnHTLsb&#10;f9K1DLWIIewzVGBC6DMpfWXIok9cTxy5sxsshgiHWuoBbzHcdnKepktpseHYYLCnnaGqLX+sgvL9&#10;8uH33XZ1OHEYW3M+Lur5Uann6bhdgwg0hn/xn/tNx/mvsyX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IesMAAADdAAAADwAAAAAAAAAAAAAAAACYAgAAZHJzL2Rv&#10;d25yZXYueG1sUEsFBgAAAAAEAAQA9QAAAIgDAAAAAA==&#10;" fillcolor="#1a476f" strokecolor="#1a476f" strokeweight="1.1pt"/>
                  <v:oval id="Oval 301" o:spid="_x0000_s1325" style="position:absolute;left:3854;top:254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nt4cEA&#10;AADdAAAADwAAAGRycy9kb3ducmV2LnhtbERPTYvCMBC9C/6HMMLeNFVYLV2jyIIg7KJY3fvQjE2x&#10;mXSbqPXfG0HwNo/3OfNlZ2txpdZXjhWMRwkI4sLpiksFx8N6mILwAVlj7ZgU3MnDctHvzTHT7sZ7&#10;uuahFDGEfYYKTAhNJqUvDFn0I9cQR+7kWoshwraUusVbDLe1nCTJVFqsODYYbOjbUHHOL1ZB/vu/&#10;8+t6lf78cejO5rT9LCdbpT4G3eoLRKAuvMUv90bH+bPxD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Z7eHBAAAA3QAAAA8AAAAAAAAAAAAAAAAAmAIAAGRycy9kb3du&#10;cmV2LnhtbFBLBQYAAAAABAAEAPUAAACGAwAAAAA=&#10;" fillcolor="#1a476f" strokecolor="#1a476f" strokeweight="1.1pt"/>
                  <v:oval id="Oval 302" o:spid="_x0000_s1326" style="position:absolute;left:4127;top:247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5k8UA&#10;AADdAAAADwAAAGRycy9kb3ducmV2LnhtbESPQWvCQBCF74X+h2UK3upGwVZSVxFBEBSlaXsfsmM2&#10;mJ2N2VXjv3cOBW8zvDfvfTNb9L5RV+piHdjAaJiBIi6Drbky8Puzfp+CignZYhOYDNwpwmL++jLD&#10;3IYbf9O1SJWSEI45GnAptbnWsXTkMQ5DSyzaMXQek6xdpW2HNwn3jR5n2Yf2WLM0OGxp5ag8FRdv&#10;oNidD3HdLKfbP079yR33k2q8N2bw1i+/QCXq09P8f72xgv85Elz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nmTxQAAAN0AAAAPAAAAAAAAAAAAAAAAAJgCAABkcnMv&#10;ZG93bnJldi54bWxQSwUGAAAAAAQABAD1AAAAigMAAAAA&#10;" fillcolor="#1a476f" strokecolor="#1a476f" strokeweight="1.1pt"/>
                  <v:oval id="Oval 303" o:spid="_x0000_s1327" style="position:absolute;left:4258;top:285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rcCMEA&#10;AADdAAAADwAAAGRycy9kb3ducmV2LnhtbERPTYvCMBC9C/6HMII3TRV0tRpFFgRBcdmq96EZm2Iz&#10;qU1W6783Cwt7m8f7nOW6tZV4UONLxwpGwwQEce50yYWC82k7mIHwAVlj5ZgUvMjDetXtLDHV7snf&#10;9MhCIWII+xQVmBDqVEqfG7Loh64mjtzVNRZDhE0hdYPPGG4rOU6SqbRYcmwwWNOnofyW/VgF2eH+&#10;5bfVZra/cGhv5nqcFOOjUv1eu1mACNSGf/Gfe6fj/I/R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0K3AjBAAAA3QAAAA8AAAAAAAAAAAAAAAAAmAIAAGRycy9kb3du&#10;cmV2LnhtbFBLBQYAAAAABAAEAPUAAACGAwAAAAA=&#10;" fillcolor="#1a476f" strokecolor="#1a476f" strokeweight="1.1pt"/>
                  <v:oval id="Oval 304" o:spid="_x0000_s1328" style="position:absolute;left:5274;top:292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RDlsUA&#10;AADdAAAADwAAAGRycy9kb3ducmV2LnhtbESPQWvCQBCF74X+h2UKvdWNgUpIXUUEoWCxGO19yI7Z&#10;YHY2za6a/vvOQfA2w3vz3jfz5eg7daUhtoENTCcZKOI62JYbA8fD5q0AFROyxS4wGfijCMvF89Mc&#10;SxtuvKdrlRolIRxLNOBS6kutY+3IY5yEnli0Uxg8JlmHRtsBbxLuO51n2Ux7bFkaHPa0dlSfq4s3&#10;UH39fsdNtyq2P5zGszvt3pt8Z8zry7j6AJVoTA/z/frTCn5eCL9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VEOWxQAAAN0AAAAPAAAAAAAAAAAAAAAAAJgCAABkcnMv&#10;ZG93bnJldi54bWxQSwUGAAAAAAQABAD1AAAAigMAAAAA&#10;" fillcolor="#1a476f" strokecolor="#1a476f" strokeweight="1.1pt"/>
                  <v:oval id="Oval 305" o:spid="_x0000_s1329" style="position:absolute;left:3598;top:292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jmDcMA&#10;AADdAAAADwAAAGRycy9kb3ducmV2LnhtbERP32vCMBB+F/Y/hBvsTVMLk9IZRQYFYaNit70fzdkU&#10;m0vXxLb775fBwLf7+H7edj/bTow0+NaxgvUqAUFcO91yo+Dzo1hmIHxA1tg5JgU/5GG/e1hsMddu&#10;4jONVWhEDGGfowITQp9L6WtDFv3K9cSRu7jBYohwaKQecIrhtpNpkmykxZZjg8GeXg3V1+pmFVTv&#10;3ydfdIfs7YvDfDWX8rlJS6WeHufDC4hAc7iL/91HHeen2Rr+vokn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jmDcMAAADdAAAADwAAAAAAAAAAAAAAAACYAgAAZHJzL2Rv&#10;d25yZXYueG1sUEsFBgAAAAAEAAQA9QAAAIgDAAAAAA==&#10;" fillcolor="#1a476f" strokecolor="#1a476f" strokeweight="1.1pt"/>
                  <v:oval id="Oval 306" o:spid="_x0000_s1330" style="position:absolute;left:3865;top:282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p4esEA&#10;AADdAAAADwAAAGRycy9kb3ducmV2LnhtbERPTYvCMBC9C/sfwgjeNLWglGoUEQRhF8W6ex+asSk2&#10;k24TtfvvN4LgbR7vc5br3jbiTp2vHSuYThIQxKXTNVcKvs+7cQbCB2SNjWNS8Ece1quPwRJz7R58&#10;onsRKhFD2OeowITQ5lL60pBFP3EtceQurrMYIuwqqTt8xHDbyDRJ5tJizbHBYEtbQ+W1uFkFxdfv&#10;0e+aTfb5w6G/msthVqUHpUbDfrMAEagPb/HLvddxfpql8Pwmni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KeHrBAAAA3QAAAA8AAAAAAAAAAAAAAAAAmAIAAGRycy9kb3du&#10;cmV2LnhtbFBLBQYAAAAABAAEAPUAAACGAwAAAAA=&#10;" fillcolor="#1a476f" strokecolor="#1a476f" strokeweight="1.1pt"/>
                  <v:oval id="Oval 307" o:spid="_x0000_s1331" style="position:absolute;left:5858;top:186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bd4cIA&#10;AADdAAAADwAAAGRycy9kb3ducmV2LnhtbERP32vCMBB+H+x/CCf4NlMrG6WaigwEweFYN9+P5mxK&#10;m0ttonb//TIQfLuP7+et1qPtxJUG3zhWMJ8lIIgrpxuuFfx8b18yED4ga+wck4Jf8rAunp9WmGt3&#10;4y+6lqEWMYR9jgpMCH0upa8MWfQz1xNH7uQGiyHCoZZ6wFsMt51Mk+RNWmw4Nhjs6d1Q1ZYXq6D8&#10;OH/6bbfJ9kcOY2tOh9c6PSg1nYybJYhAY3iI7+6djvPTbAH/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ht3hwgAAAN0AAAAPAAAAAAAAAAAAAAAAAJgCAABkcnMvZG93&#10;bnJldi54bWxQSwUGAAAAAAQABAD1AAAAhwMAAAAA&#10;" fillcolor="#1a476f" strokecolor="#1a476f" strokeweight="1.1pt"/>
                  <v:oval id="Oval 308" o:spid="_x0000_s1332" style="position:absolute;left:5760;top:203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9FlcIA&#10;AADdAAAADwAAAGRycy9kb3ducmV2LnhtbERP32vCMBB+H+x/CCf4NlOLG6WaigwEweFYN9+P5mxK&#10;m0ttonb//TIQfLuP7+et1qPtxJUG3zhWMJ8lIIgrpxuuFfx8b18yED4ga+wck4Jf8rAunp9WmGt3&#10;4y+6lqEWMYR9jgpMCH0upa8MWfQz1xNH7uQGiyHCoZZ6wFsMt51Mk+RNWmw4Nhjs6d1Q1ZYXq6D8&#10;OH/6bbfJ9kcOY2tOh9c6PSg1nYybJYhAY3iI7+6djvPTbAH/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b0WVwgAAAN0AAAAPAAAAAAAAAAAAAAAAAJgCAABkcnMvZG93&#10;bnJldi54bWxQSwUGAAAAAAQABAD1AAAAhwMAAAAA&#10;" fillcolor="#1a476f" strokecolor="#1a476f" strokeweight="1.1pt"/>
                  <v:oval id="Oval 309" o:spid="_x0000_s1333" style="position:absolute;left:4067;top:256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PgDsMA&#10;AADdAAAADwAAAGRycy9kb3ducmV2LnhtbERP32vCMBB+F/Y/hBvszaYrKKVrFBkIgw1l1b0fzdkU&#10;m0vXZG39781gsLf7+H5euZ1tJ0YafOtYwXOSgiCunW65UXA+7Zc5CB+QNXaOScGNPGw3D4sSC+0m&#10;/qSxCo2IIewLVGBC6AspfW3Iok9cTxy5ixsshgiHRuoBpxhuO5ml6VpabDk2GOzp1VB9rX6sgurj&#10;++j33S5//+IwX83lsGqyg1JPj/PuBUSgOfyL/9xvOs7P8hX8fhNPk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PgDsMAAADdAAAADwAAAAAAAAAAAAAAAACYAgAAZHJzL2Rv&#10;d25yZXYueG1sUEsFBgAAAAAEAAQA9QAAAIgDAAAAAA==&#10;" fillcolor="#1a476f" strokecolor="#1a476f" strokeweight="1.1pt"/>
                  <v:oval id="Oval 310" o:spid="_x0000_s1334" style="position:absolute;left:5580;top:239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F+ecEA&#10;AADdAAAADwAAAGRycy9kb3ducmV2LnhtbERPTYvCMBC9C/sfwix409TCSukaRQRhwUWxuvehGZti&#10;M+k2Ueu/N4LgbR7vc2aL3jbiSp2vHSuYjBMQxKXTNVcKjof1KAPhA7LGxjEpuJOHxfxjMMNcuxvv&#10;6VqESsQQ9jkqMCG0uZS+NGTRj11LHLmT6yyGCLtK6g5vMdw2Mk2SqbRYc2ww2NLKUHkuLlZB8fu/&#10;8+tmmW3+OPRnc9p+VelWqeFnv/wGEagPb/HL/aPj/DSbwv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xfnnBAAAA3QAAAA8AAAAAAAAAAAAAAAAAmAIAAGRycy9kb3du&#10;cmV2LnhtbFBLBQYAAAAABAAEAPUAAACGAwAAAAA=&#10;" fillcolor="#1a476f" strokecolor="#1a476f" strokeweight="1.1pt"/>
                  <v:oval id="Oval 311" o:spid="_x0000_s1335" style="position:absolute;left:4761;top:265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3b4sIA&#10;AADdAAAADwAAAGRycy9kb3ducmV2LnhtbERP32vCMBB+H+x/CCf4NlMLbqWaigwEweFYN9+P5mxK&#10;m0ttonb//TIQfLuP7+et1qPtxJUG3zhWMJ8lIIgrpxuuFfx8b18yED4ga+wck4Jf8rAunp9WmGt3&#10;4y+6lqEWMYR9jgpMCH0upa8MWfQz1xNH7uQGiyHCoZZ6wFsMt51Mk+RVWmw4Nhjs6d1Q1ZYXq6D8&#10;OH/6bbfJ9kcOY2tOh0WdHpSaTsbNEkSgMTzEd/dOx/lp9gb/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vdviwgAAAN0AAAAPAAAAAAAAAAAAAAAAAJgCAABkcnMvZG93&#10;bnJldi54bWxQSwUGAAAAAAQABAD1AAAAhwMAAAAA&#10;" fillcolor="#1a476f" strokecolor="#1a476f" strokeweight="1.1pt"/>
                  <v:oval id="Oval 312" o:spid="_x0000_s1336" style="position:absolute;left:4782;top:253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JPkMUA&#10;AADdAAAADwAAAGRycy9kb3ducmV2LnhtbESPQWvCQBCF74X+h2UKvdWNgUpIXUUEoWCxGO19yI7Z&#10;YHY2za6a/vvOQfA2w3vz3jfz5eg7daUhtoENTCcZKOI62JYbA8fD5q0AFROyxS4wGfijCMvF89Mc&#10;SxtuvKdrlRolIRxLNOBS6kutY+3IY5yEnli0Uxg8JlmHRtsBbxLuO51n2Ux7bFkaHPa0dlSfq4s3&#10;UH39fsdNtyq2P5zGszvt3pt8Z8zry7j6AJVoTA/z/frTCn5eCK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Ik+QxQAAAN0AAAAPAAAAAAAAAAAAAAAAAJgCAABkcnMv&#10;ZG93bnJldi54bWxQSwUGAAAAAAQABAD1AAAAigMAAAAA&#10;" fillcolor="#1a476f" strokecolor="#1a476f" strokeweight="1.1pt"/>
                  <v:oval id="Oval 313" o:spid="_x0000_s1337" style="position:absolute;left:4204;top:257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7qC8IA&#10;AADdAAAADwAAAGRycy9kb3ducmV2LnhtbERP32vCMBB+H+x/CDfwbU1XUGpnFBGEgaKs6vvRnE2x&#10;udQm0+6/XwRhb/fx/bzZYrCtuFHvG8cKPpIUBHHldMO1guNh/Z6D8AFZY+uYFPySh8X89WWGhXZ3&#10;/qZbGWoRQ9gXqMCE0BVS+sqQRZ+4jjhyZ9dbDBH2tdQ93mO4bWWWphNpseHYYLCjlaHqUv5YBeX2&#10;uvfrdplvThyGiznvxnW2U2r0Niw/QQQawr/46f7ScX6WT+HxTTxB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buoLwgAAAN0AAAAPAAAAAAAAAAAAAAAAAJgCAABkcnMvZG93&#10;bnJldi54bWxQSwUGAAAAAAQABAD1AAAAhwMAAAAA&#10;" fillcolor="#1a476f" strokecolor="#1a476f" strokeweight="1.1pt"/>
                  <v:oval id="Oval 314" o:spid="_x0000_s1338" style="position:absolute;left:6267;top:259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VS8UA&#10;AADdAAAADwAAAGRycy9kb3ducmV2LnhtbESPQWvCQBCF70L/wzJCb7ox0GJTV5GCIFQsxvY+ZMds&#10;MDsbs1uN/75zKHib4b1575vFavCtulIfm8AGZtMMFHEVbMO1ge/jZjIHFROyxTYwGbhThNXyabTA&#10;woYbH+haplpJCMcCDbiUukLrWDnyGKehIxbtFHqPSda+1rbHm4T7VudZ9qo9NiwNDjv6cFSdy19v&#10;oNxdvuKmXc8/fzgNZ3fav9T53pjn8bB+B5VoSA/z//XWCn7+JvzyjYy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jdVLxQAAAN0AAAAPAAAAAAAAAAAAAAAAAJgCAABkcnMv&#10;ZG93bnJldi54bWxQSwUGAAAAAAQABAD1AAAAigMAAAAA&#10;" fillcolor="#1a476f" strokecolor="#1a476f" strokeweight="1.1pt"/>
                  <v:oval id="Oval 315" o:spid="_x0000_s1339" style="position:absolute;left:2746;top:177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Fw0MMA&#10;AADdAAAADwAAAGRycy9kb3ducmV2LnhtbERP32vCMBB+H+x/CDfwbaYtOLQzShGEgdKx6t6P5myK&#10;zaU2me3++2Uw2Nt9fD9vvZ1sJ+40+NaxgnSegCCunW65UXA+7Z+XIHxA1tg5JgXf5GG7eXxYY67d&#10;yB90r0IjYgj7HBWYEPpcSl8bsujnrieO3MUNFkOEQyP1gGMMt53MkuRFWmw5NhjsaWeovlZfVkF1&#10;vL37fVcsD58cpqu5lIsmK5WaPU3FK4hAU/gX/7nfdJyfrVL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8Fw0MMAAADdAAAADwAAAAAAAAAAAAAAAACYAgAAZHJzL2Rv&#10;d25yZXYueG1sUEsFBgAAAAAEAAQA9QAAAIgDAAAAAA==&#10;" fillcolor="#1a476f" strokecolor="#1a476f" strokeweight="1.1pt"/>
                  <v:oval id="Oval 316" o:spid="_x0000_s1340" style="position:absolute;left:5039;top:325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Pup8EA&#10;AADdAAAADwAAAGRycy9kb3ducmV2LnhtbERPTYvCMBC9C/sfwix409TCilajyIIgrCjW3fvQjE2x&#10;mXSbqPXfG0HwNo/3OfNlZ2txpdZXjhWMhgkI4sLpiksFv8f1YALCB2SNtWNScCcPy8VHb46Zdjc+&#10;0DUPpYgh7DNUYEJoMil9YciiH7qGOHIn11oMEbal1C3eYritZZokY2mx4thgsKFvQ8U5v1gF+fZ/&#10;79f1avLzx6E7m9Puq0x3SvU/u9UMRKAuvMUv90bH+ek0he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T7qfBAAAA3QAAAA8AAAAAAAAAAAAAAAAAmAIAAGRycy9kb3du&#10;cmV2LnhtbFBLBQYAAAAABAAEAPUAAACGAwAAAAA=&#10;" fillcolor="#1a476f" strokecolor="#1a476f" strokeweight="1.1pt"/>
                  <v:oval id="Oval 317" o:spid="_x0000_s1341" style="position:absolute;left:4286;top:282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9LPMMA&#10;AADdAAAADwAAAGRycy9kb3ducmV2LnhtbERP32vCMBB+H/g/hBvsbU3X4dDOWIogDDYcVvd+NGdT&#10;bC61idr992Yw8O0+vp+3KEbbiQsNvnWs4CVJQRDXTrfcKNjv1s8zED4ga+wck4Jf8lAsJw8LzLW7&#10;8pYuVWhEDGGfowITQp9L6WtDFn3ieuLIHdxgMUQ4NFIPeI3htpNZmr5Jiy3HBoM9rQzVx+psFVRf&#10;p2+/7srZ5w+H8WgOm2mTbZR6ehzLdxCBxnAX/7s/dJyfzV/h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9LPMMAAADdAAAADwAAAAAAAAAAAAAAAACYAgAAZHJzL2Rv&#10;d25yZXYueG1sUEsFBgAAAAAEAAQA9QAAAIgDAAAAAA==&#10;" fillcolor="#1a476f" strokecolor="#1a476f" strokeweight="1.1pt"/>
                  <v:oval id="Oval 318" o:spid="_x0000_s1342" style="position:absolute;left:5072;top:277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bTSMMA&#10;AADdAAAADwAAAGRycy9kb3ducmV2LnhtbERP32vCMBB+H/g/hBvsbU1X5tDOWIogDDYcVvd+NGdT&#10;bC61idr992Yw8O0+vp+3KEbbiQsNvnWs4CVJQRDXTrfcKNjv1s8zED4ga+wck4Jf8lAsJw8LzLW7&#10;8pYuVWhEDGGfowITQp9L6WtDFn3ieuLIHdxgMUQ4NFIPeI3htpNZmr5Jiy3HBoM9rQzVx+psFVRf&#10;p2+/7srZ5w+H8WgOm2mTbZR6ehzLdxCBxnAX/7s/dJyfzV/h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bTSMMAAADdAAAADwAAAAAAAAAAAAAAAACYAgAAZHJzL2Rv&#10;d25yZXYueG1sUEsFBgAAAAAEAAQA9QAAAIgDAAAAAA==&#10;" fillcolor="#1a476f" strokecolor="#1a476f" strokeweight="1.1pt"/>
                  <v:oval id="Oval 319" o:spid="_x0000_s1343" style="position:absolute;left:4275;top:297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p208MA&#10;AADdAAAADwAAAGRycy9kb3ducmV2LnhtbERP32vCMBB+H+x/CCf4NlMLDtcZiwyEwaRi3d6P5mxK&#10;m0vXZLb775eB4Nt9fD9vk0+2E1cafONYwXKRgCCunG64VvB53j+tQfiArLFzTAp+yUO+fXzYYKbd&#10;yCe6lqEWMYR9hgpMCH0mpa8MWfQL1xNH7uIGiyHCoZZ6wDGG206mSfIsLTYcGwz29Gaoassfq6A8&#10;fB/9vtutP744TK25FKs6LZSaz6bdK4hAU7iLb+53HeenLyv4/yae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p208MAAADdAAAADwAAAAAAAAAAAAAAAACYAgAAZHJzL2Rv&#10;d25yZXYueG1sUEsFBgAAAAAEAAQA9QAAAIgDAAAAAA==&#10;" fillcolor="#1a476f" strokecolor="#1a476f" strokeweight="1.1pt"/>
                  <v:oval id="Oval 320" o:spid="_x0000_s1344" style="position:absolute;left:2118;top:224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jopMMA&#10;AADdAAAADwAAAGRycy9kb3ducmV2LnhtbERP32vCMBB+H+x/CDfwbaYrWFxnLDIQBhsV6/Z+NGdT&#10;2ly6JtPuvzeC4Nt9fD9vVUy2FycafetYwcs8AUFcO91yo+D7sH1egvABWWPvmBT8k4di/fiwwly7&#10;M+/pVIVGxBD2OSowIQy5lL42ZNHP3UAcuaMbLYYIx0bqEc8x3PYyTZJMWmw5Nhgc6N1Q3VV/VkH1&#10;9bvz236z/PzhMHXmWC6atFRq9jRt3kAEmsJdfHN/6Dg/fc3g+k08Qa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jopMMAAADdAAAADwAAAAAAAAAAAAAAAACYAgAAZHJzL2Rv&#10;d25yZXYueG1sUEsFBgAAAAAEAAQA9QAAAIgDAAAAAA==&#10;" fillcolor="#1a476f" strokecolor="#1a476f" strokeweight="1.1pt"/>
                  <v:oval id="Oval 321" o:spid="_x0000_s1345" style="position:absolute;left:5754;top:243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NP8MA&#10;AADdAAAADwAAAGRycy9kb3ducmV2LnhtbERP32vCMBB+H/g/hBvsbU1XmNPOWIogDDYcVvd+NGdT&#10;bC61idr992Yw8O0+vp+3KEbbiQsNvnWs4CVJQRDXTrfcKNjv1s8zED4ga+wck4Jf8lAsJw8LzLW7&#10;8pYuVWhEDGGfowITQp9L6WtDFn3ieuLIHdxgMUQ4NFIPeI3htpNZmk6lxZZjg8GeVobqY3W2Cqqv&#10;07dfd+Xs84fDeDSHzWuTbZR6ehzLdxCBxnAX/7s/dJyfzd/g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RNP8MAAADdAAAADwAAAAAAAAAAAAAAAACYAgAAZHJzL2Rv&#10;d25yZXYueG1sUEsFBgAAAAAEAAQA9QAAAIgDAAAAAA==&#10;" fillcolor="#1a476f" strokecolor="#1a476f" strokeweight="1.1pt"/>
                  <v:oval id="Oval 322" o:spid="_x0000_s1346" style="position:absolute;left:5328;top:238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vZTcUA&#10;AADdAAAADwAAAGRycy9kb3ducmV2LnhtbESPQWvCQBCF70L/wzJCb7ox0GJTV5GCIFQsxvY+ZMds&#10;MDsbs1uN/75zKHib4b1575vFavCtulIfm8AGZtMMFHEVbMO1ge/jZjIHFROyxTYwGbhThNXyabTA&#10;woYbH+haplpJCMcCDbiUukLrWDnyGKehIxbtFHqPSda+1rbHm4T7VudZ9qo9NiwNDjv6cFSdy19v&#10;oNxdvuKmXc8/fzgNZ3fav9T53pjn8bB+B5VoSA/z//XWCn7+JrjyjYy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9lNxQAAAN0AAAAPAAAAAAAAAAAAAAAAAJgCAABkcnMv&#10;ZG93bnJldi54bWxQSwUGAAAAAAQABAD1AAAAigMAAAAA&#10;" fillcolor="#1a476f" strokecolor="#1a476f" strokeweight="1.1pt"/>
                  <v:oval id="Oval 323" o:spid="_x0000_s1347" style="position:absolute;left:4662;top:327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d81sEA&#10;AADdAAAADwAAAGRycy9kb3ducmV2LnhtbERPTYvCMBC9L/gfwgje1tSCi1ajiCAIistWvQ/N2BSb&#10;SW2i1n9vFhb2No/3OfNlZ2vxoNZXjhWMhgkI4sLpiksFp+PmcwLCB2SNtWNS8CIPy0XvY46Zdk/+&#10;oUceShFD2GeowITQZFL6wpBFP3QNceQurrUYImxLqVt8xnBbyzRJvqTFimODwYbWhoprfrcK8v3t&#10;22/q1WR35tBdzeUwLtODUoN+t5qBCNSFf/Gfe6vj/HQ6hd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23fNbBAAAA3QAAAA8AAAAAAAAAAAAAAAAAmAIAAGRycy9kb3du&#10;cmV2LnhtbFBLBQYAAAAABAAEAPUAAACGAwAAAAA=&#10;" fillcolor="#1a476f" strokecolor="#1a476f" strokeweight="1.1pt"/>
                  <v:oval id="Oval 324" o:spid="_x0000_s1348" style="position:absolute;left:5099;top:241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PUcQA&#10;AADdAAAADwAAAGRycy9kb3ducmV2LnhtbESPQWvCQBCF74X+h2UK3uqmSoukriKCICiWRr0P2TEb&#10;zM7G7Krx3zuHQm8zvDfvfTOd975RN+piHdjAxzADRVwGW3Nl4LBfvU9AxYRssQlMBh4UYT57fZli&#10;bsOdf+lWpEpJCMccDbiU2lzrWDryGIehJRbtFDqPSdau0rbDu4T7Ro+y7Et7rFkaHLa0dFSei6s3&#10;UGwvP3HVLCabI6f+7E67z2q0M2bw1i++QSXq07/573ptBX+cCb98IyPo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mT1HEAAAA3QAAAA8AAAAAAAAAAAAAAAAAmAIAAGRycy9k&#10;b3ducmV2LnhtbFBLBQYAAAAABAAEAPUAAACJAwAAAAA=&#10;" fillcolor="#1a476f" strokecolor="#1a476f" strokeweight="1.1pt"/>
                  <v:oval id="Oval 325" o:spid="_x0000_s1349" style="position:absolute;left:5410;top:342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rqysEA&#10;AADdAAAADwAAAGRycy9kb3ducmV2LnhtbERPTYvCMBC9L/gfwgje1lTFRapRRBAWFGWr3odmbIrN&#10;pNtErf/eCIK3ebzPmS1aW4kbNb50rGDQT0AQ506XXCg4HtbfExA+IGusHJOCB3lYzDtfM0y1u/Mf&#10;3bJQiBjCPkUFJoQ6ldLnhiz6vquJI3d2jcUQYVNI3eA9httKDpPkR1osOTYYrGllKL9kV6sg2/7v&#10;/bpaTjYnDu3FnHfjYrhTqtdtl1MQgdrwEb/dvzrOHyUDeH0TT5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q6srBAAAA3QAAAA8AAAAAAAAAAAAAAAAAmAIAAGRycy9kb3du&#10;cmV2LnhtbFBLBQYAAAAABAAEAPUAAACGAwAAAAA=&#10;" fillcolor="#1a476f" strokecolor="#1a476f" strokeweight="1.1pt"/>
                  <v:oval id="Oval 326" o:spid="_x0000_s1350" style="position:absolute;left:5159;top:283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0vcEA&#10;AADdAAAADwAAAGRycy9kb3ducmV2LnhtbERPTYvCMBC9C/sfwgjeNLWiSNcosiAIKy5W9z40Y1Ns&#10;JrXJav33ZkHwNo/3OYtVZ2txo9ZXjhWMRwkI4sLpiksFp+NmOAfhA7LG2jEpeJCH1fKjt8BMuzsf&#10;6JaHUsQQ9hkqMCE0mZS+MGTRj1xDHLmzay2GCNtS6hbvMdzWMk2SmbRYcWww2NCXoeKS/1kF+e76&#10;4zf1ev79y6G7mPN+WqZ7pQb9bv0JIlAX3uKXe6vj/EmSwv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4dL3BAAAA3QAAAA8AAAAAAAAAAAAAAAAAmAIAAGRycy9kb3du&#10;cmV2LnhtbFBLBQYAAAAABAAEAPUAAACGAwAAAAA=&#10;" fillcolor="#1a476f" strokecolor="#1a476f" strokeweight="1.1pt"/>
                  <v:oval id="Oval 327" o:spid="_x0000_s1351" style="position:absolute;left:3412;top:317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TRJsMA&#10;AADdAAAADwAAAGRycy9kb3ducmV2LnhtbERP32vCMBB+F/wfwgl703TKRumMUgaFwURZ3d6P5myK&#10;zaVrsrb+94sw2Nt9fD9vu59sKwbqfeNYweMqAUFcOd1wreDzXCxTED4ga2wdk4Ibedjv5rMtZtqN&#10;/EFDGWoRQ9hnqMCE0GVS+sqQRb9yHXHkLq63GCLsa6l7HGO4beU6SZ6lxYZjg8GOXg1V1/LHKigP&#10;3ydftHn6/sVhuprL8aleH5V6WEz5C4hAU/gX/7nfdJy/STZw/yae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TRJsMAAADdAAAADwAAAAAAAAAAAAAAAACYAgAAZHJzL2Rv&#10;d25yZXYueG1sUEsFBgAAAAAEAAQA9QAAAIgDAAAAAA==&#10;" fillcolor="#1a476f" strokecolor="#1a476f" strokeweight="1.1pt"/>
                  <v:oval id="Oval 328" o:spid="_x0000_s1352" style="position:absolute;left:6366;top:217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1JUsEA&#10;AADdAAAADwAAAGRycy9kb3ducmV2LnhtbERPTYvCMBC9L/gfwgh7W1PdXZFqFBEEwUWx6n1oxqbY&#10;TGoTtf57Iwh7m8f7nMmstZW4UeNLxwr6vQQEce50yYWCw375NQLhA7LGyjEpeJCH2bTzMcFUuzvv&#10;6JaFQsQQ9ikqMCHUqZQ+N2TR91xNHLmTayyGCJtC6gbvMdxWcpAkQ2mx5NhgsKaFofycXa2C7O+y&#10;9ctqPlofObRnc9r8FoONUp/ddj4GEagN/+K3e6Xj/O/kB17fxB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1dSVLBAAAA3QAAAA8AAAAAAAAAAAAAAAAAmAIAAGRycy9kb3du&#10;cmV2LnhtbFBLBQYAAAAABAAEAPUAAACGAwAAAAA=&#10;" fillcolor="#1a476f" strokecolor="#1a476f" strokeweight="1.1pt"/>
                  <v:oval id="Oval 329" o:spid="_x0000_s1353" style="position:absolute;left:5219;top:337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sycEA&#10;AADdAAAADwAAAGRycy9kb3ducmV2LnhtbERPTYvCMBC9L/gfwgje1lTFRapRRBAERdmq96EZm2Iz&#10;qU3U+u+NsLC3ebzPmS1aW4kHNb50rGDQT0AQ506XXCg4HdffExA+IGusHJOCF3lYzDtfM0y1e/Iv&#10;PbJQiBjCPkUFJoQ6ldLnhiz6vquJI3dxjcUQYVNI3eAzhttKDpPkR1osOTYYrGllKL9md6sg290O&#10;fl0tJ9szh/ZqLvtxMdwr1eu2yymIQG34F/+5NzrOHyVj+HwTT5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R7MnBAAAA3QAAAA8AAAAAAAAAAAAAAAAAmAIAAGRycy9kb3du&#10;cmV2LnhtbFBLBQYAAAAABAAEAPUAAACGAwAAAAA=&#10;" fillcolor="#1a476f" strokecolor="#1a476f" strokeweight="1.1pt"/>
                  <v:oval id="Oval 330" o:spid="_x0000_s1354" style="position:absolute;left:4957;top:218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NyvsIA&#10;AADdAAAADwAAAGRycy9kb3ducmV2LnhtbERP32vCMBB+H/g/hBP2NlOViVSjFKEwcHSs6vvRnE2x&#10;udQms91/vwwGe7uP7+dt96NtxYN63zhWMJ8lIIgrpxuuFZxP+csahA/IGlvHpOCbPOx3k6ctptoN&#10;/EmPMtQihrBPUYEJoUul9JUhi37mOuLIXV1vMUTY11L3OMRw28pFkqykxYZjg8GODoaqW/llFZTv&#10;9w+ft9n6eOEw3sy1eK0XhVLP0zHbgAg0hn/xn/tNx/nLZAW/38QT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w3K+wgAAAN0AAAAPAAAAAAAAAAAAAAAAAJgCAABkcnMvZG93&#10;bnJldi54bWxQSwUGAAAAAAQABAD1AAAAhwMAAAAA&#10;" fillcolor="#1a476f" strokecolor="#1a476f" strokeweight="1.1pt"/>
                  <v:oval id="Oval 331" o:spid="_x0000_s1355" style="position:absolute;left:6453;top:267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XJcEA&#10;AADdAAAADwAAAGRycy9kb3ducmV2LnhtbERPTYvCMBC9L/gfwgh7W1NddpVqFBEEwUWx6n1oxqbY&#10;TGoTtf57Iwh7m8f7nMmstZW4UeNLxwr6vQQEce50yYWCw375NQLhA7LGyjEpeJCH2bTzMcFUuzvv&#10;6JaFQsQQ9ikqMCHUqZQ+N2TR91xNHLmTayyGCJtC6gbvMdxWcpAkv9JiybHBYE0LQ/k5u1oF2d9l&#10;65fVfLQ+cmjP5rT5KQYbpT677XwMIlAb/sVv90rH+d/JEF7fxB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P1yXBAAAA3QAAAA8AAAAAAAAAAAAAAAAAmAIAAGRycy9kb3du&#10;cmV2LnhtbFBLBQYAAAAABAAEAPUAAACGAwAAAAA=&#10;" fillcolor="#1a476f" strokecolor="#1a476f" strokeweight="1.1pt"/>
                  <v:oval id="Oval 332" o:spid="_x0000_s1356" style="position:absolute;left:5023;top:243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BDV8QA&#10;AADdAAAADwAAAGRycy9kb3ducmV2LnhtbESPQWvCQBCF74X+h2UK3uqmSoukriKCICiWRr0P2TEb&#10;zM7G7Krx3zuHQm8zvDfvfTOd975RN+piHdjAxzADRVwGW3Nl4LBfvU9AxYRssQlMBh4UYT57fZli&#10;bsOdf+lWpEpJCMccDbiU2lzrWDryGIehJRbtFDqPSdau0rbDu4T7Ro+y7Et7rFkaHLa0dFSei6s3&#10;UGwvP3HVLCabI6f+7E67z2q0M2bw1i++QSXq07/573ptBX+cCa58IyPo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QQ1fEAAAA3QAAAA8AAAAAAAAAAAAAAAAAmAIAAGRycy9k&#10;b3ducmV2LnhtbFBLBQYAAAAABAAEAPUAAACJAwAAAAA=&#10;" fillcolor="#1a476f" strokecolor="#1a476f" strokeweight="1.1pt"/>
                  <v:oval id="Oval 333" o:spid="_x0000_s1357" style="position:absolute;left:5519;top:311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zmzMEA&#10;AADdAAAADwAAAGRycy9kb3ducmV2LnhtbERPTYvCMBC9C/sfwgjeNNVlRatRRBAWFGW7eh+asSk2&#10;k24Ttf77jSB4m8f7nPmytZW4UeNLxwqGgwQEce50yYWC4++mPwHhA7LGyjEpeJCH5eKjM8dUuzv/&#10;0C0LhYgh7FNUYEKoUyl9bsiiH7iaOHJn11gMETaF1A3eY7it5ChJxtJiybHBYE1rQ/klu1oF2e7v&#10;4DfVarI9cWgv5rz/KkZ7pXrddjUDEagNb/HL/a3j/M9kCs9v4gl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c5szBAAAA3QAAAA8AAAAAAAAAAAAAAAAAmAIAAGRycy9kb3du&#10;cmV2LnhtbFBLBQYAAAAABAAEAPUAAACGAwAAAAA=&#10;" fillcolor="#1a476f" strokecolor="#1a476f" strokeweight="1.1pt"/>
                  <v:oval id="Oval 334" o:spid="_x0000_s1358" style="position:absolute;left:5197;top:213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ZjMUA&#10;AADdAAAADwAAAGRycy9kb3ducmV2LnhtbESPQWvCQBCF74X+h2UK3upGpUVSVxFBEBSlaXsfsmM2&#10;mJ2N2VXjv3cOBW8zvDfvfTNb9L5RV+piHdjAaJiBIi6Drbky8Puzfp+CignZYhOYDNwpwmL++jLD&#10;3IYbf9O1SJWSEI45GnAptbnWsXTkMQ5DSyzaMXQek6xdpW2HNwn3jR5n2af2WLM0OGxp5ag8FRdv&#10;oNidD3HdLKfbP079yR33H9V4b8zgrV9+gUrUp6f5/3pjBX8yEn7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v9mMxQAAAN0AAAAPAAAAAAAAAAAAAAAAAJgCAABkcnMv&#10;ZG93bnJldi54bWxQSwUGAAAAAAQABAD1AAAAigMAAAAA&#10;" fillcolor="#1a476f" strokecolor="#1a476f" strokeweight="1.1pt"/>
                  <v:oval id="Oval 335" o:spid="_x0000_s1359" style="position:absolute;left:5044;top:294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N8F8MA&#10;AADdAAAADwAAAGRycy9kb3ducmV2LnhtbERP32vCMBB+H/g/hBP2NtN2bEg1iggFYcOxur0fzdkU&#10;m0ttsrb775eB4Nt9fD9vvZ1sKwbqfeNYQbpIQBBXTjdcK/g6FU9LED4ga2wdk4Jf8rDdzB7WmGs3&#10;8icNZahFDGGfowITQpdL6StDFv3CdcSRO7veYoiwr6XucYzhtpVZkrxKiw3HBoMd7Q1Vl/LHKijf&#10;rx++aHfLt28O08Wcjy91dlTqcT7tViACTeEuvrkPOs5/TlP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N8F8MAAADdAAAADwAAAAAAAAAAAAAAAACYAgAAZHJzL2Rv&#10;d25yZXYueG1sUEsFBgAAAAAEAAQA9QAAAIgDAAAAAA==&#10;" fillcolor="#1a476f" strokecolor="#1a476f" strokeweight="1.1pt"/>
                  <v:oval id="Oval 336" o:spid="_x0000_s1360" style="position:absolute;left:4542;top:228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HiYMEA&#10;AADdAAAADwAAAGRycy9kb3ducmV2LnhtbERPTYvCMBC9C/6HMMLeNLWLItUoIggLK4pV70MzNsVm&#10;0m2yWv+9ERb2No/3OYtVZ2txp9ZXjhWMRwkI4sLpiksF59N2OAPhA7LG2jEpeJKH1bLfW2Cm3YOP&#10;dM9DKWII+wwVmBCaTEpfGLLoR64hjtzVtRZDhG0pdYuPGG5rmSbJVFqsODYYbGhjqLjlv1ZBvvs5&#10;+G29nn1fOHQ3c91PynSv1MegW89BBOrCv/jP/aXj/M9xCu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h4mDBAAAA3QAAAA8AAAAAAAAAAAAAAAAAmAIAAGRycy9kb3du&#10;cmV2LnhtbFBLBQYAAAAABAAEAPUAAACGAwAAAAA=&#10;" fillcolor="#1a476f" strokecolor="#1a476f" strokeweight="1.1pt"/>
                  <v:oval id="Oval 337" o:spid="_x0000_s1361" style="position:absolute;left:6879;top:270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1H+8MA&#10;AADdAAAADwAAAGRycy9kb3ducmV2LnhtbERP32vCMBB+H/g/hBN8W1OVDamNRQRh4FDWzfejOZvS&#10;5lKbTLv/fhEGe7uP7+flxWg7caPBN44VzJMUBHHldMO1gq/P/fMKhA/IGjvHpOCHPBSbyVOOmXZ3&#10;/qBbGWoRQ9hnqMCE0GdS+sqQRZ+4njhyFzdYDBEOtdQD3mO47eQiTV+lxYZjg8Gedoaqtvy2Csr3&#10;68nvu+3qcOYwtuZyfKkXR6Vm03G7BhFoDP/iP/ebjvOX8yU8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21H+8MAAADdAAAADwAAAAAAAAAAAAAAAACYAgAAZHJzL2Rv&#10;d25yZXYueG1sUEsFBgAAAAAEAAQA9QAAAIgDAAAAAA==&#10;" fillcolor="#1a476f" strokecolor="#1a476f" strokeweight="1.1pt"/>
                  <v:oval id="Oval 338" o:spid="_x0000_s1362" style="position:absolute;left:4903;top:202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Tfj8EA&#10;AADdAAAADwAAAGRycy9kb3ducmV2LnhtbERP24rCMBB9F/Yfwiz4pqlXpBpFFgRBUeyu70MzNsVm&#10;0m2i1r/fLAi+zeFcZ7FqbSXu1PjSsYJBPwFBnDtdcqHg53vTm4HwAVlj5ZgUPMnDavnRWWCq3YNP&#10;dM9CIWII+xQVmBDqVEqfG7Lo+64mjtzFNRZDhE0hdYOPGG4rOUySqbRYcmwwWNOXofya3ayCbP97&#10;9JtqPdudObRXczlMiuFBqe5nu56DCNSGt/jl3uo4fzQYw/838QS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E34/BAAAA3QAAAA8AAAAAAAAAAAAAAAAAmAIAAGRycy9kb3du&#10;cmV2LnhtbFBLBQYAAAAABAAEAPUAAACGAwAAAAA=&#10;" fillcolor="#1a476f" strokecolor="#1a476f" strokeweight="1.1pt"/>
                  <v:oval id="Oval 339" o:spid="_x0000_s1363" style="position:absolute;left:5121;top:308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h6FMMA&#10;AADdAAAADwAAAGRycy9kb3ducmV2LnhtbERP32vCMBB+H/g/hBP2tqYqDqmNRQRh4HCsm+9Hczal&#10;zaU2mdb/3gwGe7uP7+flxWg7caXBN44VzJIUBHHldMO1gu+v/csKhA/IGjvHpOBOHorN5CnHTLsb&#10;f9K1DLWIIewzVGBC6DMpfWXIok9cTxy5sxsshgiHWuoBbzHcdnKepq/SYsOxwWBPO0NVW/5YBeX7&#10;5cPvu+3qcOIwtuZ8XNbzo1LP03G7BhFoDP/iP/ebjvMXsyX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8h6FMMAAADdAAAADwAAAAAAAAAAAAAAAACYAgAAZHJzL2Rv&#10;d25yZXYueG1sUEsFBgAAAAAEAAQA9QAAAIgDAAAAAA==&#10;" fillcolor="#1a476f" strokecolor="#1a476f" strokeweight="1.1pt"/>
                  <v:oval id="Oval 340" o:spid="_x0000_s1364" style="position:absolute;left:4684;top:272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rkY8EA&#10;AADdAAAADwAAAGRycy9kb3ducmV2LnhtbERPTYvCMBC9C/6HMMLeNNVFKV2jyIIg7KJY3fvQjE2x&#10;mXSbqPXfG0HwNo/3OfNlZ2txpdZXjhWMRwkI4sLpiksFx8N6mILwAVlj7ZgU3MnDctHvzTHT7sZ7&#10;uuahFDGEfYYKTAhNJqUvDFn0I9cQR+7kWoshwraUusVbDLe1nCTJTFqsODYYbOjbUHHOL1ZB/vu/&#10;8+t6lf78cejO5rSdlpOtUh+DbvUFIlAX3uKXe6Pj/M/xD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a5GPBAAAA3QAAAA8AAAAAAAAAAAAAAAAAmAIAAGRycy9kb3du&#10;cmV2LnhtbFBLBQYAAAAABAAEAPUAAACGAwAAAAA=&#10;" fillcolor="#1a476f" strokecolor="#1a476f" strokeweight="1.1pt"/>
                  <v:oval id="Oval 341" o:spid="_x0000_s1365" style="position:absolute;left:4875;top:229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ZB+MIA&#10;AADdAAAADwAAAGRycy9kb3ducmV2LnhtbERP24rCMBB9F/Yfwiz4pqmKF6pRZEEQFMXu+j40Y1Ns&#10;Jt0mav37zYLg2xzOdRar1lbiTo0vHSsY9BMQxLnTJRcKfr43vRkIH5A1Vo5JwZM8rJYfnQWm2j34&#10;RPcsFCKGsE9RgQmhTqX0uSGLvu9q4shdXGMxRNgUUjf4iOG2ksMkmUiLJccGgzV9Gcqv2c0qyPa/&#10;R7+p1rPdmUN7NZfDuBgelOp+tus5iEBteItf7q2O80eDKfx/E0+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VkH4wgAAAN0AAAAPAAAAAAAAAAAAAAAAAJgCAABkcnMvZG93&#10;bnJldi54bWxQSwUGAAAAAAQABAD1AAAAhwMAAAAA&#10;" fillcolor="#1a476f" strokecolor="#1a476f" strokeweight="1.1pt"/>
                  <v:oval id="Oval 342" o:spid="_x0000_s1366" style="position:absolute;left:4630;top:250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nVisUA&#10;AADdAAAADwAAAGRycy9kb3ducmV2LnhtbESPQWvCQBCF74X+h2UK3upGpUVSVxFBEBSlaXsfsmM2&#10;mJ2N2VXjv3cOBW8zvDfvfTNb9L5RV+piHdjAaJiBIi6Drbky8Puzfp+CignZYhOYDNwpwmL++jLD&#10;3IYbf9O1SJWSEI45GnAptbnWsXTkMQ5DSyzaMXQek6xdpW2HNwn3jR5n2af2WLM0OGxp5ag8FRdv&#10;oNidD3HdLKfbP079yR33H9V4b8zgrV9+gUrUp6f5/3pjBX8yElz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ydWKxQAAAN0AAAAPAAAAAAAAAAAAAAAAAJgCAABkcnMv&#10;ZG93bnJldi54bWxQSwUGAAAAAAQABAD1AAAAigMAAAAA&#10;" fillcolor="#1a476f" strokecolor="#1a476f" strokeweight="1.1pt"/>
                  <v:oval id="Oval 343" o:spid="_x0000_s1367" style="position:absolute;left:4449;top:225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VwEcEA&#10;AADdAAAADwAAAGRycy9kb3ducmV2LnhtbERPTYvCMBC9C/6HMII3TVVctBpFFgRBcdmq96EZm2Iz&#10;qU1W6783Cwt7m8f7nOW6tZV4UONLxwpGwwQEce50yYWC82k7mIHwAVlj5ZgUvMjDetXtLDHV7snf&#10;9MhCIWII+xQVmBDqVEqfG7Loh64mjtzVNRZDhE0hdYPPGG4rOU6SD2mx5NhgsKZPQ/kt+7EKssP9&#10;y2+rzWx/4dDezPU4LcZHpfq9drMAEagN/+I/907H+ZPR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FcBHBAAAA3QAAAA8AAAAAAAAAAAAAAAAAmAIAAGRycy9kb3du&#10;cmV2LnhtbFBLBQYAAAAABAAEAPUAAACGAwAAAAA=&#10;" fillcolor="#1a476f" strokecolor="#1a476f" strokeweight="1.1pt"/>
                  <v:oval id="Oval 344" o:spid="_x0000_s1368" style="position:absolute;left:5312;top:2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MTMcUA&#10;AADdAAAADwAAAGRycy9kb3ducmV2LnhtbESPQWvCQBCF7wX/wzJCb3VjpEWiq4ggFCyWRr0P2TEb&#10;zM7G7FbTf985FHqb4b1575vlevCtulMfm8AGppMMFHEVbMO1gdNx9zIHFROyxTYwGfihCOvV6GmJ&#10;hQ0P/qJ7mWolIRwLNOBS6gqtY+XIY5yEjli0S+g9Jln7WtseHxLuW51n2Zv22LA0OOxo66i6lt/e&#10;QPlx+4y7djPfnzkNV3c5vNb5wZjn8bBZgEo0pH/z3/W7FfxZLvzyjY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0xMxxQAAAN0AAAAPAAAAAAAAAAAAAAAAAJgCAABkcnMv&#10;ZG93bnJldi54bWxQSwUGAAAAAAQABAD1AAAAigMAAAAA&#10;" fillcolor="#1a476f" strokecolor="#1a476f" strokeweight="1.1pt"/>
                  <v:oval id="Oval 345" o:spid="_x0000_s1369" style="position:absolute;left:3625;top:256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2qsEA&#10;AADdAAAADwAAAGRycy9kb3ducmV2LnhtbERPTYvCMBC9C/6HMMLeNLWLItUoIggLK4pV70MzNsVm&#10;0m2yWv+9ERb2No/3OYtVZ2txp9ZXjhWMRwkI4sLpiksF59N2OAPhA7LG2jEpeJKH1bLfW2Cm3YOP&#10;dM9DKWII+wwVmBCaTEpfGLLoR64hjtzVtRZDhG0pdYuPGG5rmSbJVFqsODYYbGhjqLjlv1ZBvvs5&#10;+G29nn1fOHQ3c91PynSv1MegW89BBOrCv/jP/aXj/M90DO9v4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ftqrBAAAA3QAAAA8AAAAAAAAAAAAAAAAAmAIAAGRycy9kb3du&#10;cmV2LnhtbFBLBQYAAAAABAAEAPUAAACGAwAAAAA=&#10;" fillcolor="#1a476f" strokecolor="#1a476f" strokeweight="1.1pt"/>
                  <v:oval id="Oval 346" o:spid="_x0000_s1370" style="position:absolute;left:5165;top:192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0o3cEA&#10;AADdAAAADwAAAGRycy9kb3ducmV2LnhtbERPTYvCMBC9C/sfwgjeNLWiSNcosiAIKy5W9z40Y1Ns&#10;JrXJav33ZkHwNo/3OYtVZ2txo9ZXjhWMRwkI4sLpiksFp+NmOAfhA7LG2jEpeJCH1fKjt8BMuzsf&#10;6JaHUsQQ9hkqMCE0mZS+MGTRj1xDHLmzay2GCNtS6hbvMdzWMk2SmbRYcWww2NCXoeKS/1kF+e76&#10;4zf1ev79y6G7mPN+WqZ7pQb9bv0JIlAX3uKXe6vj/Emawv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NKN3BAAAA3QAAAA8AAAAAAAAAAAAAAAAAmAIAAGRycy9kb3du&#10;cmV2LnhtbFBLBQYAAAAABAAEAPUAAACGAwAAAAA=&#10;" fillcolor="#1a476f" strokecolor="#1a476f" strokeweight="1.1pt"/>
                  <v:oval id="Oval 347" o:spid="_x0000_s1371" style="position:absolute;left:4100;top:276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GNRsMA&#10;AADdAAAADwAAAGRycy9kb3ducmV2LnhtbERP32vCMBB+F/wfwgl709SWiVSjyKAw2HBYt/ejOZti&#10;c+marO3++2Uw2Nt9fD9vf5xsKwbqfeNYwXqVgCCunG64VvB+LZZbED4ga2wdk4Jv8nA8zGd7zLUb&#10;+UJDGWoRQ9jnqMCE0OVS+sqQRb9yHXHkbq63GCLsa6l7HGO4bWWaJBtpseHYYLCjJ0PVvfyyCsrX&#10;zzdftKftyweH6W5u58c6PSv1sJhOOxCBpvAv/nM/6zg/SzP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GNRsMAAADdAAAADwAAAAAAAAAAAAAAAACYAgAAZHJzL2Rv&#10;d25yZXYueG1sUEsFBgAAAAAEAAQA9QAAAIgDAAAAAA==&#10;" fillcolor="#1a476f" strokecolor="#1a476f" strokeweight="1.1pt"/>
                  <v:oval id="Oval 348" o:spid="_x0000_s1372" style="position:absolute;left:3461;top:246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VMsIA&#10;AADdAAAADwAAAGRycy9kb3ducmV2LnhtbERP32vCMBB+F/Y/hBvszaZ2OqQaRQaCMFHs9P1ozqbY&#10;XLomavffLwPBt/v4ft582dtG3KjztWMFoyQFQVw6XXOl4Pi9Hk5B+ICssXFMCn7Jw3LxMphjrt2d&#10;D3QrQiViCPscFZgQ2lxKXxqy6BPXEkfu7DqLIcKukrrDewy3jczS9ENarDk2GGzp01B5Ka5WQbH9&#10;2ft1s5p+nTj0F3PeTapsp9Tba7+agQjUh6f44d7oOP89G8P/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6BUywgAAAN0AAAAPAAAAAAAAAAAAAAAAAJgCAABkcnMvZG93&#10;bnJldi54bWxQSwUGAAAAAAQABAD1AAAAhwMAAAAA&#10;" fillcolor="#1a476f" strokecolor="#1a476f" strokeweight="1.1pt"/>
                  <v:oval id="Oval 349" o:spid="_x0000_s1373" style="position:absolute;left:4739;top:261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qzLsUA&#10;AADdAAAADwAAAGRycy9kb3ducmV2LnhtbESPQWvCQBCF7wX/wzJCb3VjwFaiq4ggFCyWRr0P2TEb&#10;zM7G7FbTf985FHqb4b1575vlevCtulMfm8AGppMMFHEVbMO1gdNx9zIHFROyxTYwGfihCOvV6GmJ&#10;hQ0P/qJ7mWolIRwLNOBS6gqtY+XIY5yEjli0S+g9Jln7WtseHxLuW51n2av22LA0OOxo66i6lt/e&#10;QPlx+4y7djPfnzkNV3c5zOr8YMzzeNgsQCUa0r/57/rdCv5bLrjyjY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KrMuxQAAAN0AAAAPAAAAAAAAAAAAAAAAAJgCAABkcnMv&#10;ZG93bnJldi54bWxQSwUGAAAAAAQABAD1AAAAigMAAAAA&#10;" fillcolor="#1a476f" strokecolor="#1a476f" strokeweight="1.1pt"/>
                  <v:oval id="Oval 350" o:spid="_x0000_s1374" style="position:absolute;left:4482;top:250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mMbsIA&#10;AADdAAAADwAAAGRycy9kb3ducmV2LnhtbERP24rCMBB9F/Yfwiz4pqmKF6pRZEEQFMXu+j40Y1Ns&#10;Jt0mav37zYLg2xzOdRar1lbiTo0vHSsY9BMQxLnTJRcKfr43vRkIH5A1Vo5JwZM8rJYfnQWm2j34&#10;RPcsFCKGsE9RgQmhTqX0uSGLvu9q4shdXGMxRNgUUjf4iOG2ksMkmUiLJccGgzV9Gcqv2c0qyPa/&#10;R7+p1rPdmUN7NZfDuBgelOp+tus5iEBteItf7q2O86ejAfx/E0+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yYxuwgAAAN0AAAAPAAAAAAAAAAAAAAAAAJgCAABkcnMvZG93&#10;bnJldi54bWxQSwUGAAAAAAQABAD1AAAAhwMAAAAA&#10;" fillcolor="#1a476f" strokecolor="#1a476f" strokeweight="1.1pt"/>
                  <v:oval id="Oval 351" o:spid="_x0000_s1375" style="position:absolute;left:3625;top:371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sSGcIA&#10;AADdAAAADwAAAGRycy9kb3ducmV2LnhtbERP32vCMBB+F/Y/hBvszaZ26KQaRQaCMFHs9P1ozqbY&#10;XLomavffLwPBt/v4ft582dtG3KjztWMFoyQFQVw6XXOl4Pi9Hk5B+ICssXFMCn7Jw3LxMphjrt2d&#10;D3QrQiViCPscFZgQ2lxKXxqy6BPXEkfu7DqLIcKukrrDewy3jczSdCIt1hwbDLb0aai8FFeroNj+&#10;7P26WU2/Thz6iznvxlW2U+rttV/NQATqw1P8cG90nP/xnsH/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GxIZwgAAAN0AAAAPAAAAAAAAAAAAAAAAAJgCAABkcnMvZG93&#10;bnJldi54bWxQSwUGAAAAAAQABAD1AAAAhwMAAAAA&#10;" fillcolor="#1a476f" strokecolor="#1a476f" strokeweight="1.1pt"/>
                  <v:oval id="Oval 352" o:spid="_x0000_s1376" style="position:absolute;left:3287;top:214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e3gsMA&#10;AADdAAAADwAAAGRycy9kb3ducmV2LnhtbERP32vCMBB+H/g/hBN8m6mWbVJNRQaCsOFY1fejOZvS&#10;5lKbrHb//TIY7O0+vp+32Y62FQP1vnasYDFPQBCXTtdcKTif9o8rED4ga2wdk4Jv8rDNJw8bzLS7&#10;8ycNRahEDGGfoQITQpdJ6UtDFv3cdcSRu7reYoiwr6Tu8R7DbSuXSfIsLdYcGwx29GqobIovq6B4&#10;v334fbtbvV04jI25Hp+q5VGp2XTcrUEEGsO/+M990HH+S5rC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e3gsMAAADdAAAADwAAAAAAAAAAAAAAAACYAgAAZHJzL2Rv&#10;d25yZXYueG1sUEsFBgAAAAAEAAQA9QAAAIgDAAAAAA==&#10;" fillcolor="#1a476f" strokecolor="#1a476f" strokeweight="1.1pt"/>
                  <v:oval id="Oval 353" o:spid="_x0000_s1377" style="position:absolute;left:4897;top:243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4v9sMA&#10;AADdAAAADwAAAGRycy9kb3ducmV2LnhtbERP22rCQBB9L/QflhF8qxsvrRKzighCoUUx1fchO2ZD&#10;srNpdtX4991CoW9zONfJ1r1txI06XzlWMB4lIIgLpysuFZy+di8LED4ga2wck4IHeVivnp8yTLW7&#10;85FueShFDGGfogITQptK6QtDFv3ItcSRu7jOYoiwK6Xu8B7DbSMnSfImLVYcGwy2tDVU1PnVKsg/&#10;vw9+12wWH2cOfW0u+9dysldqOOg3SxCB+vAv/nO/6zh/Pp3B7zfxB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4v9sMAAADdAAAADwAAAAAAAAAAAAAAAACYAgAAZHJzL2Rv&#10;d25yZXYueG1sUEsFBgAAAAAEAAQA9QAAAIgDAAAAAA==&#10;" fillcolor="#1a476f" strokecolor="#1a476f" strokeweight="1.1pt"/>
                  <v:oval id="Oval 354" o:spid="_x0000_s1378" style="position:absolute;left:3396;top:340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KbcEA&#10;AADdAAAADwAAAGRycy9kb3ducmV2LnhtbERPTYvCMBC9L/gfwgje1lTFXalGEUEQFGWr3odmbIrN&#10;pDZR67/fLAh7m8f7nNmitZV4UONLxwoG/QQEce50yYWC03H9OQHhA7LGyjEpeJGHxbzzMcNUuyf/&#10;0CMLhYgh7FNUYEKoUyl9bsii77uaOHIX11gMETaF1A0+Y7it5DBJvqTFkmODwZpWhvJrdrcKst3t&#10;4NfVcrI9c2iv5rIfF8O9Ur1uu5yCCNSGf/HbvdFx/vdoDH/fxB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yim3BAAAA3QAAAA8AAAAAAAAAAAAAAAAAmAIAAGRycy9kb3du&#10;cmV2LnhtbFBLBQYAAAAABAAEAPUAAACGAwAAAAA=&#10;" fillcolor="#1a476f" strokecolor="#1a476f" strokeweight="1.1pt"/>
                  <v:oval id="Oval 355" o:spid="_x0000_s1379" style="position:absolute;left:4531;top:320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AUGsMA&#10;AADdAAAADwAAAGRycy9kb3ducmV2LnhtbERP32vCMBB+F/Y/hBvsTdN1rJNqFBEKg43Kuvl+NGdT&#10;bC5dE7X77xdB8O0+vp+3XI+2E2cafOtYwfMsAUFcO91yo+Dnu5jOQfiArLFzTAr+yMN69TBZYq7d&#10;hb/oXIVGxBD2OSowIfS5lL42ZNHPXE8cuYMbLIYIh0bqAS8x3HYyTZJMWmw5NhjsaWuoPlYnq6D6&#10;/N35otvMP/YcxqM5lK9NWir19DhuFiACjeEuvrnfdZz/9pLB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AUGsMAAADdAAAADwAAAAAAAAAAAAAAAACYAgAAZHJzL2Rv&#10;d25yZXYueG1sUEsFBgAAAAAEAAQA9QAAAIgDAAAAAA==&#10;" fillcolor="#1a476f" strokecolor="#1a476f" strokeweight="1.1pt"/>
                  <v:oval id="Oval 356" o:spid="_x0000_s1380" style="position:absolute;left:4870;top:312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xgcEA&#10;AADdAAAADwAAAGRycy9kb3ducmV2LnhtbERPTYvCMBC9C/6HMII3TVVcpRpFFgRBcdmq96EZm2Iz&#10;qU1W6783Cwt7m8f7nOW6tZV4UONLxwpGwwQEce50yYWC82k7mIPwAVlj5ZgUvMjDetXtLDHV7snf&#10;9MhCIWII+xQVmBDqVEqfG7Loh64mjtzVNRZDhE0hdYPPGG4rOU6SD2mx5NhgsKZPQ/kt+7EKssP9&#10;y2+rzXx/4dDezPU4LcZHpfq9drMAEagN/+I/907H+bPJD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ssYHBAAAA3QAAAA8AAAAAAAAAAAAAAAAAmAIAAGRycy9kb3du&#10;cmV2LnhtbFBLBQYAAAAABAAEAPUAAACGAwAAAAA=&#10;" fillcolor="#1a476f" strokecolor="#1a476f" strokeweight="1.1pt"/>
                  <v:oval id="Oval 357" o:spid="_x0000_s1381" style="position:absolute;left:5432;top:316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Ml88UA&#10;AADdAAAADwAAAGRycy9kb3ducmV2LnhtbESPQWvCQBCF7wX/wzIFb3VTpa2kriKCIFgsjfY+ZMds&#10;MDsbs6um/75zELzN8N68981s0ftGXamLdWADr6MMFHEZbM2VgcN+/TIFFROyxSYwGfijCIv54GmG&#10;uQ03/qFrkSolIRxzNOBSanOtY+nIYxyFlli0Y+g8Jlm7StsObxLuGz3OsnftsWZpcNjSylF5Ki7e&#10;QPF1/o7rZjnd/nLqT+64e6vGO2OGz/3yE1SiPj3M9+uNFfyPieDKNzKCn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8yXzxQAAAN0AAAAPAAAAAAAAAAAAAAAAAJgCAABkcnMv&#10;ZG93bnJldi54bWxQSwUGAAAAAAQABAD1AAAAigMAAAAA&#10;" fillcolor="#1a476f" strokecolor="#1a476f" strokeweight="1.1pt"/>
                  <v:oval id="Oval 358" o:spid="_x0000_s1382" style="position:absolute;left:4182;top:205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AaMIA&#10;AADdAAAADwAAAGRycy9kb3ducmV2LnhtbERP32vCMBB+F/Y/hBvsTdM51FqNIgNhsKFY9f1ozqbY&#10;XLom0/rfL4Lg2318P2++7GwtLtT6yrGC90ECgrhwuuJSwWG/7qcgfEDWWDsmBTfysFy89OaYaXfl&#10;HV3yUIoYwj5DBSaEJpPSF4Ys+oFriCN3cq3FEGFbSt3iNYbbWg6TZCwtVhwbDDb0aag4539WQf7z&#10;u/XrepV+Hzl0Z3PajMrhRqm31241AxGoC0/xw/2l4/zJxxT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v4BowgAAAN0AAAAPAAAAAAAAAAAAAAAAAJgCAABkcnMvZG93&#10;bnJldi54bWxQSwUGAAAAAAQABAD1AAAAhwMAAAAA&#10;" fillcolor="#1a476f" strokecolor="#1a476f" strokeweight="1.1pt"/>
                  <v:oval id="Oval 359" o:spid="_x0000_s1383" style="position:absolute;left:5618;top:214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NaiMUA&#10;AADdAAAADwAAAGRycy9kb3ducmV2LnhtbESPQWvCQBCF7wX/wzIFb3VTsa2kriKCIFgsjfY+ZMds&#10;MDsbs6um/75zELzN8N68981s0ftGXamLdWADr6MMFHEZbM2VgcN+/TIFFROyxSYwGfijCIv54GmG&#10;uQ03/qFrkSolIRxzNOBSanOtY+nIYxyFlli0Y+g8Jlm7StsObxLuGz3OsnftsWZpcNjSylF5Ki7e&#10;QPF1/o7rZjnd/nLqT+64e6vGO2OGz/3yE1SiPj3M9+uNFfyPifDLNzKCn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g1qIxQAAAN0AAAAPAAAAAAAAAAAAAAAAAJgCAABkcnMv&#10;ZG93bnJldi54bWxQSwUGAAAAAAQABAD1AAAAigMAAAAA&#10;" fillcolor="#1a476f" strokecolor="#1a476f" strokeweight="1.1pt"/>
                  <v:oval id="Oval 360" o:spid="_x0000_s1384" style="position:absolute;left:3751;top:240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E8EA&#10;AADdAAAADwAAAGRycy9kb3ducmV2LnhtbERP24rCMBB9F/Yfwiz4pqnijWoUWRAERbG7vg/N2BSb&#10;SbeJWv9+syD4NodzncWqtZW4U+NLxwoG/QQEce50yYWCn+9NbwbCB2SNlWNS8CQPq+VHZ4Gpdg8+&#10;0T0LhYgh7FNUYEKoUyl9bsii77uaOHIX11gMETaF1A0+Yrit5DBJJtJiybHBYE1fhvJrdrMKsv3v&#10;0W+q9Wx35tBezeUwLoYHpbqf7XoOIlAb3uKXe6vj/OloAP/fx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P/xPBAAAA3QAAAA8AAAAAAAAAAAAAAAAAmAIAAGRycy9kb3du&#10;cmV2LnhtbFBLBQYAAAAABAAEAPUAAACGAwAAAAA=&#10;" fillcolor="#1a476f" strokecolor="#1a476f" strokeweight="1.1pt"/>
                  <v:oval id="Oval 361" o:spid="_x0000_s1385" style="position:absolute;left:4313;top:278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1hZMIA&#10;AADdAAAADwAAAGRycy9kb3ducmV2LnhtbERP32vCMBB+F/Y/hBvszaaW6aQaRQaCMFHs9P1ozqbY&#10;XLomavffLwPBt/v4ft582dtG3KjztWMFoyQFQVw6XXOl4Pi9Hk5B+ICssXFMCn7Jw3LxMphjrt2d&#10;D3QrQiViCPscFZgQ2lxKXxqy6BPXEkfu7DqLIcKukrrDewy3jczSdCIt1hwbDLb0aai8FFeroNj+&#10;7P26WU2/Thz6iznvxlW2U+rttV/NQATqw1P8cG90nP/xnsH/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HWFkwgAAAN0AAAAPAAAAAAAAAAAAAAAAAJgCAABkcnMvZG93&#10;bnJldi54bWxQSwUGAAAAAAQABAD1AAAAhwMAAAAA&#10;" fillcolor="#1a476f" strokecolor="#1a476f" strokeweight="1.1pt"/>
                  <v:oval id="Oval 362" o:spid="_x0000_s1386" style="position:absolute;left:4619;top:228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HE/8MA&#10;AADdAAAADwAAAGRycy9kb3ducmV2LnhtbERP22rCQBB9L/QflhF8qxsvrRKzighCoUUx1fchO2ZD&#10;srNpdtX4991CoW9zONfJ1r1txI06XzlWMB4lIIgLpysuFZy+di8LED4ga2wck4IHeVivnp8yTLW7&#10;85FueShFDGGfogITQptK6QtDFv3ItcSRu7jOYoiwK6Xu8B7DbSMnSfImLVYcGwy2tDVU1PnVKsg/&#10;vw9+12wWH2cOfW0u+9dysldqOOg3SxCB+vAv/nO/6zh/PpvC7zfxB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1HE/8MAAADdAAAADwAAAAAAAAAAAAAAAACYAgAAZHJzL2Rv&#10;d25yZXYueG1sUEsFBgAAAAAEAAQA9QAAAIgDAAAAAA==&#10;" fillcolor="#1a476f" strokecolor="#1a476f" strokeweight="1.1pt"/>
                  <v:oval id="Oval 363" o:spid="_x0000_s1387" style="position:absolute;left:3745;top:270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hci8MA&#10;AADdAAAADwAAAGRycy9kb3ducmV2LnhtbERP32vCMBB+H/g/hBN8m6nSbVJNRQaCsOFY1fejOZvS&#10;5lKbrHb//TIY7O0+vp+32Y62FQP1vnasYDFPQBCXTtdcKTif9o8rED4ga2wdk4Jv8rDNJw8bzLS7&#10;8ycNRahEDGGfoQITQpdJ6UtDFv3cdcSRu7reYoiwr6Tu8R7DbSuXSfIsLdYcGwx29GqobIovq6B4&#10;v334fbtbvV04jI25Hp+q5VGp2XTcrUEEGsO/+M990HH+S5rC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hci8MAAADdAAAADwAAAAAAAAAAAAAAAACYAgAAZHJzL2Rv&#10;d25yZXYueG1sUEsFBgAAAAAEAAQA9QAAAIgDAAAAAA==&#10;" fillcolor="#1a476f" strokecolor="#1a476f" strokeweight="1.1pt"/>
                  <v:oval id="Oval 364" o:spid="_x0000_s1388" style="position:absolute;left:5334;top:225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EMEA&#10;AADdAAAADwAAAGRycy9kb3ducmV2LnhtbERPTYvCMBC9L/gfwgje1lTRXalGEUEQFGWr3odmbIrN&#10;pDZR67/fLAh7m8f7nNmitZV4UONLxwoG/QQEce50yYWC03H9OQHhA7LGyjEpeJGHxbzzMcNUuyf/&#10;0CMLhYgh7FNUYEKoUyl9bsii77uaOHIX11gMETaF1A0+Y7it5DBJvqTFkmODwZpWhvJrdrcKst3t&#10;4NfVcrI9c2iv5rIfF8O9Ur1uu5yCCNSGf/HbvdFx/vdoDH/fxB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0+RDBAAAA3QAAAA8AAAAAAAAAAAAAAAAAmAIAAGRycy9kb3du&#10;cmV2LnhtbFBLBQYAAAAABAAEAPUAAACGAwAAAAA=&#10;" fillcolor="#1a476f" strokecolor="#1a476f" strokeweight="1.1pt"/>
                  <v:oval id="Oval 365" o:spid="_x0000_s1389" style="position:absolute;left:5028;top:257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ZnZ8MA&#10;AADdAAAADwAAAGRycy9kb3ducmV2LnhtbERP32vCMBB+F/Y/hBvsTdOVrZNqFBEKg43Kuvl+NGdT&#10;bC5dE7X77xdB8O0+vp+3XI+2E2cafOtYwfMsAUFcO91yo+Dnu5jOQfiArLFzTAr+yMN69TBZYq7d&#10;hb/oXIVGxBD2OSowIfS5lL42ZNHPXE8cuYMbLIYIh0bqAS8x3HYyTZJMWmw5NhjsaWuoPlYnq6D6&#10;/N35otvMP/YcxqM5lK9NWir19DhuFiACjeEuvrnfdZz/9pLB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ZnZ8MAAADdAAAADwAAAAAAAAAAAAAAAACYAgAAZHJzL2Rv&#10;d25yZXYueG1sUEsFBgAAAAAEAAQA9QAAAIgDAAAAAA==&#10;" fillcolor="#1a476f" strokecolor="#1a476f" strokeweight="1.1pt"/>
                  <v:oval id="Oval 366" o:spid="_x0000_s1390" style="position:absolute;left:3936;top:293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C/MEA&#10;AADdAAAADwAAAGRycy9kb3ducmV2LnhtbERPTYvCMBC9C/6HMII3TRVdpRpFFgRBcdmq96EZm2Iz&#10;qU1W6783Cwt7m8f7nOW6tZV4UONLxwpGwwQEce50yYWC82k7mIPwAVlj5ZgUvMjDetXtLDHV7snf&#10;9MhCIWII+xQVmBDqVEqfG7Loh64mjtzVNRZDhE0hdYPPGG4rOU6SD2mx5NhgsKZPQ/kt+7EKssP9&#10;y2+rzXx/4dDezPU4LcZHpfq9drMAEagN/+I/907H+bPJD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qwvzBAAAA3QAAAA8AAAAAAAAAAAAAAAAAmAIAAGRycy9kb3du&#10;cmV2LnhtbFBLBQYAAAAABAAEAPUAAACGAwAAAAA=&#10;" fillcolor="#1a476f" strokecolor="#1a476f" strokeweight="1.1pt"/>
                  <v:oval id="Oval 367" o:spid="_x0000_s1391" style="position:absolute;left:5601;top:173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VWjsUA&#10;AADdAAAADwAAAGRycy9kb3ducmV2LnhtbESPQWvCQBCF7wX/wzIFb3VTsa2kriKCIFgsjfY+ZMds&#10;MDsbs6um/75zELzN8N68981s0ftGXamLdWADr6MMFHEZbM2VgcN+/TIFFROyxSYwGfijCIv54GmG&#10;uQ03/qFrkSolIRxzNOBSanOtY+nIYxyFlli0Y+g8Jlm7StsObxLuGz3OsnftsWZpcNjSylF5Ki7e&#10;QPF1/o7rZjnd/nLqT+64e6vGO2OGz/3yE1SiPj3M9+uNFfyPieDKNzKCn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9VaOxQAAAN0AAAAPAAAAAAAAAAAAAAAAAJgCAABkcnMv&#10;ZG93bnJldi54bWxQSwUGAAAAAAQABAD1AAAAigMAAAAA&#10;" fillcolor="#1a476f" strokecolor="#1a476f" strokeweight="1.1pt"/>
                  <v:oval id="Oval 368" o:spid="_x0000_s1392" style="position:absolute;left:4635;top:250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nzFcIA&#10;AADdAAAADwAAAGRycy9kb3ducmV2LnhtbERP32vCMBB+F/Y/hBvsTdPJ1FqNIgNhsKFY9f1ozqbY&#10;XLom0/rfL4Lg2318P2++7GwtLtT6yrGC90ECgrhwuuJSwWG/7qcgfEDWWDsmBTfysFy89OaYaXfl&#10;HV3yUIoYwj5DBSaEJpPSF4Ys+oFriCN3cq3FEGFbSt3iNYbbWg6TZCwtVhwbDDb0aag4539WQf7z&#10;u/XrepV+Hzl0Z3PajMrhRqm31241AxGoC0/xw/2l4/zJxxT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fMVwgAAAN0AAAAPAAAAAAAAAAAAAAAAAJgCAABkcnMvZG93&#10;bnJldi54bWxQSwUGAAAAAAQABAD1AAAAhwMAAAAA&#10;" fillcolor="#1a476f" strokecolor="#1a476f" strokeweight="1.1pt"/>
                  <v:oval id="Oval 369" o:spid="_x0000_s1393" style="position:absolute;left:4657;top:235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rMVcUA&#10;AADdAAAADwAAAGRycy9kb3ducmV2LnhtbESPQWvCQBCF7wX/wzIFb3VTQSupq4ggFBSlaXsfsmM2&#10;mJ1Ns6vGf+8cBG8zvDfvfTNf9r5RF+piHdjA+ygDRVwGW3Nl4Pdn8zYDFROyxSYwGbhRhOVi8DLH&#10;3IYrf9OlSJWSEI45GnAptbnWsXTkMY5CSyzaMXQek6xdpW2HVwn3jR5n2VR7rFkaHLa0dlSeirM3&#10;UOz+D3HTrGbbP079yR33k2q8N2b42q8+QSXq09P8uP6ygv8xEX75Rkb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WsxVxQAAAN0AAAAPAAAAAAAAAAAAAAAAAJgCAABkcnMv&#10;ZG93bnJldi54bWxQSwUGAAAAAAQABAD1AAAAigMAAAAA&#10;" fillcolor="#1a476f" strokecolor="#1a476f" strokeweight="1.1pt"/>
                  <v:oval id="Oval 370" o:spid="_x0000_s1394" style="position:absolute;left:6868;top:225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ZpzsMA&#10;AADdAAAADwAAAGRycy9kb3ducmV2LnhtbERP32vCMBB+H/g/hBN8W1MFN6mNRQRh4FDWzfejOZvS&#10;5lKbTLv/fhEGe7uP7+flxWg7caPBN44VzJMUBHHldMO1gq/P/fMKhA/IGjvHpOCHPBSbyVOOmXZ3&#10;/qBbGWoRQ9hnqMCE0GdS+sqQRZ+4njhyFzdYDBEOtdQD3mO47eQiTV+kxYZjg8Gedoaqtvy2Csr3&#10;68nvu+3qcOYwtuZyXNaLo1Kz6bhdgwg0hn/xn/tNx/mvyzk8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ZpzsMAAADdAAAADwAAAAAAAAAAAAAAAACYAgAAZHJzL2Rv&#10;d25yZXYueG1sUEsFBgAAAAAEAAQA9QAAAIgDAAAAAA==&#10;" fillcolor="#1a476f" strokecolor="#1a476f" strokeweight="1.1pt"/>
                  <v:oval id="Oval 371" o:spid="_x0000_s1395" style="position:absolute;left:5618;top:217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T3ucMA&#10;AADdAAAADwAAAGRycy9kb3ducmV2LnhtbERP32vCMBB+F/wfwgl709RCp1SjyKAw2HBYt/ejOZti&#10;c+marO3++2Uw2Nt9fD9vf5xsKwbqfeNYwXqVgCCunG64VvB+LZZbED4ga2wdk4Jv8nA8zGd7zLUb&#10;+UJDGWoRQ9jnqMCE0OVS+sqQRb9yHXHkbq63GCLsa6l7HGO4bWWaJI/SYsOxwWBHT4aqe/llFZSv&#10;n2++aE/blw8O093czlmdnpV6WEynHYhAU/gX/7mfdZy/yVL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T3ucMAAADdAAAADwAAAAAAAAAAAAAAAACYAgAAZHJzL2Rv&#10;d25yZXYueG1sUEsFBgAAAAAEAAQA9QAAAIgDAAAAAA==&#10;" fillcolor="#1a476f" strokecolor="#1a476f" strokeweight="1.1pt"/>
                  <v:oval id="Oval 372" o:spid="_x0000_s1396" style="position:absolute;left:4313;top:255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SIsEA&#10;AADdAAAADwAAAGRycy9kb3ducmV2LnhtbERPTYvCMBC9L/gfwgje1lTFXalGEUEQFGWr3odmbIrN&#10;pDZR67/fLAh7m8f7nNmitZV4UONLxwoG/QQEce50yYWC03H9OQHhA7LGyjEpeJGHxbzzMcNUuyf/&#10;0CMLhYgh7FNUYEKoUyl9bsii77uaOHIX11gMETaF1A0+Y7it5DBJvqTFkmODwZpWhvJrdrcKst3t&#10;4NfVcrI9c2iv5rIfF8O9Ur1uu5yCCNSGf/HbvdFx/vd4BH/fxB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IUiLBAAAA3QAAAA8AAAAAAAAAAAAAAAAAmAIAAGRycy9kb3du&#10;cmV2LnhtbFBLBQYAAAAABAAEAPUAAACGAwAAAAA=&#10;" fillcolor="#1a476f" strokecolor="#1a476f" strokeweight="1.1pt"/>
                  <v:oval id="Oval 373" o:spid="_x0000_s1397" style="position:absolute;left:5006;top:302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HKVsEA&#10;AADdAAAADwAAAGRycy9kb3ducmV2LnhtbERPTYvCMBC9L/gfwgje1lTRXalGEUEQFGWr3odmbIrN&#10;pDZR67/fLAh7m8f7nNmitZV4UONLxwoG/QQEce50yYWC03H9OQHhA7LGyjEpeJGHxbzzMcNUuyf/&#10;0CMLhYgh7FNUYEKoUyl9bsii77uaOHIX11gMETaF1A0+Y7it5DBJvqTFkmODwZpWhvJrdrcKst3t&#10;4NfVcrI9c2iv5rIfF8O9Ur1uu5yCCNSGf/HbvdFx/vd4BH/fxBPk/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hylbBAAAA3QAAAA8AAAAAAAAAAAAAAAAAmAIAAGRycy9kb3du&#10;cmV2LnhtbFBLBQYAAAAABAAEAPUAAACGAwAAAAA=&#10;" fillcolor="#1a476f" strokecolor="#1a476f" strokeweight="1.1pt"/>
                  <v:oval id="Oval 374" o:spid="_x0000_s1398" style="position:absolute;left:4793;top:297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1vzcMA&#10;AADdAAAADwAAAGRycy9kb3ducmV2LnhtbERP32vCMBB+F/Y/hBvsTdMVOqUzigwKwsRh3d6P5myK&#10;zaVrYlv/+2Uw2Nt9fD9vvZ1sKwbqfeNYwfMiAUFcOd1wreDzXMxXIHxA1tg6JgV38rDdPMzWmGs3&#10;8omGMtQihrDPUYEJocul9JUhi37hOuLIXVxvMUTY11L3OMZw28o0SV6kxYZjg8GO3gxV1/JmFZSH&#10;7w9ftLvV+xeH6Woux6xOj0o9PU67VxCBpvAv/nPvdZy/zDL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1vzcMAAADdAAAADwAAAAAAAAAAAAAAAACYAgAAZHJzL2Rv&#10;d25yZXYueG1sUEsFBgAAAAAEAAQA9QAAAIgDAAAAAA==&#10;" fillcolor="#1a476f" strokecolor="#1a476f" strokeweight="1.1pt"/>
                  <v:oval id="Oval 375" o:spid="_x0000_s1399" style="position:absolute;left:5727;top:257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xusMA&#10;AADdAAAADwAAAGRycy9kb3ducmV2LnhtbERP32vCMBB+F/Y/hBP2pqmCWjpjkYEw2HBY3fvRnE1p&#10;c+marO3++2Uw2Nt9fD9vn0+2FQP1vnasYLVMQBCXTtdcKbhdT4sUhA/IGlvHpOCbPOSHh9keM+1G&#10;vtBQhErEEPYZKjAhdJmUvjRk0S9dRxy5u+sthgj7SuoexxhuW7lOkq20WHNsMNjRs6GyKb6sguLt&#10;892f2mP6+sFhasz9vKnWZ6Ue59PxCUSgKfyL/9wvOs7fbbbw+008QR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xusMAAADdAAAADwAAAAAAAAAAAAAAAACYAgAAZHJzL2Rv&#10;d25yZXYueG1sUEsFBgAAAAAEAAQA9QAAAIgDAAAAAA==&#10;" fillcolor="#1a476f" strokecolor="#1a476f" strokeweight="1.1pt"/>
                  <v:oval id="Oval 376" o:spid="_x0000_s1400" style="position:absolute;left:3707;top:303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NUIcMA&#10;AADdAAAADwAAAGRycy9kb3ducmV2LnhtbERP32vCMBB+H/g/hBN8m6mCU6qxiCAMFMe6+X40Z1Pa&#10;XLomtt1/vwwGe7uP7+ftstE2oqfOV44VLOYJCOLC6YpLBZ8fp+cNCB+QNTaOScE3ecj2k6cdptoN&#10;/E59HkoRQ9inqMCE0KZS+sKQRT93LXHk7q6zGCLsSqk7HGK4beQySV6kxYpjg8GWjoaKOn9YBfnl&#10;682fmsPmfOMw1uZ+XZXLq1Kz6XjYggg0hn/xn/tVx/nr1Rp+v4kn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NUIcMAAADdAAAADwAAAAAAAAAAAAAAAACYAgAAZHJzL2Rv&#10;d25yZXYueG1sUEsFBgAAAAAEAAQA9QAAAIgDAAAAAA==&#10;" fillcolor="#1a476f" strokecolor="#1a476f" strokeweight="1.1pt"/>
                  <v:oval id="Oval 377" o:spid="_x0000_s1401" style="position:absolute;left:4640;top:287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zAU8UA&#10;AADdAAAADwAAAGRycy9kb3ducmV2LnhtbESPQWvCQBCF7wX/wzIFb3VTQSupq4ggFBSlaXsfsmM2&#10;mJ1Ns6vGf+8cBG8zvDfvfTNf9r5RF+piHdjA+ygDRVwGW3Nl4Pdn8zYDFROyxSYwGbhRhOVi8DLH&#10;3IYrf9OlSJWSEI45GnAptbnWsXTkMY5CSyzaMXQek6xdpW2HVwn3jR5n2VR7rFkaHLa0dlSeirM3&#10;UOz+D3HTrGbbP079yR33k2q8N2b42q8+QSXq09P8uP6ygv8xEVz5Rkb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LMBTxQAAAN0AAAAPAAAAAAAAAAAAAAAAAJgCAABkcnMv&#10;ZG93bnJldi54bWxQSwUGAAAAAAQABAD1AAAAigMAAAAA&#10;" fillcolor="#1a476f" strokecolor="#1a476f" strokeweight="1.1pt"/>
                  <v:oval id="Oval 378" o:spid="_x0000_s1402" style="position:absolute;left:5973;top:293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lyMMA&#10;AADdAAAADwAAAGRycy9kb3ducmV2LnhtbERP32vCMBB+H/g/hBP2NtMJddoZRYTCYMOxqu9HczbF&#10;5lKbrO3+ezMY7O0+vp+33o62ET11vnas4HmWgCAuna65UnA65k9LED4ga2wck4If8rDdTB7WmGk3&#10;8Bf1RahEDGGfoQITQptJ6UtDFv3MtcSRu7jOYoiwq6TucIjhtpHzJFlIizXHBoMt7Q2V1+LbKig+&#10;bp8+b3bL9zOH8Wouh7SaH5R6nI67VxCBxvAv/nO/6Tj/JV3B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BlyMMAAADdAAAADwAAAAAAAAAAAAAAAACYAgAAZHJzL2Rv&#10;d25yZXYueG1sUEsFBgAAAAAEAAQA9QAAAIgDAAAAAA==&#10;" fillcolor="#1a476f" strokecolor="#1a476f" strokeweight="1.1pt"/>
                  <v:oval id="Oval 379" o:spid="_x0000_s1403" style="position:absolute;left:6579;top:326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G6MUA&#10;AADdAAAADwAAAGRycy9kb3ducmV2LnhtbESPQWvCQBCF7wX/wzIFb3VTQSupq4ggCBWlaXsfsmM2&#10;mJ2N2a3Gf+8cBG8zvDfvfTNf9r5RF+piHdjA+ygDRVwGW3Nl4Pdn8zYDFROyxSYwGbhRhOVi8DLH&#10;3IYrf9OlSJWSEI45GnAptbnWsXTkMY5CSyzaMXQek6xdpW2HVwn3jR5n2VR7rFkaHLa0dlSein9v&#10;oNidD3HTrGZff5z6kzvuJ9V4b8zwtV99gkrUp6f5cb21gv8xFX75Rkb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NgboxQAAAN0AAAAPAAAAAAAAAAAAAAAAAJgCAABkcnMv&#10;ZG93bnJldi54bWxQSwUGAAAAAAQABAD1AAAAigMAAAAA&#10;" fillcolor="#1a476f" strokecolor="#1a476f" strokeweight="1.1pt"/>
                  <v:oval id="Oval 380" o:spid="_x0000_s1404" style="position:absolute;left:3969;top:225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qjc8MA&#10;AADdAAAADwAAAGRycy9kb3ducmV2LnhtbERP32vCMBB+H/g/hBP2tqYKOqmNRQRh4HCsm+9Hczal&#10;zaU2mdb/3gwGe7uP7+flxWg7caXBN44VzJIUBHHldMO1gu+v/csKhA/IGjvHpOBOHorN5CnHTLsb&#10;f9K1DLWIIewzVGBC6DMpfWXIok9cTxy5sxsshgiHWuoBbzHcdnKepktpseHYYLCnnaGqLX+sgvL9&#10;8uH33XZ1OHEYW3M+Lur5Uann6bhdgwg0hn/xn/tNx/mvyxn8fhN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qjc8MAAADdAAAADwAAAAAAAAAAAAAAAACYAgAAZHJzL2Rv&#10;d25yZXYueG1sUEsFBgAAAAAEAAQA9QAAAIgDAAAAAA==&#10;" fillcolor="#1a476f" strokecolor="#1a476f" strokeweight="1.1pt"/>
                  <v:oval id="Oval 381" o:spid="_x0000_s1405" style="position:absolute;left:4307;top:281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9BMMA&#10;AADdAAAADwAAAGRycy9kb3ducmV2LnhtbERP32vCMBB+F/wfwgl709TCqlSjyKAw2HBYt/ejOZti&#10;c+marO3++2Uw2Nt9fD9vf5xsKwbqfeNYwXqVgCCunG64VvB+LZZbED4ga2wdk4Jv8nA8zGd7zLUb&#10;+UJDGWoRQ9jnqMCE0OVS+sqQRb9yHXHkbq63GCLsa6l7HGO4bWWaJJm02HBsMNjRk6HqXn5ZBeXr&#10;55sv2tP25YPDdDe382OdnpV6WEynHYhAU/gX/7mfdZy/yVL4/Sae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9BMMAAADdAAAADwAAAAAAAAAAAAAAAACYAgAAZHJzL2Rv&#10;d25yZXYueG1sUEsFBgAAAAAEAAQA9QAAAIgDAAAAAA==&#10;" fillcolor="#1a476f" strokecolor="#1a476f" strokeweight="1.1pt"/>
                  <v:oval id="Oval 382" o:spid="_x0000_s1406" style="position:absolute;left:5399;top:214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SYn8MA&#10;AADdAAAADwAAAGRycy9kb3ducmV2LnhtbERP32vCMBB+F/Y/hBvsTdN1rJNqFBEKg43Kuvl+NGdT&#10;bC5dE7X77xdB8O0+vp+3XI+2E2cafOtYwfMsAUFcO91yo+Dnu5jOQfiArLFzTAr+yMN69TBZYq7d&#10;hb/oXIVGxBD2OSowIfS5lL42ZNHPXE8cuYMbLIYIh0bqAS8x3HYyTZJMWmw5NhjsaWuoPlYnq6D6&#10;/N35otvMP/YcxqM5lK9NWir19DhuFiACjeEuvrnfdZz/lr3A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SYn8MAAADdAAAADwAAAAAAAAAAAAAAAACYAgAAZHJzL2Rv&#10;d25yZXYueG1sUEsFBgAAAAAEAAQA9QAAAIgDAAAAAA==&#10;" fillcolor="#1a476f" strokecolor="#1a476f" strokeweight="1.1pt"/>
                  <v:oval id="Oval 383" o:spid="_x0000_s1407" style="position:absolute;left:4848;top:249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0A68MA&#10;AADdAAAADwAAAGRycy9kb3ducmV2LnhtbERP32vCMBB+F/Y/hBvsTdOVrZNqFBEKg43Kuvl+NGdT&#10;bC5dE7X77xdB8O0+vp+3XI+2E2cafOtYwfMsAUFcO91yo+Dnu5jOQfiArLFzTAr+yMN69TBZYq7d&#10;hb/oXIVGxBD2OSowIfS5lL42ZNHPXE8cuYMbLIYIh0bqAS8x3HYyTZJMWmw5NhjsaWuoPlYnq6D6&#10;/N35otvMP/YcxqM5lK9NWir19DhuFiACjeEuvrnfdZz/lr3A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0A68MAAADdAAAADwAAAAAAAAAAAAAAAACYAgAAZHJzL2Rv&#10;d25yZXYueG1sUEsFBgAAAAAEAAQA9QAAAIgDAAAAAA==&#10;" fillcolor="#1a476f" strokecolor="#1a476f" strokeweight="1.1pt"/>
                  <v:oval id="Oval 384" o:spid="_x0000_s1408" style="position:absolute;left:5978;top:294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lcMMA&#10;AADdAAAADwAAAGRycy9kb3ducmV2LnhtbERP32vCMBB+F/Y/hBP2pqmCWjpjkYEw2HBY3fvRnE1p&#10;c+marO3++2Uw2Nt9fD9vn0+2FQP1vnasYLVMQBCXTtdcKbhdT4sUhA/IGlvHpOCbPOSHh9keM+1G&#10;vtBQhErEEPYZKjAhdJmUvjRk0S9dRxy5u+sthgj7SuoexxhuW7lOkq20WHNsMNjRs6GyKb6sguLt&#10;892f2mP6+sFhasz9vKnWZ6Ue59PxCUSgKfyL/9wvOs7fbTfw+008QR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lcMMAAADdAAAADwAAAAAAAAAAAAAAAACYAgAAZHJzL2Rv&#10;d25yZXYueG1sUEsFBgAAAAAEAAQA9QAAAIgDAAAAAA==&#10;" fillcolor="#1a476f" strokecolor="#1a476f" strokeweight="1.1pt"/>
                  <v:oval id="Oval 385" o:spid="_x0000_s1409" style="position:absolute;left:6049;top:261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M7B8MA&#10;AADdAAAADwAAAGRycy9kb3ducmV2LnhtbERP32vCMBB+F/Y/hBvszaYTVktnFBkIgw3Fur0fzdkU&#10;m0vXZG333y+C4Nt9fD9vtZlsKwbqfeNYwXOSgiCunG64VvB12s1zED4ga2wdk4I/8rBZP8xWWGg3&#10;8pGGMtQihrAvUIEJoSuk9JUhiz5xHXHkzq63GCLsa6l7HGO4beUiTTNpseHYYLCjN0PVpfy1CsrP&#10;n4Pftdv845vDdDHn/Uu92Cv19DhtX0EEmsJdfHO/6zh/mWV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M7B8MAAADdAAAADwAAAAAAAAAAAAAAAACYAgAAZHJzL2Rv&#10;d25yZXYueG1sUEsFBgAAAAAEAAQA9QAAAIgDAAAAAA==&#10;" fillcolor="#1a476f" strokecolor="#1a476f" strokeweight="1.1pt"/>
                  <v:oval id="Oval 386" o:spid="_x0000_s1410" style="position:absolute;left:4499;top:254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enMEA&#10;AADdAAAADwAAAGRycy9kb3ducmV2LnhtbERPTYvCMBC9C/sfwgjeNFVQS9cosiAIuyhW9z40Y1Ns&#10;JrXJavffG0HwNo/3OYtVZ2txo9ZXjhWMRwkI4sLpiksFp+NmmILwAVlj7ZgU/JOH1fKjt8BMuzsf&#10;6JaHUsQQ9hkqMCE0mZS+MGTRj1xDHLmzay2GCNtS6hbvMdzWcpIkM2mx4thgsKEvQ8Ul/7MK8p/r&#10;3m/qdfr9y6G7mPNuWk52Sg363foTRKAuvMUv91bH+fPZH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fnpzBAAAA3QAAAA8AAAAAAAAAAAAAAAAAmAIAAGRycy9kb3du&#10;cmV2LnhtbFBLBQYAAAAABAAEAPUAAACGAwAAAAA=&#10;" fillcolor="#1a476f" strokecolor="#1a476f" strokeweight="1.1pt"/>
                  <v:oval id="Oval 387" o:spid="_x0000_s1411" style="position:absolute;left:4477;top:296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AK7sUA&#10;AADdAAAADwAAAGRycy9kb3ducmV2LnhtbESPQWvCQBCF7wX/wzIFb3VTQSupq4ggCBWlaXsfsmM2&#10;mJ2N2a3Gf+8cBG8zvDfvfTNf9r5RF+piHdjA+ygDRVwGW3Nl4Pdn8zYDFROyxSYwGbhRhOVi8DLH&#10;3IYrf9OlSJWSEI45GnAptbnWsXTkMY5CSyzaMXQek6xdpW2HVwn3jR5n2VR7rFkaHLa0dlSein9v&#10;oNidD3HTrGZff5z6kzvuJ9V4b8zwtV99gkrUp6f5cb21gv8xFVz5Rkb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QAruxQAAAN0AAAAPAAAAAAAAAAAAAAAAAJgCAABkcnMv&#10;ZG93bnJldi54bWxQSwUGAAAAAAQABAD1AAAAigMAAAAA&#10;" fillcolor="#1a476f" strokecolor="#1a476f" strokeweight="1.1pt"/>
                  <v:oval id="Oval 388" o:spid="_x0000_s1412" style="position:absolute;left:4946;top:312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yvdcMA&#10;AADdAAAADwAAAGRycy9kb3ducmV2LnhtbERP32vCMBB+F/Y/hBvsTdMJq9oZpQyEwURZN9+P5myK&#10;zaVrsrb7740g7O0+vp+33o62ET11vnas4HmWgCAuna65UvD9tZsuQfiArLFxTAr+yMN28zBZY6bd&#10;wJ/UF6ESMYR9hgpMCG0mpS8NWfQz1xJH7uw6iyHCrpK6wyGG20bOkySVFmuODQZbejNUXopfq6DY&#10;/xz9rsmXHycO48WcDy/V/KDU0+OYv4IINIZ/8d39ruP8RbqC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yvdcMAAADdAAAADwAAAAAAAAAAAAAAAACYAgAAZHJzL2Rv&#10;d25yZXYueG1sUEsFBgAAAAAEAAQA9QAAAIgDAAAAAA==&#10;" fillcolor="#1a476f" strokecolor="#1a476f" strokeweight="1.1pt"/>
                  <v:oval id="Oval 389" o:spid="_x0000_s1413" style="position:absolute;left:3227;top:271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QNcUA&#10;AADdAAAADwAAAGRycy9kb3ducmV2LnhtbESPQWvCQBCF7wX/wzIFb3VTwSqpq4ggCBXFtL0P2TEb&#10;zM7G7Fbjv+8cBG8zvDfvfTNf9r5RV+piHdjA+ygDRVwGW3Nl4Od78zYDFROyxSYwGbhThOVi8DLH&#10;3IYbH+lapEpJCMccDbiU2lzrWDryGEehJRbtFDqPSdau0rbDm4T7Ro+z7EN7rFkaHLa0dlSeiz9v&#10;oNhdDnHTrGZfv5z6szvtJ9V4b8zwtV99gkrUp6f5cb21gj+dCr9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75A1xQAAAN0AAAAPAAAAAAAAAAAAAAAAAJgCAABkcnMv&#10;ZG93bnJldi54bWxQSwUGAAAAAAQABAD1AAAAigMAAAAA&#10;" fillcolor="#1a476f" strokecolor="#1a476f" strokeweight="1.1pt"/>
                  <v:oval id="Oval 390" o:spid="_x0000_s1414" style="position:absolute;left:4258;top:203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M1rsEA&#10;AADdAAAADwAAAGRycy9kb3ducmV2LnhtbERPTYvCMBC9C/6HMMLeNFVYLV2jyIIg7KJY3fvQjE2x&#10;mXSbqPXfG0HwNo/3OfNlZ2txpdZXjhWMRwkI4sLpiksFx8N6mILwAVlj7ZgU3MnDctHvzTHT7sZ7&#10;uuahFDGEfYYKTAhNJqUvDFn0I9cQR+7kWoshwraUusVbDLe1nCTJVFqsODYYbOjbUHHOL1ZB/vu/&#10;8+t6lf78cejO5rT9LCdbpT4G3eoLRKAuvMUv90bH+bPZG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6jNa7BAAAA3QAAAA8AAAAAAAAAAAAAAAAAmAIAAGRycy9kb3du&#10;cmV2LnhtbFBLBQYAAAAABAAEAPUAAACGAwAAAAA=&#10;" fillcolor="#1a476f" strokecolor="#1a476f" strokeweight="1.1pt"/>
                  <v:oval id="Oval 391" o:spid="_x0000_s1415" style="position:absolute;left:3996;top:255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Gr2cEA&#10;AADdAAAADwAAAGRycy9kb3ducmV2LnhtbERPTYvCMBC9L/gfwgje1tSCq1SjiCAIistWvQ/N2BSb&#10;SW2i1n9vFhb2No/3OfNlZ2vxoNZXjhWMhgkI4sLpiksFp+PmcwrCB2SNtWNS8CIPy0XvY46Zdk/+&#10;oUceShFD2GeowITQZFL6wpBFP3QNceQurrUYImxLqVt8xnBbyzRJvqTFimODwYbWhoprfrcK8v3t&#10;22/q1XR35tBdzeUwLtODUoN+t5qBCNSFf/Gfe6vj/Mkkhd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5xq9nBAAAA3QAAAA8AAAAAAAAAAAAAAAAAmAIAAGRycy9kb3du&#10;cmV2LnhtbFBLBQYAAAAABAAEAPUAAACGAwAAAAA=&#10;" fillcolor="#1a476f" strokecolor="#1a476f" strokeweight="1.1pt"/>
                  <v:oval id="Oval 392" o:spid="_x0000_s1416" style="position:absolute;left:4635;top:287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0OQsEA&#10;AADdAAAADwAAAGRycy9kb3ducmV2LnhtbERPTYvCMBC9C/6HMII3TVVcpRpFFgRBcdmq96EZm2Iz&#10;qU1W6783Cwt7m8f7nOW6tZV4UONLxwpGwwQEce50yYWC82k7mIPwAVlj5ZgUvMjDetXtLDHV7snf&#10;9MhCIWII+xQVmBDqVEqfG7Loh64mjtzVNRZDhE0hdYPPGG4rOU6SD2mx5NhgsKZPQ/kt+7EKssP9&#10;y2+rzXx/4dDezPU4LcZHpfq9drMAEagN/+I/907H+bPZB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9DkLBAAAA3QAAAA8AAAAAAAAAAAAAAAAAmAIAAGRycy9kb3du&#10;cmV2LnhtbFBLBQYAAAAABAAEAPUAAACGAwAAAAA=&#10;" fillcolor="#1a476f" strokecolor="#1a476f" strokeweight="1.1pt"/>
                  <v:oval id="Oval 393" o:spid="_x0000_s1417" style="position:absolute;left:2440;top:217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WNsEA&#10;AADdAAAADwAAAGRycy9kb3ducmV2LnhtbERPTYvCMBC9C/6HMII3TRVdpRpFFgRBcdmq96EZm2Iz&#10;qU1W6783Cwt7m8f7nOW6tZV4UONLxwpGwwQEce50yYWC82k7mIPwAVlj5ZgUvMjDetXtLDHV7snf&#10;9MhCIWII+xQVmBDqVEqfG7Loh64mjtzVNRZDhE0hdYPPGG4rOU6SD2mx5NhgsKZPQ/kt+7EKssP9&#10;y2+rzXx/4dDezPU4LcZHpfq9drMAEagN/+I/907H+bPZB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UljbBAAAA3QAAAA8AAAAAAAAAAAAAAAAAmAIAAGRycy9kb3du&#10;cmV2LnhtbFBLBQYAAAAABAAEAPUAAACGAwAAAAA=&#10;" fillcolor="#1a476f" strokecolor="#1a476f" strokeweight="1.1pt"/>
                  <v:oval id="Oval 394" o:spid="_x0000_s1418" style="position:absolute;left:5257;top:281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zrcMA&#10;AADdAAAADwAAAGRycy9kb3ducmV2LnhtbERP32vCMBB+H/g/hBN8m6mCU6qxiCAMFMe6+X40Z1Pa&#10;XLomtt1/vwwGe7uP7+ftstE2oqfOV44VLOYJCOLC6YpLBZ8fp+cNCB+QNTaOScE3ecj2k6cdptoN&#10;/E59HkoRQ9inqMCE0KZS+sKQRT93LXHk7q6zGCLsSqk7HGK4beQySV6kxYpjg8GWjoaKOn9YBfnl&#10;682fmsPmfOMw1uZ+XZXLq1Kz6XjYggg0hn/xn/tVx/nr9Qp+v4kn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zrcMAAADdAAAADwAAAAAAAAAAAAAAAACYAgAAZHJzL2Rv&#10;d25yZXYueG1sUEsFBgAAAAAEAAQA9QAAAIgDAAAAAA==&#10;" fillcolor="#1a476f" strokecolor="#1a476f" strokeweight="1.1pt"/>
                  <v:oval id="Oval 395" o:spid="_x0000_s1419" style="position:absolute;left:3794;top:215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qt2sEA&#10;AADdAAAADwAAAGRycy9kb3ducmV2LnhtbERPTYvCMBC9C/sfwgjeNFVQS9cosiAIuyhW9z40Y1Ns&#10;JrXJavffG0HwNo/3OYtVZ2txo9ZXjhWMRwkI4sLpiksFp+NmmILwAVlj7ZgU/JOH1fKjt8BMuzsf&#10;6JaHUsQQ9hkqMCE0mZS+MGTRj1xDHLmzay2GCNtS6hbvMdzWcpIkM2mx4thgsKEvQ8Ul/7MK8p/r&#10;3m/qdfr9y6G7mPNuWk52Sg363foTRKAuvMUv91bH+fP5D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KrdrBAAAA3QAAAA8AAAAAAAAAAAAAAAAAmAIAAGRycy9kb3du&#10;cmV2LnhtbFBLBQYAAAAABAAEAPUAAACGAwAAAAA=&#10;" fillcolor="#1a476f" strokecolor="#1a476f" strokeweight="1.1pt"/>
                  <v:oval id="Oval 396" o:spid="_x0000_s1420" style="position:absolute;left:5290;top:238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IQcMA&#10;AADdAAAADwAAAGRycy9kb3ducmV2LnhtbERP32vCMBB+F/Y/hBvszaYTZktnFBkIgw3Fur0fzdkU&#10;m0vXZG333y+C4Nt9fD9vtZlsKwbqfeNYwXOSgiCunG64VvB12s1zED4ga2wdk4I/8rBZP8xWWGg3&#10;8pGGMtQihrAvUIEJoSuk9JUhiz5xHXHkzq63GCLsa6l7HGO4beUiTZfSYsOxwWBHb4aqS/lrFZSf&#10;Pwe/a7f5xzeH6WLO+5d6sVfq6XHavoIINIW7+OZ+13F+lmV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IQcMAAADdAAAADwAAAAAAAAAAAAAAAACYAgAAZHJzL2Rv&#10;d25yZXYueG1sUEsFBgAAAAAEAAQA9QAAAIgDAAAAAA==&#10;" fillcolor="#1a476f" strokecolor="#1a476f" strokeweight="1.1pt"/>
                  <v:oval id="Oval 397" o:spid="_x0000_s1421" style="position:absolute;left:4548;top:279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mcM8UA&#10;AADdAAAADwAAAGRycy9kb3ducmV2LnhtbESPQWvCQBCF7wX/wzIFb3VTwSqpq4ggCBXFtL0P2TEb&#10;zM7G7Fbjv+8cBG8zvDfvfTNf9r5RV+piHdjA+ygDRVwGW3Nl4Od78zYDFROyxSYwGbhThOVi8DLH&#10;3IYbH+lapEpJCMccDbiU2lzrWDryGEehJRbtFDqPSdau0rbDm4T7Ro+z7EN7rFkaHLa0dlSeiz9v&#10;oNhdDnHTrGZfv5z6szvtJ9V4b8zwtV99gkrUp6f5cb21gj+dCq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mZwzxQAAAN0AAAAPAAAAAAAAAAAAAAAAAJgCAABkcnMv&#10;ZG93bnJldi54bWxQSwUGAAAAAAQABAD1AAAAigMAAAAA&#10;" fillcolor="#1a476f" strokecolor="#1a476f" strokeweight="1.1pt"/>
                  <v:oval id="Oval 398" o:spid="_x0000_s1422" style="position:absolute;left:5792;top:247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U5qMMA&#10;AADdAAAADwAAAGRycy9kb3ducmV2LnhtbERP22rCQBB9L/Qflin0rW4aqJfUVUJBEJQU0/o+ZMds&#10;MDubZlcT/75bKPg2h3Od5Xq0rbhS7xvHCl4nCQjiyumGawXfX5uXOQgfkDW2jknBjTysV48PS8y0&#10;G/hA1zLUIoawz1CBCaHLpPSVIYt+4jriyJ1cbzFE2NdS9zjEcNvKNEmm0mLDscFgRx+GqnN5sQrK&#10;/c+n37T5fHfkMJ7NqXir00Kp56cxfwcRaAx38b97q+P82WwBf9/E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U5qMMAAADdAAAADwAAAAAAAAAAAAAAAACYAgAAZHJzL2Rv&#10;d25yZXYueG1sUEsFBgAAAAAEAAQA9QAAAIgDAAAAAA==&#10;" fillcolor="#1a476f" strokecolor="#1a476f" strokeweight="1.1pt"/>
                  <v:oval id="Oval 399" o:spid="_x0000_s1423" style="position:absolute;left:4373;top:225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rgEsUA&#10;AADdAAAADwAAAGRycy9kb3ducmV2LnhtbESPQWvCQBCF7wX/wzKCt7qp0DakriIFQagoje19yI7Z&#10;YHY2za4a/71zKHib4b1575v5cvCtulAfm8AGXqYZKOIq2IZrAz+H9XMOKiZki21gMnCjCMvF6GmO&#10;hQ1X/qZLmWolIRwLNOBS6gqtY+XIY5yGjli0Y+g9Jln7WtserxLuWz3LsjftsWFpcNjRp6PqVJ69&#10;gXL7t4/rdpV//XIaTu64e61nO2Mm42H1ASrRkB7m/+uNFfz3XPj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OuASxQAAAN0AAAAPAAAAAAAAAAAAAAAAAJgCAABkcnMv&#10;ZG93bnJldi54bWxQSwUGAAAAAAQABAD1AAAAigMAAAAA&#10;" fillcolor="#1a476f" strokecolor="#1a476f" strokeweight="1.1pt"/>
                  <v:oval id="Oval 400" o:spid="_x0000_s1424" style="position:absolute;left:7774;top:330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ZFicMA&#10;AADdAAAADwAAAGRycy9kb3ducmV2LnhtbERP32vCMBB+H/g/hBP2NtMK20o1ShEEYcOxur0fzdkU&#10;m0ttsrb775eB4Nt9fD9vvZ1sKwbqfeNYQbpIQBBXTjdcK/g67Z8yED4ga2wdk4Jf8rDdzB7WmGs3&#10;8icNZahFDGGfowITQpdL6StDFv3CdcSRO7veYoiwr6XucYzhtpXLJHmRFhuODQY72hmqLuWPVVC+&#10;Xz/8vi2yt28O08Wcj8/18qjU43wqViACTeEuvrkPOs5/zVL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ZFicMAAADdAAAADwAAAAAAAAAAAAAAAACYAgAAZHJzL2Rv&#10;d25yZXYueG1sUEsFBgAAAAAEAAQA9QAAAIgDAAAAAA==&#10;" fillcolor="#1a476f" strokecolor="#1a476f" strokeweight="1.1pt"/>
                  <v:oval id="Oval 401" o:spid="_x0000_s1425" style="position:absolute;left:5847;top:235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Tb/sIA&#10;AADdAAAADwAAAGRycy9kb3ducmV2LnhtbERP32vCMBB+H+x/CCf4NlMLbqWaigwEweFYN9+P5mxK&#10;m0ttonb//TIQfLuP7+et1qPtxJUG3zhWMJ8lIIgrpxuuFfx8b18yED4ga+wck4Jf8rAunp9WmGt3&#10;4y+6lqEWMYR9jgpMCH0upa8MWfQz1xNH7uQGiyHCoZZ6wFsMt51Mk+RVWmw4Nhjs6d1Q1ZYXq6D8&#10;OH/6bbfJ9kcOY2tOh0WdHpSaTsbNEkSgMTzEd/dOx/lvWQr/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pNv+wgAAAN0AAAAPAAAAAAAAAAAAAAAAAJgCAABkcnMvZG93&#10;bnJldi54bWxQSwUGAAAAAAQABAD1AAAAhwMAAAAA&#10;" fillcolor="#1a476f" strokecolor="#1a476f" strokeweight="1.1pt"/>
                  <v:oval id="Oval 402" o:spid="_x0000_s1426" style="position:absolute;left:5416;top:249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ZcIA&#10;AADdAAAADwAAAGRycy9kb3ducmV2LnhtbERP32vCMBB+F/Y/hBv4ZtMputIZRQaCoCh22/vRnE2x&#10;uXRN1PrfLwPBt/v4ft582dtGXKnztWMFb0kKgrh0uuZKwffXepSB8AFZY+OYFNzJw3LxMphjrt2N&#10;j3QtQiViCPscFZgQ2lxKXxqy6BPXEkfu5DqLIcKukrrDWwy3jRyn6UxarDk2GGzp01B5Li5WQbH7&#10;Pfh1s8q2Pxz6szntp9V4r9TwtV99gAjUh6f44d7oOP89m8D/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6H5lwgAAAN0AAAAPAAAAAAAAAAAAAAAAAJgCAABkcnMvZG93&#10;bnJldi54bWxQSwUGAAAAAAQABAD1AAAAhwMAAAAA&#10;" fillcolor="#1a476f" strokecolor="#1a476f" strokeweight="1.1pt"/>
                  <v:oval id="Oval 403" o:spid="_x0000_s1427" style="position:absolute;left:5847;top:348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mEcIA&#10;AADdAAAADwAAAGRycy9kb3ducmV2LnhtbERP32vCMBB+F/Y/hBv4ZtOJutIZRQaCoCh22/vRnE2x&#10;uXRN1PrfLwPBt/v4ft582dtGXKnztWMFb0kKgrh0uuZKwffXepSB8AFZY+OYFNzJw3LxMphjrt2N&#10;j3QtQiViCPscFZgQ2lxKXxqy6BPXEkfu5DqLIcKukrrDWwy3jRyn6UxarDk2GGzp01B5Li5WQbH7&#10;Pfh1s8q2Pxz6szntp9V4r9TwtV99gAjUh6f44d7oOP89m8D/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AeYRwgAAAN0AAAAPAAAAAAAAAAAAAAAAAJgCAABkcnMvZG93&#10;bnJldi54bWxQSwUGAAAAAAQABAD1AAAAhwMAAAAA&#10;" fillcolor="#1a476f" strokecolor="#1a476f" strokeweight="1.1pt"/>
                  <v:oval id="Oval 404" o:spid="_x0000_s1428" style="position:absolute;left:4913;top:247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1DisEA&#10;AADdAAAADwAAAGRycy9kb3ducmV2LnhtbERPTYvCMBC9C/6HMMLeNFVQSzWKLAjCiot19z40Y1Ns&#10;Jt0mav33ZkHwNo/3Oct1Z2txo9ZXjhWMRwkI4sLpiksFP6ftMAXhA7LG2jEpeJCH9arfW2Km3Z2P&#10;dMtDKWII+wwVmBCaTEpfGLLoR64hjtzZtRZDhG0pdYv3GG5rOUmSmbRYcWww2NCnoeKSX62CfP/3&#10;7bf1Jv365dBdzPkwLScHpT4G3WYBIlAX3uKXe6fj/Hk6hf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NQ4rBAAAA3QAAAA8AAAAAAAAAAAAAAAAAmAIAAGRycy9kb3du&#10;cmV2LnhtbFBLBQYAAAAABAAEAPUAAACGAwAAAAA=&#10;" fillcolor="#1a476f" strokecolor="#1a476f" strokeweight="1.1pt"/>
                  <v:oval id="Oval 405" o:spid="_x0000_s1429" style="position:absolute;left:6448;top:235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d/cMA&#10;AADdAAAADwAAAGRycy9kb3ducmV2LnhtbERP32vCMBB+H+x/CDfY25pOsCtdo4ggDByOVX0/mrMp&#10;NpfaZLb+92Yw2Nt9fD+vXE62E1cafOtYwWuSgiCunW65UXDYb15yED4ga+wck4IbeVguHh9KLLQb&#10;+ZuuVWhEDGFfoAITQl9I6WtDFn3ieuLIndxgMUQ4NFIPOMZw28lZmmbSYsuxwWBPa0P1ufqxCqrP&#10;y5ffdKt8e+Qwnc1pN29mO6Wen6bVO4hAU/gX/7k/dJz/lmf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J/d/cMAAADdAAAADwAAAAAAAAAAAAAAAACYAgAAZHJzL2Rv&#10;d25yZXYueG1sUEsFBgAAAAAEAAQA9QAAAIgDAAAAAA==&#10;" fillcolor="#1a476f" strokecolor="#1a476f" strokeweight="1.1pt"/>
                </v:group>
                <v:group id="Group 607" o:spid="_x0000_s1430" style="position:absolute;left:13379;top:9232;width:30715;height:15933" coordorigin="2102,1449" coordsize="4837,2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Qo/KMQAAADdAAAA&#10;DwAAAAAAAAAAAAAAAACqAgAAZHJzL2Rvd25yZXYueG1sUEsFBgAAAAAEAAQA+gAAAJsDAAAAAA==&#10;">
                  <v:oval id="Oval 407" o:spid="_x0000_s1431" style="position:absolute;left:4176;top:201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zsFMUA&#10;AADdAAAADwAAAGRycy9kb3ducmV2LnhtbESPQWvCQBCF7wX/wzKCt7qp0DakriIFQagoje19yI7Z&#10;YHY2za4a/71zKHib4b1575v5cvCtulAfm8AGXqYZKOIq2IZrAz+H9XMOKiZki21gMnCjCMvF6GmO&#10;hQ1X/qZLmWolIRwLNOBS6gqtY+XIY5yGjli0Y+g9Jln7WtserxLuWz3LsjftsWFpcNjRp6PqVJ69&#10;gXL7t4/rdpV//XIaTu64e61nO2Mm42H1ASrRkB7m/+uNFfz3XHD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TOwUxQAAAN0AAAAPAAAAAAAAAAAAAAAAAJgCAABkcnMv&#10;ZG93bnJldi54bWxQSwUGAAAAAAQABAD1AAAAigMAAAAA&#10;" fillcolor="#1a476f" strokecolor="#1a476f" strokeweight="1.1pt"/>
                  <v:oval id="Oval 408" o:spid="_x0000_s1432" style="position:absolute;left:5487;top:345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BJj8MA&#10;AADdAAAADwAAAGRycy9kb3ducmV2LnhtbERP32vCMBB+F/Y/hBN8s6mCW1eNpQwEweFYN9+P5myK&#10;zaVrMu3++2Uw8O0+vp+3KUbbiSsNvnWsYJGkIIhrp1tuFHx+7OYZCB+QNXaOScEPeSi2D5MN5trd&#10;+J2uVWhEDGGfowITQp9L6WtDFn3ieuLInd1gMUQ4NFIPeIvhtpPLNH2UFluODQZ7ejFUX6pvq6B6&#10;/Xrzu67MDicO48Wcj6tmeVRqNh3LNYhAY7iL/917Hec/Zc/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BJj8MAAADdAAAADwAAAAAAAAAAAAAAAACYAgAAZHJzL2Rv&#10;d25yZXYueG1sUEsFBgAAAAAEAAQA9QAAAIgDAAAAAA==&#10;" fillcolor="#1a476f" strokecolor="#1a476f" strokeweight="1.1pt"/>
                  <v:oval id="Oval 409" o:spid="_x0000_s1433" style="position:absolute;left:6131;top:324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2z8UA&#10;AADdAAAADwAAAGRycy9kb3ducmV2LnhtbESPQWvCQBCF7wX/wzKCt7pRsLWpq4ggCBZL0/Y+ZMds&#10;MDsbs6um/75zELzN8N68981i1ftGXamLdWADk3EGirgMtubKwM/39nkOKiZki01gMvBHEVbLwdMC&#10;cxtu/EXXIlVKQjjmaMCl1OZax9KRxzgOLbFox9B5TLJ2lbYd3iTcN3qaZS/aY83S4LCljaPyVFy8&#10;geLj/Bm3zXq+/+XUn9zxMKumB2NGw379DipRnx7m+/XOCv7rm/DL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43bPxQAAAN0AAAAPAAAAAAAAAAAAAAAAAJgCAABkcnMv&#10;ZG93bnJldi54bWxQSwUGAAAAAAQABAD1AAAAigMAAAAA&#10;" fillcolor="#1a476f" strokecolor="#1a476f" strokeweight="1.1pt"/>
                  <v:oval id="Oval 410" o:spid="_x0000_s1434" style="position:absolute;left:3876;top:346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MEA&#10;AADdAAAADwAAAGRycy9kb3ducmV2LnhtbERPTYvCMBC9C/6HMII3TRV0tRpFFgRBcdmq96EZm2Iz&#10;qU1W6783Cwt7m8f7nOW6tZV4UONLxwpGwwQEce50yYWC82k7mIHwAVlj5ZgUvMjDetXtLDHV7snf&#10;9MhCIWII+xQVmBDqVEqfG7Loh64mjtzVNRZDhE0hdYPPGG4rOU6SqbRYcmwwWNOnofyW/VgF2eH+&#10;5bfVZra/cGhv5nqcFOOjUv1eu1mACNSGf/Gfe6fj/I/5C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v01TBAAAA3QAAAA8AAAAAAAAAAAAAAAAAmAIAAGRycy9kb3du&#10;cmV2LnhtbFBLBQYAAAAABAAEAPUAAACGAwAAAAA=&#10;" fillcolor="#1a476f" strokecolor="#1a476f" strokeweight="1.1pt"/>
                  <v:oval id="Oval 411" o:spid="_x0000_s1435" style="position:absolute;left:4198;top:279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NI8MA&#10;AADdAAAADwAAAGRycy9kb3ducmV2LnhtbERP32vCMBB+H/g/hBvsbU1XmNPOWIogDDYcVvd+NGdT&#10;bC61idr992Yw8O0+vp+3KEbbiQsNvnWs4CVJQRDXTrfcKNjv1s8zED4ga+wck4Jf8lAsJw8LzLW7&#10;8pYuVWhEDGGfowITQp9L6WtDFn3ieuLIHdxgMUQ4NFIPeI3htpNZmk6lxZZjg8GeVobqY3W2Cqqv&#10;07dfd+Xs84fDeDSHzWuTbZR6ehzLdxCBxnAX/7s/dJz/Ns/g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1NI8MAAADdAAAADwAAAAAAAAAAAAAAAACYAgAAZHJzL2Rv&#10;d25yZXYueG1sUEsFBgAAAAAEAAQA9QAAAIgDAAAAAA==&#10;" fillcolor="#1a476f" strokecolor="#1a476f" strokeweight="1.1pt"/>
                  <v:oval id="Oval 412" o:spid="_x0000_s1436" style="position:absolute;left:5050;top:28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HouMIA&#10;AADdAAAADwAAAGRycy9kb3ducmV2LnhtbERP32vCMBB+F/Y/hBvsTdM51FqNIgNhsKFY9f1ozqbY&#10;XLom0/rfL4Lg2318P2++7GwtLtT6yrGC90ECgrhwuuJSwWG/7qcgfEDWWDsmBTfysFy89OaYaXfl&#10;HV3yUIoYwj5DBSaEJpPSF4Ys+oFriCN3cq3FEGFbSt3iNYbbWg6TZCwtVhwbDDb0aag4539WQf7z&#10;u/XrepV+Hzl0Z3PajMrhRqm31241AxGoC0/xw/2l4/zJ9AP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Mei4wgAAAN0AAAAPAAAAAAAAAAAAAAAAAJgCAABkcnMvZG93&#10;bnJldi54bWxQSwUGAAAAAAQABAD1AAAAhwMAAAAA&#10;" fillcolor="#1a476f" strokecolor="#1a476f" strokeweight="1.1pt"/>
                  <v:oval id="Oval 413" o:spid="_x0000_s1437" style="position:absolute;left:3903;top:278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hwzMIA&#10;AADdAAAADwAAAGRycy9kb3ducmV2LnhtbERP32vCMBB+F/Y/hBvsTdPJ1FqNIgNhsKFY9f1ozqbY&#10;XLom0/rfL4Lg2318P2++7GwtLtT6yrGC90ECgrhwuuJSwWG/7qcgfEDWWDsmBTfysFy89OaYaXfl&#10;HV3yUIoYwj5DBSaEJpPSF4Ys+oFriCN3cq3FEGFbSt3iNYbbWg6TZCwtVhwbDDb0aag4539WQf7z&#10;u/XrepV+Hzl0Z3PajMrhRqm31241AxGoC0/xw/2l4/zJ9AP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2HDMwgAAAN0AAAAPAAAAAAAAAAAAAAAAAJgCAABkcnMvZG93&#10;bnJldi54bWxQSwUGAAAAAAQABAD1AAAAhwMAAAAA&#10;" fillcolor="#1a476f" strokecolor="#1a476f" strokeweight="1.1pt"/>
                  <v:oval id="Oval 414" o:spid="_x0000_s1438" style="position:absolute;left:4482;top:195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VV8MA&#10;AADdAAAADwAAAGRycy9kb3ducmV2LnhtbERP32vCMBB+H/g/hBP2NtMJddoZRYTCYMOxqu9HczbF&#10;5lKbrO3+ezMY7O0+vp+33o62ET11vnas4HmWgCAuna65UnA65k9LED4ga2wck4If8rDdTB7WmGk3&#10;8Bf1RahEDGGfoQITQptJ6UtDFv3MtcSRu7jOYoiwq6TucIjhtpHzJFlIizXHBoMt7Q2V1+LbKig+&#10;bp8+b3bL9zOH8Wouh7SaH5R6nI67VxCBxvAv/nO/6Tj/ZZXC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TVV8MAAADdAAAADwAAAAAAAAAAAAAAAACYAgAAZHJzL2Rv&#10;d25yZXYueG1sUEsFBgAAAAAEAAQA9QAAAIgDAAAAAA==&#10;" fillcolor="#1a476f" strokecolor="#1a476f" strokeweight="1.1pt"/>
                  <v:oval id="Oval 415" o:spid="_x0000_s1439" style="position:absolute;left:4564;top:229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ZLIMMA&#10;AADdAAAADwAAAGRycy9kb3ducmV2LnhtbERP32vCMBB+F/Y/hBvsTdMJq9oZpQyEwURZN9+P5myK&#10;zaVrsrb7740g7O0+vp+33o62ET11vnas4HmWgCAuna65UvD9tZsuQfiArLFxTAr+yMN28zBZY6bd&#10;wJ/UF6ESMYR9hgpMCG0mpS8NWfQz1xJH7uw6iyHCrpK6wyGG20bOkySVFmuODQZbejNUXopfq6DY&#10;/xz9rsmXHycO48WcDy/V/KDU0+OYv4IINIZ/8d39ruP8xSqF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ZLIMMAAADdAAAADwAAAAAAAAAAAAAAAACYAgAAZHJzL2Rv&#10;d25yZXYueG1sUEsFBgAAAAAEAAQA9QAAAIgDAAAAAA==&#10;" fillcolor="#1a476f" strokecolor="#1a476f" strokeweight="1.1pt"/>
                  <v:oval id="Oval 416" o:spid="_x0000_s1440" style="position:absolute;left:5749;top:271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uu8MA&#10;AADdAAAADwAAAGRycy9kb3ducmV2LnhtbERP22rCQBB9L/Qflin0rW4aqJfUVUJBEJQU0/o+ZMds&#10;MDubZlcT/75bKPg2h3Od5Xq0rbhS7xvHCl4nCQjiyumGawXfX5uXOQgfkDW2jknBjTysV48PS8y0&#10;G/hA1zLUIoawz1CBCaHLpPSVIYt+4jriyJ1cbzFE2NdS9zjEcNvKNEmm0mLDscFgRx+GqnN5sQrK&#10;/c+n37T5fHfkMJ7NqXir00Kp56cxfwcRaAx38b97q+P82WIGf9/E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ruu8MAAADdAAAADwAAAAAAAAAAAAAAAACYAgAAZHJzL2Rv&#10;d25yZXYueG1sUEsFBgAAAAAEAAQA9QAAAIgDAAAAAA==&#10;" fillcolor="#1a476f" strokecolor="#1a476f" strokeweight="1.1pt"/>
                  <v:oval id="Oval 417" o:spid="_x0000_s1441" style="position:absolute;left:4335;top:259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V6ycUA&#10;AADdAAAADwAAAGRycy9kb3ducmV2LnhtbESPQWvCQBCF7wX/wzKCt7pRsLWpq4ggCBZL0/Y+ZMds&#10;MDsbs6um/75zELzN8N68981i1ftGXamLdWADk3EGirgMtubKwM/39nkOKiZki01gMvBHEVbLwdMC&#10;cxtu/EXXIlVKQjjmaMCl1OZax9KRxzgOLbFox9B5TLJ2lbYd3iTcN3qaZS/aY83S4LCljaPyVFy8&#10;geLj/Bm3zXq+/+XUn9zxMKumB2NGw379DipRnx7m+/XOCv7rm+DK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lXrJxQAAAN0AAAAPAAAAAAAAAAAAAAAAAJgCAABkcnMv&#10;ZG93bnJldi54bWxQSwUGAAAAAAQABAD1AAAAigMAAAAA&#10;" fillcolor="#1a476f" strokecolor="#1a476f" strokeweight="1.1pt"/>
                  <v:oval id="Oval 418" o:spid="_x0000_s1442" style="position:absolute;left:5055;top:189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nfUsEA&#10;AADdAAAADwAAAGRycy9kb3ducmV2LnhtbERPTYvCMBC9C/6HMII3TRV0tRpFFgRBcdmq96EZm2Iz&#10;qU1W6783Cwt7m8f7nOW6tZV4UONLxwpGwwQEce50yYWC82k7mIHwAVlj5ZgUvMjDetXtLDHV7snf&#10;9MhCIWII+xQVmBDqVEqfG7Loh64mjtzVNRZDhE0hdYPPGG4rOU6SqbRYcmwwWNOnofyW/VgF2eH+&#10;5bfVZra/cGhv5nqcFOOjUv1eu1mACNSGf/Gfe6fj/I/5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Z31LBAAAA3QAAAA8AAAAAAAAAAAAAAAAAmAIAAGRycy9kb3du&#10;cmV2LnhtbFBLBQYAAAAABAAEAPUAAACGAwAAAAA=&#10;" fillcolor="#1a476f" strokecolor="#1a476f" strokeweight="1.1pt"/>
                  <v:oval id="Oval 419" o:spid="_x0000_s1443" style="position:absolute;left:4351;top:218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13HsQA&#10;AADdAAAADwAAAGRycy9kb3ducmV2LnhtbESPQWvCQBCF7wX/wzJCb3VTQQmpq0hBECpKo70P2TEb&#10;zM7G7FbTf+8chN5meG/e+2axGnyrbtTHJrCB90kGirgKtuHawOm4ectBxYRssQ1MBv4owmo5ellg&#10;YcOdv+lWplpJCMcCDbiUukLrWDnyGCehIxbtHHqPSda+1rbHu4T7Vk+zbK49NiwNDjv6dFRdyl9v&#10;oNxdD3HTrvOvH07DxZ33s3q6N+Z1PKw/QCUa0r/5eb21gp9nwi/fyAh6+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ddx7EAAAA3QAAAA8AAAAAAAAAAAAAAAAAmAIAAGRycy9k&#10;b3ducmV2LnhtbFBLBQYAAAAABAAEAPUAAACJAwAAAAA=&#10;" fillcolor="#1a476f" strokecolor="#1a476f" strokeweight="1.1pt"/>
                  <v:oval id="Oval 420" o:spid="_x0000_s1444" style="position:absolute;left:5017;top:256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HShcMA&#10;AADdAAAADwAAAGRycy9kb3ducmV2LnhtbERP32vCMBB+F/Y/hBP2ZlOFSekaRQRB2Kis296P5toU&#10;m0vXRNv998tgsLf7+H5esZ9tL+40+s6xgnWSgiCune64VfDxflplIHxA1tg7JgXf5GG/e1gUmGs3&#10;8Rvdq9CKGMI+RwUmhCGX0teGLPrEDcSRa9xoMUQ4tlKPOMVw28tNmm6lxY5jg8GBjobqa3WzCqrX&#10;r4s/9Yfs5ZPDfDVN+dRuSqUel/PhGUSgOfyL/9xnHedn6Rp+v4kn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HShcMAAADdAAAADwAAAAAAAAAAAAAAAACYAgAAZHJzL2Rv&#10;d25yZXYueG1sUEsFBgAAAAAEAAQA9QAAAIgDAAAAAA==&#10;" fillcolor="#1a476f" strokecolor="#1a476f" strokeweight="1.1pt"/>
                  <v:oval id="Oval 421" o:spid="_x0000_s1445" style="position:absolute;left:4187;top:218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NM8sIA&#10;AADdAAAADwAAAGRycy9kb3ducmV2LnhtbERP32vCMBB+H/g/hBvsbU1X2Chdo5RBYaA4VvX9aM6m&#10;2Fxqk2n9781gsLf7+H5euZrtIC40+d6xgpckBUHcOt1zp2C/q59zED4gaxwck4IbeVgtFw8lFtpd&#10;+ZsuTehEDGFfoAITwlhI6VtDFn3iRuLIHd1kMUQ4dVJPeI3hdpBZmr5Jiz3HBoMjfRhqT82PVdBs&#10;zl++Hqp8feAwn8xx+9plW6WeHufqHUSgOfyL/9yfOs7P0wx+v4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w0zywgAAAN0AAAAPAAAAAAAAAAAAAAAAAJgCAABkcnMvZG93&#10;bnJldi54bWxQSwUGAAAAAAQABAD1AAAAhwMAAAAA&#10;" fillcolor="#1a476f" strokecolor="#1a476f" strokeweight="1.1pt"/>
                  <v:oval id="Oval 422" o:spid="_x0000_s1446" style="position:absolute;left:3270;top:324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pacEA&#10;AADdAAAADwAAAGRycy9kb3ducmV2LnhtbERPTYvCMBC9C/sfwgjeNFVRStcosiAIKy5W9z40Y1Ns&#10;JrXJav33ZkHwNo/3OYtVZ2txo9ZXjhWMRwkI4sLpiksFp+NmmILwAVlj7ZgUPMjDavnRW2Cm3Z0P&#10;dMtDKWII+wwVmBCaTEpfGLLoR64hjtzZtRZDhG0pdYv3GG5rOUmSubRYcWww2NCXoeKS/1kF+e76&#10;4zf1Ov3+5dBdzHk/Kyd7pQb9bv0JIlAX3uKXe6vj/DSZwv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6WnBAAAA3QAAAA8AAAAAAAAAAAAAAAAAmAIAAGRycy9kb3du&#10;cmV2LnhtbFBLBQYAAAAABAAEAPUAAACGAwAAAAA=&#10;" fillcolor="#1a476f" strokecolor="#1a476f" strokeweight="1.1pt"/>
                  <v:oval id="Oval 423" o:spid="_x0000_s1447" style="position:absolute;left:4881;top:296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ZxHcEA&#10;AADdAAAADwAAAGRycy9kb3ducmV2LnhtbERPTYvCMBC9C/sfwgjeNFVUStcosiAIKy5W9z40Y1Ns&#10;JrXJav33ZkHwNo/3OYtVZ2txo9ZXjhWMRwkI4sLpiksFp+NmmILwAVlj7ZgUPMjDavnRW2Cm3Z0P&#10;dMtDKWII+wwVmBCaTEpfGLLoR64hjtzZtRZDhG0pdYv3GG5rOUmSubRYcWww2NCXoeKS/1kF+e76&#10;4zf1Ov3+5dBdzHk/Kyd7pQb9bv0JIlAX3uKXe6vj/DSZwv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mcR3BAAAA3QAAAA8AAAAAAAAAAAAAAAAAmAIAAGRycy9kb3du&#10;cmV2LnhtbFBLBQYAAAAABAAEAPUAAACGAwAAAAA=&#10;" fillcolor="#1a476f" strokecolor="#1a476f" strokeweight="1.1pt"/>
                  <v:oval id="Oval 424" o:spid="_x0000_s1448" style="position:absolute;left:5274;top:210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rUhsAA&#10;AADdAAAADwAAAGRycy9kb3ducmV2LnhtbERPTYvCMBC9L/gfwgje1lTBpVSjiCAIistWvQ/N2BSb&#10;SW2i1n9vBGFv83ifM1t0thZ3an3lWMFomIAgLpyuuFRwPKy/UxA+IGusHZOCJ3lYzHtfM8y0e/Af&#10;3fNQihjCPkMFJoQmk9IXhiz6oWuII3d2rcUQYVtK3eIjhttajpPkR1qsODYYbGhlqLjkN6sg311/&#10;/bpeptsTh+5izvtJOd4rNeh3yymIQF34F3/cGx3np8kE3t/EE+T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yrUhsAAAADdAAAADwAAAAAAAAAAAAAAAACYAgAAZHJzL2Rvd25y&#10;ZXYueG1sUEsFBgAAAAAEAAQA9QAAAIUDAAAAAA==&#10;" fillcolor="#1a476f" strokecolor="#1a476f" strokeweight="1.1pt"/>
                  <v:oval id="Oval 425" o:spid="_x0000_s1449" style="position:absolute;left:3718;top:276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K8cIA&#10;AADdAAAADwAAAGRycy9kb3ducmV2LnhtbERP32vCMBB+H/g/hBN8m+kEpXSNpQwEYeKw296P5toU&#10;m0ttMq3//TIY+HYf38/Li8n24kqj7xwreFkmIIhrpztuFXx97p5TED4ga+wdk4I7eSi2s6ccM+1u&#10;fKJrFVoRQ9hnqMCEMGRS+tqQRb90A3HkGjdaDBGOrdQj3mK47eUqSTbSYsexweBAb4bqc/VjFVSH&#10;y4ff9WX6/s1hOpvmuG5XR6UW86l8BRFoCg/xv3uv4/w02cDfN/EE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ErxwgAAAN0AAAAPAAAAAAAAAAAAAAAAAJgCAABkcnMvZG93&#10;bnJldi54bWxQSwUGAAAAAAQABAD1AAAAhwMAAAAA&#10;" fillcolor="#1a476f" strokecolor="#1a476f" strokeweight="1.1pt"/>
                  <v:oval id="Oval 426" o:spid="_x0000_s1450" style="position:absolute;left:3712;top:239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TvasEA&#10;AADdAAAADwAAAGRycy9kb3ducmV2LnhtbERPTYvCMBC9C/sfwgjeNFVQS9cosiAIKy5W9z40Y1Ns&#10;JrXJav33ZkHwNo/3OYtVZ2txo9ZXjhWMRwkI4sLpiksFp+NmmILwAVlj7ZgUPMjDavnRW2Cm3Z0P&#10;dMtDKWII+wwVmBCaTEpfGLLoR64hjtzZtRZDhG0pdYv3GG5rOUmSmbRYcWww2NCXoeKS/1kF+e76&#10;4zf1Ov3+5dBdzHk/LSd7pQb9bv0JIlAX3uKXe6vj/DSZw/838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072rBAAAA3QAAAA8AAAAAAAAAAAAAAAAAmAIAAGRycy9kb3du&#10;cmV2LnhtbFBLBQYAAAAABAAEAPUAAACGAwAAAAA=&#10;" fillcolor="#1a476f" strokecolor="#1a476f" strokeweight="1.1pt"/>
                  <v:oval id="Oval 427" o:spid="_x0000_s1451" style="position:absolute;left:2615;top:266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t7GMQA&#10;AADdAAAADwAAAGRycy9kb3ducmV2LnhtbESPQWvCQBCF7wX/wzJCb3VTQQmpq0hBECpKo70P2TEb&#10;zM7G7FbTf+8chN5meG/e+2axGnyrbtTHJrCB90kGirgKtuHawOm4ectBxYRssQ1MBv4owmo5ellg&#10;YcOdv+lWplpJCMcCDbiUukLrWDnyGCehIxbtHHqPSda+1rbHu4T7Vk+zbK49NiwNDjv6dFRdyl9v&#10;oNxdD3HTrvOvH07DxZ33s3q6N+Z1PKw/QCUa0r/5eb21gp9ngivfyAh6+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rexjEAAAA3QAAAA8AAAAAAAAAAAAAAAAAmAIAAGRycy9k&#10;b3ducmV2LnhtbFBLBQYAAAAABAAEAPUAAACJAwAAAAA=&#10;" fillcolor="#1a476f" strokecolor="#1a476f" strokeweight="1.1pt"/>
                  <v:oval id="Oval 428" o:spid="_x0000_s1452" style="position:absolute;left:3085;top:292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feg8MA&#10;AADdAAAADwAAAGRycy9kb3ducmV2LnhtbERP32vCMBB+H/g/hBP2NlMFR1eNUoTCwNGxTt+P5myK&#10;zaU2me3++2Uw2Nt9fD9vu59sJ+40+NaxguUiAUFcO91yo+D0WTylIHxA1tg5JgXf5GG/mz1sMdNu&#10;5A+6V6ERMYR9hgpMCH0mpa8NWfQL1xNH7uIGiyHCoZF6wDGG206ukuRZWmw5Nhjs6WCovlZfVkH1&#10;dnv3RZenxzOH6Wou5bpZlUo9zqd8AyLQFP7Ff+5XHeenyQv8fhNP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feg8MAAADdAAAADwAAAAAAAAAAAAAAAACYAgAAZHJzL2Rv&#10;d25yZXYueG1sUEsFBgAAAAAEAAQA9QAAAIgDAAAAAA==&#10;" fillcolor="#1a476f" strokecolor="#1a476f" strokeweight="1.1pt"/>
                  <v:oval id="Oval 429" o:spid="_x0000_s1453" style="position:absolute;left:4892;top:229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Thw8QA&#10;AADdAAAADwAAAGRycy9kb3ducmV2LnhtbESPQWvCQBCF74L/YRmhN90oVELqKlIQChaLsb0P2TEb&#10;zM6m2VXTf985CN5meG/e+2a1GXyrbtTHJrCB+SwDRVwF23Bt4Pu0m+agYkK22AYmA38UYbMej1ZY&#10;2HDnI93KVCsJ4VigAZdSV2gdK0ce4yx0xKKdQ+8xydrX2vZ4l3Df6kWWLbXHhqXBYUfvjqpLefUG&#10;ys/fr7hrt/n+h9NwcefDa704GPMyGbZvoBIN6Wl+XH9Ywc/nwi/fyAh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E4cPEAAAA3QAAAA8AAAAAAAAAAAAAAAAAmAIAAGRycy9k&#10;b3ducmV2LnhtbFBLBQYAAAAABAAEAPUAAACJAwAAAAA=&#10;" fillcolor="#1a476f" strokecolor="#1a476f" strokeweight="1.1pt"/>
                  <v:oval id="Oval 430" o:spid="_x0000_s1454" style="position:absolute;left:4739;top:252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hEWMEA&#10;AADdAAAADwAAAGRycy9kb3ducmV2LnhtbERPTYvCMBC9C/6HMAt707TCSukaRRYEQVGs7n1oxqbY&#10;TGoTtfvvN4LgbR7vc2aL3jbiTp2vHStIxwkI4tLpmisFp+NqlIHwAVlj45gU/JGHxXw4mGGu3YMP&#10;dC9CJWII+xwVmBDaXEpfGrLox64ljtzZdRZDhF0ldYePGG4bOUmSqbRYc2ww2NKPofJS3KyCYnvd&#10;+1WzzDa/HPqLOe++qslOqc+PfvkNIlAf3uKXe63j/CxN4flNPEH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IRFjBAAAA3QAAAA8AAAAAAAAAAAAAAAAAmAIAAGRycy9kb3du&#10;cmV2LnhtbFBLBQYAAAAABAAEAPUAAACGAwAAAAA=&#10;" fillcolor="#1a476f" strokecolor="#1a476f" strokeweight="1.1pt"/>
                  <v:oval id="Oval 431" o:spid="_x0000_s1455" style="position:absolute;left:4231;top:262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aL8MA&#10;AADdAAAADwAAAGRycy9kb3ducmV2LnhtbERP32vCMBB+F/Y/hBvsTVMLk9IZRQYFYaNit70fzdkU&#10;m0vXxLb775fBwLf7+H7edj/bTow0+NaxgvUqAUFcO91yo+Dzo1hmIHxA1tg5JgU/5GG/e1hsMddu&#10;4jONVWhEDGGfowITQp9L6WtDFv3K9cSRu7jBYohwaKQecIrhtpNpkmykxZZjg8GeXg3V1+pmFVTv&#10;3ydfdIfs7YvDfDWX8rlJS6WeHufDC4hAc7iL/91HHedn6xT+vokn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raL8MAAADdAAAADwAAAAAAAAAAAAAAAACYAgAAZHJzL2Rv&#10;d25yZXYueG1sUEsFBgAAAAAEAAQA9QAAAIgDAAAAAA==&#10;" fillcolor="#1a476f" strokecolor="#1a476f" strokeweight="1.1pt"/>
                  <v:oval id="Oval 432" o:spid="_x0000_s1456" style="position:absolute;left:4701;top:240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tMMA&#10;AADdAAAADwAAAGRycy9kb3ducmV2LnhtbERP32vCMBB+H/g/hBP2NtM6Nko1ShEEYcOxur0fzdkU&#10;m0ttsrb775eB4Nt9fD9vvZ1sKwbqfeNYQbpIQBBXTjdcK/g67Z8yED4ga2wdk4Jf8rDdzB7WmGs3&#10;8icNZahFDGGfowITQpdL6StDFv3CdcSRO7veYoiwr6XucYzhtpXLJHmVFhuODQY72hmqLuWPVVC+&#10;Xz/8vi2yt28O08Wcjy/18qjU43wqViACTeEuvrkPOs7P0mf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tMMAAADdAAAADwAAAAAAAAAAAAAAAACYAgAAZHJzL2Rv&#10;d25yZXYueG1sUEsFBgAAAAAEAAQA9QAAAIgDAAAAAA==&#10;" fillcolor="#1a476f" strokecolor="#1a476f" strokeweight="1.1pt"/>
                  <v:oval id="Oval 433" o:spid="_x0000_s1457" style="position:absolute;left:4122;top:245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nwMMA&#10;AADdAAAADwAAAGRycy9kb3ducmV2LnhtbERP32vCMBB+H/g/hBP2NtPKNko1ShEEYcOxur0fzdkU&#10;m0ttsrb775eB4Nt9fD9vvZ1sKwbqfeNYQbpIQBBXTjdcK/g67Z8yED4ga2wdk4Jf8rDdzB7WmGs3&#10;8icNZahFDGGfowITQpdL6StDFv3CdcSRO7veYoiwr6XucYzhtpXLJHmVFhuODQY72hmqLuWPVVC+&#10;Xz/8vi2yt28O08Wcjy/18qjU43wqViACTeEuvrkPOs7P0mf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nwMMAAADdAAAADwAAAAAAAAAAAAAAAACYAgAAZHJzL2Rv&#10;d25yZXYueG1sUEsFBgAAAAAEAAQA9QAAAIgDAAAAAA==&#10;" fillcolor="#1a476f" strokecolor="#1a476f" strokeweight="1.1pt"/>
                  <v:oval id="Oval 434" o:spid="_x0000_s1458" style="position:absolute;left:6868;top:28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NCW8EA&#10;AADdAAAADwAAAGRycy9kb3ducmV2LnhtbERPTYvCMBC9C/sfwix4s6mCUrpGkQVBUBSr3odmbIrN&#10;pDZRu/9+s7DgbR7vc+bL3jbiSZ2vHSsYJykI4tLpmisF59N6lIHwAVlj45gU/JCH5eJjMMdcuxcf&#10;6VmESsQQ9jkqMCG0uZS+NGTRJ64ljtzVdRZDhF0ldYevGG4bOUnTmbRYc2ww2NK3ofJWPKyCYnc/&#10;+HWzyrYXDv3NXPfTarJXavjZr75ABOrDW/zv3ug4PxtP4e+beIJ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zQlvBAAAA3QAAAA8AAAAAAAAAAAAAAAAAmAIAAGRycy9kb3du&#10;cmV2LnhtbFBLBQYAAAAABAAEAPUAAACGAwAAAAA=&#10;" fillcolor="#1a476f" strokecolor="#1a476f" strokeweight="1.1pt"/>
                  <v:oval id="Oval 435" o:spid="_x0000_s1459" style="position:absolute;left:6218;top:303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HcLMIA&#10;AADdAAAADwAAAGRycy9kb3ducmV2LnhtbERP32vCMBB+H+x/CDfY20wVlFIbSxEEYeJY1fejuTbF&#10;5lKbTLv/fhkM9nYf38/Li8n24k6j7xwrmM8SEMS10x23Cs6n3VsKwgdkjb1jUvBNHorN81OOmXYP&#10;/qR7FVoRQ9hnqMCEMGRS+tqQRT9zA3HkGjdaDBGOrdQjPmK47eUiSVbSYsexweBAW0P1tfqyCqrD&#10;7cPv+jJ9v3CYrqY5LtvFUanXl6lcgwg0hX/xn3uv4/x0voLfb+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IdwswgAAAN0AAAAPAAAAAAAAAAAAAAAAAJgCAABkcnMvZG93&#10;bnJldi54bWxQSwUGAAAAAAQABAD1AAAAhwMAAAAA&#10;" fillcolor="#1a476f" strokecolor="#1a476f" strokeweight="1.1pt"/>
                  <v:oval id="Oval 436" o:spid="_x0000_s1460" style="position:absolute;left:6600;top:275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15t8MA&#10;AADdAAAADwAAAGRycy9kb3ducmV2LnhtbERP32vCMBB+H/g/hBP2NtMK20o1ShEEYcOxur0fzdkU&#10;m0ttsrb775eB4Nt9fD9vvZ1sKwbqfeNYQbpIQBBXTjdcK/g67Z8yED4ga2wdk4Jf8rDdzB7WmGs3&#10;8icNZahFDGGfowITQpdL6StDFv3CdcSRO7veYoiwr6XucYzhtpXLJHmRFhuODQY72hmqLuWPVVC+&#10;Xz/8vi2yt28O08Wcj8/18qjU43wqViACTeEuvrkPOs7P0lf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15t8MAAADdAAAADwAAAAAAAAAAAAAAAACYAgAAZHJzL2Rv&#10;d25yZXYueG1sUEsFBgAAAAAEAAQA9QAAAIgDAAAAAA==&#10;" fillcolor="#1a476f" strokecolor="#1a476f" strokeweight="1.1pt"/>
                  <v:oval id="Oval 437" o:spid="_x0000_s1461" style="position:absolute;left:6529;top:250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LtxcQA&#10;AADdAAAADwAAAGRycy9kb3ducmV2LnhtbESPQWvCQBCF74L/YRmhN90oVELqKlIQChaLsb0P2TEb&#10;zM6m2VXTf985CN5meG/e+2a1GXyrbtTHJrCB+SwDRVwF23Bt4Pu0m+agYkK22AYmA38UYbMej1ZY&#10;2HDnI93KVCsJ4VigAZdSV2gdK0ce4yx0xKKdQ+8xydrX2vZ4l3Df6kWWLbXHhqXBYUfvjqpLefUG&#10;ys/fr7hrt/n+h9NwcefDa704GPMyGbZvoBIN6Wl+XH9Ywc/ngivfyAh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y7cXEAAAA3QAAAA8AAAAAAAAAAAAAAAAAmAIAAGRycy9k&#10;b3ducmV2LnhtbFBLBQYAAAAABAAEAPUAAACJAwAAAAA=&#10;" fillcolor="#1a476f" strokecolor="#1a476f" strokeweight="1.1pt"/>
                  <v:oval id="Oval 438" o:spid="_x0000_s1462" style="position:absolute;left:4013;top:299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5IXsMA&#10;AADdAAAADwAAAGRycy9kb3ducmV2LnhtbERP32vCMBB+F/Y/hBvszaYKk65rFBkIgw3Fur0fzdkU&#10;m0vXZG333y+C4Nt9fD+v2Ey2FQP1vnGsYJGkIIgrpxuuFXyddvMMhA/IGlvHpOCPPGzWD7MCc+1G&#10;PtJQhlrEEPY5KjAhdLmUvjJk0SeuI47c2fUWQ4R9LXWPYwy3rVym6UpabDg2GOzozVB1KX+tgvLz&#10;5+B37Tb7+OYwXcx5/1wv90o9PU7bVxCBpnAX39zvOs7PFi9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5IXsMAAADdAAAADwAAAAAAAAAAAAAAAACYAgAAZHJzL2Rv&#10;d25yZXYueG1sUEsFBgAAAAAEAAQA9QAAAIgDAAAAAA==&#10;" fillcolor="#1a476f" strokecolor="#1a476f" strokeweight="1.1pt"/>
                  <v:oval id="Oval 439" o:spid="_x0000_s1463" style="position:absolute;left:5154;top:21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rfsUA&#10;AADdAAAADwAAAGRycy9kb3ducmV2LnhtbESPQWvCQBCF74X+h2UKvdWNgUpIXUUEoWCxGO19yI7Z&#10;YHY2za6a/vvOQfA2w3vz3jfz5eg7daUhtoENTCcZKOI62JYbA8fD5q0AFROyxS4wGfijCMvF89Mc&#10;SxtuvKdrlRolIRxLNOBS6kutY+3IY5yEnli0Uxg8JlmHRtsBbxLuO51n2Ux7bFkaHPa0dlSfq4s3&#10;UH39fsdNtyq2P5zGszvt3pt8Z8zry7j6AJVoTA/z/frTCn6RC79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6Ct+xQAAAN0AAAAPAAAAAAAAAAAAAAAAAJgCAABkcnMv&#10;ZG93bnJldi54bWxQSwUGAAAAAAQABAD1AAAAigMAAAAA&#10;" fillcolor="#1a476f" strokecolor="#1a476f" strokeweight="1.1pt"/>
                  <v:oval id="Oval 440" o:spid="_x0000_s1464" style="position:absolute;left:3996;top:248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SO5cMA&#10;AADdAAAADwAAAGRycy9kb3ducmV2LnhtbERP32vCMBB+F/Y/hBvsTVMLk9IZRQYFYaNit70fzdkU&#10;m0vXxLb775fBwLf7+H7edj/bTow0+NaxgvUqAUFcO91yo+Dzo1hmIHxA1tg5JgU/5GG/e1hsMddu&#10;4jONVWhEDGGfowITQp9L6WtDFv3K9cSRu7jBYohwaKQecIrhtpNpkmykxZZjg8GeXg3V1+pmFVTv&#10;3ydfdIfs7YvDfDWX8rlJS6WeHufDC4hAc7iL/91HHedn6Rr+vokn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SO5cMAAADdAAAADwAAAAAAAAAAAAAAAACYAgAAZHJzL2Rv&#10;d25yZXYueG1sUEsFBgAAAAAEAAQA9QAAAIgDAAAAAA==&#10;" fillcolor="#1a476f" strokecolor="#1a476f" strokeweight="1.1pt"/>
                  <v:oval id="Oval 441" o:spid="_x0000_s1465" style="position:absolute;left:4002;top:188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YQksEA&#10;AADdAAAADwAAAGRycy9kb3ducmV2LnhtbERPTYvCMBC9C/sfwgjeNLWglGoUEQRhF8W6ex+asSk2&#10;k24TtfvvN4LgbR7vc5br3jbiTp2vHSuYThIQxKXTNVcKvs+7cQbCB2SNjWNS8Ece1quPwRJz7R58&#10;onsRKhFD2OeowITQ5lL60pBFP3EtceQurrMYIuwqqTt8xHDbyDRJ5tJizbHBYEtbQ+W1uFkFxdfv&#10;0e+aTfb5w6G/msthVqUHpUbDfrMAEagPb/HLvddxfpam8Pwmni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2EJLBAAAA3QAAAA8AAAAAAAAAAAAAAAAAmAIAAGRycy9kb3du&#10;cmV2LnhtbFBLBQYAAAAABAAEAPUAAACGAwAAAAA=&#10;" fillcolor="#1a476f" strokecolor="#1a476f" strokeweight="1.1pt"/>
                  <v:oval id="Oval 442" o:spid="_x0000_s1466" style="position:absolute;left:4744;top:190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q1CcIA&#10;AADdAAAADwAAAGRycy9kb3ducmV2LnhtbERP32vCMBB+H+x/CCf4NlMrG6WaigwEweFYN9+P5mxK&#10;m0ttonb//TIQfLuP7+et1qPtxJUG3zhWMJ8lIIgrpxuuFfx8b18yED4ga+wck4Jf8rAunp9WmGt3&#10;4y+6lqEWMYR9jgpMCH0upa8MWfQz1xNH7uQGiyHCoZZ6wFsMt51Mk+RNWmw4Nhjs6d1Q1ZYXq6D8&#10;OH/6bbfJ9kcOY2tOh9c6PSg1nYybJYhAY3iI7+6djvOzdAH/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OrUJwgAAAN0AAAAPAAAAAAAAAAAAAAAAAJgCAABkcnMvZG93&#10;bnJldi54bWxQSwUGAAAAAAQABAD1AAAAhwMAAAAA&#10;" fillcolor="#1a476f" strokecolor="#1a476f" strokeweight="1.1pt"/>
                  <v:oval id="Oval 443" o:spid="_x0000_s1467" style="position:absolute;left:4029;top:282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MtfcIA&#10;AADdAAAADwAAAGRycy9kb3ducmV2LnhtbERP32vCMBB+H+x/CCf4NlOLG6WaigwEweFYN9+P5mxK&#10;m0ttonb//TIQfLuP7+et1qPtxJUG3zhWMJ8lIIgrpxuuFfx8b18yED4ga+wck4Jf8rAunp9WmGt3&#10;4y+6lqEWMYR9jgpMCH0upa8MWfQz1xNH7uQGiyHCoZZ6wFsMt51Mk+RNWmw4Nhjs6d1Q1ZYXq6D8&#10;OH/6bbfJ9kcOY2tOh9c6PSg1nYybJYhAY3iI7+6djvOzdAH/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0y19wgAAAN0AAAAPAAAAAAAAAAAAAAAAAJgCAABkcnMvZG93&#10;bnJldi54bWxQSwUGAAAAAAQABAD1AAAAhwMAAAAA&#10;" fillcolor="#1a476f" strokecolor="#1a476f" strokeweight="1.1pt"/>
                  <v:oval id="Oval 444" o:spid="_x0000_s1468" style="position:absolute;left:4007;top:298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I5sMA&#10;AADdAAAADwAAAGRycy9kb3ducmV2LnhtbERP32vCMBB+F/Y/hBvszaYrKKVrFBkIgw1l1b0fzdkU&#10;m0vXZG39781gsLf7+H5euZ1tJ0YafOtYwXOSgiCunW65UXA+7Zc5CB+QNXaOScGNPGw3D4sSC+0m&#10;/qSxCo2IIewLVGBC6AspfW3Iok9cTxy5ixsshgiHRuoBpxhuO5ml6VpabDk2GOzp1VB9rX6sgurj&#10;++j33S5//+IwX83lsGqyg1JPj/PuBUSgOfyL/9xvOs7PsxX8fhNPk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J+I5sMAAADdAAAADwAAAAAAAAAAAAAAAACYAgAAZHJzL2Rv&#10;d25yZXYueG1sUEsFBgAAAAAEAAQA9QAAAIgDAAAAAA==&#10;" fillcolor="#1a476f" strokecolor="#1a476f" strokeweight="1.1pt"/>
                  <v:oval id="Oval 445" o:spid="_x0000_s1469" style="position:absolute;left:4215;top:253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0WkcEA&#10;AADdAAAADwAAAGRycy9kb3ducmV2LnhtbERPTYvCMBC9C/sfwix409TCSukaRQRhwUWxuvehGZti&#10;M+k2Ueu/N4LgbR7vc2aL3jbiSp2vHSuYjBMQxKXTNVcKjof1KAPhA7LGxjEpuJOHxfxjMMNcuxvv&#10;6VqESsQQ9jkqMCG0uZS+NGTRj11LHLmT6yyGCLtK6g5vMdw2Mk2SqbRYc2ww2NLKUHkuLlZB8fu/&#10;8+tmmW3+OPRnc9p+VelWqeFnv/wGEagPb/HL/aPj/Cydwv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NFpHBAAAA3QAAAA8AAAAAAAAAAAAAAAAAmAIAAGRycy9kb3du&#10;cmV2LnhtbFBLBQYAAAAABAAEAPUAAACGAwAAAAA=&#10;" fillcolor="#1a476f" strokecolor="#1a476f" strokeweight="1.1pt"/>
                  <v:oval id="Oval 446" o:spid="_x0000_s1470" style="position:absolute;left:6191;top:267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GzCsIA&#10;AADdAAAADwAAAGRycy9kb3ducmV2LnhtbERP32vCMBB+H+x/CCf4NlMLbqWaigwEweFYN9+P5mxK&#10;m0ttonb//TIQfLuP7+et1qPtxJUG3zhWMJ8lIIgrpxuuFfx8b18yED4ga+wck4Jf8rAunp9WmGt3&#10;4y+6lqEWMYR9jgpMCH0upa8MWfQz1xNH7uQGiyHCoZZ6wFsMt51Mk+RVWmw4Nhjs6d1Q1ZYXq6D8&#10;OH/6bbfJ9kcOY2tOh0WdHpSaTsbNEkSgMTzEd/dOx/lZ+gb/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AbMKwgAAAN0AAAAPAAAAAAAAAAAAAAAAAJgCAABkcnMvZG93&#10;bnJldi54bWxQSwUGAAAAAAQABAD1AAAAhwMAAAAA&#10;" fillcolor="#1a476f" strokecolor="#1a476f" strokeweight="1.1pt"/>
                  <v:oval id="Oval 447" o:spid="_x0000_s1471" style="position:absolute;left:5432;top:200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4neMUA&#10;AADdAAAADwAAAGRycy9kb3ducmV2LnhtbESPQWvCQBCF74X+h2UKvdWNgUpIXUUEoWCxGO19yI7Z&#10;YHY2za6a/vvOQfA2w3vz3jfz5eg7daUhtoENTCcZKOI62JYbA8fD5q0AFROyxS4wGfijCMvF89Mc&#10;SxtuvKdrlRolIRxLNOBS6kutY+3IY5yEnli0Uxg8JlmHRtsBbxLuO51n2Ux7bFkaHPa0dlSfq4s3&#10;UH39fsdNtyq2P5zGszvt3pt8Z8zry7j6AJVoTA/z/frTCn6RC6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nid4xQAAAN0AAAAPAAAAAAAAAAAAAAAAAJgCAABkcnMv&#10;ZG93bnJldi54bWxQSwUGAAAAAAQABAD1AAAAigMAAAAA&#10;" fillcolor="#1a476f" strokecolor="#1a476f" strokeweight="1.1pt"/>
                  <v:oval id="Oval 448" o:spid="_x0000_s1472" style="position:absolute;left:4438;top:389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KC48IA&#10;AADdAAAADwAAAGRycy9kb3ducmV2LnhtbERP32vCMBB+H+x/CDfwbU1XUGpnFBGEgaKs6vvRnE2x&#10;udQm0+6/XwRhb/fx/bzZYrCtuFHvG8cKPpIUBHHldMO1guNh/Z6D8AFZY+uYFPySh8X89WWGhXZ3&#10;/qZbGWoRQ9gXqMCE0BVS+sqQRZ+4jjhyZ9dbDBH2tdQ93mO4bWWWphNpseHYYLCjlaHqUv5YBeX2&#10;uvfrdplvThyGiznvxnW2U2r0Niw/QQQawr/46f7ScX6eTeHxTTxB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0oLjwgAAAN0AAAAPAAAAAAAAAAAAAAAAAJgCAABkcnMvZG93&#10;bnJldi54bWxQSwUGAAAAAAQABAD1AAAAhwMAAAAA&#10;" fillcolor="#1a476f" strokecolor="#1a476f" strokeweight="1.1pt"/>
                  <v:oval id="Oval 449" o:spid="_x0000_s1473" style="position:absolute;left:3499;top:240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G9o8UA&#10;AADdAAAADwAAAGRycy9kb3ducmV2LnhtbESPQWvCQBCF7wX/wzKCt7qppSWkriIFQagoje19yI7Z&#10;YHY2za4a/71zKHib4b1575v5cvCtulAfm8AGXqYZKOIq2IZrAz+H9XMOKiZki21gMnCjCMvF6GmO&#10;hQ1X/qZLmWolIRwLNOBS6gqtY+XIY5yGjli0Y+g9Jln7WtserxLuWz3LsnftsWFpcNjRp6PqVJ69&#10;gXL7t4/rdpV//XIaTu64e6tnO2Mm42H1ASrRkB7m/+uNFfz8Vfj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Mb2jxQAAAN0AAAAPAAAAAAAAAAAAAAAAAJgCAABkcnMv&#10;ZG93bnJldi54bWxQSwUGAAAAAAQABAD1AAAAigMAAAAA&#10;" fillcolor="#1a476f" strokecolor="#1a476f" strokeweight="1.1pt"/>
                  <v:oval id="Oval 450" o:spid="_x0000_s1474" style="position:absolute;left:4570;top:260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0YOMMA&#10;AADdAAAADwAAAGRycy9kb3ducmV2LnhtbERP32vCMBB+H/g/hBP2NtM6Nko1ShEEYcOxur0fzdkU&#10;m0ttsrb775eB4Nt9fD9vvZ1sKwbqfeNYQbpIQBBXTjdcK/g67Z8yED4ga2wdk4Jf8rDdzB7WmGs3&#10;8icNZahFDGGfowITQpdL6StDFv3CdcSRO7veYoiwr6XucYzhtpXLJHmVFhuODQY72hmqLuWPVVC+&#10;Xz/8vi2yt28O08Wcjy/18qjU43wqViACTeEuvrkPOs7PnlP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0YOMMAAADdAAAADwAAAAAAAAAAAAAAAACYAgAAZHJzL2Rv&#10;d25yZXYueG1sUEsFBgAAAAAEAAQA9QAAAIgDAAAAAA==&#10;" fillcolor="#1a476f" strokecolor="#1a476f" strokeweight="1.1pt"/>
                  <v:oval id="Oval 451" o:spid="_x0000_s1475" style="position:absolute;left:4329;top:287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GT8IA&#10;AADdAAAADwAAAGRycy9kb3ducmV2LnhtbERP32vCMBB+H+x/CCf4NlMrG6WaigwEweFYN9+P5mxK&#10;m0ttonb//TIQfLuP7+et1qPtxJUG3zhWMJ8lIIgrpxuuFfx8b18yED4ga+wck4Jf8rAunp9WmGt3&#10;4y+6lqEWMYR9jgpMCH0upa8MWfQz1xNH7uQGiyHCoZZ6wFsMt51Mk+RNWmw4Nhjs6d1Q1ZYXq6D8&#10;OH/6bbfJ9kcOY2tOh9c6PSg1nYybJYhAY3iI7+6djvOzRQr/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r4ZPwgAAAN0AAAAPAAAAAAAAAAAAAAAAAJgCAABkcnMvZG93&#10;bnJldi54bWxQSwUGAAAAAAQABAD1AAAAhwMAAAAA&#10;" fillcolor="#1a476f" strokecolor="#1a476f" strokeweight="1.1pt"/>
                  <v:oval id="Oval 452" o:spid="_x0000_s1476" style="position:absolute;left:3865;top:221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Mj1MEA&#10;AADdAAAADwAAAGRycy9kb3ducmV2LnhtbERPTYvCMBC9C/6HMMLeNFVRSjWKLAjCiot19z40Y1Ns&#10;Jt0mav33ZkHwNo/3Oct1Z2txo9ZXjhWMRwkI4sLpiksFP6ftMAXhA7LG2jEpeJCH9arfW2Km3Z2P&#10;dMtDKWII+wwVmBCaTEpfGLLoR64hjtzZtRZDhG0pdYv3GG5rOUmSubRYcWww2NCnoeKSX62CfP/3&#10;7bf1Jv365dBdzPkwKycHpT4G3WYBIlAX3uKXe6fj/HQ6hf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jI9TBAAAA3QAAAA8AAAAAAAAAAAAAAAAAmAIAAGRycy9kb3du&#10;cmV2LnhtbFBLBQYAAAAABAAEAPUAAACGAwAAAAA=&#10;" fillcolor="#1a476f" strokecolor="#1a476f" strokeweight="1.1pt"/>
                  <v:oval id="Oval 453" o:spid="_x0000_s1477" style="position:absolute;left:4226;top:271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q7oMMA&#10;AADdAAAADwAAAGRycy9kb3ducmV2LnhtbERP22rCQBB9F/oPyxR8M5t6KSF1FSkIgqKYtu9DdswG&#10;s7NpdtX4992C4NscznXmy9424kqdrx0reEtSEMSl0zVXCr6/1qMMhA/IGhvHpOBOHpaLl8Ecc+1u&#10;fKRrESoRQ9jnqMCE0OZS+tKQRZ+4ljhyJ9dZDBF2ldQd3mK4beQ4Td+lxZpjg8GWPg2V5+JiFRS7&#10;34NfN6ts+8OhP5vTflaN90oNX/vVB4hAfXiKH+6NjvOzyRT+v4kn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q7oMMAAADdAAAADwAAAAAAAAAAAAAAAACYAgAAZHJzL2Rv&#10;d25yZXYueG1sUEsFBgAAAAAEAAQA9QAAAIgDAAAAAA==&#10;" fillcolor="#1a476f" strokecolor="#1a476f" strokeweight="1.1pt"/>
                  <v:oval id="Oval 454" o:spid="_x0000_s1478" style="position:absolute;left:5574;top:246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eO8MA&#10;AADdAAAADwAAAGRycy9kb3ducmV2LnhtbERP32vCMBB+H+x/CDfY25pO6Shdo4ggDByOVX0/mrMp&#10;NpfaZLb+92Yw2Nt9fD+vXE62E1cafOtYwWuSgiCunW65UXDYb15yED4ga+wck4IbeVguHh9KLLQb&#10;+ZuuVWhEDGFfoAITQl9I6WtDFn3ieuLIndxgMUQ4NFIPOMZw28lZmr5Jiy3HBoM9rQ3V5+rHKqg+&#10;L19+063y7ZHDdDanXdbMdko9P02rdxCBpvAv/nN/6Dg/n2f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eO8MAAADdAAAADwAAAAAAAAAAAAAAAACYAgAAZHJzL2Rv&#10;d25yZXYueG1sUEsFBgAAAAAEAAQA9QAAAIgDAAAAAA==&#10;" fillcolor="#1a476f" strokecolor="#1a476f" strokeweight="1.1pt"/>
                  <v:oval id="Oval 455" o:spid="_x0000_s1479" style="position:absolute;left:6240;top:218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SATMMA&#10;AADdAAAADwAAAGRycy9kb3ducmV2LnhtbERP32vCMBB+H+x/CDfwbU1XmZSuUUQQBopjVd+P5myK&#10;zaU2We3++2Uw2Nt9fD+vXE22EyMNvnWs4CVJQRDXTrfcKDgdt885CB+QNXaOScE3eVgtHx9KLLS7&#10;8yeNVWhEDGFfoAITQl9I6WtDFn3ieuLIXdxgMUQ4NFIPeI/htpNZmi6kxZZjg8GeNobqa/VlFVT7&#10;24ffdut8d+YwXc3l8NpkB6VmT9P6DUSgKfyL/9zvOs7P5wv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SATMMAAADdAAAADwAAAAAAAAAAAAAAAACYAgAAZHJzL2Rv&#10;d25yZXYueG1sUEsFBgAAAAAEAAQA9QAAAIgDAAAAAA==&#10;" fillcolor="#1a476f" strokecolor="#1a476f" strokeweight="1.1pt"/>
                  <v:oval id="Oval 456" o:spid="_x0000_s1480" style="position:absolute;left:4864;top:252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gl18IA&#10;AADdAAAADwAAAGRycy9kb3ducmV2LnhtbERP32vCMBB+F/Y/hBv4ZtMputIZRQaCoCh22/vRnE2x&#10;uXRN1PrfLwPBt/v4ft582dtGXKnztWMFb0kKgrh0uuZKwffXepSB8AFZY+OYFNzJw3LxMphjrt2N&#10;j3QtQiViCPscFZgQ2lxKXxqy6BPXEkfu5DqLIcKukrrDWwy3jRyn6UxarDk2GGzp01B5Li5WQbH7&#10;Pfh1s8q2Pxz6szntp9V4r9TwtV99gAjUh6f44d7oOD+bvMP/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2CXXwgAAAN0AAAAPAAAAAAAAAAAAAAAAAJgCAABkcnMvZG93&#10;bnJldi54bWxQSwUGAAAAAAQABAD1AAAAhwMAAAAA&#10;" fillcolor="#1a476f" strokecolor="#1a476f" strokeweight="1.1pt"/>
                  <v:oval id="Oval 457" o:spid="_x0000_s1481" style="position:absolute;left:4717;top:228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expcUA&#10;AADdAAAADwAAAGRycy9kb3ducmV2LnhtbESPQWvCQBCF7wX/wzKCt7qppSWkriIFQagoje19yI7Z&#10;YHY2za4a/71zKHib4b1575v5cvCtulAfm8AGXqYZKOIq2IZrAz+H9XMOKiZki21gMnCjCMvF6GmO&#10;hQ1X/qZLmWolIRwLNOBS6gqtY+XIY5yGjli0Y+g9Jln7WtserxLuWz3LsnftsWFpcNjRp6PqVJ69&#10;gXL7t4/rdpV//XIaTu64e6tnO2Mm42H1ASrRkB7m/+uNFfz8VXD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7GlxQAAAN0AAAAPAAAAAAAAAAAAAAAAAJgCAABkcnMv&#10;ZG93bnJldi54bWxQSwUGAAAAAAQABAD1AAAAigMAAAAA&#10;" fillcolor="#1a476f" strokecolor="#1a476f" strokeweight="1.1pt"/>
                  <v:oval id="Oval 458" o:spid="_x0000_s1482" style="position:absolute;left:4946;top:282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sUPsMA&#10;AADdAAAADwAAAGRycy9kb3ducmV2LnhtbERP32vCMBB+F/Y/hBN8s6nKRleNpQwEweFYN9+P5myK&#10;zaVrMu3++2Uw8O0+vp+3KUbbiSsNvnWsYJGkIIhrp1tuFHx+7OYZCB+QNXaOScEPeSi2D5MN5trd&#10;+J2uVWhEDGGfowITQp9L6WtDFn3ieuLInd1gMUQ4NFIPeIvhtpPLNH2SFluODQZ7ejFUX6pvq6B6&#10;/Xrzu67MDicO48Wcj4/N8qjUbDqWaxCBxnAX/7v3Os7PVs/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sUPsMAAADdAAAADwAAAAAAAAAAAAAAAACYAgAAZHJzL2Rv&#10;d25yZXYueG1sUEsFBgAAAAAEAAQA9QAAAIgDAAAAAA==&#10;" fillcolor="#1a476f" strokecolor="#1a476f" strokeweight="1.1pt"/>
                  <v:oval id="Oval 459" o:spid="_x0000_s1483" style="position:absolute;left:5077;top:196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fO3sUA&#10;AADdAAAADwAAAGRycy9kb3ducmV2LnhtbESPQWvCQBCF7wX/wzKCt7qptCWkriIFQagoje19yI7Z&#10;YHY2za4a/71zKHib4b1575v5cvCtulAfm8AGXqYZKOIq2IZrAz+H9XMOKiZki21gMnCjCMvF6GmO&#10;hQ1X/qZLmWolIRwLNOBS6gqtY+XIY5yGjli0Y+g9Jln7WtserxLuWz3LsnftsWFpcNjRp6PqVJ69&#10;gXL7t4/rdpV//XIaTu64e6tnO2Mm42H1ASrRkB7m/+uNFfz8Vfj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N87exQAAAN0AAAAPAAAAAAAAAAAAAAAAAJgCAABkcnMv&#10;ZG93bnJldi54bWxQSwUGAAAAAAQABAD1AAAAigMAAAAA&#10;" fillcolor="#1a476f" strokecolor="#1a476f" strokeweight="1.1pt"/>
                  <v:oval id="Oval 460" o:spid="_x0000_s1484" style="position:absolute;left:5563;top:310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trRcMA&#10;AADdAAAADwAAAGRycy9kb3ducmV2LnhtbERP32vCMBB+H/g/hBP2NtPKNko1ShEEYcOxur0fzdkU&#10;m0ttsrb775eB4Nt9fD9vvZ1sKwbqfeNYQbpIQBBXTjdcK/g67Z8yED4ga2wdk4Jf8rDdzB7WmGs3&#10;8icNZahFDGGfowITQpdL6StDFv3CdcSRO7veYoiwr6XucYzhtpXLJHmVFhuODQY72hmqLuWPVVC+&#10;Xz/8vi2yt28O08Wcjy/18qjU43wqViACTeEuvrkPOs7PnlP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trRcMAAADdAAAADwAAAAAAAAAAAAAAAACYAgAAZHJzL2Rv&#10;d25yZXYueG1sUEsFBgAAAAAEAAQA9QAAAIgDAAAAAA==&#10;" fillcolor="#1a476f" strokecolor="#1a476f" strokeweight="1.1pt"/>
                  <v:oval id="Oval 461" o:spid="_x0000_s1485" style="position:absolute;left:4067;top:194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n1MsIA&#10;AADdAAAADwAAAGRycy9kb3ducmV2LnhtbERP32vCMBB+H+x/CCf4NlOLG6WaigwEweFYN9+P5mxK&#10;m0ttonb//TIQfLuP7+et1qPtxJUG3zhWMJ8lIIgrpxuuFfx8b18yED4ga+wck4Jf8rAunp9WmGt3&#10;4y+6lqEWMYR9jgpMCH0upa8MWfQz1xNH7uQGiyHCoZZ6wFsMt51Mk+RNWmw4Nhjs6d1Q1ZYXq6D8&#10;OH/6bbfJ9kcOY2tOh9c6PSg1nYybJYhAY3iI7+6djvOzRQr/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qfUywgAAAN0AAAAPAAAAAAAAAAAAAAAAAJgCAABkcnMvZG93&#10;bnJldi54bWxQSwUGAAAAAAQABAD1AAAAhwMAAAAA&#10;" fillcolor="#1a476f" strokecolor="#1a476f" strokeweight="1.1pt"/>
                  <v:oval id="Oval 462" o:spid="_x0000_s1486" style="position:absolute;left:5498;top:220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VQqcMA&#10;AADdAAAADwAAAGRycy9kb3ducmV2LnhtbERP22rCQBB9F/oPyxR8M5t6KSF1FSkIgqKYtu9DdswG&#10;s7NpdtX4992C4NscznXmy9424kqdrx0reEtSEMSl0zVXCr6/1qMMhA/IGhvHpOBOHpaLl8Ecc+1u&#10;fKRrESoRQ9jnqMCE0OZS+tKQRZ+4ljhyJ9dZDBF2ldQd3mK4beQ4Td+lxZpjg8GWPg2V5+JiFRS7&#10;34NfN6ts+8OhP5vTflaN90oNX/vVB4hAfXiKH+6NjvOz6QT+v4kn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eVQqcMAAADdAAAADwAAAAAAAAAAAAAAAACYAgAAZHJzL2Rv&#10;d25yZXYueG1sUEsFBgAAAAAEAAQA9QAAAIgDAAAAAA==&#10;" fillcolor="#1a476f" strokecolor="#1a476f" strokeweight="1.1pt"/>
                  <v:oval id="Oval 463" o:spid="_x0000_s1487" style="position:absolute;left:3636;top:289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zI3cEA&#10;AADdAAAADwAAAGRycy9kb3ducmV2LnhtbERPTYvCMBC9C/6HMMLeNFVUSjWKLAjCiot19z40Y1Ns&#10;Jt0mav33ZkHwNo/3Oct1Z2txo9ZXjhWMRwkI4sLpiksFP6ftMAXhA7LG2jEpeJCH9arfW2Km3Z2P&#10;dMtDKWII+wwVmBCaTEpfGLLoR64hjtzZtRZDhG0pdYv3GG5rOUmSubRYcWww2NCnoeKSX62CfP/3&#10;7bf1Jv365dBdzPkwKycHpT4G3WYBIlAX3uKXe6fj/HQ6hf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MyN3BAAAA3QAAAA8AAAAAAAAAAAAAAAAAmAIAAGRycy9kb3du&#10;cmV2LnhtbFBLBQYAAAAABAAEAPUAAACGAwAAAAA=&#10;" fillcolor="#1a476f" strokecolor="#1a476f" strokeweight="1.1pt"/>
                  <v:oval id="Oval 464" o:spid="_x0000_s1488" style="position:absolute;left:5099;top:239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BtRsMA&#10;AADdAAAADwAAAGRycy9kb3ducmV2LnhtbERP32vCMBB+H+x/CDfY25pO7Chdo4ggDByOVX0/mrMp&#10;NpfaZLb+92Yw2Nt9fD+vXE62E1cafOtYwWuSgiCunW65UXDYb15yED4ga+wck4IbeVguHh9KLLQb&#10;+ZuuVWhEDGFfoAITQl9I6WtDFn3ieuLIndxgMUQ4NFIPOMZw28lZmr5Jiy3HBoM9rQ3V5+rHKqg+&#10;L19+063y7ZHDdDanXdbMdko9P02rdxCBpvAv/nN/6Dg/n2f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BtRsMAAADdAAAADwAAAAAAAAAAAAAAAACYAgAAZHJzL2Rv&#10;d25yZXYueG1sUEsFBgAAAAAEAAQA9QAAAIgDAAAAAA==&#10;" fillcolor="#1a476f" strokecolor="#1a476f" strokeweight="1.1pt"/>
                  <v:oval id="Oval 465" o:spid="_x0000_s1489" style="position:absolute;left:3549;top:173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zMcMA&#10;AADdAAAADwAAAGRycy9kb3ducmV2LnhtbERP32vCMBB+H+x/CDfwbU1XnJSuUUQQBopjVd+P5myK&#10;zaU2We3++2Uw2Nt9fD+vXE22EyMNvnWs4CVJQRDXTrfcKDgdt885CB+QNXaOScE3eVgtHx9KLLS7&#10;8yeNVWhEDGFfoAITQl9I6WtDFn3ieuLIXdxgMUQ4NFIPeI/htpNZmi6kxZZjg8GeNobqa/VlFVT7&#10;24ffdut8d+YwXc3l8NpkB6VmT9P6DUSgKfyL/9zvOs7P5wv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zMcMAAADdAAAADwAAAAAAAAAAAAAAAACYAgAAZHJzL2Rv&#10;d25yZXYueG1sUEsFBgAAAAAEAAQA9QAAAIgDAAAAAA==&#10;" fillcolor="#1a476f" strokecolor="#1a476f" strokeweight="1.1pt"/>
                  <v:oval id="Oval 466" o:spid="_x0000_s1490" style="position:absolute;left:5509;top:171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5WqsIA&#10;AADdAAAADwAAAGRycy9kb3ducmV2LnhtbERP32vCMBB+F/Y/hBv4ZtOJutIZRQaCoCh22/vRnE2x&#10;uXRN1PrfLwPBt/v4ft582dtGXKnztWMFb0kKgrh0uuZKwffXepSB8AFZY+OYFNzJw3LxMphjrt2N&#10;j3QtQiViCPscFZgQ2lxKXxqy6BPXEkfu5DqLIcKukrrDWwy3jRyn6UxarDk2GGzp01B5Li5WQbH7&#10;Pfh1s8q2Pxz6szntp9V4r9TwtV99gAjUh6f44d7oOD+bvMP/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3laqwgAAAN0AAAAPAAAAAAAAAAAAAAAAAJgCAABkcnMvZG93&#10;bnJldi54bWxQSwUGAAAAAAQABAD1AAAAhwMAAAAA&#10;" fillcolor="#1a476f" strokecolor="#1a476f" strokeweight="1.1pt"/>
                  <v:oval id="Oval 467" o:spid="_x0000_s1491" style="position:absolute;left:4875;top:160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HC2MUA&#10;AADdAAAADwAAAGRycy9kb3ducmV2LnhtbESPQWvCQBCF7wX/wzKCt7qptCWkriIFQagoje19yI7Z&#10;YHY2za4a/71zKHib4b1575v5cvCtulAfm8AGXqYZKOIq2IZrAz+H9XMOKiZki21gMnCjCMvF6GmO&#10;hQ1X/qZLmWolIRwLNOBS6gqtY+XIY5yGjli0Y+g9Jln7WtserxLuWz3LsnftsWFpcNjRp6PqVJ69&#10;gXL7t4/rdpV//XIaTu64e6tnO2Mm42H1ASrRkB7m/+uNFfz8VXD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QcLYxQAAAN0AAAAPAAAAAAAAAAAAAAAAAJgCAABkcnMv&#10;ZG93bnJldi54bWxQSwUGAAAAAAQABAD1AAAAigMAAAAA&#10;" fillcolor="#1a476f" strokecolor="#1a476f" strokeweight="1.1pt"/>
                  <v:oval id="Oval 468" o:spid="_x0000_s1492" style="position:absolute;left:4695;top:326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1nQ8MA&#10;AADdAAAADwAAAGRycy9kb3ducmV2LnhtbERP32vCMBB+F/Y/hBN8s6niRleNpQwEweFYN9+P5myK&#10;zaVrMu3++2Uw8O0+vp+3KUbbiSsNvnWsYJGkIIhrp1tuFHx+7OYZCB+QNXaOScEPeSi2D5MN5trd&#10;+J2uVWhEDGGfowITQp9L6WtDFn3ieuLInd1gMUQ4NFIPeIvhtpPLNH2SFluODQZ7ejFUX6pvq6B6&#10;/Xrzu67MDicO48Wcj4/N8qjUbDqWaxCBxnAX/7v3Os7PVs/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1nQ8MAAADdAAAADwAAAAAAAAAAAAAAAACYAgAAZHJzL2Rv&#10;d25yZXYueG1sUEsFBgAAAAAEAAQA9QAAAIgDAAAAAA==&#10;" fillcolor="#1a476f" strokecolor="#1a476f" strokeweight="1.1pt"/>
                  <v:oval id="Oval 469" o:spid="_x0000_s1493" style="position:absolute;left:5705;top:291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5YA8QA&#10;AADdAAAADwAAAGRycy9kb3ducmV2LnhtbESPQWvCQBCF74X+h2WE3upGQQnRVUQQCi0Wo96H7JgN&#10;ZmfT7FbTf985CN5meG/e+2a5HnyrbtTHJrCByTgDRVwF23Bt4HTcveegYkK22AYmA38UYb16fVli&#10;YcOdD3QrU60khGOBBlxKXaF1rBx5jOPQEYt2Cb3HJGtfa9vjXcJ9q6dZNtceG5YGhx1tHVXX8tcb&#10;KL9+vuOu3eSfZ07D1V32s3q6N+ZtNGwWoBIN6Wl+XH9Ywc9nwi/fyAh6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uWAPEAAAA3QAAAA8AAAAAAAAAAAAAAAAAmAIAAGRycy9k&#10;b3ducmV2LnhtbFBLBQYAAAAABAAEAPUAAACJAwAAAAA=&#10;" fillcolor="#1a476f" strokecolor="#1a476f" strokeweight="1.1pt"/>
                  <v:oval id="Oval 470" o:spid="_x0000_s1494" style="position:absolute;left:3953;top:314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L9mMEA&#10;AADdAAAADwAAAGRycy9kb3ducmV2LnhtbERPTYvCMBC9C/sfwix4s6mCUrpGkQVBUBSr3odmbIrN&#10;pDZRu/9+s7DgbR7vc+bL3jbiSZ2vHSsYJykI4tLpmisF59N6lIHwAVlj45gU/JCH5eJjMMdcuxcf&#10;6VmESsQQ9jkqMCG0uZS+NGTRJ64ljtzVdRZDhF0ldYevGG4bOUnTmbRYc2ww2NK3ofJWPKyCYnc/&#10;+HWzyrYXDv3NXPfTarJXavjZr75ABOrDW/zv3ug4P5uO4e+beIJ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i/ZjBAAAA3QAAAA8AAAAAAAAAAAAAAAAAmAIAAGRycy9kb3du&#10;cmV2LnhtbFBLBQYAAAAABAAEAPUAAACGAwAAAAA=&#10;" fillcolor="#1a476f" strokecolor="#1a476f" strokeweight="1.1pt"/>
                  <v:oval id="Oval 471" o:spid="_x0000_s1495" style="position:absolute;left:6109;top:236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Bj78MA&#10;AADdAAAADwAAAGRycy9kb3ducmV2LnhtbERP32vCMBB+F/Y/hBvszaYrKKVrFBkIgw1l1b0fzdkU&#10;m0vXZG39781gsLf7+H5euZ1tJ0YafOtYwXOSgiCunW65UXA+7Zc5CB+QNXaOScGNPGw3D4sSC+0m&#10;/qSxCo2IIewLVGBC6AspfW3Iok9cTxy5ixsshgiHRuoBpxhuO5ml6VpabDk2GOzp1VB9rX6sgurj&#10;++j33S5//+IwX83lsGqyg1JPj/PuBUSgOfyL/9xvOs7PVxn8fhNPk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3Bj78MAAADdAAAADwAAAAAAAAAAAAAAAACYAgAAZHJzL2Rv&#10;d25yZXYueG1sUEsFBgAAAAAEAAQA9QAAAIgDAAAAAA==&#10;" fillcolor="#1a476f" strokecolor="#1a476f" strokeweight="1.1pt"/>
                  <v:oval id="Oval 472" o:spid="_x0000_s1496" style="position:absolute;left:4750;top:267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zGdMMA&#10;AADdAAAADwAAAGRycy9kb3ducmV2LnhtbERP32vCMBB+H+x/CDfY25pO6Shdo4ggDByOVX0/mrMp&#10;NpfaZLb+92Yw2Nt9fD+vXE62E1cafOtYwWuSgiCunW65UXDYb15yED4ga+wck4IbeVguHh9KLLQb&#10;+ZuuVWhEDGFfoAITQl9I6WtDFn3ieuLIndxgMUQ4NFIPOMZw28lZmr5Jiy3HBoM9rQ3V5+rHKqg+&#10;L19+063y7ZHDdDanXdbMdko9P02rdxCBpvAv/nN/6Dg/z+b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zGdMMAAADdAAAADwAAAAAAAAAAAAAAAACYAgAAZHJzL2Rv&#10;d25yZXYueG1sUEsFBgAAAAAEAAQA9QAAAIgDAAAAAA==&#10;" fillcolor="#1a476f" strokecolor="#1a476f" strokeweight="1.1pt"/>
                  <v:oval id="Oval 473" o:spid="_x0000_s1497" style="position:absolute;left:5607;top:278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VeAMMA&#10;AADdAAAADwAAAGRycy9kb3ducmV2LnhtbERP32vCMBB+H+x/CDfY25pO7Chdo4ggDByOVX0/mrMp&#10;NpfaZLb+92Yw2Nt9fD+vXE62E1cafOtYwWuSgiCunW65UXDYb15yED4ga+wck4IbeVguHh9KLLQb&#10;+ZuuVWhEDGFfoAITQl9I6WtDFn3ieuLIndxgMUQ4NFIPOMZw28lZmr5Jiy3HBoM9rQ3V5+rHKqg+&#10;L19+063y7ZHDdDanXdbMdko9P02rdxCBpvAv/nN/6Dg/z+b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9VeAMMAAADdAAAADwAAAAAAAAAAAAAAAACYAgAAZHJzL2Rv&#10;d25yZXYueG1sUEsFBgAAAAAEAAQA9QAAAIgDAAAAAA==&#10;" fillcolor="#1a476f" strokecolor="#1a476f" strokeweight="1.1pt"/>
                  <v:oval id="Oval 474" o:spid="_x0000_s1498" style="position:absolute;left:3358;top:329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n7m8EA&#10;AADdAAAADwAAAGRycy9kb3ducmV2LnhtbERPTYvCMBC9L/gfwgje1nSFLqVrFFkQBMXF6t6HZmyK&#10;zaQ2Ueu/N4LgbR7vc6bz3jbiSp2vHSv4GicgiEuna64UHPbLzwyED8gaG8ek4E4e5rPBxxRz7W68&#10;o2sRKhFD2OeowITQ5lL60pBFP3YtceSOrrMYIuwqqTu8xXDbyEmSfEuLNccGgy39GipPxcUqKDbn&#10;P79sFtn6n0N/MsdtWk22So2G/eIHRKA+vMUv90rH+VmawvObeIK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Z+5vBAAAA3QAAAA8AAAAAAAAAAAAAAAAAmAIAAGRycy9kb3du&#10;cmV2LnhtbFBLBQYAAAAABAAEAPUAAACGAwAAAAA=&#10;" fillcolor="#1a476f" strokecolor="#1a476f" strokeweight="1.1pt"/>
                  <v:oval id="Oval 475" o:spid="_x0000_s1499" style="position:absolute;left:5787;top:253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tl7MIA&#10;AADdAAAADwAAAGRycy9kb3ducmV2LnhtbERP32vCMBB+H+x/CDfY20wnKKVrFBkIguKwbu9Hc22K&#10;zaVrYtv994sg+HYf38/L15NtxUC9bxwreJ8lIIhLpxuuFXyft28pCB+QNbaOScEfeVivnp9yzLQb&#10;+URDEWoRQ9hnqMCE0GVS+tKQRT9zHXHkKtdbDBH2tdQ9jjHctnKeJEtpseHYYLCjT0PlpbhaBcXh&#10;98tv2026/+EwXUx1XNTzo1KvL9PmA0SgKTzEd/dOx/npYgm3b+IJ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S2XswgAAAN0AAAAPAAAAAAAAAAAAAAAAAJgCAABkcnMvZG93&#10;bnJldi54bWxQSwUGAAAAAAQABAD1AAAAhwMAAAAA&#10;" fillcolor="#1a476f" strokecolor="#1a476f" strokeweight="1.1pt"/>
                  <v:oval id="Oval 476" o:spid="_x0000_s1500" style="position:absolute;left:5110;top:381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fAd8EA&#10;AADdAAAADwAAAGRycy9kb3ducmV2LnhtbERPTYvCMBC9C/6HMMLeNFVQSzWKLAjCiot19z40Y1Ns&#10;Jt0mav33ZkHwNo/3Oct1Z2txo9ZXjhWMRwkI4sLpiksFP6ftMAXhA7LG2jEpeJCH9arfW2Km3Z2P&#10;dMtDKWII+wwVmBCaTEpfGLLoR64hjtzZtRZDhG0pdYv3GG5rOUmSmbRYcWww2NCnoeKSX62CfP/3&#10;7bf1Jv365dBdzPkwLScHpT4G3WYBIlAX3uKXe6fj/HQ6h/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HwHfBAAAA3QAAAA8AAAAAAAAAAAAAAAAAmAIAAGRycy9kb3du&#10;cmV2LnhtbFBLBQYAAAAABAAEAPUAAACGAwAAAAA=&#10;" fillcolor="#1a476f" strokecolor="#1a476f" strokeweight="1.1pt"/>
                  <v:oval id="Oval 477" o:spid="_x0000_s1501" style="position:absolute;left:4395;top:296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hUBcQA&#10;AADdAAAADwAAAGRycy9kb3ducmV2LnhtbESPQWvCQBCF74X+h2WE3upGQQnRVUQQCi0Wo96H7JgN&#10;ZmfT7FbTf985CN5meG/e+2a5HnyrbtTHJrCByTgDRVwF23Bt4HTcveegYkK22AYmA38UYb16fVli&#10;YcOdD3QrU60khGOBBlxKXaF1rBx5jOPQEYt2Cb3HJGtfa9vjXcJ9q6dZNtceG5YGhx1tHVXX8tcb&#10;KL9+vuOu3eSfZ07D1V32s3q6N+ZtNGwWoBIN6Wl+XH9Ywc9ngivfyAh6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YVAXEAAAA3QAAAA8AAAAAAAAAAAAAAAAAmAIAAGRycy9k&#10;b3ducmV2LnhtbFBLBQYAAAAABAAEAPUAAACJAwAAAAA=&#10;" fillcolor="#1a476f" strokecolor="#1a476f" strokeweight="1.1pt"/>
                  <v:oval id="Oval 478" o:spid="_x0000_s1502" style="position:absolute;left:4832;top:258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TxnsEA&#10;AADdAAAADwAAAGRycy9kb3ducmV2LnhtbERPTYvCMBC9L/gfwgje1lRBqdUoIgiC4rJV70MzNsVm&#10;Upuo3X+/ERb2No/3OYtVZ2vxpNZXjhWMhgkI4sLpiksF59P2MwXhA7LG2jEp+CEPq2XvY4GZdi/+&#10;pmceShFD2GeowITQZFL6wpBFP3QNceSurrUYImxLqVt8xXBby3GSTKXFimODwYY2hopb/rAK8sP9&#10;y2/rdbq/cOhu5nqclOOjUoN+t56DCNSFf/Gfe6fj/HQyg/c38QS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U8Z7BAAAA3QAAAA8AAAAAAAAAAAAAAAAAmAIAAGRycy9kb3du&#10;cmV2LnhtbFBLBQYAAAAABAAEAPUAAACGAwAAAAA=&#10;" fillcolor="#1a476f" strokecolor="#1a476f" strokeweight="1.1pt"/>
                  <v:oval id="Oval 479" o:spid="_x0000_s1503" style="position:absolute;left:5814;top:270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KSvsQA&#10;AADdAAAADwAAAGRycy9kb3ducmV2LnhtbESPQWvCQBCF74X+h2UEb3WjoIToKiIIhRalUe9DdswG&#10;s7Npdqvpv+8chN5meG/e+2a1GXyr7tTHJrCB6SQDRVwF23Bt4Hzav+WgYkK22AYmA78UYbN+fVlh&#10;YcODv+heplpJCMcCDbiUukLrWDnyGCehIxbtGnqPSda+1rbHh4T7Vs+ybKE9NiwNDjvaOapu5Y83&#10;UH5+H+O+3eYfF07DzV0P83p2MGY8GrZLUImG9G9+Xr9bwc8Xwi/fyAh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Ckr7EAAAA3QAAAA8AAAAAAAAAAAAAAAAAmAIAAGRycy9k&#10;b3ducmV2LnhtbFBLBQYAAAAABAAEAPUAAACJAwAAAAA=&#10;" fillcolor="#1a476f" strokecolor="#1a476f" strokeweight="1.1pt"/>
                  <v:oval id="Oval 480" o:spid="_x0000_s1504" style="position:absolute;left:5350;top:264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43JcIA&#10;AADdAAAADwAAAGRycy9kb3ducmV2LnhtbERP32vCMBB+H+x/CDfY20wVlFIbSxEEYeJY1fejuTbF&#10;5lKbTLv/fhkM9nYf38/Li8n24k6j7xwrmM8SEMS10x23Cs6n3VsKwgdkjb1jUvBNHorN81OOmXYP&#10;/qR7FVoRQ9hnqMCEMGRS+tqQRT9zA3HkGjdaDBGOrdQjPmK47eUiSVbSYsexweBAW0P1tfqyCqrD&#10;7cPv+jJ9v3CYrqY5LtvFUanXl6lcgwg0hX/xn3uv4/x0NYffb+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zjclwgAAAN0AAAAPAAAAAAAAAAAAAAAAAJgCAABkcnMvZG93&#10;bnJldi54bWxQSwUGAAAAAAQABAD1AAAAhwMAAAAA&#10;" fillcolor="#1a476f" strokecolor="#1a476f" strokeweight="1.1pt"/>
                  <v:oval id="Oval 481" o:spid="_x0000_s1505" style="position:absolute;left:5503;top:204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ypUsEA&#10;AADdAAAADwAAAGRycy9kb3ducmV2LnhtbERPTYvCMBC9C/sfwix409TCSukaRQRhwUWxuvehGZti&#10;M+k2Ueu/N4LgbR7vc2aL3jbiSp2vHSuYjBMQxKXTNVcKjof1KAPhA7LGxjEpuJOHxfxjMMNcuxvv&#10;6VqESsQQ9jkqMCG0uZS+NGTRj11LHLmT6yyGCLtK6g5vMdw2Mk2SqbRYc2ww2NLKUHkuLlZB8fu/&#10;8+tmmW3+OPRnc9p+VelWqeFnv/wGEagPb/HL/aPj/Gyawv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cqVLBAAAA3QAAAA8AAAAAAAAAAAAAAAAAmAIAAGRycy9kb3du&#10;cmV2LnhtbFBLBQYAAAAABAAEAPUAAACGAwAAAAA=&#10;" fillcolor="#1a476f" strokecolor="#1a476f" strokeweight="1.1pt"/>
                  <v:oval id="Oval 482" o:spid="_x0000_s1506" style="position:absolute;left:4313;top:180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AMycMA&#10;AADdAAAADwAAAGRycy9kb3ducmV2LnhtbERP32vCMBB+H+x/CDfwbU1XmZSuUUQQBopjVd+P5myK&#10;zaU2We3++2Uw2Nt9fD+vXE22EyMNvnWs4CVJQRDXTrfcKDgdt885CB+QNXaOScE3eVgtHx9KLLS7&#10;8yeNVWhEDGFfoAITQl9I6WtDFn3ieuLIXdxgMUQ4NFIPeI/htpNZmi6kxZZjg8GeNobqa/VlFVT7&#10;24ffdut8d+YwXc3l8NpkB6VmT9P6DUSgKfyL/9zvOs7PF3P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AMycMAAADdAAAADwAAAAAAAAAAAAAAAACYAgAAZHJzL2Rv&#10;d25yZXYueG1sUEsFBgAAAAAEAAQA9QAAAIgDAAAAAA==&#10;" fillcolor="#1a476f" strokecolor="#1a476f" strokeweight="1.1pt"/>
                  <v:oval id="Oval 483" o:spid="_x0000_s1507" style="position:absolute;left:5727;top:298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mUvcMA&#10;AADdAAAADwAAAGRycy9kb3ducmV2LnhtbERP32vCMBB+H+x/CDfwbU1XnJSuUUQQBopjVd+P5myK&#10;zaU2We3++2Uw2Nt9fD+vXE22EyMNvnWs4CVJQRDXTrfcKDgdt885CB+QNXaOScE3eVgtHx9KLLS7&#10;8yeNVWhEDGFfoAITQl9I6WtDFn3ieuLIXdxgMUQ4NFIPeI/htpNZmi6kxZZjg8GeNobqa/VlFVT7&#10;24ffdut8d+YwXc3l8NpkB6VmT9P6DUSgKfyL/9zvOs7PF3P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mUvcMAAADdAAAADwAAAAAAAAAAAAAAAACYAgAAZHJzL2Rv&#10;d25yZXYueG1sUEsFBgAAAAAEAAQA9QAAAIgDAAAAAA==&#10;" fillcolor="#1a476f" strokecolor="#1a476f" strokeweight="1.1pt"/>
                  <v:oval id="Oval 484" o:spid="_x0000_s1508" style="position:absolute;left:4520;top:177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UxJsIA&#10;AADdAAAADwAAAGRycy9kb3ducmV2LnhtbERP32vCMBB+H+x/CDfY20wnKKVrFBkIguKwbu9Hc22K&#10;zaVrYtv994sg+HYf38/L15NtxUC9bxwreJ8lIIhLpxuuFXyft28pCB+QNbaOScEfeVivnp9yzLQb&#10;+URDEWoRQ9hnqMCE0GVS+tKQRT9zHXHkKtdbDBH2tdQ9jjHctnKeJEtpseHYYLCjT0PlpbhaBcXh&#10;98tv2026/+EwXUx1XNTzo1KvL9PmA0SgKTzEd/dOx/npcgG3b+IJ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9TEmwgAAAN0AAAAPAAAAAAAAAAAAAAAAAJgCAABkcnMvZG93&#10;bnJldi54bWxQSwUGAAAAAAQABAD1AAAAhwMAAAAA&#10;" fillcolor="#1a476f" strokecolor="#1a476f" strokeweight="1.1pt"/>
                  <v:oval id="Oval 485" o:spid="_x0000_s1509" style="position:absolute;left:4701;top:21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evUcEA&#10;AADdAAAADwAAAGRycy9kb3ducmV2LnhtbERPTYvCMBC9C/sfwizsTVOFLaUaRQRhwUWx6n1oxqbY&#10;TLpN1O6/N4LgbR7vc2aL3jbiRp2vHSsYjxIQxKXTNVcKjof1MAPhA7LGxjEp+CcPi/nHYIa5dnfe&#10;060IlYgh7HNUYEJocyl9aciiH7mWOHJn11kMEXaV1B3eY7ht5CRJUmmx5thgsKWVofJSXK2C4vdv&#10;59fNMtucOPQXc95+V5OtUl+f/XIKIlAf3uKX+0fH+Vmawv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nr1HBAAAA3QAAAA8AAAAAAAAAAAAAAAAAmAIAAGRycy9kb3du&#10;cmV2LnhtbFBLBQYAAAAABAAEAPUAAACGAwAAAAA=&#10;" fillcolor="#1a476f" strokecolor="#1a476f" strokeweight="1.1pt"/>
                  <v:oval id="Oval 486" o:spid="_x0000_s1510" style="position:absolute;left:6229;top:249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sKysMA&#10;AADdAAAADwAAAGRycy9kb3ducmV2LnhtbERP32vCMBB+H+x/CDfY25pOsCtdo4ggDByOVX0/mrMp&#10;NpfaZLb+92Yw2Nt9fD+vXE62E1cafOtYwWuSgiCunW65UXDYb15yED4ga+wck4IbeVguHh9KLLQb&#10;+ZuuVWhEDGFfoAITQl9I6WtDFn3ieuLIndxgMUQ4NFIPOMZw28lZmmbSYsuxwWBPa0P1ufqxCqrP&#10;y5ffdKt8e+Qwnc1pN29mO6Wen6bVO4hAU/gX/7k/dJyfZ2/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sKysMAAADdAAAADwAAAAAAAAAAAAAAAACYAgAAZHJzL2Rv&#10;d25yZXYueG1sUEsFBgAAAAAEAAQA9QAAAIgDAAAAAA==&#10;" fillcolor="#1a476f" strokecolor="#1a476f" strokeweight="1.1pt"/>
                  <v:oval id="Oval 487" o:spid="_x0000_s1511" style="position:absolute;left:5252;top:295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SeuMQA&#10;AADdAAAADwAAAGRycy9kb3ducmV2LnhtbESPQWvCQBCF74X+h2UEb3WjoIToKiIIhRalUe9DdswG&#10;s7Npdqvpv+8chN5meG/e+2a1GXyr7tTHJrCB6SQDRVwF23Bt4Hzav+WgYkK22AYmA78UYbN+fVlh&#10;YcODv+heplpJCMcCDbiUukLrWDnyGCehIxbtGnqPSda+1rbHh4T7Vs+ybKE9NiwNDjvaOapu5Y83&#10;UH5+H+O+3eYfF07DzV0P83p2MGY8GrZLUImG9G9+Xr9bwc8XgivfyAh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0nrjEAAAA3QAAAA8AAAAAAAAAAAAAAAAAmAIAAGRycy9k&#10;b3ducmV2LnhtbFBLBQYAAAAABAAEAPUAAACJAwAAAAA=&#10;" fillcolor="#1a476f" strokecolor="#1a476f" strokeweight="1.1pt"/>
                  <v:oval id="Oval 488" o:spid="_x0000_s1512" style="position:absolute;left:5203;top:308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g7I8MA&#10;AADdAAAADwAAAGRycy9kb3ducmV2LnhtbERP32vCMBB+F/Y/hBv4ZtMJlq5rFBkIgw3Fur0fzdkU&#10;m0vXZLb775eB4Nt9fD+v3Ey2E1cafOtYwVOSgiCunW65UfB52i1yED4ga+wck4Jf8rBZP8xKLLQb&#10;+UjXKjQihrAvUIEJoS+k9LUhiz5xPXHkzm6wGCIcGqkHHGO47eQyTTNpseXYYLCnV0P1pfqxCqqP&#10;74Pfddv8/YvDdDHn/apZ7pWaP07bFxCBpnAX39xvOs7Ps2f4/yae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7g7I8MAAADdAAAADwAAAAAAAAAAAAAAAACYAgAAZHJzL2Rv&#10;d25yZXYueG1sUEsFBgAAAAAEAAQA9QAAAIgDAAAAAA==&#10;" fillcolor="#1a476f" strokecolor="#1a476f" strokeweight="1.1pt"/>
                  <v:oval id="Oval 489" o:spid="_x0000_s1513" style="position:absolute;left:5470;top:236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sEY8UA&#10;AADdAAAADwAAAGRycy9kb3ducmV2LnhtbESPQWvCQBCF7wX/wzKCt7qp0DakriIFQagoje19yI7Z&#10;YHY2za4a/71zKHib4b1575v5cvCtulAfm8AGXqYZKOIq2IZrAz+H9XMOKiZki21gMnCjCMvF6GmO&#10;hQ1X/qZLmWolIRwLNOBS6gqtY+XIY5yGjli0Y+g9Jln7WtserxLuWz3LsjftsWFpcNjRp6PqVJ69&#10;gXL7t4/rdpV//XIaTu64e61nO2Mm42H1ASrRkB7m/+uNFfz8Xfj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WwRjxQAAAN0AAAAPAAAAAAAAAAAAAAAAAJgCAABkcnMv&#10;ZG93bnJldi54bWxQSwUGAAAAAAQABAD1AAAAigMAAAAA&#10;" fillcolor="#1a476f" strokecolor="#1a476f" strokeweight="1.1pt"/>
                  <v:oval id="Oval 490" o:spid="_x0000_s1514" style="position:absolute;left:5410;top:364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eh+MMA&#10;AADdAAAADwAAAGRycy9kb3ducmV2LnhtbERP32vCMBB+H/g/hBP2NtMK20o1ShEEYcOxur0fzdkU&#10;m0ttsrb775eB4Nt9fD9vvZ1sKwbqfeNYQbpIQBBXTjdcK/g67Z8yED4ga2wdk4Jf8rDdzB7WmGs3&#10;8icNZahFDGGfowITQpdL6StDFv3CdcSRO7veYoiwr6XucYzhtpXLJHmRFhuODQY72hmqLuWPVVC+&#10;Xz/8vi2yt28O08Wcj8/18qjU43wqViACTeEuvrkPOs7PXlP4/ya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eh+MMAAADdAAAADwAAAAAAAAAAAAAAAACYAgAAZHJzL2Rv&#10;d25yZXYueG1sUEsFBgAAAAAEAAQA9QAAAIgDAAAAAA==&#10;" fillcolor="#1a476f" strokecolor="#1a476f" strokeweight="1.1pt"/>
                  <v:oval id="Oval 491" o:spid="_x0000_s1515" style="position:absolute;left:4236;top:243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U/j8IA&#10;AADdAAAADwAAAGRycy9kb3ducmV2LnhtbERP32vCMBB+H+x/CCf4NlMLbqWaigwEweFYN9+P5mxK&#10;m0ttonb//TIQfLuP7+et1qPtxJUG3zhWMJ8lIIgrpxuuFfx8b18yED4ga+wck4Jf8rAunp9WmGt3&#10;4y+6lqEWMYR9jgpMCH0upa8MWfQz1xNH7uQGiyHCoZZ6wFsMt51Mk+RVWmw4Nhjs6d1Q1ZYXq6D8&#10;OH/6bbfJ9kcOY2tOh0WdHpSaTsbNEkSgMTzEd/dOx/nZWwr/38QT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xT+PwgAAAN0AAAAPAAAAAAAAAAAAAAAAAJgCAABkcnMvZG93&#10;bnJldi54bWxQSwUGAAAAAAQABAD1AAAAhwMAAAAA&#10;" fillcolor="#1a476f" strokecolor="#1a476f" strokeweight="1.1pt"/>
                  <v:oval id="Oval 492" o:spid="_x0000_s1516" style="position:absolute;left:5088;top:221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maFMIA&#10;AADdAAAADwAAAGRycy9kb3ducmV2LnhtbERP32vCMBB+F/Y/hBv4ZtMputIZRQaCoCh22/vRnE2x&#10;uXRN1PrfLwPBt/v4ft582dtGXKnztWMFb0kKgrh0uuZKwffXepSB8AFZY+OYFNzJw3LxMphjrt2N&#10;j3QtQiViCPscFZgQ2lxKXxqy6BPXEkfu5DqLIcKukrrDWwy3jRyn6UxarDk2GGzp01B5Li5WQbH7&#10;Pfh1s8q2Pxz6szntp9V4r9TwtV99gAjUh6f44d7oOD97n8D/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iZoUwgAAAN0AAAAPAAAAAAAAAAAAAAAAAJgCAABkcnMvZG93&#10;bnJldi54bWxQSwUGAAAAAAQABAD1AAAAhwMAAAAA&#10;" fillcolor="#1a476f" strokecolor="#1a476f" strokeweight="1.1pt"/>
                  <v:oval id="Oval 493" o:spid="_x0000_s1517" style="position:absolute;left:3718;top:278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ACYMIA&#10;AADdAAAADwAAAGRycy9kb3ducmV2LnhtbERP32vCMBB+F/Y/hBv4ZtOJutIZRQaCoCh22/vRnE2x&#10;uXRN1PrfLwPBt/v4ft582dtGXKnztWMFb0kKgrh0uuZKwffXepSB8AFZY+OYFNzJw3LxMphjrt2N&#10;j3QtQiViCPscFZgQ2lxKXxqy6BPXEkfu5DqLIcKukrrDWwy3jRyn6UxarDk2GGzp01B5Li5WQbH7&#10;Pfh1s8q2Pxz6szntp9V4r9TwtV99gAjUh6f44d7oOD97n8D/N/EE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YAJgwgAAAN0AAAAPAAAAAAAAAAAAAAAAAJgCAABkcnMvZG93&#10;bnJldi54bWxQSwUGAAAAAAQABAD1AAAAhwMAAAAA&#10;" fillcolor="#1a476f" strokecolor="#1a476f" strokeweight="1.1pt"/>
                  <v:oval id="Oval 494" o:spid="_x0000_s1518" style="position:absolute;left:4231;top:377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yn+8EA&#10;AADdAAAADwAAAGRycy9kb3ducmV2LnhtbERPTYvCMBC9C/6HMMLeNFVQSzWKLAjCiot19z40Y1Ns&#10;Jt0mav33ZkHwNo/3Oct1Z2txo9ZXjhWMRwkI4sLpiksFP6ftMAXhA7LG2jEpeJCH9arfW2Km3Z2P&#10;dMtDKWII+wwVmBCaTEpfGLLoR64hjtzZtRZDhG0pdYv3GG5rOUmSmbRYcWww2NCnoeKSX62CfP/3&#10;7bf1Jv365dBdzPkwLScHpT4G3WYBIlAX3uKXe6fj/HQ+hf9v4gly9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sp/vBAAAA3QAAAA8AAAAAAAAAAAAAAAAAmAIAAGRycy9kb3du&#10;cmV2LnhtbFBLBQYAAAAABAAEAPUAAACGAwAAAAA=&#10;" fillcolor="#1a476f" strokecolor="#1a476f" strokeweight="1.1pt"/>
                  <v:oval id="Oval 495" o:spid="_x0000_s1519" style="position:absolute;left:5099;top:331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5jMMA&#10;AADdAAAADwAAAGRycy9kb3ducmV2LnhtbERP32vCMBB+H+x/CDfY25pOsCtdo4ggDByOVX0/mrMp&#10;NpfaZLb+92Yw2Nt9fD+vXE62E1cafOtYwWuSgiCunW65UXDYb15yED4ga+wck4IbeVguHh9KLLQb&#10;+ZuuVWhEDGFfoAITQl9I6WtDFn3ieuLIndxgMUQ4NFIPOMZw28lZmmbSYsuxwWBPa0P1ufqxCqrP&#10;y5ffdKt8e+Qwnc1pN29mO6Wen6bVO4hAU/gX/7k/dJyfv2Xw+008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45jMMAAADdAAAADwAAAAAAAAAAAAAAAACYAgAAZHJzL2Rv&#10;d25yZXYueG1sUEsFBgAAAAAEAAQA9QAAAIgDAAAAAA==&#10;" fillcolor="#1a476f" strokecolor="#1a476f" strokeweight="1.1pt"/>
                  <v:oval id="Oval 496" o:spid="_x0000_s1520" style="position:absolute;left:3822;top:288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KcF8MA&#10;AADdAAAADwAAAGRycy9kb3ducmV2LnhtbERP32vCMBB+H+x/CDfwbU1XcJauUUQQBopjVd+P5myK&#10;zaU2We3++2Uw2Nt9fD+vXE22EyMNvnWs4CVJQRDXTrfcKDgdt885CB+QNXaOScE3eVgtHx9KLLS7&#10;8yeNVWhEDGFfoAITQl9I6WtDFn3ieuLIXdxgMUQ4NFIPeI/htpNZmr5Kiy3HBoM9bQzV1+rLKqj2&#10;tw+/7db57sxhuprLYd5kB6VmT9P6DUSgKfyL/9zvOs7PFwv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KcF8MAAADdAAAADwAAAAAAAAAAAAAAAACYAgAAZHJzL2Rv&#10;d25yZXYueG1sUEsFBgAAAAAEAAQA9QAAAIgDAAAAAA==&#10;" fillcolor="#1a476f" strokecolor="#1a476f" strokeweight="1.1pt"/>
                  <v:oval id="Oval 497" o:spid="_x0000_s1521" style="position:absolute;left:5115;top:242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0IZcUA&#10;AADdAAAADwAAAGRycy9kb3ducmV2LnhtbESPQWvCQBCF7wX/wzKCt7qp0DakriIFQagoje19yI7Z&#10;YHY2za4a/71zKHib4b1575v5cvCtulAfm8AGXqYZKOIq2IZrAz+H9XMOKiZki21gMnCjCMvF6GmO&#10;hQ1X/qZLmWolIRwLNOBS6gqtY+XIY5yGjli0Y+g9Jln7WtserxLuWz3LsjftsWFpcNjRp6PqVJ69&#10;gXL7t4/rdpV//XIaTu64e61nO2Mm42H1ASrRkB7m/+uNFfz8XXDlGxl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LQhlxQAAAN0AAAAPAAAAAAAAAAAAAAAAAJgCAABkcnMv&#10;ZG93bnJldi54bWxQSwUGAAAAAAQABAD1AAAAigMAAAAA&#10;" fillcolor="#1a476f" strokecolor="#1a476f" strokeweight="1.1pt"/>
                  <v:oval id="Oval 498" o:spid="_x0000_s1522" style="position:absolute;left:5017;top:190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Gt/sMA&#10;AADdAAAADwAAAGRycy9kb3ducmV2LnhtbERP32vCMBB+F/Y/hBN8s6mCW1eNpQwEweFYN9+P5myK&#10;zaVrMu3++2Uw8O0+vp+3KUbbiSsNvnWsYJGkIIhrp1tuFHx+7OYZCB+QNXaOScEPeSi2D5MN5trd&#10;+J2uVWhEDGGfowITQp9L6WtDFn3ieuLInd1gMUQ4NFIPeIvhtpPLNH2UFluODQZ7ejFUX6pvq6B6&#10;/Xrzu67MDicO48Wcj6tmeVRqNh3LNYhAY7iL/917HednT8/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Gt/sMAAADdAAAADwAAAAAAAAAAAAAAAACYAgAAZHJzL2Rv&#10;d25yZXYueG1sUEsFBgAAAAAEAAQA9QAAAIgDAAAAAA==&#10;" fillcolor="#1a476f" strokecolor="#1a476f" strokeweight="1.1pt"/>
                  <v:oval id="Oval 499" o:spid="_x0000_s1523" style="position:absolute;left:5503;top:299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50RMQA&#10;AADdAAAADwAAAGRycy9kb3ducmV2LnhtbESPQWvCQBCF7wX/wzJCb3VTQQmpq0hBECpKo70P2TEb&#10;zM7G7FbTf+8chN5meG/e+2axGnyrbtTHJrCB90kGirgKtuHawOm4ectBxYRssQ1MBv4owmo5ellg&#10;YcOdv+lWplpJCMcCDbiUukLrWDnyGCehIxbtHHqPSda+1rbHu4T7Vk+zbK49NiwNDjv6dFRdyl9v&#10;oNxdD3HTrvOvH07DxZ33s3q6N+Z1PKw/QCUa0r/5eb21gp/nwi/fyAh6+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OdETEAAAA3QAAAA8AAAAAAAAAAAAAAAAAmAIAAGRycy9k&#10;b3ducmV2LnhtbFBLBQYAAAAABAAEAPUAAACJAwAAAAA=&#10;" fillcolor="#1a476f" strokecolor="#1a476f" strokeweight="1.1pt"/>
                  <v:oval id="Oval 500" o:spid="_x0000_s1524" style="position:absolute;left:4886;top:305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LR38IA&#10;AADdAAAADwAAAGRycy9kb3ducmV2LnhtbERP32vCMBB+H/g/hBP2NlOFjVIbRQRhoHSsm+9Hc22K&#10;zaU2ma3/vRkM9nYf38/Lt5PtxI0G3zpWsFwkIIgrp1tuFHx/HV5SED4ga+wck4I7edhuZk85ZtqN&#10;/Em3MjQihrDPUIEJoc+k9JUhi37heuLI1W6wGCIcGqkHHGO47eQqSd6kxZZjg8Ge9oaqS/ljFZSn&#10;64c/dLv0eOYwXUxdvDarQqnn+bRbgwg0hX/xn/tdx/lpuoTfb+IJ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wtHfwgAAAN0AAAAPAAAAAAAAAAAAAAAAAJgCAABkcnMvZG93&#10;bnJldi54bWxQSwUGAAAAAAQABAD1AAAAhwMAAAAA&#10;" fillcolor="#1a476f" strokecolor="#1a476f" strokeweight="1.1pt"/>
                  <v:oval id="Oval 501" o:spid="_x0000_s1525" style="position:absolute;left:4903;top:296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BPqMIA&#10;AADdAAAADwAAAGRycy9kb3ducmV2LnhtbERP32vCMBB+F/Y/hBvszaYrTErXKGVQEDYU6/Z+NGdT&#10;bC5dE7X775fBwLf7+H5euZntIK40+d6xguckBUHcOt1zp+DzWC9zED4gaxwck4If8rBZPyxKLLS7&#10;8YGuTehEDGFfoAITwlhI6VtDFn3iRuLIndxkMUQ4dVJPeIvhdpBZmq6kxZ5jg8GR3gy15+ZiFTQf&#10;33tfD1X+/sVhPpvT7qXLdko9Pc7VK4hAc7iL/91bHefneQZ/38QT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EE+owgAAAN0AAAAPAAAAAAAAAAAAAAAAAJgCAABkcnMvZG93&#10;bnJldi54bWxQSwUGAAAAAAQABAD1AAAAhwMAAAAA&#10;" fillcolor="#1a476f" strokecolor="#1a476f" strokeweight="1.1pt"/>
                  <v:oval id="Oval 502" o:spid="_x0000_s1526" style="position:absolute;left:5208;top:255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zqM8MA&#10;AADdAAAADwAAAGRycy9kb3ducmV2LnhtbERP32vCMBB+H/g/hBP2tqZ2bJTaKCIIA4eybr4fzdkU&#10;m0vXxNr994sw2Nt9fD+vXE+2EyMNvnWsYJGkIIhrp1tuFHx97p5yED4ga+wck4If8rBezR5KLLS7&#10;8QeNVWhEDGFfoAITQl9I6WtDFn3ieuLInd1gMUQ4NFIPeIvhtpNZmr5Kiy3HBoM9bQ3Vl+pqFVTv&#10;30e/6zb5/sRhupjz4aXJDko9zqfNEkSgKfyL/9xvOs7P82e4fxN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lzqM8MAAADdAAAADwAAAAAAAAAAAAAAAACYAgAAZHJzL2Rv&#10;d25yZXYueG1sUEsFBgAAAAAEAAQA9QAAAIgDAAAAAA==&#10;" fillcolor="#1a476f" strokecolor="#1a476f" strokeweight="1.1pt"/>
                  <v:oval id="Oval 503" o:spid="_x0000_s1527" style="position:absolute;left:3374;top:341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VyR8MA&#10;AADdAAAADwAAAGRycy9kb3ducmV2LnhtbERP32vCMBB+H/g/hBP2tqaWbZTaKCIIA4eybr4fzdkU&#10;m0vXxNr994sw2Nt9fD+vXE+2EyMNvnWsYJGkIIhrp1tuFHx97p5yED4ga+wck4If8rBezR5KLLS7&#10;8QeNVWhEDGFfoAITQl9I6WtDFn3ieuLInd1gMUQ4NFIPeIvhtpNZmr5Kiy3HBoM9bQ3Vl+pqFVTv&#10;30e/6zb5/sRhupjz4aXJDko9zqfNEkSgKfyL/9xvOs7P82e4fxN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VyR8MAAADdAAAADwAAAAAAAAAAAAAAAACYAgAAZHJzL2Rv&#10;d25yZXYueG1sUEsFBgAAAAAEAAQA9QAAAIgDAAAAAA==&#10;" fillcolor="#1a476f" strokecolor="#1a476f" strokeweight="1.1pt"/>
                  <v:oval id="Oval 504" o:spid="_x0000_s1528" style="position:absolute;left:6262;top:250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nX3MIA&#10;AADdAAAADwAAAGRycy9kb3ducmV2LnhtbERP32vCMBB+H/g/hBP2NlMFR6nGUgRBcDjWzfejOZti&#10;c6lNbLv/fhkM9nYf38/b5pNtxUC9bxwrWC4SEMSV0w3XCr4+Dy8pCB+QNbaOScE3ech3s6ctZtqN&#10;/EFDGWoRQ9hnqMCE0GVS+sqQRb9wHXHkrq63GCLsa6l7HGO4beUqSV6lxYZjg8GO9oaqW/mwCsq3&#10;+7s/tEV6unCYbuZ6Xters1LP86nYgAg0hX/xn/uo4/w0XcPvN/EE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dfcwgAAAN0AAAAPAAAAAAAAAAAAAAAAAJgCAABkcnMvZG93&#10;bnJldi54bWxQSwUGAAAAAAQABAD1AAAAhwMAAAAA&#10;" fillcolor="#1a476f" strokecolor="#1a476f" strokeweight="1.1pt"/>
                  <v:oval id="Oval 505" o:spid="_x0000_s1529" style="position:absolute;left:4832;top:259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tJq8EA&#10;AADdAAAADwAAAGRycy9kb3ducmV2LnhtbERPTYvCMBC9C/sfwix4s+kKSukaRRaEBUWxuvehGZti&#10;M+k2Ueu/N4LgbR7vc2aL3jbiSp2vHSv4SlIQxKXTNVcKjofVKAPhA7LGxjEpuJOHxfxjMMNcuxvv&#10;6VqESsQQ9jkqMCG0uZS+NGTRJ64ljtzJdRZDhF0ldYe3GG4bOU7TqbRYc2ww2NKPofJcXKyCYvO/&#10;86tmma3/OPRnc9pOqvFWqeFnv/wGEagPb/HL/avj/CybwvObeIK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rSavBAAAA3QAAAA8AAAAAAAAAAAAAAAAAmAIAAGRycy9kb3du&#10;cmV2LnhtbFBLBQYAAAAABAAEAPUAAACGAwAAAAA=&#10;" fillcolor="#1a476f" strokecolor="#1a476f" strokeweight="1.1pt"/>
                  <v:oval id="Oval 506" o:spid="_x0000_s1530" style="position:absolute;left:5105;top:230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fsMMMA&#10;AADdAAAADwAAAGRycy9kb3ducmV2LnhtbERP32vCMBB+H/g/hBP2tqYWtpXaKCIIA4eybr4fzdkU&#10;m0vXxNr994sw2Nt9fD+vXE+2EyMNvnWsYJGkIIhrp1tuFHx97p5yED4ga+wck4If8rBezR5KLLS7&#10;8QeNVWhEDGFfoAITQl9I6WtDFn3ieuLInd1gMUQ4NFIPeIvhtpNZmr5Iiy3HBoM9bQ3Vl+pqFVTv&#10;30e/6zb5/sRhupjz4bnJDko9zqfNEkSgKfyL/9xvOs7P81e4fxN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fsMMMAAADdAAAADwAAAAAAAAAAAAAAAACYAgAAZHJzL2Rv&#10;d25yZXYueG1sUEsFBgAAAAAEAAQA9QAAAIgDAAAAAA==&#10;" fillcolor="#1a476f" strokecolor="#1a476f" strokeweight="1.1pt"/>
                  <v:oval id="Oval 507" o:spid="_x0000_s1531" style="position:absolute;left:5345;top:321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h4QsQA&#10;AADdAAAADwAAAGRycy9kb3ducmV2LnhtbESPQWvCQBCF7wX/wzJCb3VTQQmpq0hBECpKo70P2TEb&#10;zM7G7FbTf+8chN5meG/e+2axGnyrbtTHJrCB90kGirgKtuHawOm4ectBxYRssQ1MBv4owmo5ellg&#10;YcOdv+lWplpJCMcCDbiUukLrWDnyGCehIxbtHHqPSda+1rbHu4T7Vk+zbK49NiwNDjv6dFRdyl9v&#10;oNxdD3HTrvOvH07DxZ33s3q6N+Z1PKw/QCUa0r/5eb21gp/ngivfyAh6+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4eELEAAAA3QAAAA8AAAAAAAAAAAAAAAAAmAIAAGRycy9k&#10;b3ducmV2LnhtbFBLBQYAAAAABAAEAPUAAACJAwAAAAA=&#10;" fillcolor="#1a476f" strokecolor="#1a476f" strokeweight="1.1pt"/>
                  <v:oval id="Oval 508" o:spid="_x0000_s1532" style="position:absolute;left:6327;top:281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Td2cMA&#10;AADdAAAADwAAAGRycy9kb3ducmV2LnhtbERP32vCMBB+H/g/hBP2NlMFR1eNUoTCwNGxTt+P5myK&#10;zaU2me3++2Uw2Nt9fD9vu59sJ+40+NaxguUiAUFcO91yo+D0WTylIHxA1tg5JgXf5GG/mz1sMdNu&#10;5A+6V6ERMYR9hgpMCH0mpa8NWfQL1xNH7uIGiyHCoZF6wDGG206ukuRZWmw5Nhjs6WCovlZfVkH1&#10;dnv3RZenxzOH6Wou5bpZlUo9zqd8AyLQFP7Ff+5XHeen6Qv8fhNP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7Td2cMAAADdAAAADwAAAAAAAAAAAAAAAACYAgAAZHJzL2Rv&#10;d25yZXYueG1sUEsFBgAAAAAEAAQA9QAAAIgDAAAAAA==&#10;" fillcolor="#1a476f" strokecolor="#1a476f" strokeweight="1.1pt"/>
                  <v:oval id="Oval 509" o:spid="_x0000_s1533" style="position:absolute;left:4657;top:220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fimcUA&#10;AADdAAAADwAAAGRycy9kb3ducmV2LnhtbESPQWvCQBCF74X+h2WE3pqNQiVNXUUKQsFiMbb3ITtm&#10;g9nZNLtq+u+dQ8HbDO/Ne98sVqPv1IWG2AY2MM1yUMR1sC03Br4Pm+cCVEzIFrvAZOCPIqyWjw8L&#10;LG248p4uVWqUhHAs0YBLqS+1jrUjjzELPbFoxzB4TLIOjbYDXiXcd3qW53PtsWVpcNjTu6P6VJ29&#10;gerz9ytuunWx/eE0ntxx99LMdsY8Tcb1G6hEY7qb/68/rOAXr8Iv38gIe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V+KZxQAAAN0AAAAPAAAAAAAAAAAAAAAAAJgCAABkcnMv&#10;ZG93bnJldi54bWxQSwUGAAAAAAQABAD1AAAAigMAAAAA&#10;" fillcolor="#1a476f" strokecolor="#1a476f" strokeweight="1.1pt"/>
                  <v:oval id="Oval 510" o:spid="_x0000_s1534" style="position:absolute;left:5765;top:246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HAsMA&#10;AADdAAAADwAAAGRycy9kb3ducmV2LnhtbERP32vCMBB+F/Y/hBvszaYKk65rFBkIgw3Fur0fzdkU&#10;m0vXZG333y+C4Nt9fD+v2Ey2FQP1vnGsYJGkIIgrpxuuFXyddvMMhA/IGlvHpOCPPGzWD7MCc+1G&#10;PtJQhlrEEPY5KjAhdLmUvjJk0SeuI47c2fUWQ4R9LXWPYwy3rVym6UpabDg2GOzozVB1KX+tgvLz&#10;5+B37Tb7+OYwXcx5/1wv90o9PU7bVxCBpnAX39zvOs7PXhZ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tHAsMAAADdAAAADwAAAAAAAAAAAAAAAACYAgAAZHJzL2Rv&#10;d25yZXYueG1sUEsFBgAAAAAEAAQA9QAAAIgDAAAAAA==&#10;" fillcolor="#1a476f" strokecolor="#1a476f" strokeweight="1.1pt"/>
                  <v:oval id="Oval 511" o:spid="_x0000_s1535" style="position:absolute;left:3740;top:253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ZdcIA&#10;AADdAAAADwAAAGRycy9kb3ducmV2LnhtbERP32vCMBB+H+x/CDfwbU1XUGpnFBGEgaKs6vvRnE2x&#10;udQm0+6/XwRhb/fx/bzZYrCtuFHvG8cKPpIUBHHldMO1guNh/Z6D8AFZY+uYFPySh8X89WWGhXZ3&#10;/qZbGWoRQ9gXqMCE0BVS+sqQRZ+4jjhyZ9dbDBH2tdQ93mO4bWWWphNpseHYYLCjlaHqUv5YBeX2&#10;uvfrdplvThyGiznvxnW2U2r0Niw/QQQawr/46f7ScX4+zeDxTTxB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ydl1wgAAAN0AAAAPAAAAAAAAAAAAAAAAAJgCAABkcnMvZG93&#10;bnJldi54bWxQSwUGAAAAAAQABAD1AAAAhwMAAAAA&#10;" fillcolor="#1a476f" strokecolor="#1a476f" strokeweight="1.1pt"/>
                  <v:oval id="Oval 512" o:spid="_x0000_s1536" style="position:absolute;left:5667;top:195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V87sMA&#10;AADdAAAADwAAAGRycy9kb3ducmV2LnhtbERP32vCMBB+F/Y/hBN8s6nKRleNpQwEweFYN9+P5myK&#10;zaVrMu3++2Uw8O0+vp+3KUbbiSsNvnWsYJGkIIhrp1tuFHx+7OYZCB+QNXaOScEPeSi2D5MN5trd&#10;+J2uVWhEDGGfowITQp9L6WtDFn3ieuLInd1gMUQ4NFIPeIvhtpPLNH2SFluODQZ7ejFUX6pvq6B6&#10;/Xrzu67MDicO48Wcj4/N8qjUbDqWaxCBxnAX/7v3Os7Pnlf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V87sMAAADdAAAADwAAAAAAAAAAAAAAAACYAgAAZHJzL2Rv&#10;d25yZXYueG1sUEsFBgAAAAAEAAQA9QAAAIgDAAAAAA==&#10;" fillcolor="#1a476f" strokecolor="#1a476f" strokeweight="1.1pt"/>
                  <v:oval id="Oval 513" o:spid="_x0000_s1537" style="position:absolute;left:5246;top:203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zkmsMA&#10;AADdAAAADwAAAGRycy9kb3ducmV2LnhtbERP32vCMBB+F/Y/hBN8s6niRleNpQwEweFYN9+P5myK&#10;zaVrMu3++2Uw8O0+vp+3KUbbiSsNvnWsYJGkIIhrp1tuFHx+7OYZCB+QNXaOScEPeSi2D5MN5trd&#10;+J2uVWhEDGGfowITQp9L6WtDFn3ieuLInd1gMUQ4NFIPeIvhtpPLNH2SFluODQZ7ejFUX6pvq6B6&#10;/Xrzu67MDicO48Wcj4/N8qjUbDqWaxCBxnAX/7v3Os7Pnlf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zkmsMAAADdAAAADwAAAAAAAAAAAAAAAACYAgAAZHJzL2Rv&#10;d25yZXYueG1sUEsFBgAAAAAEAAQA9QAAAIgDAAAAAA==&#10;" fillcolor="#1a476f" strokecolor="#1a476f" strokeweight="1.1pt"/>
                  <v:oval id="Oval 514" o:spid="_x0000_s1538" style="position:absolute;left:3161;top:2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BBAcEA&#10;AADdAAAADwAAAGRycy9kb3ducmV2LnhtbERPTYvCMBC9L/gfwgje1lRBqdUoIgiC4rJV70MzNsVm&#10;Upuo3X+/ERb2No/3OYtVZ2vxpNZXjhWMhgkI4sLpiksF59P2MwXhA7LG2jEp+CEPq2XvY4GZdi/+&#10;pmceShFD2GeowITQZFL6wpBFP3QNceSurrUYImxLqVt8xXBby3GSTKXFimODwYY2hopb/rAK8sP9&#10;y2/rdbq/cOhu5nqclOOjUoN+t56DCNSFf/Gfe6fj/HQ2gfc38QS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gQQHBAAAA3QAAAA8AAAAAAAAAAAAAAAAAmAIAAGRycy9kb3du&#10;cmV2LnhtbFBLBQYAAAAABAAEAPUAAACGAwAAAAA=&#10;" fillcolor="#1a476f" strokecolor="#1a476f" strokeweight="1.1pt"/>
                  <v:oval id="Oval 515" o:spid="_x0000_s1539" style="position:absolute;left:3991;top:311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fdsMA&#10;AADdAAAADwAAAGRycy9kb3ducmV2LnhtbERP32vCMBB+F/Y/hBv4ZtMJlq5rFBkIgw3Fur0fzdkU&#10;m0vXZLb775eB4Nt9fD+v3Ey2E1cafOtYwVOSgiCunW65UfB52i1yED4ga+wck4Jf8rBZP8xKLLQb&#10;+UjXKjQihrAvUIEJoS+k9LUhiz5xPXHkzm6wGCIcGqkHHGO47eQyTTNpseXYYLCnV0P1pfqxCqqP&#10;74Pfddv8/YvDdDHn/apZ7pWaP07bFxCBpnAX39xvOs7PnzP4/yae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fdsMAAADdAAAADwAAAAAAAAAAAAAAAACYAgAAZHJzL2Rv&#10;d25yZXYueG1sUEsFBgAAAAAEAAQA9QAAAIgDAAAAAA==&#10;" fillcolor="#1a476f" strokecolor="#1a476f" strokeweight="1.1pt"/>
                  <v:oval id="Oval 516" o:spid="_x0000_s1540" style="position:absolute;left:5416;top:259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567cMA&#10;AADdAAAADwAAAGRycy9kb3ducmV2LnhtbERP32vCMBB+F/Y/hBN8s6mCW1eNpQwEweFYN9+P5myK&#10;zaVrMu3++2Uw8O0+vp+3KUbbiSsNvnWsYJGkIIhrp1tuFHx+7OYZCB+QNXaOScEPeSi2D5MN5trd&#10;+J2uVWhEDGGfowITQp9L6WtDFn3ieuLInd1gMUQ4NFIPeIvhtpPLNH2UFluODQZ7ejFUX6pvq6B6&#10;/Xrzu67MDicO48Wcj6tmeVRqNh3LNYhAY7iL/917Hednz0/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L567cMAAADdAAAADwAAAAAAAAAAAAAAAACYAgAAZHJzL2Rv&#10;d25yZXYueG1sUEsFBgAAAAAEAAQA9QAAAIgDAAAAAA==&#10;" fillcolor="#1a476f" strokecolor="#1a476f" strokeweight="1.1pt"/>
                  <v:oval id="Oval 517" o:spid="_x0000_s1541" style="position:absolute;left:6857;top:267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Hun8UA&#10;AADdAAAADwAAAGRycy9kb3ducmV2LnhtbESPQWvCQBCF74X+h2WE3pqNQiVNXUUKQsFiMbb3ITtm&#10;g9nZNLtq+u+dQ8HbDO/Ne98sVqPv1IWG2AY2MM1yUMR1sC03Br4Pm+cCVEzIFrvAZOCPIqyWjw8L&#10;LG248p4uVWqUhHAs0YBLqS+1jrUjjzELPbFoxzB4TLIOjbYDXiXcd3qW53PtsWVpcNjTu6P6VJ29&#10;gerz9ytuunWx/eE0ntxx99LMdsY8Tcb1G6hEY7qb/68/rOAXr4Ir38gIe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Ie6fxQAAAN0AAAAPAAAAAAAAAAAAAAAAAJgCAABkcnMv&#10;ZG93bnJldi54bWxQSwUGAAAAAAQABAD1AAAAigMAAAAA&#10;" fillcolor="#1a476f" strokecolor="#1a476f" strokeweight="1.1pt"/>
                  <v:oval id="Oval 518" o:spid="_x0000_s1542" style="position:absolute;left:2986;top:253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1LBMMA&#10;AADdAAAADwAAAGRycy9kb3ducmV2LnhtbERP32vCMBB+F/Y/hBvszaYTJm1nFBkIgw3Fur0fzdkU&#10;m0vXZG333y+C4Nt9fD9vtZlsKwbqfeNYwXOSgiCunG64VvB12s0zED4ga2wdk4I/8rBZP8xWWGg3&#10;8pGGMtQihrAvUIEJoSuk9JUhiz5xHXHkzq63GCLsa6l7HGO4beUiTZfSYsOxwWBHb4aqS/lrFZSf&#10;Pwe/a7fZxzeH6WLO+5d6sVfq6XHavoIINIW7+OZ+13F+lud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m1LBMMAAADdAAAADwAAAAAAAAAAAAAAAACYAgAAZHJzL2Rv&#10;d25yZXYueG1sUEsFBgAAAAAEAAQA9QAAAIgDAAAAAA==&#10;" fillcolor="#1a476f" strokecolor="#1a476f" strokeweight="1.1pt"/>
                  <v:oval id="Oval 519" o:spid="_x0000_s1543" style="position:absolute;left:3652;top:178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4g8QA&#10;AADdAAAADwAAAGRycy9kb3ducmV2LnhtbESPQWvCQBCF7wX/wzIFb3VTwaKpq4ggCBWl0d6H7JgN&#10;Zmdjdqvx33cOQm8zvDfvfTNf9r5RN+piHdjA+ygDRVwGW3Nl4HTcvE1BxYRssQlMBh4UYbkYvMwx&#10;t+HO33QrUqUkhGOOBlxKba51LB15jKPQEot2Dp3HJGtXadvhXcJ9o8dZ9qE91iwNDltaOyovxa83&#10;UOyuh7hpVtOvH079xZ33k2q8N2b42q8+QSXq07/5eb21gj/LhF++kRH0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8eIPEAAAA3QAAAA8AAAAAAAAAAAAAAAAAmAIAAGRycy9k&#10;b3ducmV2LnhtbFBLBQYAAAAABAAEAPUAAACJAwAAAAA=&#10;" fillcolor="#1a476f" strokecolor="#1a476f" strokeweight="1.1pt"/>
                  <v:oval id="Oval 520" o:spid="_x0000_s1544" style="position:absolute;left:5350;top:340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DdGMEA&#10;AADdAAAADwAAAGRycy9kb3ducmV2LnhtbERPTYvCMBC9C/6HMMLeNFVQtBpFBEFwcbHqfWjGpthM&#10;ahO1++83woK3ebzPWaxaW4knNb50rGA4SEAQ506XXCg4n7b9KQgfkDVWjknBL3lYLbudBabavfhI&#10;zywUIoawT1GBCaFOpfS5IYt+4GriyF1dYzFE2BRSN/iK4baSoySZSIslxwaDNW0M5bfsYRVk3/cf&#10;v63W0/2FQ3sz18O4GB2U+uq16zmIQG34iP/dOx3nz5IhvL+JJ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w3RjBAAAA3QAAAA8AAAAAAAAAAAAAAAAAmAIAAGRycy9kb3du&#10;cmV2LnhtbFBLBQYAAAAABAAEAPUAAACGAwAAAAA=&#10;" fillcolor="#1a476f" strokecolor="#1a476f" strokeweight="1.1pt"/>
                  <v:oval id="Oval 521" o:spid="_x0000_s1545" style="position:absolute;left:4821;top:227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JDb8MA&#10;AADdAAAADwAAAGRycy9kb3ducmV2LnhtbERP32vCMBB+H/g/hBP2NlMLjq4apQiFgaNjnb4fzdkU&#10;m0ttMu3++2Uw2Nt9fD9vs5tsL240+s6xguUiAUHcON1xq+D4WT5lIHxA1tg7JgXf5GG3nT1sMNfu&#10;zh90q0MrYgj7HBWYEIZcSt8YsugXbiCO3NmNFkOEYyv1iPcYbnuZJsmztNhxbDA40N5Qc6m/rIL6&#10;7fruy77IDicO08Wcq1WbVko9zqdiDSLQFP7Ff+5XHee/JCn8fhNP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JDb8MAAADdAAAADwAAAAAAAAAAAAAAAACYAgAAZHJzL2Rv&#10;d25yZXYueG1sUEsFBgAAAAAEAAQA9QAAAIgDAAAAAA==&#10;" fillcolor="#1a476f" strokecolor="#1a476f" strokeweight="1.1pt"/>
                  <v:oval id="Oval 522" o:spid="_x0000_s1546" style="position:absolute;left:4477;top:265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7m9MEA&#10;AADdAAAADwAAAGRycy9kb3ducmV2LnhtbERPTYvCMBC9C/sfwgjeNNVlRatRRBAWFGW7eh+asSk2&#10;k24Ttf77jSB4m8f7nPmytZW4UeNLxwqGgwQEce50yYWC4++mPwHhA7LGyjEpeJCH5eKjM8dUuzv/&#10;0C0LhYgh7FNUYEKoUyl9bsiiH7iaOHJn11gMETaF1A3eY7it5ChJxtJiybHBYE1rQ/klu1oF2e7v&#10;4DfVarI9cWgv5rz/KkZ7pXrddjUDEagNb/HL/a3j/GnyCc9v4gl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u5vTBAAAA3QAAAA8AAAAAAAAAAAAAAAAAmAIAAGRycy9kb3du&#10;cmV2LnhtbFBLBQYAAAAABAAEAPUAAACGAwAAAAA=&#10;" fillcolor="#1a476f" strokecolor="#1a476f" strokeweight="1.1pt"/>
                  <v:oval id="Oval 523" o:spid="_x0000_s1547" style="position:absolute;left:4269;top:228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d+gMEA&#10;AADdAAAADwAAAGRycy9kb3ducmV2LnhtbERPTYvCMBC9C/sfwgjeNFV2RatRRBAWFGW7eh+asSk2&#10;k24Ttf77jSB4m8f7nPmytZW4UeNLxwqGgwQEce50yYWC4++mPwHhA7LGyjEpeJCH5eKjM8dUuzv/&#10;0C0LhYgh7FNUYEKoUyl9bsiiH7iaOHJn11gMETaF1A3eY7it5ChJxtJiybHBYE1rQ/klu1oF2e7v&#10;4DfVarI9cWgv5rz/KkZ7pXrddjUDEagNb/HL/a3j/GnyCc9v4gl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HfoDBAAAA3QAAAA8AAAAAAAAAAAAAAAAAmAIAAGRycy9kb3du&#10;cmV2LnhtbFBLBQYAAAAABAAEAPUAAACGAwAAAAA=&#10;" fillcolor="#1a476f" strokecolor="#1a476f" strokeweight="1.1pt"/>
                  <v:oval id="Oval 524" o:spid="_x0000_s1548" style="position:absolute;left:4761;top:188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vbG8IA&#10;AADdAAAADwAAAGRycy9kb3ducmV2LnhtbERP32vCMBB+H/g/hBP2NlOFDu2MIoIwcHSsuvejOZti&#10;c+ma2Nb/3gwGe7uP7+ett6NtRE+drx0rmM8SEMSl0zVXCs6nw8sShA/IGhvHpOBOHrabydMaM+0G&#10;/qK+CJWIIewzVGBCaDMpfWnIop+5ljhyF9dZDBF2ldQdDjHcNnKRJK/SYs2xwWBLe0PltbhZBcXH&#10;z6c/NLvl8ZvDeDWXPK0WuVLP03H3BiLQGP7Ff+53HeevkhR+v4kn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y9sbwgAAAN0AAAAPAAAAAAAAAAAAAAAAAJgCAABkcnMvZG93&#10;bnJldi54bWxQSwUGAAAAAAQABAD1AAAAhwMAAAAA&#10;" fillcolor="#1a476f" strokecolor="#1a476f" strokeweight="1.1pt"/>
                  <v:oval id="Oval 525" o:spid="_x0000_s1549" style="position:absolute;left:4799;top:292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lFbMEA&#10;AADdAAAADwAAAGRycy9kb3ducmV2LnhtbERPTYvCMBC9C/sfwgjebKqguF2jyIIguCjW3fvQjE2x&#10;mdQmavffG0HwNo/3OfNlZ2txo9ZXjhWMkhQEceF0xaWC3+N6OAPhA7LG2jEp+CcPy8VHb46Zdnc+&#10;0C0PpYgh7DNUYEJoMil9YciiT1xDHLmTay2GCNtS6hbvMdzWcpymU2mx4thgsKFvQ8U5v1oF+c9l&#10;79f1arb949CdzWk3Kcc7pQb9bvUFIlAX3uKXe6Pj/M90Cs9v4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ZRWzBAAAA3QAAAA8AAAAAAAAAAAAAAAAAmAIAAGRycy9kb3du&#10;cmV2LnhtbFBLBQYAAAAABAAEAPUAAACGAwAAAAA=&#10;" fillcolor="#1a476f" strokecolor="#1a476f" strokeweight="1.1pt"/>
                  <v:oval id="Oval 526" o:spid="_x0000_s1550" style="position:absolute;left:4509;top:260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Xg98EA&#10;AADdAAAADwAAAGRycy9kb3ducmV2LnhtbERPTYvCMBC9C/sfwgjeNFXYVatRRBAWFGW7eh+asSk2&#10;k24Ttf77jSB4m8f7nPmytZW4UeNLxwqGgwQEce50yYWC4++mPwHhA7LGyjEpeJCH5eKjM8dUuzv/&#10;0C0LhYgh7FNUYEKoUyl9bsiiH7iaOHJn11gMETaF1A3eY7it5ChJvqTFkmODwZrWhvJLdrUKst3f&#10;wW+q1WR74tBezHn/WYz2SvW67WoGIlAb3uKX+1vH+dNkDM9v4gl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ZV4PfBAAAA3QAAAA8AAAAAAAAAAAAAAAAAmAIAAGRycy9kb3du&#10;cmV2LnhtbFBLBQYAAAAABAAEAPUAAACGAwAAAAA=&#10;" fillcolor="#1a476f" strokecolor="#1a476f" strokeweight="1.1pt"/>
                  <v:oval id="Oval 527" o:spid="_x0000_s1551" style="position:absolute;left:5612;top:259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p0hcQA&#10;AADdAAAADwAAAGRycy9kb3ducmV2LnhtbESPQWvCQBCF7wX/wzIFb3VTwaKpq4ggCBWl0d6H7JgN&#10;Zmdjdqvx33cOQm8zvDfvfTNf9r5RN+piHdjA+ygDRVwGW3Nl4HTcvE1BxYRssQlMBh4UYbkYvMwx&#10;t+HO33QrUqUkhGOOBlxKba51LB15jKPQEot2Dp3HJGtXadvhXcJ9o8dZ9qE91iwNDltaOyovxa83&#10;UOyuh7hpVtOvH079xZ33k2q8N2b42q8+QSXq07/5eb21gj/LBFe+kRH0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KdIXEAAAA3QAAAA8AAAAAAAAAAAAAAAAAmAIAAGRycy9k&#10;b3ducmV2LnhtbFBLBQYAAAAABAAEAPUAAACJAwAAAAA=&#10;" fillcolor="#1a476f" strokecolor="#1a476f" strokeweight="1.1pt"/>
                  <v:oval id="Oval 528" o:spid="_x0000_s1552" style="position:absolute;left:5143;top:308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bRHsIA&#10;AADdAAAADwAAAGRycy9kb3ducmV2LnhtbERP32vCMBB+H/g/hBP2NlMFh1ajFKEwcHSs6vvRnE2x&#10;udQms91/vwwGe7uP7+dt96NtxYN63zhWMJ8lIIgrpxuuFZxP+csKhA/IGlvHpOCbPOx3k6ctptoN&#10;/EmPMtQihrBPUYEJoUul9JUhi37mOuLIXV1vMUTY11L3OMRw28pFkrxKiw3HBoMdHQxVt/LLKijf&#10;7x8+b7PV8cJhvJlrsawXhVLP0zHbgAg0hn/xn/tNx/nrZA2/38QT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htEewgAAAN0AAAAPAAAAAAAAAAAAAAAAAJgCAABkcnMvZG93&#10;bnJldi54bWxQSwUGAAAAAAQABAD1AAAAhwMAAAAA&#10;" fillcolor="#1a476f" strokecolor="#1a476f" strokeweight="1.1pt"/>
                  <v:oval id="Oval 529" o:spid="_x0000_s1553" style="position:absolute;left:3243;top:248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XuXsUA&#10;AADdAAAADwAAAGRycy9kb3ducmV2LnhtbESPQWvCQBCF7wX/wzJCb3Wj0GKjq4ggCC2Kqd6H7JgN&#10;Zmdjdqvpv+8cBG8zvDfvfTNf9r5RN+piHdjAeJSBIi6DrbkycPzZvE1BxYRssQlMBv4ownIxeJlj&#10;bsOdD3QrUqUkhGOOBlxKba51LB15jKPQEot2Dp3HJGtXadvhXcJ9oydZ9qE91iwNDltaOyovxa83&#10;UHxf93HTrKZfJ079xZ1379VkZ8zrsF/NQCXq09P8uN5awf8cC79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Ze5exQAAAN0AAAAPAAAAAAAAAAAAAAAAAJgCAABkcnMv&#10;ZG93bnJldi54bWxQSwUGAAAAAAQABAD1AAAAigMAAAAA&#10;" fillcolor="#1a476f" strokecolor="#1a476f" strokeweight="1.1pt"/>
                  <v:oval id="Oval 530" o:spid="_x0000_s1554" style="position:absolute;left:5072;top:253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LxcEA&#10;AADdAAAADwAAAGRycy9kb3ducmV2LnhtbERPTYvCMBC9C/sfwix407SCol2jiCAIistW9z40Y1Ns&#10;JrWJWv+9ERb2No/3OfNlZ2txp9ZXjhWkwwQEceF0xaWC03EzmILwAVlj7ZgUPMnDcvHRm2Om3YN/&#10;6J6HUsQQ9hkqMCE0mZS+MGTRD11DHLmzay2GCNtS6hYfMdzWcpQkE2mx4thgsKG1oeKS36yCfH/9&#10;9pt6Nd39cugu5nwYl6ODUv3PbvUFIlAX/sV/7q2O82dpCu9v4gly8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pS8XBAAAA3QAAAA8AAAAAAAAAAAAAAAAAmAIAAGRycy9kb3du&#10;cmV2LnhtbFBLBQYAAAAABAAEAPUAAACGAwAAAAA=&#10;" fillcolor="#1a476f" strokecolor="#1a476f" strokeweight="1.1pt"/>
                  <v:oval id="Oval 531" o:spid="_x0000_s1555" style="position:absolute;left:4624;top:278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VssMA&#10;AADdAAAADwAAAGRycy9kb3ducmV2LnhtbERP32vCMBB+H+x/CDfwbaYtOLQzShGEgdKx6t6P5myK&#10;zaU2me3++2Uw2Nt9fD9vvZ1sJ+40+NaxgnSegCCunW65UXA+7Z+XIHxA1tg5JgXf5GG7eXxYY67d&#10;yB90r0IjYgj7HBWYEPpcSl8bsujnrieO3MUNFkOEQyP1gGMMt53MkuRFWmw5NhjsaWeovlZfVkF1&#10;vL37fVcsD58cpqu5lIsmK5WaPU3FK4hAU/gX/7nfdJy/SjP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vVssMAAADdAAAADwAAAAAAAAAAAAAAAACYAgAAZHJzL2Rv&#10;d25yZXYueG1sUEsFBgAAAAAEAAQA9QAAAIgDAAAAAA==&#10;" fillcolor="#1a476f" strokecolor="#1a476f" strokeweight="1.1pt"/>
                  <v:oval id="Oval 532" o:spid="_x0000_s1556" style="position:absolute;left:3527;top:248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dwKcEA&#10;AADdAAAADwAAAGRycy9kb3ducmV2LnhtbERPTYvCMBC9C/6HMII3TVVctBpFFgRBcdmq96EZm2Iz&#10;qU1W6783Cwt7m8f7nOW6tZV4UONLxwpGwwQEce50yYWC82k7mIHwAVlj5ZgUvMjDetXtLDHV7snf&#10;9MhCIWII+xQVmBDqVEqfG7Loh64mjtzVNRZDhE0hdYPPGG4rOU6SD2mx5NhgsKZPQ/kt+7EKssP9&#10;y2+rzWx/4dDezPU4LcZHpfq9drMAEagN/+I/907H+fPRB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3cCnBAAAA3QAAAA8AAAAAAAAAAAAAAAAAmAIAAGRycy9kb3du&#10;cmV2LnhtbFBLBQYAAAAABAAEAPUAAACGAwAAAAA=&#10;" fillcolor="#1a476f" strokecolor="#1a476f" strokeweight="1.1pt"/>
                  <v:oval id="Oval 533" o:spid="_x0000_s1557" style="position:absolute;left:5028;top:220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7oXcEA&#10;AADdAAAADwAAAGRycy9kb3ducmV2LnhtbERPTYvCMBC9C/6HMII3TRVdtBpFFgRBcdmq96EZm2Iz&#10;qU1W6783Cwt7m8f7nOW6tZV4UONLxwpGwwQEce50yYWC82k7mIHwAVlj5ZgUvMjDetXtLDHV7snf&#10;9MhCIWII+xQVmBDqVEqfG7Loh64mjtzVNRZDhE0hdYPPGG4rOU6SD2mx5NhgsKZPQ/kt+7EKssP9&#10;y2+rzWx/4dDezPU4LcZHpfq9drMAEagN/+I/907H+fPRB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e6F3BAAAA3QAAAA8AAAAAAAAAAAAAAAAAmAIAAGRycy9kb3du&#10;cmV2LnhtbFBLBQYAAAAABAAEAPUAAACGAwAAAAA=&#10;" fillcolor="#1a476f" strokecolor="#1a476f" strokeweight="1.1pt"/>
                  <v:oval id="Oval 534" o:spid="_x0000_s1558" style="position:absolute;left:4821;top:313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JNxsMA&#10;AADdAAAADwAAAGRycy9kb3ducmV2LnhtbERP32vCMBB+H/g/hBN8m2kFh6vGUoTCQHGs0/ejOZti&#10;c+maqN1/vwwGe7uP7+dt8tF24k6Dbx0rSOcJCOLa6ZYbBafP8nkFwgdkjZ1jUvBNHvLt5GmDmXYP&#10;/qB7FRoRQ9hnqMCE0GdS+tqQRT93PXHkLm6wGCIcGqkHfMRw28lFkrxIiy3HBoM97QzV1+pmFVSH&#10;r3dfdsVqf+YwXs3luGwWR6Vm07FYgwg0hn/xn/tNx/mv6RJ+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JNxsMAAADdAAAADwAAAAAAAAAAAAAAAACYAgAAZHJzL2Rv&#10;d25yZXYueG1sUEsFBgAAAAAEAAQA9QAAAIgDAAAAAA==&#10;" fillcolor="#1a476f" strokecolor="#1a476f" strokeweight="1.1pt"/>
                  <v:oval id="Oval 535" o:spid="_x0000_s1559" style="position:absolute;left:4329;top:299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DTscEA&#10;AADdAAAADwAAAGRycy9kb3ducmV2LnhtbERPTYvCMBC9C/sfwgjebKqgaDWKLAjCLop19z40Y1Ns&#10;JrXJavffG0HwNo/3Oct1Z2txo9ZXjhWMkhQEceF0xaWCn9N2OAPhA7LG2jEp+CcP69VHb4mZdnc+&#10;0i0PpYgh7DNUYEJoMil9YciiT1xDHLmzay2GCNtS6hbvMdzWcpymU2mx4thgsKFPQ8Ul/7MK8u/r&#10;wW/rzezrl0N3Mef9pBzvlRr0u80CRKAuvMUv907H+fPRFJ7fxB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A07HBAAAA3QAAAA8AAAAAAAAAAAAAAAAAmAIAAGRycy9kb3du&#10;cmV2LnhtbFBLBQYAAAAABAAEAPUAAACGAwAAAAA=&#10;" fillcolor="#1a476f" strokecolor="#1a476f" strokeweight="1.1pt"/>
                  <v:oval id="Oval 536" o:spid="_x0000_s1560" style="position:absolute;left:4608;top:205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x2KsEA&#10;AADdAAAADwAAAGRycy9kb3ducmV2LnhtbERPTYvCMBC9C/6HMII3TRV0tRpFFgRBcdmq96EZm2Iz&#10;qU1W6783Cwt7m8f7nOW6tZV4UONLxwpGwwQEce50yYWC82k7mIHwAVlj5ZgUvMjDetXtLDHV7snf&#10;9MhCIWII+xQVmBDqVEqfG7Loh64mjtzVNRZDhE0hdYPPGG4rOU6SqbRYcmwwWNOnofyW/VgF2eH+&#10;5bfVZra/cGhv5nqcFOOjUv1eu1mACNSGf/Gfe6fj/PnoA3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MdirBAAAA3QAAAA8AAAAAAAAAAAAAAAAAmAIAAGRycy9kb3du&#10;cmV2LnhtbFBLBQYAAAAABAAEAPUAAACGAwAAAAA=&#10;" fillcolor="#1a476f" strokecolor="#1a476f" strokeweight="1.1pt"/>
                  <v:oval id="Oval 537" o:spid="_x0000_s1561" style="position:absolute;left:4433;top:209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PiWMUA&#10;AADdAAAADwAAAGRycy9kb3ducmV2LnhtbESPQWvCQBCF7wX/wzJCb3Wj0GKjq4ggCC2Kqd6H7JgN&#10;Zmdjdqvpv+8cBG8zvDfvfTNf9r5RN+piHdjAeJSBIi6DrbkycPzZvE1BxYRssQlMBv4ownIxeJlj&#10;bsOdD3QrUqUkhGOOBlxKba51LB15jKPQEot2Dp3HJGtXadvhXcJ9oydZ9qE91iwNDltaOyovxa83&#10;UHxf93HTrKZfJ079xZ1379VkZ8zrsF/NQCXq09P8uN5awf8cC6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JYxQAAAN0AAAAPAAAAAAAAAAAAAAAAAJgCAABkcnMv&#10;ZG93bnJldi54bWxQSwUGAAAAAAQABAD1AAAAigMAAAAA&#10;" fillcolor="#1a476f" strokecolor="#1a476f" strokeweight="1.1pt"/>
                  <v:oval id="Oval 538" o:spid="_x0000_s1562" style="position:absolute;left:5148;top:264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9Hw8EA&#10;AADdAAAADwAAAGRycy9kb3ducmV2LnhtbERPTYvCMBC9C/6HMMLeNFVYsV2jyIIg7KJY3fvQjE2x&#10;mXSbqPXfG0HwNo/3OfNlZ2txpdZXjhWMRwkI4sLpiksFx8N6OAPhA7LG2jEpuJOH5aLfm2Om3Y33&#10;dM1DKWII+wwVmBCaTEpfGLLoR64hjtzJtRZDhG0pdYu3GG5rOUmSqbRYcWww2NC3oeKcX6yC/Pd/&#10;59f1avbzx6E7m9P2s5xslfoYdKsvEIG68Ba/3Bsd56fjF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fR8PBAAAA3QAAAA8AAAAAAAAAAAAAAAAAmAIAAGRycy9kb3du&#10;cmV2LnhtbFBLBQYAAAAABAAEAPUAAACGAwAAAAA=&#10;" fillcolor="#1a476f" strokecolor="#1a476f" strokeweight="1.1pt"/>
                  <v:oval id="Oval 539" o:spid="_x0000_s1563" style="position:absolute;left:4444;top:348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kk48UA&#10;AADdAAAADwAAAGRycy9kb3ducmV2LnhtbESPQWvCQBCF70L/wzJCb7ox0GJTV5GCIFQsxvY+ZMds&#10;MDsbs1uN/75zKHib4b1575vFavCtulIfm8AGZtMMFHEVbMO1ge/jZjIHFROyxTYwGbhThNXyabTA&#10;woYbH+haplpJCMcCDbiUukLrWDnyGKehIxbtFHqPSda+1rbHm4T7VudZ9qo9NiwNDjv6cFSdy19v&#10;oNxdvuKmXc8/fzgNZ3fav9T53pjn8bB+B5VoSA/z//XWCv5bLvzyjYy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CSTjxQAAAN0AAAAPAAAAAAAAAAAAAAAAAJgCAABkcnMv&#10;ZG93bnJldi54bWxQSwUGAAAAAAQABAD1AAAAigMAAAAA&#10;" fillcolor="#1a476f" strokecolor="#1a476f" strokeweight="1.1pt"/>
                  <v:oval id="Oval 540" o:spid="_x0000_s1564" style="position:absolute;left:3712;top:246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WBeMMA&#10;AADdAAAADwAAAGRycy9kb3ducmV2LnhtbERP32vCMBB+H+x/CDfwbaYtOLQzShGEgdKx6t6P5myK&#10;zaU2me3++2Uw2Nt9fD9vvZ1sJ+40+NaxgnSegCCunW65UXA+7Z+XIHxA1tg5JgXf5GG7eXxYY67d&#10;yB90r0IjYgj7HBWYEPpcSl8bsujnrieO3MUNFkOEQyP1gGMMt53MkuRFWmw5NhjsaWeovlZfVkF1&#10;vL37fVcsD58cpqu5lIsmK5WaPU3FK4hAU/gX/7nfdJy/ylL4/Sa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UWBeMMAAADdAAAADwAAAAAAAAAAAAAAAACYAgAAZHJzL2Rv&#10;d25yZXYueG1sUEsFBgAAAAAEAAQA9QAAAIgDAAAAAA==&#10;" fillcolor="#1a476f" strokecolor="#1a476f" strokeweight="1.1pt"/>
                  <v:oval id="Oval 541" o:spid="_x0000_s1565" style="position:absolute;left:2102;top:282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cfD8EA&#10;AADdAAAADwAAAGRycy9kb3ducmV2LnhtbERPTYvCMBC9C/sfwix409TCilajyIIgrCjW3fvQjE2x&#10;mXSbqPXfG0HwNo/3OfNlZ2txpdZXjhWMhgkI4sLpiksFv8f1YALCB2SNtWNScCcPy8VHb46Zdjc+&#10;0DUPpYgh7DNUYEJoMil9YciiH7qGOHIn11oMEbal1C3eYritZZokY2mx4thgsKFvQ8U5v1gF+fZ/&#10;79f1avLzx6E7m9Puq0x3SvU/u9UMRKAuvMUv90bH+dM0hec38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2XHw/BAAAA3QAAAA8AAAAAAAAAAAAAAAAAmAIAAGRycy9kb3du&#10;cmV2LnhtbFBLBQYAAAAABAAEAPUAAACGAwAAAAA=&#10;" fillcolor="#1a476f" strokecolor="#1a476f" strokeweight="1.1pt"/>
                  <v:oval id="Oval 542" o:spid="_x0000_s1566" style="position:absolute;left:5743;top:225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6lMMA&#10;AADdAAAADwAAAGRycy9kb3ducmV2LnhtbERP32vCMBB+H/g/hBvsbU3X4dDOWIogDDYcVvd+NGdT&#10;bC61idr992Yw8O0+vp+3KEbbiQsNvnWs4CVJQRDXTrfcKNjv1s8zED4ga+wck4Jf8lAsJw8LzLW7&#10;8pYuVWhEDGGfowITQp9L6WtDFn3ieuLIHdxgMUQ4NFIPeI3htpNZmr5Jiy3HBoM9rQzVx+psFVRf&#10;p2+/7srZ5w+H8WgOm2mTbZR6ehzLdxCBxnAX/7s/dJw/z17h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u6lMMAAADdAAAADwAAAAAAAAAAAAAAAACYAgAAZHJzL2Rv&#10;d25yZXYueG1sUEsFBgAAAAAEAAQA9QAAAIgDAAAAAA==&#10;" fillcolor="#1a476f" strokecolor="#1a476f" strokeweight="1.1pt"/>
                  <v:oval id="Oval 543" o:spid="_x0000_s1567" style="position:absolute;left:5760;top:257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Ii4MMA&#10;AADdAAAADwAAAGRycy9kb3ducmV2LnhtbERP32vCMBB+H/g/hBvsbU1X5tDOWIogDDYcVvd+NGdT&#10;bC61idr992Yw8O0+vp+3KEbbiQsNvnWs4CVJQRDXTrfcKNjv1s8zED4ga+wck4Jf8lAsJw8LzLW7&#10;8pYuVWhEDGGfowITQp9L6WtDFn3ieuLIHdxgMUQ4NFIPeI3htpNZmr5Jiy3HBoM9rQzVx+psFVRf&#10;p2+/7srZ5w+H8WgOm2mTbZR6ehzLdxCBxnAX/7s/dJw/z17h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Ii4MMAAADdAAAADwAAAAAAAAAAAAAAAACYAgAAZHJzL2Rv&#10;d25yZXYueG1sUEsFBgAAAAAEAAQA9QAAAIgDAAAAAA==&#10;" fillcolor="#1a476f" strokecolor="#1a476f" strokeweight="1.1pt"/>
                  <v:oval id="Oval 544" o:spid="_x0000_s1568" style="position:absolute;left:4477;top:256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6He8MA&#10;AADdAAAADwAAAGRycy9kb3ducmV2LnhtbERP32vCMBB+H+x/CCf4NlMLDtcZiwyEwaRi3d6P5mxK&#10;m0vXZLb775eB4Nt9fD9vk0+2E1cafONYwXKRgCCunG64VvB53j+tQfiArLFzTAp+yUO+fXzYYKbd&#10;yCe6lqEWMYR9hgpMCH0mpa8MWfQL1xNH7uIGiyHCoZZ6wDGG206mSfIsLTYcGwz29Gaoassfq6A8&#10;fB/9vtutP744TK25FKs6LZSaz6bdK4hAU7iLb+53Hee/pCv4/yae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6He8MAAADdAAAADwAAAAAAAAAAAAAAAACYAgAAZHJzL2Rv&#10;d25yZXYueG1sUEsFBgAAAAAEAAQA9QAAAIgDAAAAAA==&#10;" fillcolor="#1a476f" strokecolor="#1a476f" strokeweight="1.1pt"/>
                  <v:oval id="Oval 545" o:spid="_x0000_s1569" style="position:absolute;left:3598;top:306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wZDMMA&#10;AADdAAAADwAAAGRycy9kb3ducmV2LnhtbERP32vCMBB+H+x/CDfwbaYrWFxnLDIQBhsV6/Z+NGdT&#10;2ly6JtPuvzeC4Nt9fD9vVUy2FycafetYwcs8AUFcO91yo+D7sH1egvABWWPvmBT8k4di/fiwwly7&#10;M+/pVIVGxBD2OSowIQy5lL42ZNHP3UAcuaMbLYYIx0bqEc8x3PYyTZJMWmw5Nhgc6N1Q3VV/VkH1&#10;9bvz236z/PzhMHXmWC6atFRq9jRt3kAEmsJdfHN/6Dj/Nc3g+k08Qa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wZDMMAAADdAAAADwAAAAAAAAAAAAAAAACYAgAAZHJzL2Rv&#10;d25yZXYueG1sUEsFBgAAAAAEAAQA9QAAAIgDAAAAAA==&#10;" fillcolor="#1a476f" strokecolor="#1a476f" strokeweight="1.1pt"/>
                  <v:oval id="Oval 546" o:spid="_x0000_s1570" style="position:absolute;left:3805;top:276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C8l8MA&#10;AADdAAAADwAAAGRycy9kb3ducmV2LnhtbERP32vCMBB+H/g/hBvsbU1XmNPOWIogDDYcVvd+NGdT&#10;bC61idr992Yw8O0+vp+3KEbbiQsNvnWs4CVJQRDXTrfcKNjv1s8zED4ga+wck4Jf8lAsJw8LzLW7&#10;8pYuVWhEDGGfowITQp9L6WtDFn3ieuLIHdxgMUQ4NFIPeI3htpNZmk6lxZZjg8GeVobqY3W2Cqqv&#10;07dfd+Xs84fDeDSHzWuTbZR6ehzLdxCBxnAX/7s/dJw/z97g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C8l8MAAADdAAAADwAAAAAAAAAAAAAAAACYAgAAZHJzL2Rv&#10;d25yZXYueG1sUEsFBgAAAAAEAAQA9QAAAIgDAAAAAA==&#10;" fillcolor="#1a476f" strokecolor="#1a476f" strokeweight="1.1pt"/>
                  <v:oval id="Oval 547" o:spid="_x0000_s1571" style="position:absolute;left:4701;top:310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8o5cUA&#10;AADdAAAADwAAAGRycy9kb3ducmV2LnhtbESPQWvCQBCF70L/wzJCb7ox0GJTV5GCIFQsxvY+ZMds&#10;MDsbs1uN/75zKHib4b1575vFavCtulIfm8AGZtMMFHEVbMO1ge/jZjIHFROyxTYwGbhThNXyabTA&#10;woYbH+haplpJCMcCDbiUukLrWDnyGKehIxbtFHqPSda+1rbHm4T7VudZ9qo9NiwNDjv6cFSdy19v&#10;oNxdvuKmXc8/fzgNZ3fav9T53pjn8bB+B5VoSA/z//XWCv5bLrjyjYy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fyjlxQAAAN0AAAAPAAAAAAAAAAAAAAAAAJgCAABkcnMv&#10;ZG93bnJldi54bWxQSwUGAAAAAAQABAD1AAAAigMAAAAA&#10;" fillcolor="#1a476f" strokecolor="#1a476f" strokeweight="1.1pt"/>
                  <v:oval id="Oval 548" o:spid="_x0000_s1572" style="position:absolute;left:3461;top:271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ONfsEA&#10;AADdAAAADwAAAGRycy9kb3ducmV2LnhtbERPTYvCMBC9L/gfwgje1tSCi1ajiCAIistWvQ/N2BSb&#10;SW2i1n9vFhb2No/3OfNlZ2vxoNZXjhWMhgkI4sLpiksFp+PmcwLCB2SNtWNS8CIPy0XvY46Zdk/+&#10;oUceShFD2GeowITQZFL6wpBFP3QNceQurrUYImxLqVt8xnBbyzRJvqTFimODwYbWhoprfrcK8v3t&#10;22/q1WR35tBdzeUwLtODUoN+t5qBCNSFf/Gfe6vj/Gk6hd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zjX7BAAAA3QAAAA8AAAAAAAAAAAAAAAAAmAIAAGRycy9kb3du&#10;cmV2LnhtbFBLBQYAAAAABAAEAPUAAACGAwAAAAA=&#10;" fillcolor="#1a476f" strokecolor="#1a476f" strokeweight="1.1pt"/>
                  <v:oval id="Oval 549" o:spid="_x0000_s1573" style="position:absolute;left:4815;top:150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CyPsUA&#10;AADdAAAADwAAAGRycy9kb3ducmV2LnhtbESPQWvCQBCF7wX/wzKCt7pRabGpq4ggCBZL0/Y+ZMds&#10;MDsbs6um/75zELzN8N68981i1ftGXamLdWADk3EGirgMtubKwM/39nkOKiZki01gMvBHEVbLwdMC&#10;cxtu/EXXIlVKQjjmaMCl1OZax9KRxzgOLbFox9B5TLJ2lbYd3iTcN3qaZa/aY83S4LCljaPyVFy8&#10;geLj/Bm3zXq+/+XUn9zx8FJND8aMhv36HVSiPj3M9+udFfy3mfDL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0LI+xQAAAN0AAAAPAAAAAAAAAAAAAAAAAJgCAABkcnMv&#10;ZG93bnJldi54bWxQSwUGAAAAAAQABAD1AAAAigMAAAAA&#10;" fillcolor="#1a476f" strokecolor="#1a476f" strokeweight="1.1pt"/>
                  <v:oval id="Oval 550" o:spid="_x0000_s1574" style="position:absolute;left:2517;top:263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wXpcEA&#10;AADdAAAADwAAAGRycy9kb3ducmV2LnhtbERPTYvCMBC9C/6HMII3TVVctBpFFgRBcdmq96EZm2Iz&#10;qU1W6783Cwt7m8f7nOW6tZV4UONLxwpGwwQEce50yYWC82k7mIHwAVlj5ZgUvMjDetXtLDHV7snf&#10;9MhCIWII+xQVmBDqVEqfG7Loh64mjtzVNRZDhE0hdYPPGG4rOU6SD2mx5NhgsKZPQ/kt+7EKssP9&#10;y2+rzWx/4dDezPU4LcZHpfq9drMAEagN/+I/907H+fPJC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cF6XBAAAA3QAAAA8AAAAAAAAAAAAAAAAAmAIAAGRycy9kb3du&#10;cmV2LnhtbFBLBQYAAAAABAAEAPUAAACGAwAAAAA=&#10;" fillcolor="#1a476f" strokecolor="#1a476f" strokeweight="1.1pt"/>
                  <v:oval id="Oval 551" o:spid="_x0000_s1575" style="position:absolute;left:5487;top:273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6J0sMA&#10;AADdAAAADwAAAGRycy9kb3ducmV2LnhtbERP32vCMBB+H/g/hBvsbU3X4dDOWIogDDYcVvd+NGdT&#10;bC61idr992Yw8O0+vp+3KEbbiQsNvnWs4CVJQRDXTrfcKNjv1s8zED4ga+wck4Jf8lAsJw8LzLW7&#10;8pYuVWhEDGGfowITQp9L6WtDFn3ieuLIHdxgMUQ4NFIPeI3htpNZmr5Jiy3HBoM9rQzVx+psFVRf&#10;p2+/7srZ5w+H8WgOm2mTbZR6ehzLdxCBxnAX/7s/dJw/f83g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6J0sMAAADdAAAADwAAAAAAAAAAAAAAAACYAgAAZHJzL2Rv&#10;d25yZXYueG1sUEsFBgAAAAAEAAQA9QAAAIgDAAAAAA==&#10;" fillcolor="#1a476f" strokecolor="#1a476f" strokeweight="1.1pt"/>
                  <v:oval id="Oval 552" o:spid="_x0000_s1576" style="position:absolute;left:5361;top:238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IsScMA&#10;AADdAAAADwAAAGRycy9kb3ducmV2LnhtbERP32vCMBB+H/g/hBP2NtNZHNoZRYTCYMOxqu9HczbF&#10;5lKbrO3+ezMY7O0+vp+33o62ET11vnas4HmWgCAuna65UnA65k9LED4ga2wck4If8rDdTB7WmGk3&#10;8Bf1RahEDGGfoQITQptJ6UtDFv3MtcSRu7jOYoiwq6TucIjhtpHzJHmRFmuODQZb2hsqr8W3VVB8&#10;3D593uyW72cO49VcDotqflDqcTruXkEEGsO/+M/9puP8VZrC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IsScMAAADdAAAADwAAAAAAAAAAAAAAAACYAgAAZHJzL2Rv&#10;d25yZXYueG1sUEsFBgAAAAAEAAQA9QAAAIgDAAAAAA==&#10;" fillcolor="#1a476f" strokecolor="#1a476f" strokeweight="1.1pt"/>
                  <v:oval id="Oval 553" o:spid="_x0000_s1577" style="position:absolute;left:4542;top:295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u0PcIA&#10;AADdAAAADwAAAGRycy9kb3ducmV2LnhtbERP32vCMBB+F/Y/hBvsTdM5lVqNIgNhsKFY9f1ozqbY&#10;XLom0/rfL4Lg2318P2++7GwtLtT6yrGC90ECgrhwuuJSwWG/7qcgfEDWWDsmBTfysFy89OaYaXfl&#10;HV3yUIoYwj5DBSaEJpPSF4Ys+oFriCN3cq3FEGFbSt3iNYbbWg6TZCItVhwbDDb0aag4539WQf7z&#10;u/XrepV+Hzl0Z3PajMvhRqm31241AxGoC0/xw/2l4/zpxwj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67Q9wgAAAN0AAAAPAAAAAAAAAAAAAAAAAJgCAABkcnMvZG93&#10;bnJldi54bWxQSwUGAAAAAAQABAD1AAAAhwMAAAAA&#10;" fillcolor="#1a476f" strokecolor="#1a476f" strokeweight="1.1pt"/>
                  <v:oval id="Oval 554" o:spid="_x0000_s1578" style="position:absolute;left:4089;top:199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cRpsMA&#10;AADdAAAADwAAAGRycy9kb3ducmV2LnhtbERP32vCMBB+F/Y/hBvsTdM5KtoZpQyEwURZN9+P5myK&#10;zaVrsrb7740g7O0+vp+33o62ET11vnas4HmWgCAuna65UvD9tZsuQfiArLFxTAr+yMN28zBZY6bd&#10;wJ/UF6ESMYR9hgpMCG0mpS8NWfQz1xJH7uw6iyHCrpK6wyGG20bOk2QhLdYcGwy29GaovBS/VkGx&#10;/zn6XZMvP04cxos5H9JqflDq6XHMX0EEGsO/+O5+13H+6iWF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6cRpsMAAADdAAAADwAAAAAAAAAAAAAAAACYAgAAZHJzL2Rv&#10;d25yZXYueG1sUEsFBgAAAAAEAAQA9QAAAIgDAAAAAA==&#10;" fillcolor="#1a476f" strokecolor="#1a476f" strokeweight="1.1pt"/>
                  <v:oval id="Oval 555" o:spid="_x0000_s1579" style="position:absolute;left:5061;top:274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WP0cMA&#10;AADdAAAADwAAAGRycy9kb3ducmV2LnhtbERP32vCMBB+H+x/CDfY20zXoWhnlDIQBKXDbr4fzdkU&#10;m0vXRFv/+2Uw8O0+vp+3XI+2FVfqfeNYweskAUFcOd1wreD7a/MyB+EDssbWMSm4kYf16vFhiZl2&#10;Ax/oWoZaxBD2GSowIXSZlL4yZNFPXEccuZPrLYYI+1rqHocYbluZJslMWmw4Nhjs6MNQdS4vVkG5&#10;//n0mzaf744cxrM5FdM6LZR6fhrzdxCBxnAX/7u3Os5fvM3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3WP0cMAAADdAAAADwAAAAAAAAAAAAAAAACYAgAAZHJzL2Rv&#10;d25yZXYueG1sUEsFBgAAAAAEAAQA9QAAAIgDAAAAAA==&#10;" fillcolor="#1a476f" strokecolor="#1a476f" strokeweight="1.1pt"/>
                  <v:oval id="Oval 556" o:spid="_x0000_s1580" style="position:absolute;left:4395;top:273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kqSsIA&#10;AADdAAAADwAAAGRycy9kb3ducmV2LnhtbERP32vCMBB+F/Y/hBvsTdM51FqNIgNhsKFY9f1ozqbY&#10;XLom0/rfL4Lg2318P2++7GwtLtT6yrGC90ECgrhwuuJSwWG/7qcgfEDWWDsmBTfysFy89OaYaXfl&#10;HV3yUIoYwj5DBSaEJpPSF4Ys+oFriCN3cq3FEGFbSt3iNYbbWg6TZCwtVhwbDDb0aag4539WQf7z&#10;u/XrepV+Hzl0Z3PajMrhRqm31241AxGoC0/xw/2l4/zpxwT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OSpKwgAAAN0AAAAPAAAAAAAAAAAAAAAAAJgCAABkcnMvZG93&#10;bnJldi54bWxQSwUGAAAAAAQABAD1AAAAhwMAAAAA&#10;" fillcolor="#1a476f" strokecolor="#1a476f" strokeweight="1.1pt"/>
                  <v:oval id="Oval 557" o:spid="_x0000_s1581" style="position:absolute;left:5356;top:220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a+OMUA&#10;AADdAAAADwAAAGRycy9kb3ducmV2LnhtbESPQWvCQBCF7wX/wzKCt7pRabGpq4ggCBZL0/Y+ZMds&#10;MDsbs6um/75zELzN8N68981i1ftGXamLdWADk3EGirgMtubKwM/39nkOKiZki01gMvBHEVbLwdMC&#10;cxtu/EXXIlVKQjjmaMCl1OZax9KRxzgOLbFox9B5TLJ2lbYd3iTcN3qaZa/aY83S4LCljaPyVFy8&#10;geLj/Bm3zXq+/+XUn9zx8FJND8aMhv36HVSiPj3M9+udFfy3meDK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r44xQAAAN0AAAAPAAAAAAAAAAAAAAAAAJgCAABkcnMv&#10;ZG93bnJldi54bWxQSwUGAAAAAAQABAD1AAAAigMAAAAA&#10;" fillcolor="#1a476f" strokecolor="#1a476f" strokeweight="1.1pt"/>
                  <v:oval id="Oval 558" o:spid="_x0000_s1582" style="position:absolute;left:4657;top:279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bo8EA&#10;AADdAAAADwAAAGRycy9kb3ducmV2LnhtbERPTYvCMBC9C/6HMII3TVVctBpFFgRBcdmq96EZm2Iz&#10;qU1W6783Cwt7m8f7nOW6tZV4UONLxwpGwwQEce50yYWC82k7mIHwAVlj5ZgUvMjDetXtLDHV7snf&#10;9MhCIWII+xQVmBDqVEqfG7Loh64mjtzVNRZDhE0hdYPPGG4rOU6SD2mx5NhgsKZPQ/kt+7EKssP9&#10;y2+rzWx/4dDezPU4LcZHpfq9drMAEagN/+I/907H+fPJ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qG6PBAAAA3QAAAA8AAAAAAAAAAAAAAAAAmAIAAGRycy9kb3du&#10;cmV2LnhtbFBLBQYAAAAABAAEAPUAAACGAwAAAAA=&#10;" fillcolor="#1a476f" strokecolor="#1a476f" strokeweight="1.1pt"/>
                  <v:oval id="Oval 559" o:spid="_x0000_s1583" style="position:absolute;left:5858;top:144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bBQ8UA&#10;AADdAAAADwAAAGRycy9kb3ducmV2LnhtbESPQWvCQBCF7wX/wzKCt7pRbLGpq4ggCBZL0/Y+ZMds&#10;MDsbs6um/75zELzN8N68981i1ftGXamLdWADk3EGirgMtubKwM/39nkOKiZki01gMvBHEVbLwdMC&#10;cxtu/EXXIlVKQjjmaMCl1OZax9KRxzgOLbFox9B5TLJ2lbYd3iTcN3qaZa/aY83S4LCljaPyVFy8&#10;geLj/Bm3zXq+/+XUn9zx8FJND8aMhv36HVSiPj3M9+udFfy3mfDL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1sFDxQAAAN0AAAAPAAAAAAAAAAAAAAAAAJgCAABkcnMv&#10;ZG93bnJldi54bWxQSwUGAAAAAAQABAD1AAAAigMAAAAA&#10;" fillcolor="#1a476f" strokecolor="#1a476f" strokeweight="1.1pt"/>
                  <v:oval id="Oval 560" o:spid="_x0000_s1584" style="position:absolute;left:4471;top:249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pk2MEA&#10;AADdAAAADwAAAGRycy9kb3ducmV2LnhtbERPTYvCMBC9C/6HMII3TRVdtBpFFgRBcdmq96EZm2Iz&#10;qU1W6783Cwt7m8f7nOW6tZV4UONLxwpGwwQEce50yYWC82k7mIHwAVlj5ZgUvMjDetXtLDHV7snf&#10;9MhCIWII+xQVmBDqVEqfG7Loh64mjtzVNRZDhE0hdYPPGG4rOU6SD2mx5NhgsKZPQ/kt+7EKssP9&#10;y2+rzWx/4dDezPU4LcZHpfq9drMAEagN/+I/907H+fPJC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aZNjBAAAA3QAAAA8AAAAAAAAAAAAAAAAAmAIAAGRycy9kb3du&#10;cmV2LnhtbFBLBQYAAAAABAAEAPUAAACGAwAAAAA=&#10;" fillcolor="#1a476f" strokecolor="#1a476f" strokeweight="1.1pt"/>
                  <v:oval id="Oval 561" o:spid="_x0000_s1585" style="position:absolute;left:4357;top:314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j6r8MA&#10;AADdAAAADwAAAGRycy9kb3ducmV2LnhtbERP32vCMBB+H/g/hBvsbU1X5tDOWIogDDYcVvd+NGdT&#10;bC61idr992Yw8O0+vp+3KEbbiQsNvnWs4CVJQRDXTrfcKNjv1s8zED4ga+wck4Jf8lAsJw8LzLW7&#10;8pYuVWhEDGGfowITQp9L6WtDFn3ieuLIHdxgMUQ4NFIPeI3htpNZmr5Jiy3HBoM9rQzVx+psFVRf&#10;p2+/7srZ5w+H8WgOm2mTbZR6ehzLdxCBxnAX/7s/dJw/f83g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j6r8MAAADdAAAADwAAAAAAAAAAAAAAAACYAgAAZHJzL2Rv&#10;d25yZXYueG1sUEsFBgAAAAAEAAQA9QAAAIgDAAAAAA==&#10;" fillcolor="#1a476f" strokecolor="#1a476f" strokeweight="1.1pt"/>
                  <v:oval id="Oval 562" o:spid="_x0000_s1586" style="position:absolute;left:4351;top:176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RfNMIA&#10;AADdAAAADwAAAGRycy9kb3ducmV2LnhtbERP32vCMBB+F/Y/hBvsTdM5lVqNIgNhsKFY9f1ozqbY&#10;XLom0/rfL4Lg2318P2++7GwtLtT6yrGC90ECgrhwuuJSwWG/7qcgfEDWWDsmBTfysFy89OaYaXfl&#10;HV3yUIoYwj5DBSaEJpPSF4Ys+oFriCN3cq3FEGFbSt3iNYbbWg6TZCItVhwbDDb0aag4539WQf7z&#10;u/XrepV+Hzl0Z3PajMvhRqm31241AxGoC0/xw/2l4/zp6AP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BF80wgAAAN0AAAAPAAAAAAAAAAAAAAAAAJgCAABkcnMvZG93&#10;bnJldi54bWxQSwUGAAAAAAQABAD1AAAAhwMAAAAA&#10;" fillcolor="#1a476f" strokecolor="#1a476f" strokeweight="1.1pt"/>
                  <v:oval id="Oval 563" o:spid="_x0000_s1587" style="position:absolute;left:4155;top:267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3HQMMA&#10;AADdAAAADwAAAGRycy9kb3ducmV2LnhtbERP32vCMBB+H/g/hBP2NtNJHdoZRYTCYMOxqu9HczbF&#10;5lKbrO3+ezMY7O0+vp+33o62ET11vnas4HmWgCAuna65UnA65k9LED4ga2wck4If8rDdTB7WmGk3&#10;8Bf1RahEDGGfoQITQptJ6UtDFv3MtcSRu7jOYoiwq6TucIjhtpHzJHmRFmuODQZb2hsqr8W3VVB8&#10;3D593uyW72cO49VcDotqflDqcTruXkEEGsO/+M/9puP8VZrC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3HQMMAAADdAAAADwAAAAAAAAAAAAAAAACYAgAAZHJzL2Rv&#10;d25yZXYueG1sUEsFBgAAAAAEAAQA9QAAAIgDAAAAAA==&#10;" fillcolor="#1a476f" strokecolor="#1a476f" strokeweight="1.1pt"/>
                  <v:oval id="Oval 564" o:spid="_x0000_s1588" style="position:absolute;left:6786;top:284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Fi28MA&#10;AADdAAAADwAAAGRycy9kb3ducmV2LnhtbERP32vCMBB+F/Y/hBvsTdPJKtoZpQyEwURZN9+P5myK&#10;zaVrsrb7740g7O0+vp+33o62ET11vnas4HmWgCAuna65UvD9tZsuQfiArLFxTAr+yMN28zBZY6bd&#10;wJ/UF6ESMYR9hgpMCG0mpS8NWfQz1xJH7uw6iyHCrpK6wyGG20bOk2QhLdYcGwy29GaovBS/VkGx&#10;/zn6XZMvP04cxos5H9JqflDq6XHMX0EEGsO/+O5+13H+6iWF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Fi28MAAADdAAAADwAAAAAAAAAAAAAAAACYAgAAZHJzL2Rv&#10;d25yZXYueG1sUEsFBgAAAAAEAAQA9QAAAIgDAAAAAA==&#10;" fillcolor="#1a476f" strokecolor="#1a476f" strokeweight="1.1pt"/>
                  <v:oval id="Oval 565" o:spid="_x0000_s1589" style="position:absolute;left:4253;top:254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P8rMMA&#10;AADdAAAADwAAAGRycy9kb3ducmV2LnhtbERP32vCMBB+H+x/CDfY20xXpmhnlDIQBKXDbr4fzdkU&#10;m0vXRFv/+2Uw8O0+vp+3XI+2FVfqfeNYweskAUFcOd1wreD7a/MyB+EDssbWMSm4kYf16vFhiZl2&#10;Ax/oWoZaxBD2GSowIXSZlL4yZNFPXEccuZPrLYYI+1rqHocYbluZJslMWmw4Nhjs6MNQdS4vVkG5&#10;//n0mzaf744cxrM5FdM6LZR6fhrzdxCBxnAX/7u3Os5fvM3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3P8rMMAAADdAAAADwAAAAAAAAAAAAAAAACYAgAAZHJzL2Rv&#10;d25yZXYueG1sUEsFBgAAAAAEAAQA9QAAAIgDAAAAAA==&#10;" fillcolor="#1a476f" strokecolor="#1a476f" strokeweight="1.1pt"/>
                  <v:oval id="Oval 566" o:spid="_x0000_s1590" style="position:absolute;left:5110;top:3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9ZN8IA&#10;AADdAAAADwAAAGRycy9kb3ducmV2LnhtbERP32vCMBB+F/Y/hBvsTdPJ1FqNIgNhsKFY9f1ozqbY&#10;XLom0/rfL4Lg2318P2++7GwtLtT6yrGC90ECgrhwuuJSwWG/7qcgfEDWWDsmBTfysFy89OaYaXfl&#10;HV3yUIoYwj5DBSaEJpPSF4Ys+oFriCN3cq3FEGFbSt3iNYbbWg6TZCwtVhwbDDb0aag4539WQf7z&#10;u/XrepV+Hzl0Z3PajMrhRqm31241AxGoC0/xw/2l4/zpxwT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P1k3wgAAAN0AAAAPAAAAAAAAAAAAAAAAAJgCAABkcnMvZG93&#10;bnJldi54bWxQSwUGAAAAAAQABAD1AAAAhwMAAAAA&#10;" fillcolor="#1a476f" strokecolor="#1a476f" strokeweight="1.1pt"/>
                  <v:oval id="Oval 567" o:spid="_x0000_s1591" style="position:absolute;left:4253;top:263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DNRcUA&#10;AADdAAAADwAAAGRycy9kb3ducmV2LnhtbESPQWvCQBCF7wX/wzKCt7pRbLGpq4ggCBZL0/Y+ZMds&#10;MDsbs6um/75zELzN8N68981i1ftGXamLdWADk3EGirgMtubKwM/39nkOKiZki01gMvBHEVbLwdMC&#10;cxtu/EXXIlVKQjjmaMCl1OZax9KRxzgOLbFox9B5TLJ2lbYd3iTcN3qaZa/aY83S4LCljaPyVFy8&#10;geLj/Bm3zXq+/+XUn9zx8FJND8aMhv36HVSiPj3M9+udFfy3meDK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oM1FxQAAAN0AAAAPAAAAAAAAAAAAAAAAAJgCAABkcnMv&#10;ZG93bnJldi54bWxQSwUGAAAAAAQABAD1AAAAigMAAAAA&#10;" fillcolor="#1a476f" strokecolor="#1a476f" strokeweight="1.1pt"/>
                  <v:oval id="Oval 568" o:spid="_x0000_s1592" style="position:absolute;left:5907;top:237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o3sEA&#10;AADdAAAADwAAAGRycy9kb3ducmV2LnhtbERPTYvCMBC9C/6HMII3TRVdtBpFFgRBcdmq96EZm2Iz&#10;qU1W6783Cwt7m8f7nOW6tZV4UONLxwpGwwQEce50yYWC82k7mIHwAVlj5ZgUvMjDetXtLDHV7snf&#10;9MhCIWII+xQVmBDqVEqfG7Loh64mjtzVNRZDhE0hdYPPGG4rOU6SD2mx5NhgsKZPQ/kt+7EKssP9&#10;y2+rzWx/4dDezPU4LcZHpfq9drMAEagN/+I/907H+fPJ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7saN7BAAAA3QAAAA8AAAAAAAAAAAAAAAAAmAIAAGRycy9kb3du&#10;cmV2LnhtbFBLBQYAAAAABAAEAPUAAACGAwAAAAA=&#10;" fillcolor="#1a476f" strokecolor="#1a476f" strokeweight="1.1pt"/>
                  <v:oval id="Oval 569" o:spid="_x0000_s1593" style="position:absolute;left:4302;top:203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9XnsUA&#10;AADdAAAADwAAAGRycy9kb3ducmV2LnhtbESPQWvCQBCF74X+h2UK3uqmgsWmriKCICgWU70P2TEb&#10;zM7G7Krx33cOBW8zvDfvfTOd975RN+piHdjAxzADRVwGW3Nl4PC7ep+AignZYhOYDDwownz2+jLF&#10;3IY77+lWpEpJCMccDbiU2lzrWDryGIehJRbtFDqPSdau0rbDu4T7Ro+y7FN7rFkaHLa0dFSei6s3&#10;UGwvP3HVLCabI6f+7E67cTXaGTN46xffoBL16Wn+v15bwf8aC798IyPo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D1eexQAAAN0AAAAPAAAAAAAAAAAAAAAAAJgCAABkcnMv&#10;ZG93bnJldi54bWxQSwUGAAAAAAQABAD1AAAAigMAAAAA&#10;" fillcolor="#1a476f" strokecolor="#1a476f" strokeweight="1.1pt"/>
                  <v:oval id="Oval 570" o:spid="_x0000_s1594" style="position:absolute;left:4684;top:219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PyBcMA&#10;AADdAAAADwAAAGRycy9kb3ducmV2LnhtbERP32vCMBB+H/g/hBN8m2kFh6vGUoTCQHGs0/ejOZti&#10;c+maqN1/vwwGe7uP7+dt8tF24k6Dbx0rSOcJCOLa6ZYbBafP8nkFwgdkjZ1jUvBNHvLt5GmDmXYP&#10;/qB7FRoRQ9hnqMCE0GdS+tqQRT93PXHkLm6wGCIcGqkHfMRw28lFkrxIiy3HBoM97QzV1+pmFVSH&#10;r3dfdsVqf+YwXs3luGwWR6Vm07FYgwg0hn/xn/tNx/mvyxR+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UPyBcMAAADdAAAADwAAAAAAAAAAAAAAAACYAgAAZHJzL2Rv&#10;d25yZXYueG1sUEsFBgAAAAAEAAQA9QAAAIgDAAAAAA==&#10;" fillcolor="#1a476f" strokecolor="#1a476f" strokeweight="1.1pt"/>
                  <v:oval id="Oval 571" o:spid="_x0000_s1595" style="position:absolute;left:5694;top:275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FscsMA&#10;AADdAAAADwAAAGRycy9kb3ducmV2LnhtbERP32vCMBB+H+x/CCf4NlMLDtcZiwyEwaRi3d6P5mxK&#10;m0vXZLb775eB4Nt9fD9vk0+2E1cafONYwXKRgCCunG64VvB53j+tQfiArLFzTAp+yUO+fXzYYKbd&#10;yCe6lqEWMYR9hgpMCH0mpa8MWfQL1xNH7uIGiyHCoZZ6wDGG206mSfIsLTYcGwz29Gaoassfq6A8&#10;fB/9vtutP744TK25FKs6LZSaz6bdK4hAU7iLb+53Hee/rFL4/yae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FscsMAAADdAAAADwAAAAAAAAAAAAAAAACYAgAAZHJzL2Rv&#10;d25yZXYueG1sUEsFBgAAAAAEAAQA9QAAAIgDAAAAAA==&#10;" fillcolor="#1a476f" strokecolor="#1a476f" strokeweight="1.1pt"/>
                  <v:oval id="Oval 572" o:spid="_x0000_s1596" style="position:absolute;left:5858;top:297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3J6cMA&#10;AADdAAAADwAAAGRycy9kb3ducmV2LnhtbERP32vCMBB+F/Y/hBvsTdM5KtoZpQyEwURZN9+P5myK&#10;zaVrsrb7740g7O0+vp+33o62ET11vnas4HmWgCAuna65UvD9tZsuQfiArLFxTAr+yMN28zBZY6bd&#10;wJ/UF6ESMYR9hgpMCG0mpS8NWfQz1xJH7uw6iyHCrpK6wyGG20bOk2QhLdYcGwy29GaovBS/VkGx&#10;/zn6XZMvP04cxos5H9JqflDq6XHMX0EEGsO/+O5+13H+Kn2B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3J6cMAAADdAAAADwAAAAAAAAAAAAAAAACYAgAAZHJzL2Rv&#10;d25yZXYueG1sUEsFBgAAAAAEAAQA9QAAAIgDAAAAAA==&#10;" fillcolor="#1a476f" strokecolor="#1a476f" strokeweight="1.1pt"/>
                  <v:oval id="Oval 573" o:spid="_x0000_s1597" style="position:absolute;left:5530;top:346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RRncMA&#10;AADdAAAADwAAAGRycy9kb3ducmV2LnhtbERP32vCMBB+F/Y/hBvsTdPJKtoZpQyEwURZN9+P5myK&#10;zaVrsrb7740g7O0+vp+33o62ET11vnas4HmWgCAuna65UvD9tZsuQfiArLFxTAr+yMN28zBZY6bd&#10;wJ/UF6ESMYR9hgpMCG0mpS8NWfQz1xJH7uw6iyHCrpK6wyGG20bOk2QhLdYcGwy29GaovBS/VkGx&#10;/zn6XZMvP04cxos5H9JqflDq6XHMX0EEGsO/+O5+13H+Kn2B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RRncMAAADdAAAADwAAAAAAAAAAAAAAAACYAgAAZHJzL2Rv&#10;d25yZXYueG1sUEsFBgAAAAAEAAQA9QAAAIgDAAAAAA==&#10;" fillcolor="#1a476f" strokecolor="#1a476f" strokeweight="1.1pt"/>
                  <v:oval id="Oval 574" o:spid="_x0000_s1598" style="position:absolute;left:6115;top:336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0BsMA&#10;AADdAAAADwAAAGRycy9kb3ducmV2LnhtbERP32vCMBB+H/g/hBvsbaYTOrQzShEKA0fHqns/mrMp&#10;Npeuibb+92Yw2Nt9fD9vvZ1sJ640+Naxgpd5AoK4drrlRsHxUDwvQfiArLFzTApu5GG7mT2sMdNu&#10;5C+6VqERMYR9hgpMCH0mpa8NWfRz1xNH7uQGiyHCoZF6wDGG204ukuRVWmw5NhjsaWeoPlcXq6D6&#10;+Pn0RZcv998cprM5lWmzKJV6epzyNxCBpvAv/nO/6zh/labw+008QW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0BsMAAADdAAAADwAAAAAAAAAAAAAAAACYAgAAZHJzL2Rv&#10;d25yZXYueG1sUEsFBgAAAAAEAAQA9QAAAIgDAAAAAA==&#10;" fillcolor="#1a476f" strokecolor="#1a476f" strokeweight="1.1pt"/>
                  <v:oval id="Oval 575" o:spid="_x0000_s1599" style="position:absolute;left:5541;top:333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pqccIA&#10;AADdAAAADwAAAGRycy9kb3ducmV2LnhtbERP32vCMBB+H/g/hBN8m6mC0lWjiCAMHB3r9P1ozqTY&#10;XGqTafffL4PB3u7j+3nr7eBacac+NJ4VzKYZCOLa64aNgtPn4TkHESKyxtYzKfimANvN6GmNhfYP&#10;/qB7FY1IIRwKVGBj7AopQ23JYZj6jjhxF987jAn2RuoeHynctXKeZUvpsOHUYLGjvaX6Wn05BdXb&#10;7T0c2l1+PHMcrvZSLsy8VGoyHnYrEJGG+C/+c7/qNP9lsYTfb9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qmpxwgAAAN0AAAAPAAAAAAAAAAAAAAAAAJgCAABkcnMvZG93&#10;bnJldi54bWxQSwUGAAAAAAQABAD1AAAAhwMAAAAA&#10;" fillcolor="#1a476f" strokecolor="#1a476f" strokeweight="1.1pt"/>
                  <v:oval id="Oval 576" o:spid="_x0000_s1600" style="position:absolute;left:4679;top:289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bP6sMA&#10;AADdAAAADwAAAGRycy9kb3ducmV2LnhtbERP32vCMBB+H/g/hBP2NtMJddoZRYTCYMOxqu9HczbF&#10;5lKbrO3+ezMY7O0+vp+33o62ET11vnas4HmWgCAuna65UnA65k9LED4ga2wck4If8rDdTB7WmGk3&#10;8Bf1RahEDGGfoQITQptJ6UtDFv3MtcSRu7jOYoiwq6TucIjhtpHzJFlIizXHBoMt7Q2V1+LbKig+&#10;bp8+b3bL9zOH8Wouh7SaH5R6nI67VxCBxvAv/nO/6Th/lb7A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bP6sMAAADdAAAADwAAAAAAAAAAAAAAAACYAgAAZHJzL2Rv&#10;d25yZXYueG1sUEsFBgAAAAAEAAQA9QAAAIgDAAAAAA==&#10;" fillcolor="#1a476f" strokecolor="#1a476f" strokeweight="1.1pt"/>
                  <v:oval id="Oval 577" o:spid="_x0000_s1601" style="position:absolute;left:3876;top:287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lbmMUA&#10;AADdAAAADwAAAGRycy9kb3ducmV2LnhtbESPQWvCQBCF74X+h2UK3uqmgsWmriKCICgWU70P2TEb&#10;zM7G7Krx33cOBW8zvDfvfTOd975RN+piHdjAxzADRVwGW3Nl4PC7ep+AignZYhOYDDwownz2+jLF&#10;3IY77+lWpEpJCMccDbiU2lzrWDryGIehJRbtFDqPSdau0rbDu4T7Ro+y7FN7rFkaHLa0dFSei6s3&#10;UGwvP3HVLCabI6f+7E67cTXaGTN46xffoBL16Wn+v15bwf8aC658IyPo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eVuYxQAAAN0AAAAPAAAAAAAAAAAAAAAAAJgCAABkcnMv&#10;ZG93bnJldi54bWxQSwUGAAAAAAQABAD1AAAAigMAAAAA&#10;" fillcolor="#1a476f" strokecolor="#1a476f" strokeweight="1.1pt"/>
                  <v:oval id="Oval 578" o:spid="_x0000_s1602" style="position:absolute;left:3117;top:236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X+A8MA&#10;AADdAAAADwAAAGRycy9kb3ducmV2LnhtbERP32vCMBB+H/g/hBN8m6mCQ6uxiCAMFMe6+X40Z1Pa&#10;XLomtt1/vwwGe7uP7+ftstE2oqfOV44VLOYJCOLC6YpLBZ8fp+c1CB+QNTaOScE3ecj2k6cdptoN&#10;/E59HkoRQ9inqMCE0KZS+sKQRT93LXHk7q6zGCLsSqk7HGK4beQySV6kxYpjg8GWjoaKOn9YBfnl&#10;682fmsP6fOMw1uZ+XZXLq1Kz6XjYggg0hn/xn/tVx/mb1QZ+v4kn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X+A8MAAADdAAAADwAAAAAAAAAAAAAAAACYAgAAZHJzL2Rv&#10;d25yZXYueG1sUEsFBgAAAAAEAAQA9QAAAIgDAAAAAA==&#10;" fillcolor="#1a476f" strokecolor="#1a476f" strokeweight="1.1pt"/>
                  <v:oval id="Oval 579" o:spid="_x0000_s1603" style="position:absolute;left:4460;top:235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OdI8UA&#10;AADdAAAADwAAAGRycy9kb3ducmV2LnhtbESPQWvCQBCF74X+h2UK3uqmgmJTVxFBKChKU70P2TEb&#10;zM7G7Fbjv3cOQm8zvDfvfTNb9L5RV+piHdjAxzADRVwGW3Nl4PC7fp+CignZYhOYDNwpwmL++jLD&#10;3IYb/9C1SJWSEI45GnAptbnWsXTkMQ5DSyzaKXQek6xdpW2HNwn3jR5l2UR7rFkaHLa0clSeiz9v&#10;oNhe9nHdLKebI6f+7E67cTXaGTN465dfoBL16d/8vP62gv85EX7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Y50jxQAAAN0AAAAPAAAAAAAAAAAAAAAAAJgCAABkcnMv&#10;ZG93bnJldi54bWxQSwUGAAAAAAQABAD1AAAAigMAAAAA&#10;" fillcolor="#1a476f" strokecolor="#1a476f" strokeweight="1.1pt"/>
                  <v:oval id="Oval 580" o:spid="_x0000_s1604" style="position:absolute;left:5438;top:194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84uMEA&#10;AADdAAAADwAAAGRycy9kb3ducmV2LnhtbERPTYvCMBC9C/sfwgjebKqgaDWKLAjCLop19z40Y1Ns&#10;JrXJavffG0HwNo/3Oct1Z2txo9ZXjhWMkhQEceF0xaWCn9N2OAPhA7LG2jEp+CcP69VHb4mZdnc+&#10;0i0PpYgh7DNUYEJoMil9YciiT1xDHLmzay2GCNtS6hbvMdzWcpymU2mx4thgsKFPQ8Ul/7MK8u/r&#10;wW/rzezrl0N3Mef9pBzvlRr0u80CRKAuvMUv907H+fPpCJ7fxBPk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vOLjBAAAA3QAAAA8AAAAAAAAAAAAAAAAAmAIAAGRycy9kb3du&#10;cmV2LnhtbFBLBQYAAAAABAAEAPUAAACGAwAAAAA=&#10;" fillcolor="#1a476f" strokecolor="#1a476f" strokeweight="1.1pt"/>
                  <v:oval id="Oval 581" o:spid="_x0000_s1605" style="position:absolute;left:5536;top:302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mz8MA&#10;AADdAAAADwAAAGRycy9kb3ducmV2LnhtbERP32vCMBB+H+x/CDfwbaYrWFxnLDIQBhsV6/Z+NGdT&#10;2ly6JtPuvzeC4Nt9fD9vVUy2FycafetYwcs8AUFcO91yo+D7sH1egvABWWPvmBT8k4di/fiwwly7&#10;M+/pVIVGxBD2OSowIQy5lL42ZNHP3UAcuaMbLYYIx0bqEc8x3PYyTZJMWmw5Nhgc6N1Q3VV/VkH1&#10;9bvz236z/PzhMHXmWC6atFRq9jRt3kAEmsJdfHN/6Dj/NUvh+k08Qa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2mz8MAAADdAAAADwAAAAAAAAAAAAAAAACYAgAAZHJzL2Rv&#10;d25yZXYueG1sUEsFBgAAAAAEAAQA9QAAAIgDAAAAAA==&#10;" fillcolor="#1a476f" strokecolor="#1a476f" strokeweight="1.1pt"/>
                  <v:oval id="Oval 582" o:spid="_x0000_s1606" style="position:absolute;left:3920;top:222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EDVMMA&#10;AADdAAAADwAAAGRycy9kb3ducmV2LnhtbERP32vCMBB+H+x/CDfY20zXoWhnlDIQBKXDbr4fzdkU&#10;m0vXRFv/+2Uw8O0+vp+3XI+2FVfqfeNYweskAUFcOd1wreD7a/MyB+EDssbWMSm4kYf16vFhiZl2&#10;Ax/oWoZaxBD2GSowIXSZlL4yZNFPXEccuZPrLYYI+1rqHocYbluZJslMWmw4Nhjs6MNQdS4vVkG5&#10;//n0mzaf744cxrM5FdM6LZR6fhrzdxCBxnAX/7u3Os5fzN7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LEDVMMAAADdAAAADwAAAAAAAAAAAAAAAACYAgAAZHJzL2Rv&#10;d25yZXYueG1sUEsFBgAAAAAEAAQA9QAAAIgDAAAAAA==&#10;" fillcolor="#1a476f" strokecolor="#1a476f" strokeweight="1.1pt"/>
                  <v:oval id="Oval 583" o:spid="_x0000_s1607" style="position:absolute;left:4034;top:357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ibIMMA&#10;AADdAAAADwAAAGRycy9kb3ducmV2LnhtbERP32vCMBB+H+x/CDfY20xXpmhnlDIQBKXDbr4fzdkU&#10;m0vXRFv/+2Uw8O0+vp+3XI+2FVfqfeNYweskAUFcOd1wreD7a/MyB+EDssbWMSm4kYf16vFhiZl2&#10;Ax/oWoZaxBD2GSowIXSZlL4yZNFPXEccuZPrLYYI+1rqHocYbluZJslMWmw4Nhjs6MNQdS4vVkG5&#10;//n0mzaf744cxrM5FdM6LZR6fhrzdxCBxnAX/7u3Os5fzN7g75t4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1ibIMMAAADdAAAADwAAAAAAAAAAAAAAAACYAgAAZHJzL2Rv&#10;d25yZXYueG1sUEsFBgAAAAAEAAQA9QAAAIgDAAAAAA==&#10;" fillcolor="#1a476f" strokecolor="#1a476f" strokeweight="1.1pt"/>
                  <v:oval id="Oval 584" o:spid="_x0000_s1608" style="position:absolute;left:4275;top:279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Q+u8IA&#10;AADdAAAADwAAAGRycy9kb3ducmV2LnhtbERP32vCMBB+H/g/hBN8m6mC0lWjiCAMHB3r9P1ozqTY&#10;XGqTafffL4PB3u7j+3nr7eBacac+NJ4VzKYZCOLa64aNgtPn4TkHESKyxtYzKfimANvN6GmNhfYP&#10;/qB7FY1IIRwKVGBj7AopQ23JYZj6jjhxF987jAn2RuoeHynctXKeZUvpsOHUYLGjvaX6Wn05BdXb&#10;7T0c2l1+PHMcrvZSLsy8VGoyHnYrEJGG+C/+c7/qNP9luYDfb9IJ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FD67wgAAAN0AAAAPAAAAAAAAAAAAAAAAAJgCAABkcnMvZG93&#10;bnJldi54bWxQSwUGAAAAAAQABAD1AAAAhwMAAAAA&#10;" fillcolor="#1a476f" strokecolor="#1a476f" strokeweight="1.1pt"/>
                  <v:oval id="Oval 585" o:spid="_x0000_s1609" style="position:absolute;left:5678;top:323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gzMMA&#10;AADdAAAADwAAAGRycy9kb3ducmV2LnhtbERP32vCMBB+H+x/CDfwbaYTLK4zFhkIg42KdXs/mrMp&#10;bS5dk9nuvzeC4Nt9fD9vnU+2E2cafONYwcs8AUFcOd1wreD7uHtegfABWWPnmBT8k4d88/iwxky7&#10;kQ90LkMtYgj7DBWYEPpMSl8ZsujnrieO3MkNFkOEQy31gGMMt51cJEkqLTYcGwz29G6oass/q6D8&#10;+t37Xbddff5wmFpzKpb1olBq9jRt30AEmsJdfHN/6Dj/NU3h+k08QW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agzMMAAADdAAAADwAAAAAAAAAAAAAAAACYAgAAZHJzL2Rv&#10;d25yZXYueG1sUEsFBgAAAAAEAAQA9QAAAIgDAAAAAA==&#10;" fillcolor="#1a476f" strokecolor="#1a476f" strokeweight="1.1pt"/>
                  <v:oval id="Oval 586" o:spid="_x0000_s1610" style="position:absolute;left:5749;top:276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oFV8MA&#10;AADdAAAADwAAAGRycy9kb3ducmV2LnhtbERP32vCMBB+F/Y/hBvsTdMJq9oZpQyEwURZN9+P5myK&#10;zaVrsrb7740g7O0+vp+33o62ET11vnas4HmWgCAuna65UvD9tZsuQfiArLFxTAr+yMN28zBZY6bd&#10;wJ/UF6ESMYR9hgpMCG0mpS8NWfQz1xJH7uw6iyHCrpK6wyGG20bOkySVFmuODQZbejNUXopfq6DY&#10;/xz9rsmXHycO48WcDy/V/KDU0+OYv4IINIZ/8d39ruP8VbqA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oFV8MAAADdAAAADwAAAAAAAAAAAAAAAACYAgAAZHJzL2Rv&#10;d25yZXYueG1sUEsFBgAAAAAEAAQA9QAAAIgDAAAAAA==&#10;" fillcolor="#1a476f" strokecolor="#1a476f" strokeweight="1.1pt"/>
                  <v:oval id="Oval 587" o:spid="_x0000_s1611" style="position:absolute;left:4122;top:299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WRJcUA&#10;AADdAAAADwAAAGRycy9kb3ducmV2LnhtbESPQWvCQBCF74X+h2UK3uqmgmJTVxFBKChKU70P2TEb&#10;zM7G7Fbjv3cOQm8zvDfvfTNb9L5RV+piHdjAxzADRVwGW3Nl4PC7fp+CignZYhOYDNwpwmL++jLD&#10;3IYb/9C1SJWSEI45GnAptbnWsXTkMQ5DSyzaKXQek6xdpW2HNwn3jR5l2UR7rFkaHLa0clSeiz9v&#10;oNhe9nHdLKebI6f+7E67cTXaGTN465dfoBL16d/8vP62gv85EVz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FZElxQAAAN0AAAAPAAAAAAAAAAAAAAAAAJgCAABkcnMv&#10;ZG93bnJldi54bWxQSwUGAAAAAAQABAD1AAAAigMAAAAA&#10;" fillcolor="#1a476f" strokecolor="#1a476f" strokeweight="1.1pt"/>
                  <v:oval id="Oval 588" o:spid="_x0000_s1612" style="position:absolute;left:5165;top:271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k0vsEA&#10;AADdAAAADwAAAGRycy9kb3ducmV2LnhtbERPTYvCMBC9C/sfwgjeNFVQbNcosiAIuyhW9z40Y1Ns&#10;JrXJavffG0HwNo/3OYtVZ2txo9ZXjhWMRwkI4sLpiksFp+NmOAfhA7LG2jEp+CcPq+VHb4GZdnc+&#10;0C0PpYgh7DNUYEJoMil9YciiH7mGOHJn11oMEbal1C3eY7it5SRJZtJixbHBYENfhopL/mcV5D/X&#10;vd/U6/n3L4fuYs67aTnZKTXod+tPEIG68Ba/3Fsd56ezF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ZNL7BAAAA3QAAAA8AAAAAAAAAAAAAAAAAmAIAAGRycy9kb3du&#10;cmV2LnhtbFBLBQYAAAAABAAEAPUAAACGAwAAAAA=&#10;" fillcolor="#1a476f" strokecolor="#1a476f" strokeweight="1.1pt"/>
                  <v:oval id="Oval 589" o:spid="_x0000_s1613" style="position:absolute;left:4291;top:323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oL/sUA&#10;AADdAAAADwAAAGRycy9kb3ducmV2LnhtbESPQWvCQBCF7wX/wzKCt7pRsLWpq4ggCBZL0/Y+ZMds&#10;MDsbs6um/75zELzN8N68981i1ftGXamLdWADk3EGirgMtubKwM/39nkOKiZki01gMvBHEVbLwdMC&#10;cxtu/EXXIlVKQjjmaMCl1OZax9KRxzgOLbFox9B5TLJ2lbYd3iTcN3qaZS/aY83S4LCljaPyVFy8&#10;geLj/Bm3zXq+/+XUn9zxMKumB2NGw379DipRnx7m+/XOCv7bq/DL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ugv+xQAAAN0AAAAPAAAAAAAAAAAAAAAAAJgCAABkcnMv&#10;ZG93bnJldi54bWxQSwUGAAAAAAQABAD1AAAAigMAAAAA&#10;" fillcolor="#1a476f" strokecolor="#1a476f" strokeweight="1.1pt"/>
                  <v:oval id="Oval 590" o:spid="_x0000_s1614" style="position:absolute;left:2681;top:271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auZcEA&#10;AADdAAAADwAAAGRycy9kb3ducmV2LnhtbERPTYvCMBC9C/6HMII3TRV0tRpFFgRBcdmq96EZm2Iz&#10;qU1W6783Cwt7m8f7nOW6tZV4UONLxwpGwwQEce50yYWC82k7mIHwAVlj5ZgUvMjDetXtLDHV7snf&#10;9MhCIWII+xQVmBDqVEqfG7Loh64mjtzVNRZDhE0hdYPPGG4rOU6SqbRYcmwwWNOnofyW/VgF2eH+&#10;5bfVZra/cGhv5nqcFOOjUv1eu1mACNSGf/Gfe6fj/PnHC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72rmXBAAAA3QAAAA8AAAAAAAAAAAAAAAAAmAIAAGRycy9kb3du&#10;cmV2LnhtbFBLBQYAAAAABAAEAPUAAACGAwAAAAA=&#10;" fillcolor="#1a476f" strokecolor="#1a476f" strokeweight="1.1pt"/>
                  <v:oval id="Oval 591" o:spid="_x0000_s1615" style="position:absolute;left:5017;top:247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QwEsMA&#10;AADdAAAADwAAAGRycy9kb3ducmV2LnhtbERP32vCMBB+H/g/hBvsbU1XmNPOWIogDDYcVvd+NGdT&#10;bC61idr992Yw8O0+vp+3KEbbiQsNvnWs4CVJQRDXTrfcKNjv1s8zED4ga+wck4Jf8lAsJw8LzLW7&#10;8pYuVWhEDGGfowITQp9L6WtDFn3ieuLIHdxgMUQ4NFIPeI3htpNZmk6lxZZjg8GeVobqY3W2Cqqv&#10;07dfd+Xs84fDeDSHzWuTbZR6ehzLdxCBxnAX/7s/dJw/f8vg75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QwEsMAAADdAAAADwAAAAAAAAAAAAAAAACYAgAAZHJzL2Rv&#10;d25yZXYueG1sUEsFBgAAAAAEAAQA9QAAAIgDAAAAAA==&#10;" fillcolor="#1a476f" strokecolor="#1a476f" strokeweight="1.1pt"/>
                  <v:oval id="Oval 592" o:spid="_x0000_s1616" style="position:absolute;left:3745;top:248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iVicIA&#10;AADdAAAADwAAAGRycy9kb3ducmV2LnhtbERP32vCMBB+F/Y/hBvsTdM51FqNIgNhsKFY9f1ozqbY&#10;XLom0/rfL4Lg2318P2++7GwtLtT6yrGC90ECgrhwuuJSwWG/7qcgfEDWWDsmBTfysFy89OaYaXfl&#10;HV3yUIoYwj5DBSaEJpPSF4Ys+oFriCN3cq3FEGFbSt3iNYbbWg6TZCwtVhwbDDb0aag4539WQf7z&#10;u/XrepV+Hzl0Z3PajMrhRqm31241AxGoC0/xw/2l4/zp5AP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aJWJwgAAAN0AAAAPAAAAAAAAAAAAAAAAAJgCAABkcnMvZG93&#10;bnJldi54bWxQSwUGAAAAAAQABAD1AAAAhwMAAAAA&#10;" fillcolor="#1a476f" strokecolor="#1a476f" strokeweight="1.1pt"/>
                  <v:oval id="Oval 593" o:spid="_x0000_s1617" style="position:absolute;left:6873;top:261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EN/cIA&#10;AADdAAAADwAAAGRycy9kb3ducmV2LnhtbERP32vCMBB+F/Y/hBvsTdPJ1FqNIgNhsKFY9f1ozqbY&#10;XLom0/rfL4Lg2318P2++7GwtLtT6yrGC90ECgrhwuuJSwWG/7qcgfEDWWDsmBTfysFy89OaYaXfl&#10;HV3yUIoYwj5DBSaEJpPSF4Ys+oFriCN3cq3FEGFbSt3iNYbbWg6TZCwtVhwbDDb0aag4539WQf7z&#10;u/XrepV+Hzl0Z3PajMrhRqm31241AxGoC0/xw/2l4/zp5APu38QT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gQ39wgAAAN0AAAAPAAAAAAAAAAAAAAAAAJgCAABkcnMvZG93&#10;bnJldi54bWxQSwUGAAAAAAQABAD1AAAAhwMAAAAA&#10;" fillcolor="#1a476f" strokecolor="#1a476f" strokeweight="1.1pt"/>
                  <v:oval id="Oval 594" o:spid="_x0000_s1618" style="position:absolute;left:5689;top:236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2oZsMA&#10;AADdAAAADwAAAGRycy9kb3ducmV2LnhtbERP32vCMBB+H/g/hBP2NtMJddoZRYTCYMOxqu9HczbF&#10;5lKbrO3+ezMY7O0+vp+33o62ET11vnas4HmWgCAuna65UnA65k9LED4ga2wck4If8rDdTB7WmGk3&#10;8Bf1RahEDGGfoQITQptJ6UtDFv3MtcSRu7jOYoiwq6TucIjhtpHzJFlIizXHBoMt7Q2V1+LbKig+&#10;bp8+b3bL9zOH8Wouh7SaH5R6nI67VxCBxvAv/nO/6Th/9ZLC7zfxB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2oZsMAAADdAAAADwAAAAAAAAAAAAAAAACYAgAAZHJzL2Rv&#10;d25yZXYueG1sUEsFBgAAAAAEAAQA9QAAAIgDAAAAAA==&#10;" fillcolor="#1a476f" strokecolor="#1a476f" strokeweight="1.1pt"/>
                  <v:oval id="Oval 595" o:spid="_x0000_s1619" style="position:absolute;left:4782;top:360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82EcMA&#10;AADdAAAADwAAAGRycy9kb3ducmV2LnhtbERP32vCMBB+F/Y/hBvsTdMJq9oZpQyEwURZN9+P5myK&#10;zaVrsrb7740g7O0+vp+33o62ET11vnas4HmWgCAuna65UvD9tZsuQfiArLFxTAr+yMN28zBZY6bd&#10;wJ/UF6ESMYR9hgpMCG0mpS8NWfQz1xJH7uw6iyHCrpK6wyGG20bOkySVFmuODQZbejNUXopfq6DY&#10;/xz9rsmXHycO48WcDy/V/KDU0+OYv4IINIZ/8d39ruP81SKF2zfxBLm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82EcMAAADdAAAADwAAAAAAAAAAAAAAAACYAgAAZHJzL2Rv&#10;d25yZXYueG1sUEsFBgAAAAAEAAQA9QAAAIgDAAAAAA==&#10;" fillcolor="#1a476f" strokecolor="#1a476f" strokeweight="1.1pt"/>
                  <v:oval id="Oval 596" o:spid="_x0000_s1620" style="position:absolute;left:4160;top:302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OTisMA&#10;AADdAAAADwAAAGRycy9kb3ducmV2LnhtbERP22rCQBB9L/Qflin0rW4aqJfUVUJBEJQU0/o+ZMds&#10;MDubZlcT/75bKPg2h3Od5Xq0rbhS7xvHCl4nCQjiyumGawXfX5uXOQgfkDW2jknBjTysV48PS8y0&#10;G/hA1zLUIoawz1CBCaHLpPSVIYt+4jriyJ1cbzFE2NdS9zjEcNvKNEmm0mLDscFgRx+GqnN5sQrK&#10;/c+n37T5fHfkMJ7NqXir00Kp56cxfwcRaAx38b97q+P8xWwGf9/E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OTisMAAADdAAAADwAAAAAAAAAAAAAAAACYAgAAZHJzL2Rv&#10;d25yZXYueG1sUEsFBgAAAAAEAAQA9QAAAIgDAAAAAA==&#10;" fillcolor="#1a476f" strokecolor="#1a476f" strokeweight="1.1pt"/>
                  <v:oval id="Oval 597" o:spid="_x0000_s1621" style="position:absolute;left:3696;top:3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wH+MUA&#10;AADdAAAADwAAAGRycy9kb3ducmV2LnhtbESPQWvCQBCF7wX/wzKCt7pRsLWpq4ggCBZL0/Y+ZMds&#10;MDsbs6um/75zELzN8N68981i1ftGXamLdWADk3EGirgMtubKwM/39nkOKiZki01gMvBHEVbLwdMC&#10;cxtu/EXXIlVKQjjmaMCl1OZax9KRxzgOLbFox9B5TLJ2lbYd3iTcN3qaZS/aY83S4LCljaPyVFy8&#10;geLj/Bm3zXq+/+XUn9zxMKumB2NGw379DipRnx7m+/XOCv7bq+DKNzKC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zAf4xQAAAN0AAAAPAAAAAAAAAAAAAAAAAJgCAABkcnMv&#10;ZG93bnJldi54bWxQSwUGAAAAAAQABAD1AAAAigMAAAAA&#10;" fillcolor="#1a476f" strokecolor="#1a476f" strokeweight="1.1pt"/>
                  <v:oval id="Oval 598" o:spid="_x0000_s1622" style="position:absolute;left:5072;top:179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CiY8EA&#10;AADdAAAADwAAAGRycy9kb3ducmV2LnhtbERPTYvCMBC9C/6HMII3TRV0tRpFFgRBcdmq96EZm2Iz&#10;qU1W6783Cwt7m8f7nOW6tZV4UONLxwpGwwQEce50yYWC82k7mIHwAVlj5ZgUvMjDetXtLDHV7snf&#10;9MhCIWII+xQVmBDqVEqfG7Loh64mjtzVNRZDhE0hdYPPGG4rOU6SqbRYcmwwWNOnofyW/VgF2eH+&#10;5bfVZra/cGhv5nqcFOOjUv1eu1mACNSGf/Gfe6fj/PnHH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CAomPBAAAA3QAAAA8AAAAAAAAAAAAAAAAAmAIAAGRycy9kb3du&#10;cmV2LnhtbFBLBQYAAAAABAAEAPUAAACGAwAAAAA=&#10;" fillcolor="#1a476f" strokecolor="#1a476f" strokeweight="1.1pt"/>
                  <v:oval id="Oval 599" o:spid="_x0000_s1623" style="position:absolute;left:4624;top:235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972cUA&#10;AADdAAAADwAAAGRycy9kb3ducmV2LnhtbESPQWvCQBCF74X+h2WE3pqNQiVNXUUKQsFiMbb3ITtm&#10;g9nZNLtq+u+dQ8HbDO/Ne98sVqPv1IWG2AY2MM1yUMR1sC03Br4Pm+cCVEzIFrvAZOCPIqyWjw8L&#10;LG248p4uVWqUhHAs0YBLqS+1jrUjjzELPbFoxzB4TLIOjbYDXiXcd3qW53PtsWVpcNjTu6P6VJ29&#10;gerz9ytuunWx/eE0ntxx99LMdsY8Tcb1G6hEY7qb/68/rOC/FsIv38gIe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b3vZxQAAAN0AAAAPAAAAAAAAAAAAAAAAAJgCAABkcnMv&#10;ZG93bnJldi54bWxQSwUGAAAAAAQABAD1AAAAigMAAAAA&#10;" fillcolor="#1a476f" strokecolor="#1a476f" strokeweight="1.1pt"/>
                  <v:oval id="Oval 600" o:spid="_x0000_s1624" style="position:absolute;left:3832;top:231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eQsMA&#10;AADdAAAADwAAAGRycy9kb3ducmV2LnhtbERP32vCMBB+F/Y/hBvszaYKk65rFBkIgw3Fur0fzdkU&#10;m0vXZG333y+C4Nt9fD+v2Ey2FQP1vnGsYJGkIIgrpxuuFXyddvMMhA/IGlvHpOCPPGzWD7MCc+1G&#10;PtJQhlrEEPY5KjAhdLmUvjJk0SeuI47c2fUWQ4R9LXWPYwy3rVym6UpabDg2GOzozVB1KX+tgvLz&#10;5+B37Tb7+OYwXcx5/1wv90o9PU7bVxCBpnAX39zvOs5/yRZ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eQsMAAADdAAAADwAAAAAAAAAAAAAAAACYAgAAZHJzL2Rv&#10;d25yZXYueG1sUEsFBgAAAAAEAAQA9QAAAIgDAAAAAA==&#10;" fillcolor="#1a476f" strokecolor="#1a476f" strokeweight="1.1pt"/>
                  <v:oval id="Oval 601" o:spid="_x0000_s1625" style="position:absolute;left:4832;top:314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NcIA&#10;AADdAAAADwAAAGRycy9kb3ducmV2LnhtbERP32vCMBB+H+x/CDfwbU1XUGpnFBGEgaKs6vvRnE2x&#10;udQm0+6/XwRhb/fx/bzZYrCtuFHvG8cKPpIUBHHldMO1guNh/Z6D8AFZY+uYFPySh8X89WWGhXZ3&#10;/qZbGWoRQ9gXqMCE0BVS+sqQRZ+4jjhyZ9dbDBH2tdQ93mO4bWWWphNpseHYYLCjlaHqUv5YBeX2&#10;uvfrdplvThyGiznvxnW2U2r0Niw/QQQawr/46f7Scf40z+DxTTxB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8UA1wgAAAN0AAAAPAAAAAAAAAAAAAAAAAJgCAABkcnMvZG93&#10;bnJldi54bWxQSwUGAAAAAAQABAD1AAAAhwMAAAAA&#10;" fillcolor="#1a476f" strokecolor="#1a476f" strokeweight="1.1pt"/>
                  <v:oval id="Oval 602" o:spid="_x0000_s1626" style="position:absolute;left:3538;top:223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3lrsMA&#10;AADdAAAADwAAAGRycy9kb3ducmV2LnhtbERP32vCMBB+F/Y/hBN8s6nKRleNpQwEweFYN9+P5myK&#10;zaVrMu3++2Uw8O0+vp+3KUbbiSsNvnWsYJGkIIhrp1tuFHx+7OYZCB+QNXaOScEPeSi2D5MN5trd&#10;+J2uVWhEDGGfowITQp9L6WtDFn3ieuLInd1gMUQ4NFIPeIvhtpPLNH2SFluODQZ7ejFUX6pvq6B6&#10;/Xrzu67MDicO48Wcj4/N8qjUbDqWaxCBxnAX/7v3Os5/zlb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3lrsMAAADdAAAADwAAAAAAAAAAAAAAAACYAgAAZHJzL2Rv&#10;d25yZXYueG1sUEsFBgAAAAAEAAQA9QAAAIgDAAAAAA==&#10;" fillcolor="#1a476f" strokecolor="#1a476f" strokeweight="1.1pt"/>
                  <v:oval id="Oval 603" o:spid="_x0000_s1627" style="position:absolute;left:4897;top:254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R92sMA&#10;AADdAAAADwAAAGRycy9kb3ducmV2LnhtbERP32vCMBB+F/Y/hBN8s6niRleNpQwEweFYN9+P5myK&#10;zaVrMu3++2Uw8O0+vp+3KUbbiSsNvnWsYJGkIIhrp1tuFHx+7OYZCB+QNXaOScEPeSi2D5MN5trd&#10;+J2uVWhEDGGfowITQp9L6WtDFn3ieuLInd1gMUQ4NFIPeIvhtpPLNH2SFluODQZ7ejFUX6pvq6B6&#10;/Xrzu67MDicO48Wcj4/N8qjUbDqWaxCBxnAX/7v3Os5/zlb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1R92sMAAADdAAAADwAAAAAAAAAAAAAAAACYAgAAZHJzL2Rv&#10;d25yZXYueG1sUEsFBgAAAAAEAAQA9QAAAIgDAAAAAA==&#10;" fillcolor="#1a476f" strokecolor="#1a476f" strokeweight="1.1pt"/>
                  <v:oval id="Oval 604" o:spid="_x0000_s1628" style="position:absolute;left:4586;top:353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jYQcEA&#10;AADdAAAADwAAAGRycy9kb3ducmV2LnhtbERPTYvCMBC9L/gfwgje1lRBqdUoIgiC4rJV70MzNsVm&#10;Upuo3X+/ERb2No/3OYtVZ2vxpNZXjhWMhgkI4sLpiksF59P2MwXhA7LG2jEp+CEPq2XvY4GZdi/+&#10;pmceShFD2GeowITQZFL6wpBFP3QNceSurrUYImxLqVt8xXBby3GSTKXFimODwYY2hopb/rAK8sP9&#10;y2/rdbq/cOhu5nqclOOjUoN+t56DCNSFf/Gfe6fj/Fk6gfc38QS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Y2EHBAAAA3QAAAA8AAAAAAAAAAAAAAAAAmAIAAGRycy9kb3du&#10;cmV2LnhtbFBLBQYAAAAABAAEAPUAAACGAwAAAAA=&#10;" fillcolor="#1a476f" strokecolor="#1a476f" strokeweight="1.1pt"/>
                  <v:oval id="Oval 605" o:spid="_x0000_s1629" style="position:absolute;left:4613;top:281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pGNsMA&#10;AADdAAAADwAAAGRycy9kb3ducmV2LnhtbERP32vCMBB+F/Y/hBv4ZtMJlq5rFBkIgw3Fur0fzdkU&#10;m0vXZLb775eB4Nt9fD+v3Ey2E1cafOtYwVOSgiCunW65UfB52i1yED4ga+wck4Jf8rBZP8xKLLQb&#10;+UjXKjQihrAvUIEJoS+k9LUhiz5xPXHkzm6wGCIcGqkHHGO47eQyTTNpseXYYLCnV0P1pfqxCqqP&#10;74Pfddv8/YvDdDHn/apZ7pWaP07bFxCBpnAX39xvOs5/zjP4/yae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pGNsMAAADdAAAADwAAAAAAAAAAAAAAAACYAgAAZHJzL2Rv&#10;d25yZXYueG1sUEsFBgAAAAAEAAQA9QAAAIgDAAAAAA==&#10;" fillcolor="#1a476f" strokecolor="#1a476f" strokeweight="1.1pt"/>
                  <v:oval id="Oval 606" o:spid="_x0000_s1630" style="position:absolute;left:3423;top:270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bjrcMA&#10;AADdAAAADwAAAGRycy9kb3ducmV2LnhtbERP32vCMBB+F/Y/hBN8s6mCW1eNpQwEweFYN9+P5myK&#10;zaVrMu3++2Uw8O0+vp+3KUbbiSsNvnWsYJGkIIhrp1tuFHx+7OYZCB+QNXaOScEPeSi2D5MN5trd&#10;+J2uVWhEDGGfowITQp9L6WtDFn3ieuLInd1gMUQ4NFIPeIvhtpPLNH2UFluODQZ7ejFUX6pvq6B6&#10;/Xrzu67MDicO48Wcj6tmeVRqNh3LNYhAY7iL/917Hec/Z0/w9008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4bjrcMAAADdAAAADwAAAAAAAAAAAAAAAACYAgAAZHJzL2Rv&#10;d25yZXYueG1sUEsFBgAAAAAEAAQA9QAAAIgDAAAAAA==&#10;" fillcolor="#1a476f" strokecolor="#1a476f" strokeweight="1.1pt"/>
                </v:group>
                <v:group id="Group 808" o:spid="_x0000_s1631" style="position:absolute;left:16287;top:8432;width:29090;height:17533" coordorigin="2560,1323" coordsize="4581,27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zAMJHIAAAA&#10;3QAAAA8AAAAAAAAAAAAAAAAAqgIAAGRycy9kb3ducmV2LnhtbFBLBQYAAAAABAAEAPoAAACfAwAA&#10;AAA=&#10;">
                  <v:oval id="Oval 608" o:spid="_x0000_s1632" style="position:absolute;left:4810;top:243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XSRMMA&#10;AADdAAAADwAAAGRycy9kb3ducmV2LnhtbERP32vCMBB+F/Y/hBvszaYTJm1nFBkIgw3Fur0fzdkU&#10;m0vXZG333y+C4Nt9fD9vtZlsKwbqfeNYwXOSgiCunG64VvB12s0zED4ga2wdk4I/8rBZP8xWWGg3&#10;8pGGMtQihrAvUIEJoSuk9JUhiz5xHXHkzq63GCLsa6l7HGO4beUiTZfSYsOxwWBHb4aqS/lrFZSf&#10;Pwe/a7fZxzeH6WLO+5d6sVfq6XHavoIINIW7+OZ+13F+nuVw/S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XSRMMAAADdAAAADwAAAAAAAAAAAAAAAACYAgAAZHJzL2Rv&#10;d25yZXYueG1sUEsFBgAAAAAEAAQA9QAAAIgDAAAAAA==&#10;" fillcolor="#1a476f" strokecolor="#1a476f" strokeweight="1.1pt"/>
                  <v:oval id="Oval 609" o:spid="_x0000_s1633" style="position:absolute;left:5001;top:320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btBMUA&#10;AADdAAAADwAAAGRycy9kb3ducmV2LnhtbESPQWvCQBCF7wX/wzIFb3VTwaKpq4ggCBXFtL0P2TEb&#10;zM7G7Fbjv+8cBG8zvDfvfTNf9r5RV+piHdjA+ygDRVwGW3Nl4Od78zYFFROyxSYwGbhThOVi8DLH&#10;3IYbH+lapEpJCMccDbiU2lzrWDryGEehJRbtFDqPSdau0rbDm4T7Ro+z7EN7rFkaHLa0dlSeiz9v&#10;oNhdDnHTrKZfv5z6szvtJ9V4b8zwtV99gkrUp6f5cb21gj+bCb9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tu0ExQAAAN0AAAAPAAAAAAAAAAAAAAAAAJgCAABkcnMv&#10;ZG93bnJldi54bWxQSwUGAAAAAAQABAD1AAAAigMAAAAA&#10;" fillcolor="#1a476f" strokecolor="#1a476f" strokeweight="1.1pt"/>
                  <v:oval id="Oval 610" o:spid="_x0000_s1634" style="position:absolute;left:6890;top:188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pIn8EA&#10;AADdAAAADwAAAGRycy9kb3ducmV2LnhtbERPTYvCMBC9C/6HMMLeNFVYsV2jyIIg7KJY3fvQjE2x&#10;mXSbqPXfG0HwNo/3OfNlZ2txpdZXjhWMRwkI4sLpiksFx8N6OAPhA7LG2jEpuJOH5aLfm2Om3Y33&#10;dM1DKWII+wwVmBCaTEpfGLLoR64hjtzJtRZDhG0pdYu3GG5rOUmSqbRYcWww2NC3oeKcX6yC/Pd/&#10;59f1avbzx6E7m9P2s5xslfoYdKsvEIG68Ba/3Bsd56fpGJ7fxB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76SJ/BAAAA3QAAAA8AAAAAAAAAAAAAAAAAmAIAAGRycy9kb3du&#10;cmV2LnhtbFBLBQYAAAAABAAEAPUAAACGAwAAAAA=&#10;" fillcolor="#1a476f" strokecolor="#1a476f" strokeweight="1.1pt"/>
                  <v:oval id="Oval 611" o:spid="_x0000_s1635" style="position:absolute;left:3478;top:310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jW6MEA&#10;AADdAAAADwAAAGRycy9kb3ducmV2LnhtbERPTYvCMBC9L/gfwgje1tSCi1ajiCAIistWvQ/N2BSb&#10;SW2i1n9vFhb2No/3OfNlZ2vxoNZXjhWMhgkI4sLpiksFp+PmcwLCB2SNtWNS8CIPy0XvY46Zdk/+&#10;oUceShFD2GeowITQZFL6wpBFP3QNceQurrUYImxLqVt8xnBbyzRJvqTFimODwYbWhoprfrcK8v3t&#10;22/q1WR35tBdzeUwLtODUoN+t5qBCNSFf/Gfe6vj/Ok0hd9v4gl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4o1ujBAAAA3QAAAA8AAAAAAAAAAAAAAAAAmAIAAGRycy9kb3du&#10;cmV2LnhtbFBLBQYAAAAABAAEAPUAAACGAwAAAAA=&#10;" fillcolor="#1a476f" strokecolor="#1a476f" strokeweight="1.1pt"/>
                  <v:oval id="Oval 612" o:spid="_x0000_s1636" style="position:absolute;left:6480;top:320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Rzc8EA&#10;AADdAAAADwAAAGRycy9kb3ducmV2LnhtbERPTYvCMBC9C/6HMII3TVVctBpFFgRBcdmq96EZm2Iz&#10;qU1W6783Cwt7m8f7nOW6tZV4UONLxwpGwwQEce50yYWC82k7mIHwAVlj5ZgUvMjDetXtLDHV7snf&#10;9MhCIWII+xQVmBDqVEqfG7Loh64mjtzVNRZDhE0hdYPPGG4rOU6SD2mx5NhgsKZPQ/kt+7EKssP9&#10;y2+rzWx/4dDezPU4LcZHpfq9drMAEagN/+I/907H+fP5B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kc3PBAAAA3QAAAA8AAAAAAAAAAAAAAAAAmAIAAGRycy9kb3du&#10;cmV2LnhtbFBLBQYAAAAABAAEAPUAAACGAwAAAAA=&#10;" fillcolor="#1a476f" strokecolor="#1a476f" strokeweight="1.1pt"/>
                  <v:oval id="Oval 613" o:spid="_x0000_s1637" style="position:absolute;left:4804;top:401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3rB8EA&#10;AADdAAAADwAAAGRycy9kb3ducmV2LnhtbERPTYvCMBC9C/6HMII3TRVdtBpFFgRBcdmq96EZm2Iz&#10;qU1W6783Cwt7m8f7nOW6tZV4UONLxwpGwwQEce50yYWC82k7mIHwAVlj5ZgUvMjDetXtLDHV7snf&#10;9MhCIWII+xQVmBDqVEqfG7Loh64mjtzVNRZDhE0hdYPPGG4rOU6SD2mx5NhgsKZPQ/kt+7EKssP9&#10;y2+rzWx/4dDezPU4LcZHpfq9drMAEagN/+I/907H+fP5BH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6N6wfBAAAA3QAAAA8AAAAAAAAAAAAAAAAAmAIAAGRycy9kb3du&#10;cmV2LnhtbFBLBQYAAAAABAAEAPUAAACGAwAAAAA=&#10;" fillcolor="#1a476f" strokecolor="#1a476f" strokeweight="1.1pt"/>
                  <v:oval id="Oval 614" o:spid="_x0000_s1638" style="position:absolute;left:6513;top:239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FOnMMA&#10;AADdAAAADwAAAGRycy9kb3ducmV2LnhtbERP32vCMBB+H/g/hBN8m6mCQ6uxiCAMFMe6+X40Z1Pa&#10;XLomtt1/vwwGe7uP7+ftstE2oqfOV44VLOYJCOLC6YpLBZ8fp+c1CB+QNTaOScE3ecj2k6cdptoN&#10;/E59HkoRQ9inqMCE0KZS+sKQRT93LXHk7q6zGCLsSqk7HGK4beQySV6kxYpjg8GWjoaKOn9YBfnl&#10;682fmsP6fOMw1uZ+XZXLq1Kz6XjYggg0hn/xn/tVx/mbzQp+v4kny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FOnMMAAADdAAAADwAAAAAAAAAAAAAAAACYAgAAZHJzL2Rv&#10;d25yZXYueG1sUEsFBgAAAAAEAAQA9QAAAIgDAAAAAA==&#10;" fillcolor="#1a476f" strokecolor="#1a476f" strokeweight="1.1pt"/>
                  <v:oval id="Oval 615" o:spid="_x0000_s1639" style="position:absolute;left:4209;top:220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PQ68EA&#10;AADdAAAADwAAAGRycy9kb3ducmV2LnhtbERPTYvCMBC9C/sfwgjeNFVQbNcosiAIuyhW9z40Y1Ns&#10;JrXJavffG0HwNo/3OYtVZ2txo9ZXjhWMRwkI4sLpiksFp+NmOAfhA7LG2jEp+CcPq+VHb4GZdnc+&#10;0C0PpYgh7DNUYEJoMil9YciiH7mGOHJn11oMEbal1C3eY7it5SRJZtJixbHBYENfhopL/mcV5D/X&#10;vd/U6/n3L4fuYs67aTnZKTXod+tPEIG68Ba/3Fsd56fpD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T0OvBAAAA3QAAAA8AAAAAAAAAAAAAAAAAmAIAAGRycy9kb3du&#10;cmV2LnhtbFBLBQYAAAAABAAEAPUAAACGAwAAAAA=&#10;" fillcolor="#1a476f" strokecolor="#1a476f" strokeweight="1.1pt"/>
                  <v:oval id="Oval 616" o:spid="_x0000_s1640" style="position:absolute;left:5525;top:281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91cMEA&#10;AADdAAAADwAAAGRycy9kb3ducmV2LnhtbERPTYvCMBC9C/6HMII3TRV0tRpFFgRBcdmq96EZm2Iz&#10;qU1W6783Cwt7m8f7nOW6tZV4UONLxwpGwwQEce50yYWC82k7mIHwAVlj5ZgUvMjDetXtLDHV7snf&#10;9MhCIWII+xQVmBDqVEqfG7Loh64mjtzVNRZDhE0hdYPPGG4rOU6SqbRYcmwwWNOnofyW/VgF2eH+&#10;5bfVZra/cGhv5nqcFOOjUv1eu1mACNSGf/Gfe6fj/Pn8A36/iSf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5fdXDBAAAA3QAAAA8AAAAAAAAAAAAAAAAAmAIAAGRycy9kb3du&#10;cmV2LnhtbFBLBQYAAAAABAAEAPUAAACGAwAAAAA=&#10;" fillcolor="#1a476f" strokecolor="#1a476f" strokeweight="1.1pt"/>
                  <v:oval id="Oval 617" o:spid="_x0000_s1641" style="position:absolute;left:4482;top:280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DhAsUA&#10;AADdAAAADwAAAGRycy9kb3ducmV2LnhtbESPQWvCQBCF7wX/wzIFb3VTwaKpq4ggCBXFtL0P2TEb&#10;zM7G7Fbjv+8cBG8zvDfvfTNf9r5RV+piHdjA+ygDRVwGW3Nl4Od78zYFFROyxSYwGbhThOVi8DLH&#10;3IYbH+lapEpJCMccDbiU2lzrWDryGEehJRbtFDqPSdau0rbDm4T7Ro+z7EN7rFkaHLa0dlSeiz9v&#10;oNhdDnHTrKZfv5z6szvtJ9V4b8zwtV99gkrUp6f5cb21gj+bCa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wOECxQAAAN0AAAAPAAAAAAAAAAAAAAAAAJgCAABkcnMv&#10;ZG93bnJldi54bWxQSwUGAAAAAAQABAD1AAAAigMAAAAA&#10;" fillcolor="#1a476f" strokecolor="#1a476f" strokeweight="1.1pt"/>
                  <v:oval id="Oval 618" o:spid="_x0000_s1642" style="position:absolute;left:3942;top:260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xEmcMA&#10;AADdAAAADwAAAGRycy9kb3ducmV2LnhtbERP32vCMBB+H+x/CDfwbU1XcNiuUUQQBopjVd+P5myK&#10;zaU2We3++2Uw2Nt9fD+vXE22EyMNvnWs4CVJQRDXTrfcKDgdt88LED4ga+wck4Jv8rBaPj6UWGh3&#10;508aq9CIGMK+QAUmhL6Q0teGLPrE9cSRu7jBYohwaKQe8B7DbSezNH2VFluODQZ72hiqr9WXVVDt&#10;bx9+260XuzOH6Wouh3mTHZSaPU3rNxCBpvAv/nO/6zg/z3P4/Sae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xEmcMAAADdAAAADwAAAAAAAAAAAAAAAACYAgAAZHJzL2Rv&#10;d25yZXYueG1sUEsFBgAAAAAEAAQA9QAAAIgDAAAAAA==&#10;" fillcolor="#1a476f" strokecolor="#1a476f" strokeweight="1.1pt"/>
                  <v:oval id="Oval 619" o:spid="_x0000_s1643" style="position:absolute;left:4903;top:254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lTPMMA&#10;AADdAAAADwAAAGRycy9kb3ducmV2LnhtbESPwWrCQBCG7wXfYRmht7pRUCS6igiCUFGa1vuQHbPB&#10;7GzMbjV9e+cg9Dj8838z33Ld+0bdqYt1YAPjUQaKuAy25srAz/fuYw4qJmSLTWAy8EcR1qvB2xJz&#10;Gx78RfciVUogHHM04FJqc61j6chjHIWWWLJL6DwmGbtK2w4fAveNnmTZTHusWS44bGnrqLwWv95A&#10;cbid4q7ZzD/PnPqruxyn1eRozPuw3yxAJerT//KrvbcGhCj/i42YgF4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lTPMMAAADdAAAADwAAAAAAAAAAAAAAAACYAgAAZHJzL2Rv&#10;d25yZXYueG1sUEsFBgAAAAAEAAQA9QAAAIgDAAAAAA==&#10;" fillcolor="#1a476f" strokecolor="#1a476f" strokeweight="1.1pt"/>
                  <v:oval id="Oval 620" o:spid="_x0000_s1644" style="position:absolute;left:5023;top:271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X2p8EA&#10;AADdAAAADwAAAGRycy9kb3ducmV2LnhtbESPQYvCMBSE7wv+h/AEb2uqoEg1igjCgqJY9f5onk2x&#10;ealNVuu/N4LgcZiZb5jZorWVuFPjS8cKBv0EBHHudMmFgtNx/TsB4QOyxsoxKXiSh8W88zPDVLsH&#10;H+iehUJECPsUFZgQ6lRKnxuy6PuuJo7exTUWQ5RNIXWDjwi3lRwmyVhaLDkuGKxpZSi/Zv9WQba9&#10;7f26Wk42Zw7t1Vx2o2K4U6rXbZdTEIHa8A1/2n9aQSQO4P0mPgE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9l9qfBAAAA3QAAAA8AAAAAAAAAAAAAAAAAmAIAAGRycy9kb3du&#10;cmV2LnhtbFBLBQYAAAAABAAEAPUAAACGAwAAAAA=&#10;" fillcolor="#1a476f" strokecolor="#1a476f" strokeweight="1.1pt"/>
                  <v:oval id="Oval 621" o:spid="_x0000_s1645" style="position:absolute;left:5334;top:296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do0MIA&#10;AADdAAAADwAAAGRycy9kb3ducmV2LnhtbESPQYvCMBSE78L+h/AEbza1oEjXKLIgCLso1t37o3k2&#10;xeal20St/94IgsdhZr5hFqveNuJKna8dK5gkKQji0umaKwW/x814DsIHZI2NY1JwJw+r5cdggbl2&#10;Nz7QtQiViBD2OSowIbS5lL40ZNEnriWO3sl1FkOUXSV1h7cIt43M0nQmLdYcFwy29GWoPBcXq6D4&#10;+d/7TbOef/9x6M/mtJtW2U6p0bBff4II1Id3+NXeagWRmMHzTXw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t2jQwgAAAN0AAAAPAAAAAAAAAAAAAAAAAJgCAABkcnMvZG93&#10;bnJldi54bWxQSwUGAAAAAAQABAD1AAAAhwMAAAAA&#10;" fillcolor="#1a476f" strokecolor="#1a476f" strokeweight="1.1pt"/>
                  <v:oval id="Oval 622" o:spid="_x0000_s1646" style="position:absolute;left:5880;top:316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vNS8IA&#10;AADdAAAADwAAAGRycy9kb3ducmV2LnhtbESPQYvCMBSE74L/ITxhb5rqopRqFBGEhRXFqvdH82yK&#10;zUu3yWr990ZY2OMwM98wi1Vna3Gn1leOFYxHCQjiwumKSwXn03aYgvABWWPtmBQ8ycNq2e8tMNPu&#10;wUe656EUEcI+QwUmhCaT0heGLPqRa4ijd3WtxRBlW0rd4iPCbS0nSTKTFiuOCwYb2hgqbvmvVZDv&#10;fg5+W6/T7wuH7mau+2k52Sv1MejWcxCBuvAf/mt/aQWR+AnvN/EJ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81LwgAAAN0AAAAPAAAAAAAAAAAAAAAAAJgCAABkcnMvZG93&#10;bnJldi54bWxQSwUGAAAAAAQABAD1AAAAhwMAAAAA&#10;" fillcolor="#1a476f" strokecolor="#1a476f" strokeweight="1.1pt"/>
                  <v:oval id="Oval 623" o:spid="_x0000_s1647" style="position:absolute;left:4952;top:28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JVP8IA&#10;AADdAAAADwAAAGRycy9kb3ducmV2LnhtbESPQYvCMBSE74L/ITxhb5oqq5RqFBGEhRXFqvdH82yK&#10;zUu3yWr990ZY2OMwM98wi1Vna3Gn1leOFYxHCQjiwumKSwXn03aYgvABWWPtmBQ8ycNq2e8tMNPu&#10;wUe656EUEcI+QwUmhCaT0heGLPqRa4ijd3WtxRBlW0rd4iPCbS0nSTKTFiuOCwYb2hgqbvmvVZDv&#10;fg5+W6/T7wuH7mau+2k52Sv1MejWcxCBuvAf/mt/aQWR+AnvN/EJ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lU/wgAAAN0AAAAPAAAAAAAAAAAAAAAAAJgCAABkcnMvZG93&#10;bnJldi54bWxQSwUGAAAAAAQABAD1AAAAhwMAAAAA&#10;" fillcolor="#1a476f" strokecolor="#1a476f" strokeweight="1.1pt"/>
                  <v:oval id="Oval 624" o:spid="_x0000_s1648" style="position:absolute;left:5383;top:238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7wpMIA&#10;AADdAAAADwAAAGRycy9kb3ducmV2LnhtbESPQYvCMBSE74L/ITzBm6YrKNI1FlkQBEWxuvdH82xK&#10;m5faRO3++83CgsdhZr5hVllvG/GkzleOFXxMExDEhdMVlwqul+1kCcIHZI2NY1LwQx6y9XCwwlS7&#10;F5/pmYdSRAj7FBWYENpUSl8YsuinriWO3s11FkOUXSl1h68It42cJclCWqw4Lhhs6ctQUecPqyA/&#10;3E9+22yW+28OfW1ux3k5Oyo1HvWbTxCB+vAO/7d3WkEkzuHvTXw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XvCkwgAAAN0AAAAPAAAAAAAAAAAAAAAAAJgCAABkcnMvZG93&#10;bnJldi54bWxQSwUGAAAAAAQABAD1AAAAhwMAAAAA&#10;" fillcolor="#1a476f" strokecolor="#1a476f" strokeweight="1.1pt"/>
                  <v:oval id="Oval 625" o:spid="_x0000_s1649" style="position:absolute;left:3510;top:198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xu08MA&#10;AADdAAAADwAAAGRycy9kb3ducmV2LnhtbESPwWrDMBBE74X8g9hAb40cQ0twohgTMARaUuo298Xa&#10;WMbWyrFUx/37KlDocZiZN8wun20vJhp961jBepWAIK6dbrlR8PVZPm1A+ICssXdMCn7IQ75fPOww&#10;0+7GHzRVoRERwj5DBSaEIZPS14Ys+pUbiKN3caPFEOXYSD3iLcJtL9MkeZEWW44LBgc6GKq76tsq&#10;qN6u777si83rmcPcmcvpuUlPSj0u52ILItAc/sN/7aNWcCfC/U18An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xu08MAAADdAAAADwAAAAAAAAAAAAAAAACYAgAAZHJzL2Rv&#10;d25yZXYueG1sUEsFBgAAAAAEAAQA9QAAAIgDAAAAAA==&#10;" fillcolor="#1a476f" strokecolor="#1a476f" strokeweight="1.1pt"/>
                  <v:oval id="Oval 626" o:spid="_x0000_s1650" style="position:absolute;left:5001;top:319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DLSMIA&#10;AADdAAAADwAAAGRycy9kb3ducmV2LnhtbESPQYvCMBSE74L/ITxhb5oqrJZqFBGEhRXFqvdH82yK&#10;zUu3yWr990ZY2OMwM98wi1Vna3Gn1leOFYxHCQjiwumKSwXn03aYgvABWWPtmBQ8ycNq2e8tMNPu&#10;wUe656EUEcI+QwUmhCaT0heGLPqRa4ijd3WtxRBlW0rd4iPCbS0nSTKVFiuOCwYb2hgqbvmvVZDv&#10;fg5+W6/T7wuH7mau+89yslfqY9Ct5yACdeE//Nf+0goicQbvN/EJ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MtIwgAAAN0AAAAPAAAAAAAAAAAAAAAAAJgCAABkcnMvZG93&#10;bnJldi54bWxQSwUGAAAAAAQABAD1AAAAhwMAAAAA&#10;" fillcolor="#1a476f" strokecolor="#1a476f" strokeweight="1.1pt"/>
                  <v:oval id="Oval 627" o:spid="_x0000_s1651" style="position:absolute;left:5416;top:242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9fOsMA&#10;AADdAAAADwAAAGRycy9kb3ducmV2LnhtbESPwWrCQBCG7wXfYRmht7pRUCS6igiCUFGa1vuQHbPB&#10;7GzMbjV9e+cg9Dj8838z33Ld+0bdqYt1YAPjUQaKuAy25srAz/fuYw4qJmSLTWAy8EcR1qvB2xJz&#10;Gx78RfciVUogHHM04FJqc61j6chjHIWWWLJL6DwmGbtK2w4fAveNnmTZTHusWS44bGnrqLwWv95A&#10;cbid4q7ZzD/PnPqruxyn1eRozPuw3yxAJerT//KrvbcGhCjvio2YgF4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9fOsMAAADdAAAADwAAAAAAAAAAAAAAAACYAgAAZHJzL2Rv&#10;d25yZXYueG1sUEsFBgAAAAAEAAQA9QAAAIgDAAAAAA==&#10;" fillcolor="#1a476f" strokecolor="#1a476f" strokeweight="1.1pt"/>
                  <v:oval id="Oval 628" o:spid="_x0000_s1652" style="position:absolute;left:5012;top:357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P6ocIA&#10;AADdAAAADwAAAGRycy9kb3ducmV2LnhtbESPQYvCMBSE74L/ITzBm6YKLm41igiCoLjY1fujeTbF&#10;5qU2Ueu/NwsLHoeZ+YaZL1tbiQc1vnSsYDRMQBDnTpdcKDj9bgZTED4ga6wck4IXeVguup05pto9&#10;+UiPLBQiQtinqMCEUKdS+tyQRT90NXH0Lq6xGKJsCqkbfEa4reQ4Sb6kxZLjgsGa1obya3a3CrL9&#10;7cdvqtV0d+bQXs3lMCnGB6X6vXY1AxGoDZ/wf3urFUTiN/y9iU9AL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E/qhwgAAAN0AAAAPAAAAAAAAAAAAAAAAAJgCAABkcnMvZG93&#10;bnJldi54bWxQSwUGAAAAAAQABAD1AAAAhwMAAAAA&#10;" fillcolor="#1a476f" strokecolor="#1a476f" strokeweight="1.1pt"/>
                  <v:oval id="Oval 629" o:spid="_x0000_s1653" style="position:absolute;left:4193;top:207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DF4cEA&#10;AADdAAAADwAAAGRycy9kb3ducmV2LnhtbERPXWvCMBR9H/gfwhX2tqYWNqQ2igiCsFFZ1fdLc22K&#10;zU1tMtv9e/Mw2OPhfBebyXbiQYNvHStYJCkI4trplhsF59P+bQnCB2SNnWNS8EseNuvZS4G5diN/&#10;06MKjYgh7HNUYELocyl9bciiT1xPHLmrGyyGCIdG6gHHGG47maXph7TYcmww2NPOUH2rfqyC6ut+&#10;9Ptuu/y8cJhu5lq+N1mp1Ot82q5ABJrCv/jPfdAKsnQR98c38Qn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wxeHBAAAA3QAAAA8AAAAAAAAAAAAAAAAAmAIAAGRycy9kb3du&#10;cmV2LnhtbFBLBQYAAAAABAAEAPUAAACGAwAAAAA=&#10;" fillcolor="#1a476f" strokecolor="#1a476f" strokeweight="1.1pt"/>
                  <v:oval id="Oval 630" o:spid="_x0000_s1654" style="position:absolute;left:6033;top:279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xgesMA&#10;AADdAAAADwAAAGRycy9kb3ducmV2LnhtbESPQYvCMBSE74L/IbyFvWnawop0jSILgqAoVvf+aJ5N&#10;sXmpTdTuv98IgsdhZr5hZoveNuJOna8dK0jHCQji0umaKwWn42o0BeEDssbGMSn4Iw+L+XAww1y7&#10;Bx/oXoRKRAj7HBWYENpcSl8asujHriWO3tl1FkOUXSV1h48It43MkmQiLdYcFwy29GOovBQ3q6DY&#10;Xvd+1Synm18O/cWcd19VtlPq86NffoMI1Id3+NVeawVZkqbwfBOf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xgesMAAADdAAAADwAAAAAAAAAAAAAAAACYAgAAZHJzL2Rv&#10;d25yZXYueG1sUEsFBgAAAAAEAAQA9QAAAIgDAAAAAA==&#10;" fillcolor="#1a476f" strokecolor="#1a476f" strokeweight="1.1pt"/>
                  <v:oval id="Oval 631" o:spid="_x0000_s1655" style="position:absolute;left:5367;top:279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7+DcMA&#10;AADdAAAADwAAAGRycy9kb3ducmV2LnhtbESPQYvCMBSE78L+h/AEbza1oEjXKCIIwi6K1b0/mmdT&#10;bF66TdTuv98IgsdhZr5hFqveNuJOna8dK5gkKQji0umaKwXn03Y8B+EDssbGMSn4Iw+r5cdggbl2&#10;Dz7SvQiViBD2OSowIbS5lL40ZNEnriWO3sV1FkOUXSV1h48It43M0nQmLdYcFwy2tDFUXoubVVB8&#10;/x78tlnPv3449Fdz2U+rbK/UaNivP0EE6sM7/GrvtIIsnWTwfBOf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7+DcMAAADdAAAADwAAAAAAAAAAAAAAAACYAgAAZHJzL2Rv&#10;d25yZXYueG1sUEsFBgAAAAAEAAQA9QAAAIgDAAAAAA==&#10;" fillcolor="#1a476f" strokecolor="#1a476f" strokeweight="1.1pt"/>
                  <v:oval id="Oval 632" o:spid="_x0000_s1656" style="position:absolute;left:4946;top:270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blsUA&#10;AADdAAAADwAAAGRycy9kb3ducmV2LnhtbESPQWvCQBSE74X+h+UVvNWNkRZJXUMoCILF0tjeH9ln&#10;Nph9G7Nrkv77bkHwOMzMN8w6n2wrBup941jBYp6AIK6cbrhW8H3cPq9A+ICssXVMCn7JQ755fFhj&#10;pt3IXzSUoRYRwj5DBSaELpPSV4Ys+rnriKN3cr3FEGVfS93jGOG2lWmSvEqLDccFgx29G6rO5dUq&#10;KD8un37bFqv9D4fpbE6Hlzo9KDV7moo3EIGmcA/f2jutIE0W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IluWxQAAAN0AAAAPAAAAAAAAAAAAAAAAAJgCAABkcnMv&#10;ZG93bnJldi54bWxQSwUGAAAAAAQABAD1AAAAigMAAAAA&#10;" fillcolor="#1a476f" strokecolor="#1a476f" strokeweight="1.1pt"/>
                  <v:oval id="Oval 633" o:spid="_x0000_s1657" style="position:absolute;left:3106;top:337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vD4sUA&#10;AADdAAAADwAAAGRycy9kb3ducmV2LnhtbESPQWvCQBSE74X+h+UVvNWNwRZJXUMoCILF0tjeH9ln&#10;Nph9G7Nrkv77bkHwOMzMN8w6n2wrBup941jBYp6AIK6cbrhW8H3cPq9A+ICssXVMCn7JQ755fFhj&#10;pt3IXzSUoRYRwj5DBSaELpPSV4Ys+rnriKN3cr3FEGVfS93jGOG2lWmSvEqLDccFgx29G6rO5dUq&#10;KD8un37bFqv9D4fpbE6Hlzo9KDV7moo3EIGmcA/f2jutIE0W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y8PixQAAAN0AAAAPAAAAAAAAAAAAAAAAAJgCAABkcnMv&#10;ZG93bnJldi54bWxQSwUGAAAAAAQABAD1AAAAigMAAAAA&#10;" fillcolor="#1a476f" strokecolor="#1a476f" strokeweight="1.1pt"/>
                  <v:oval id="Oval 634" o:spid="_x0000_s1658" style="position:absolute;left:5083;top:261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dmecMA&#10;AADdAAAADwAAAGRycy9kb3ducmV2LnhtbESPQYvCMBSE74L/ITxhbza1oEg1igjCwi6Kdff+aJ5N&#10;sXnpNlmt/94IgsdhZr5hluveNuJKna8dK5gkKQji0umaKwU/p914DsIHZI2NY1JwJw/r1XCwxFy7&#10;Gx/pWoRKRAj7HBWYENpcSl8asugT1xJH7+w6iyHKrpK6w1uE20ZmaTqTFmuOCwZb2hoqL8W/VVB8&#10;/x38rtnMv3459Bdz3k+rbK/Ux6jfLEAE6sM7/Gp/agVZOpnC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dmecMAAADdAAAADwAAAAAAAAAAAAAAAACYAgAAZHJzL2Rv&#10;d25yZXYueG1sUEsFBgAAAAAEAAQA9QAAAIgDAAAAAA==&#10;" fillcolor="#1a476f" strokecolor="#1a476f" strokeweight="1.1pt"/>
                  <v:oval id="Oval 635" o:spid="_x0000_s1659" style="position:absolute;left:6540;top:269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X4DsMA&#10;AADdAAAADwAAAGRycy9kb3ducmV2LnhtbESPQYvCMBSE74L/ITzBm00trEjXKLIgLLgo1t37o3k2&#10;xeal20St/94IgsdhZr5hFqveNuJKna8dK5gmKQji0umaKwW/x81kDsIHZI2NY1JwJw+r5XCwwFy7&#10;Gx/oWoRKRAj7HBWYENpcSl8asugT1xJH7+Q6iyHKrpK6w1uE20ZmaTqTFmuOCwZb+jJUnouLVVD8&#10;/O/9plnPt38c+rM57T6qbKfUeNSvP0EE6sM7/Gp/awVZOp3B8018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X4DsMAAADdAAAADwAAAAAAAAAAAAAAAACYAgAAZHJzL2Rv&#10;d25yZXYueG1sUEsFBgAAAAAEAAQA9QAAAIgDAAAAAA==&#10;" fillcolor="#1a476f" strokecolor="#1a476f" strokeweight="1.1pt"/>
                  <v:oval id="Oval 636" o:spid="_x0000_s1660" style="position:absolute;left:3849;top:311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ldlcUA&#10;AADdAAAADwAAAGRycy9kb3ducmV2LnhtbESPQWvCQBSE74X+h+UVvNWNAVtJXUMoCILF0tjeH9ln&#10;Nph9G7Nrkv77bkHwOMzMN8w6n2wrBup941jBYp6AIK6cbrhW8H3cPq9A+ICssXVMCn7JQ755fFhj&#10;pt3IXzSUoRYRwj5DBSaELpPSV4Ys+rnriKN3cr3FEGVfS93jGOG2lWmSvEiLDccFgx29G6rO5dUq&#10;KD8un37bFqv9D4fpbE6HZZ0elJo9TcUbiEBTuIdv7Z1WkCaLV/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V2VxQAAAN0AAAAPAAAAAAAAAAAAAAAAAJgCAABkcnMv&#10;ZG93bnJldi54bWxQSwUGAAAAAAQABAD1AAAAigMAAAAA&#10;" fillcolor="#1a476f" strokecolor="#1a476f" strokeweight="1.1pt"/>
                  <v:oval id="Oval 637" o:spid="_x0000_s1661" style="position:absolute;left:5323;top:294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bJ58EA&#10;AADdAAAADwAAAGRycy9kb3ducmV2LnhtbERPXWvCMBR9H/gfwhX2tqYWNqQ2igiCsFFZ1fdLc22K&#10;zU1tMtv9e/Mw2OPhfBebyXbiQYNvHStYJCkI4trplhsF59P+bQnCB2SNnWNS8EseNuvZS4G5diN/&#10;06MKjYgh7HNUYELocyl9bciiT1xPHLmrGyyGCIdG6gHHGG47maXph7TYcmww2NPOUH2rfqyC6ut+&#10;9Ptuu/y8cJhu5lq+N1mp1Ot82q5ABJrCv/jPfdAKsnQR58Y38Qn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GyefBAAAA3QAAAA8AAAAAAAAAAAAAAAAAmAIAAGRycy9kb3du&#10;cmV2LnhtbFBLBQYAAAAABAAEAPUAAACGAwAAAAA=&#10;" fillcolor="#1a476f" strokecolor="#1a476f" strokeweight="1.1pt"/>
                  <v:oval id="Oval 638" o:spid="_x0000_s1662" style="position:absolute;left:6453;top:318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psfMUA&#10;AADdAAAADwAAAGRycy9kb3ducmV2LnhtbESPQWvCQBSE74X+h+UVvNVNAhZNXSUIQkFJabT3R/aZ&#10;DWbfxuzWpP++Wyj0OMzMN8x6O9lO3GnwrWMF6TwBQVw73XKj4HzaPy9B+ICssXNMCr7Jw3bz+LDG&#10;XLuRP+hehUZECPscFZgQ+lxKXxuy6OeuJ47exQ0WQ5RDI/WAY4TbTmZJ8iItthwXDPa0M1Rfqy+r&#10;oDre3v2+K5aHTw7T1VzKRZOVSs2epuIVRKAp/If/2m9aQZakK/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ymx8xQAAAN0AAAAPAAAAAAAAAAAAAAAAAJgCAABkcnMv&#10;ZG93bnJldi54bWxQSwUGAAAAAAQABAD1AAAAigMAAAAA&#10;" fillcolor="#1a476f" strokecolor="#1a476f" strokeweight="1.1pt"/>
                  <v:oval id="Oval 639" o:spid="_x0000_s1663" style="position:absolute;left:4127;top:245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wPXMEA&#10;AADdAAAADwAAAGRycy9kb3ducmV2LnhtbERPXWvCMBR9H/gfwhX2tqYWJlIbpQgFYcNhN98vzbUp&#10;Nje1ybT798uD4OPhfBfbyfbiRqPvHCtYJCkI4sbpjlsFP9/V2wqED8gae8ek4I88bDezlwJz7e58&#10;pFsdWhFD2OeowIQw5FL6xpBFn7iBOHJnN1oMEY6t1CPeY7jtZZamS2mx49hgcKCdoeZS/1oF9ef1&#10;y1d9ufo4cZgu5nx4b7ODUq/zqVyDCDSFp/jh3msFWZrF/fFNfA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cD1zBAAAA3QAAAA8AAAAAAAAAAAAAAAAAmAIAAGRycy9kb3du&#10;cmV2LnhtbFBLBQYAAAAABAAEAPUAAACGAwAAAAA=&#10;" fillcolor="#1a476f" strokecolor="#1a476f" strokeweight="1.1pt"/>
                  <v:oval id="Oval 640" o:spid="_x0000_s1664" style="position:absolute;left:6087;top:329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Cqx8MA&#10;AADdAAAADwAAAGRycy9kb3ducmV2LnhtbESPQYvCMBSE78L+h/AEbza1oEjXKCIIwi6K1b0/mmdT&#10;bF66TdTuv98IgsdhZr5hFqveNuJOna8dK5gkKQji0umaKwXn03Y8B+EDssbGMSn4Iw+r5cdggbl2&#10;Dz7SvQiViBD2OSowIbS5lL40ZNEnriWO3sV1FkOUXSV1h48It43M0nQmLdYcFwy2tDFUXoubVVB8&#10;/x78tlnPv3449Fdz2U+rbK/UaNivP0EE6sM7/GrvtIIszSbwfBOf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NCqx8MAAADdAAAADwAAAAAAAAAAAAAAAACYAgAAZHJzL2Rv&#10;d25yZXYueG1sUEsFBgAAAAAEAAQA9QAAAIgDAAAAAA==&#10;" fillcolor="#1a476f" strokecolor="#1a476f" strokeweight="1.1pt"/>
                  <v:oval id="Oval 641" o:spid="_x0000_s1665" style="position:absolute;left:5574;top:211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0sMQA&#10;AADdAAAADwAAAGRycy9kb3ducmV2LnhtbESPUWvCMBSF3wX/Q7jC3jQ1sCGdqchAEBTH6vZ+aa5N&#10;aXNTm6jdv18Ggz0ezjnf4aw3o+vEnYbQeNawXGQgiCtvGq41fJ538xWIEJENdp5JwzcF2BTTyRpz&#10;4x/8Qfcy1iJBOOSowcbY51KGypLDsPA9cfIufnAYkxxqaQZ8JLjrpMqyF+mw4bRgsac3S1Vb3pyG&#10;8nh9D7tuuzp8cRxbezk91+qk9dNs3L6CiDTG//Bfe280qEwp+H2TnoAs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CNLDEAAAA3QAAAA8AAAAAAAAAAAAAAAAAmAIAAGRycy9k&#10;b3ducmV2LnhtbFBLBQYAAAAABAAEAPUAAACJAwAAAAA=&#10;" fillcolor="#1a476f" strokecolor="#1a476f" strokeweight="1.1pt"/>
                  <v:oval id="Oval 642" o:spid="_x0000_s1666" style="position:absolute;left:5760;top:293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6RK8MA&#10;AADdAAAADwAAAGRycy9kb3ducmV2LnhtbESPQYvCMBSE78L+h/AEb5paUaRrFFkQhBUXq3t/NM+m&#10;2LzUJqv135sFweMwM98wi1Vna3Gj1leOFYxHCQjiwumKSwWn42Y4B+EDssbaMSl4kIfV8qO3wEy7&#10;Ox/olodSRAj7DBWYEJpMSl8YsuhHriGO3tm1FkOUbSl1i/cIt7VMk2QmLVYcFww29GWouOR/VkG+&#10;u/74Tb2ef/9y6C7mvJ+W6V6pQb9bf4II1IV3+NXeagVpkk7g/018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6RK8MAAADdAAAADwAAAAAAAAAAAAAAAACYAgAAZHJzL2Rv&#10;d25yZXYueG1sUEsFBgAAAAAEAAQA9QAAAIgDAAAAAA==&#10;" fillcolor="#1a476f" strokecolor="#1a476f" strokeweight="1.1pt"/>
                  <v:oval id="Oval 643" o:spid="_x0000_s1667" style="position:absolute;left:4373;top:320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cJX8MA&#10;AADdAAAADwAAAGRycy9kb3ducmV2LnhtbESPQYvCMBSE78L+h/AEb5paVKRrFFkQhBUXq3t/NM+m&#10;2LzUJqv135sFweMwM98wi1Vna3Gj1leOFYxHCQjiwumKSwWn42Y4B+EDssbaMSl4kIfV8qO3wEy7&#10;Ox/olodSRAj7DBWYEJpMSl8YsuhHriGO3tm1FkOUbSl1i/cIt7VMk2QmLVYcFww29GWouOR/VkG+&#10;u/74Tb2ef/9y6C7mvJ+W6V6pQb9bf4II1IV3+NXeagVpkk7g/018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KcJX8MAAADdAAAADwAAAAAAAAAAAAAAAACYAgAAZHJzL2Rv&#10;d25yZXYueG1sUEsFBgAAAAAEAAQA9QAAAIgDAAAAAA==&#10;" fillcolor="#1a476f" strokecolor="#1a476f" strokeweight="1.1pt"/>
                  <v:oval id="Oval 644" o:spid="_x0000_s1668" style="position:absolute;left:2954;top:232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sxMQA&#10;AADdAAAADwAAAGRycy9kb3ducmV2LnhtbESPQWvCQBSE7wX/w/IEb3VjwBJS1xAEQaikNG3vj+wz&#10;G8y+jdmtxn/vFgo9DjPzDbMpJtuLK42+c6xgtUxAEDdOd9wq+PrcP2cgfEDW2DsmBXfyUGxnTxvM&#10;tbvxB13r0IoIYZ+jAhPCkEvpG0MW/dINxNE7udFiiHJspR7xFuG2l2mSvEiLHccFgwPtDDXn+scq&#10;qI+Xd7/vy+ztm8N0Nqdq3aaVUov5VL6CCDSF//Bf+6AVpEm6ht838QnI7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rrMTEAAAA3QAAAA8AAAAAAAAAAAAAAAAAmAIAAGRycy9k&#10;b3ducmV2LnhtbFBLBQYAAAAABAAEAPUAAACJAwAAAAA=&#10;" fillcolor="#1a476f" strokecolor="#1a476f" strokeweight="1.1pt"/>
                  <v:oval id="Oval 645" o:spid="_x0000_s1669" style="position:absolute;left:4040;top:312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kys8UA&#10;AADdAAAADwAAAGRycy9kb3ducmV2LnhtbESPwWrDMBBE74H+g9hCb7FcQ41xrYRQCBRaUuKk98Va&#10;WybWyrXUxP37KhDIcZiZN0y1nu0gzjT53rGC5yQFQdw43XOn4HjYLgsQPiBrHByTgj/ysF49LCos&#10;tbvwns516ESEsC9RgQlhLKX0jSGLPnEjcfRaN1kMUU6d1BNeItwOMkvTXFrsOS4YHOnNUHOqf62C&#10;+vPny2+HTfHxzWE+mXb30mU7pZ4e580riEBzuIdv7XetIEuzHK5v4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OTKzxQAAAN0AAAAPAAAAAAAAAAAAAAAAAJgCAABkcnMv&#10;ZG93bnJldi54bWxQSwUGAAAAAAQABAD1AAAAigMAAAAA&#10;" fillcolor="#1a476f" strokecolor="#1a476f" strokeweight="1.1pt"/>
                  <v:oval id="Oval 646" o:spid="_x0000_s1670" style="position:absolute;left:4842;top:262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WXKMQA&#10;AADdAAAADwAAAGRycy9kb3ducmV2LnhtbESP3YrCMBSE74V9h3AE7zS14A9do8iCIKy4WN37Q3Ns&#10;is1JbbJa394sCF4OM/MNs1h1thY3an3lWMF4lIAgLpyuuFRwOm6GcxA+IGusHZOCB3lYLT96C8y0&#10;u/OBbnkoRYSwz1CBCaHJpPSFIYt+5Bri6J1dazFE2ZZSt3iPcFvLNEmm0mLFccFgQ1+Gikv+ZxXk&#10;u+uP39Tr+fcvh+5izvtJme6VGvS79SeIQF14h1/trVaQJukM/t/EJ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1lyjEAAAA3QAAAA8AAAAAAAAAAAAAAAAAmAIAAGRycy9k&#10;b3ducmV2LnhtbFBLBQYAAAAABAAEAPUAAACJAwAAAAA=&#10;" fillcolor="#1a476f" strokecolor="#1a476f" strokeweight="1.1pt"/>
                  <v:oval id="Oval 647" o:spid="_x0000_s1671" style="position:absolute;left:4662;top:297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DWsEA&#10;AADdAAAADwAAAGRycy9kb3ducmV2LnhtbERPXWvCMBR9H/gfwhX2tqYWJlIbpQgFYcNhN98vzbUp&#10;Nje1ybT798uD4OPhfBfbyfbiRqPvHCtYJCkI4sbpjlsFP9/V2wqED8gae8ek4I88bDezlwJz7e58&#10;pFsdWhFD2OeowIQw5FL6xpBFn7iBOHJnN1oMEY6t1CPeY7jtZZamS2mx49hgcKCdoeZS/1oF9ef1&#10;y1d9ufo4cZgu5nx4b7ODUq/zqVyDCDSFp/jh3msFWZrFufFNfA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qA1rBAAAA3QAAAA8AAAAAAAAAAAAAAAAAmAIAAGRycy9kb3du&#10;cmV2LnhtbFBLBQYAAAAABAAEAPUAAACGAwAAAAA=&#10;" fillcolor="#1a476f" strokecolor="#1a476f" strokeweight="1.1pt"/>
                  <v:oval id="Oval 648" o:spid="_x0000_s1672" style="position:absolute;left:4821;top:178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amwcMA&#10;AADdAAAADwAAAGRycy9kb3ducmV2LnhtbESPQYvCMBSE78L+h/AWvGlqYUWrUWRBEFYU6+790Tyb&#10;YvPSbaLWf28EweMwM98w82Vna3Gl1leOFYyGCQjiwumKSwW/x/VgAsIHZI21Y1JwJw/LxUdvjpl2&#10;Nz7QNQ+liBD2GSowITSZlL4wZNEPXUMcvZNrLYYo21LqFm8RbmuZJslYWqw4Lhhs6NtQcc4vVkG+&#10;/d/7db2a/Pxx6M7mtPsq051S/c9uNQMRqAvv8Ku90QrSJJ3C801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amwcMAAADdAAAADwAAAAAAAAAAAAAAAACYAgAAZHJzL2Rv&#10;d25yZXYueG1sUEsFBgAAAAAEAAQA9QAAAIgDAAAAAA==&#10;" fillcolor="#1a476f" strokecolor="#1a476f" strokeweight="1.1pt"/>
                  <v:oval id="Oval 649" o:spid="_x0000_s1673" style="position:absolute;left:4067;top:185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WZgcIA&#10;AADdAAAADwAAAGRycy9kb3ducmV2LnhtbERPXWvCMBR9H/gfwhX2tqarTErXKEUoDBwO6/Z+aa5N&#10;sbmpTabdv18eBns8nO9yO9tB3GjyvWMFz0kKgrh1uudOweepfspB+ICscXBMCn7Iw3azeCix0O7O&#10;R7o1oRMxhH2BCkwIYyGlbw1Z9IkbiSN3dpPFEOHUST3hPYbbQWZpupYWe44NBkfaGWovzbdV0Lxf&#10;P3w9VPn+i8N8MefDS5cdlHpcztUriEBz+Bf/ud+0gixdxf3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RZmBwgAAAN0AAAAPAAAAAAAAAAAAAAAAAJgCAABkcnMvZG93&#10;bnJldi54bWxQSwUGAAAAAAQABAD1AAAAhwMAAAAA&#10;" fillcolor="#1a476f" strokecolor="#1a476f" strokeweight="1.1pt"/>
                  <v:oval id="Oval 650" o:spid="_x0000_s1674" style="position:absolute;left:5323;top:176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k8GsUA&#10;AADdAAAADwAAAGRycy9kb3ducmV2LnhtbESPQWvCQBSE74X+h+UVvNWNkRZJXUMoCILF0tjeH9ln&#10;Nph9G7Nrkv77bkHwOMzMN8w6n2wrBup941jBYp6AIK6cbrhW8H3cPq9A+ICssXVMCn7JQ755fFhj&#10;pt3IXzSUoRYRwj5DBSaELpPSV4Ys+rnriKN3cr3FEGVfS93jGOG2lWmSvEqLDccFgx29G6rO5dUq&#10;KD8un37bFqv9D4fpbE6Hlzo9KDV7moo3EIGmcA/f2jutIE2WC/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CTwaxQAAAN0AAAAPAAAAAAAAAAAAAAAAAJgCAABkcnMv&#10;ZG93bnJldi54bWxQSwUGAAAAAAQABAD1AAAAigMAAAAA&#10;" fillcolor="#1a476f" strokecolor="#1a476f" strokeweight="1.1pt"/>
                  <v:oval id="Oval 651" o:spid="_x0000_s1675" style="position:absolute;left:3794;top:276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uibcMA&#10;AADdAAAADwAAAGRycy9kb3ducmV2LnhtbESPQYvCMBSE78L+h/AEb5paUaRrFFkQhBUXq3t/NM+m&#10;2LzUJqv135sFweMwM98wi1Vna3Gj1leOFYxHCQjiwumKSwWn42Y4B+EDssbaMSl4kIfV8qO3wEy7&#10;Ox/olodSRAj7DBWYEJpMSl8YsuhHriGO3tm1FkOUbSl1i/cIt7VMk2QmLVYcFww29GWouOR/VkG+&#10;u/74Tb2ef/9y6C7mvJ+W6V6pQb9bf4II1IV3+NXeagVpMknh/018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uibcMAAADdAAAADwAAAAAAAAAAAAAAAACYAgAAZHJzL2Rv&#10;d25yZXYueG1sUEsFBgAAAAAEAAQA9QAAAIgDAAAAAA==&#10;" fillcolor="#1a476f" strokecolor="#1a476f" strokeweight="1.1pt"/>
                  <v:oval id="Oval 652" o:spid="_x0000_s1676" style="position:absolute;left:3598;top:200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9sMA&#10;AADdAAAADwAAAGRycy9kb3ducmV2LnhtbESPQYvCMBSE7wv7H8Jb8LamW3GRrlFEEARF2ar3R/Ns&#10;is1LbaLWf28EweMwM98w42lna3Gl1leOFfz0ExDEhdMVlwr2u8X3CIQPyBprx6TgTh6mk8+PMWba&#10;3fifrnkoRYSwz1CBCaHJpPSFIYu+7xri6B1dazFE2ZZSt3iLcFvLNEl+pcWK44LBhuaGilN+sQry&#10;9XnrF/VstDpw6E7muBmW6Uap3lc3+wMRqAvv8Ku91ArSZDCA55v4BOT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cH9sMAAADdAAAADwAAAAAAAAAAAAAAAACYAgAAZHJzL2Rv&#10;d25yZXYueG1sUEsFBgAAAAAEAAQA9QAAAIgDAAAAAA==&#10;" fillcolor="#1a476f" strokecolor="#1a476f" strokeweight="1.1pt"/>
                  <v:oval id="Oval 653" o:spid="_x0000_s1677" style="position:absolute;left:5345;top:308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6fgsUA&#10;AADdAAAADwAAAGRycy9kb3ducmV2LnhtbESPQWvCQBSE70L/w/IK3nTTWIukWUUKgmBRTNv7I/vM&#10;hmTfptlV47/vFgSPw8x8w+SrwbbiQr2vHSt4mSYgiEuna64UfH9tJgsQPiBrbB2Tght5WC2fRjlm&#10;2l35SJciVCJC2GeowITQZVL60pBFP3UdcfROrrcYouwrqXu8RrhtZZokb9JizXHBYEcfhsqmOFsF&#10;xefvwW/a9WL3w2FozGk/r9K9UuPnYf0OItAQHuF7e6sVpMnsFf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fp+CxQAAAN0AAAAPAAAAAAAAAAAAAAAAAJgCAABkcnMv&#10;ZG93bnJldi54bWxQSwUGAAAAAAQABAD1AAAAigMAAAAA&#10;" fillcolor="#1a476f" strokecolor="#1a476f" strokeweight="1.1pt"/>
                  <v:oval id="Oval 654" o:spid="_x0000_s1678" style="position:absolute;left:4913;top:294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I6GcMA&#10;AADdAAAADwAAAGRycy9kb3ducmV2LnhtbESPQYvCMBSE74L/ITzBm6Z2UaQaRRYEYUWx7t4fzbMp&#10;Ni/dJmr3328EweMwM98wy3Vna3Gn1leOFUzGCQjiwumKSwXf5+1oDsIHZI21Y1LwRx7Wq35viZl2&#10;Dz7RPQ+liBD2GSowITSZlL4wZNGPXUMcvYtrLYYo21LqFh8RbmuZJslMWqw4Lhhs6NNQcc1vVkG+&#10;/z36bb2Zf/1w6K7mcpiW6UGp4aDbLEAE6sI7/GrvtII0+ZjC801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I6GcMAAADdAAAADwAAAAAAAAAAAAAAAACYAgAAZHJzL2Rv&#10;d25yZXYueG1sUEsFBgAAAAAEAAQA9QAAAIgDAAAAAA==&#10;" fillcolor="#1a476f" strokecolor="#1a476f" strokeweight="1.1pt"/>
                  <v:oval id="Oval 655" o:spid="_x0000_s1679" style="position:absolute;left:4307;top:280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CkbsUA&#10;AADdAAAADwAAAGRycy9kb3ducmV2LnhtbESPQWvCQBSE74X+h+UVvNVNIxVJXUMQAgXF0qj3R/aZ&#10;DWbfxuw2pv++Wyj0OMzMN8w6n2wnRhp861jByzwBQVw73XKj4HQsn1cgfEDW2DkmBd/kId88Pqwx&#10;0+7OnzRWoRERwj5DBSaEPpPS14Ys+rnriaN3cYPFEOXQSD3gPcJtJ9MkWUqLLccFgz1tDdXX6ssq&#10;qPa3D192xWp35jBdzeXw2qQHpWZPU/EGItAU/sN/7XetIE0WS/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4KRuxQAAAN0AAAAPAAAAAAAAAAAAAAAAAJgCAABkcnMv&#10;ZG93bnJldi54bWxQSwUGAAAAAAQABAD1AAAAigMAAAAA&#10;" fillcolor="#1a476f" strokecolor="#1a476f" strokeweight="1.1pt"/>
                  <v:oval id="Oval 656" o:spid="_x0000_s1680" style="position:absolute;left:5323;top:300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wB9cUA&#10;AADdAAAADwAAAGRycy9kb3ducmV2LnhtbESPQWvCQBSE70L/w/IK3nTTSK2kWUUKgmBRTNv7I/vM&#10;hmTfptlV47/vFgSPw8x8w+SrwbbiQr2vHSt4mSYgiEuna64UfH9tJgsQPiBrbB2Tght5WC2fRjlm&#10;2l35SJciVCJC2GeowITQZVL60pBFP3UdcfROrrcYouwrqXu8RrhtZZokc2mx5rhgsKMPQ2VTnK2C&#10;4vP34DfterH74TA05rR/rdK9UuPnYf0OItAQHuF7e6sVpMnsDf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rAH1xQAAAN0AAAAPAAAAAAAAAAAAAAAAAJgCAABkcnMv&#10;ZG93bnJldi54bWxQSwUGAAAAAAQABAD1AAAAigMAAAAA&#10;" fillcolor="#1a476f" strokecolor="#1a476f" strokeweight="1.1pt"/>
                  <v:oval id="Oval 657" o:spid="_x0000_s1681" style="position:absolute;left:4848;top:266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OVh8IA&#10;AADdAAAADwAAAGRycy9kb3ducmV2LnhtbERPXWvCMBR9H/gfwhX2tqarTErXKEUoDBwO6/Z+aa5N&#10;sbmpTabdv18eBns8nO9yO9tB3GjyvWMFz0kKgrh1uudOweepfspB+ICscXBMCn7Iw3azeCix0O7O&#10;R7o1oRMxhH2BCkwIYyGlbw1Z9IkbiSN3dpPFEOHUST3hPYbbQWZpupYWe44NBkfaGWovzbdV0Lxf&#10;P3w9VPn+i8N8MefDS5cdlHpcztUriEBz+Bf/ud+0gixdxbn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M5WHwgAAAN0AAAAPAAAAAAAAAAAAAAAAAJgCAABkcnMvZG93&#10;bnJldi54bWxQSwUGAAAAAAQABAD1AAAAhwMAAAAA&#10;" fillcolor="#1a476f" strokecolor="#1a476f" strokeweight="1.1pt"/>
                  <v:oval id="Oval 658" o:spid="_x0000_s1682" style="position:absolute;left:3805;top:253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8wHMUA&#10;AADdAAAADwAAAGRycy9kb3ducmV2LnhtbESPQWvCQBSE7wX/w/IKvTWbplg0dQ1BEAotFqO9P7LP&#10;bDD7NmZXTf+9Wyh4HGbmG2ZRjLYTFxp861jBS5KCIK6dbrlRsN+tn2cgfEDW2DkmBb/koVhOHhaY&#10;a3flLV2q0IgIYZ+jAhNCn0vpa0MWfeJ64ugd3GAxRDk0Ug94jXDbySxN36TFluOCwZ5WhupjdbYK&#10;qq/Tt1935ezzh8N4NIfNtMk2Sj09juU7iEBjuIf/2x9aQZa+zuH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fzAcxQAAAN0AAAAPAAAAAAAAAAAAAAAAAJgCAABkcnMv&#10;ZG93bnJldi54bWxQSwUGAAAAAAQABAD1AAAAigMAAAAA&#10;" fillcolor="#1a476f" strokecolor="#1a476f" strokeweight="1.1pt"/>
                  <v:oval id="Oval 659" o:spid="_x0000_s1683" style="position:absolute;left:6426;top:35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Pq/MIA&#10;AADdAAAADwAAAGRycy9kb3ducmV2LnhtbERPXWvCMBR9H/gfwhX2tqYrTkrXKEUoDBwO6/Z+aa5N&#10;sbmpTabdv18eBns8nO9yO9tB3GjyvWMFz0kKgrh1uudOweepfspB+ICscXBMCn7Iw3azeCix0O7O&#10;R7o1oRMxhH2BCkwIYyGlbw1Z9IkbiSN3dpPFEOHUST3hPYbbQWZpupYWe44NBkfaGWovzbdV0Lxf&#10;P3w9VPn+i8N8MefDS5cdlHpcztUriEBz+Bf/ud+0gixdxf3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Q+r8wgAAAN0AAAAPAAAAAAAAAAAAAAAAAJgCAABkcnMvZG93&#10;bnJldi54bWxQSwUGAAAAAAQABAD1AAAAhwMAAAAA&#10;" fillcolor="#1a476f" strokecolor="#1a476f" strokeweight="1.1pt"/>
                  <v:oval id="Oval 660" o:spid="_x0000_s1684" style="position:absolute;left:4264;top:285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9PZ8UA&#10;AADdAAAADwAAAGRycy9kb3ducmV2LnhtbESPQWvCQBSE74X+h+UVvNWNwRZJXUMoCILF0tjeH9ln&#10;Nph9G7Nrkv77bkHwOMzMN8w6n2wrBup941jBYp6AIK6cbrhW8H3cPq9A+ICssXVMCn7JQ755fFhj&#10;pt3IXzSUoRYRwj5DBSaELpPSV4Ys+rnriKN3cr3FEGVfS93jGOG2lWmSvEqLDccFgx29G6rO5dUq&#10;KD8un37bFqv9D4fpbE6Hlzo9KDV7moo3EIGmcA/f2jutIE2WC/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D09nxQAAAN0AAAAPAAAAAAAAAAAAAAAAAJgCAABkcnMv&#10;ZG93bnJldi54bWxQSwUGAAAAAAQABAD1AAAAigMAAAAA&#10;" fillcolor="#1a476f" strokecolor="#1a476f" strokeweight="1.1pt"/>
                  <v:oval id="Oval 661" o:spid="_x0000_s1685" style="position:absolute;left:4886;top:228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3REMMA&#10;AADdAAAADwAAAGRycy9kb3ducmV2LnhtbESPQYvCMBSE78L+h/AEb5paVKRrFFkQhBUXq3t/NM+m&#10;2LzUJqv135sFweMwM98wi1Vna3Gj1leOFYxHCQjiwumKSwWn42Y4B+EDssbaMSl4kIfV8qO3wEy7&#10;Ox/olodSRAj7DBWYEJpMSl8YsuhHriGO3tm1FkOUbSl1i/cIt7VMk2QmLVYcFww29GWouOR/VkG+&#10;u/74Tb2ef/9y6C7mvJ+W6V6pQb9bf4II1IV3+NXeagVpMknh/018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3REMMAAADdAAAADwAAAAAAAAAAAAAAAACYAgAAZHJzL2Rv&#10;d25yZXYueG1sUEsFBgAAAAAEAAQA9QAAAIgDAAAAAA==&#10;" fillcolor="#1a476f" strokecolor="#1a476f" strokeweight="1.1pt"/>
                  <v:oval id="Oval 662" o:spid="_x0000_s1686" style="position:absolute;left:3052;top:303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F0i8UA&#10;AADdAAAADwAAAGRycy9kb3ducmV2LnhtbESPQWvCQBSE70L/w/IK3nTTWIukWUUKgmBRTNv7I/vM&#10;hmTfptlV47/vFgSPw8x8w+SrwbbiQr2vHSt4mSYgiEuna64UfH9tJgsQPiBrbB2Tght5WC2fRjlm&#10;2l35SJciVCJC2GeowITQZVL60pBFP3UdcfROrrcYouwrqXu8RrhtZZokb9JizXHBYEcfhsqmOFsF&#10;xefvwW/a9WL3w2FozGk/r9K9UuPnYf0OItAQHuF7e6sVpMnrDP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kXSLxQAAAN0AAAAPAAAAAAAAAAAAAAAAAJgCAABkcnMv&#10;ZG93bnJldi54bWxQSwUGAAAAAAQABAD1AAAAigMAAAAA&#10;" fillcolor="#1a476f" strokecolor="#1a476f" strokeweight="1.1pt"/>
                  <v:oval id="Oval 663" o:spid="_x0000_s1687" style="position:absolute;left:5476;top:293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js/8MA&#10;AADdAAAADwAAAGRycy9kb3ducmV2LnhtbESPQYvCMBSE7wv7H8Jb8LamW3SRrlFEEARF2ar3R/Ns&#10;is1LbaLWf28EweMwM98w42lna3Gl1leOFfz0ExDEhdMVlwr2u8X3CIQPyBprx6TgTh6mk8+PMWba&#10;3fifrnkoRYSwz1CBCaHJpPSFIYu+7xri6B1dazFE2ZZSt3iLcFvLNEl+pcWK44LBhuaGilN+sQry&#10;9XnrF/VstDpw6E7muBmW6Uap3lc3+wMRqAvv8Ku91ArSZDCA55v4BOT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js/8MAAADdAAAADwAAAAAAAAAAAAAAAACYAgAAZHJzL2Rv&#10;d25yZXYueG1sUEsFBgAAAAAEAAQA9QAAAIgDAAAAAA==&#10;" fillcolor="#1a476f" strokecolor="#1a476f" strokeweight="1.1pt"/>
                  <v:oval id="Oval 664" o:spid="_x0000_s1688" style="position:absolute;left:4739;top:277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RJZMMA&#10;AADdAAAADwAAAGRycy9kb3ducmV2LnhtbESPQYvCMBSE74L/ITzBm6aWVaQaRRYEYUWx7t4fzbMp&#10;Ni/dJmr3328EweMwM98wy3Vna3Gn1leOFUzGCQjiwumKSwXf5+1oDsIHZI21Y1LwRx7Wq35viZl2&#10;Dz7RPQ+liBD2GSowITSZlL4wZNGPXUMcvYtrLYYo21LqFh8RbmuZJslMWqw4Lhhs6NNQcc1vVkG+&#10;/z36bb2Zf/1w6K7mcpiW6UGp4aDbLEAE6sI7/GrvtII0+ZjC801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RJZMMAAADdAAAADwAAAAAAAAAAAAAAAACYAgAAZHJzL2Rv&#10;d25yZXYueG1sUEsFBgAAAAAEAAQA9QAAAIgDAAAAAA==&#10;" fillcolor="#1a476f" strokecolor="#1a476f" strokeweight="1.1pt"/>
                  <v:oval id="Oval 665" o:spid="_x0000_s1689" style="position:absolute;left:6742;top:294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bXE8UA&#10;AADdAAAADwAAAGRycy9kb3ducmV2LnhtbESPQWvCQBSE74X+h+UVvNVNgxVJXUMQAgXF0qj3R/aZ&#10;DWbfxuw2pv++Wyj0OMzMN8w6n2wnRhp861jByzwBQVw73XKj4HQsn1cgfEDW2DkmBd/kId88Pqwx&#10;0+7OnzRWoRERwj5DBSaEPpPS14Ys+rnriaN3cYPFEOXQSD3gPcJtJ9MkWUqLLccFgz1tDdXX6ssq&#10;qPa3D192xWp35jBdzeXw2qQHpWZPU/EGItAU/sN/7XetIE0WS/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5tcTxQAAAN0AAAAPAAAAAAAAAAAAAAAAAJgCAABkcnMv&#10;ZG93bnJldi54bWxQSwUGAAAAAAQABAD1AAAAigMAAAAA&#10;" fillcolor="#1a476f" strokecolor="#1a476f" strokeweight="1.1pt"/>
                  <v:oval id="Oval 666" o:spid="_x0000_s1690" style="position:absolute;left:5913;top:220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pyiMUA&#10;AADdAAAADwAAAGRycy9kb3ducmV2LnhtbESPQWvCQBSE70L/w/IK3nTTYK2kWUUKgmBRTNv7I/vM&#10;hmTfptlV47/vFgSPw8x8w+SrwbbiQr2vHSt4mSYgiEuna64UfH9tJgsQPiBrbB2Tght5WC2fRjlm&#10;2l35SJciVCJC2GeowITQZVL60pBFP3UdcfROrrcYouwrqXu8RrhtZZokc2mx5rhgsKMPQ2VTnK2C&#10;4vP34DfterH74TA05rR/rdK9UuPnYf0OItAQHuF7e6sVpMnsDf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qnKIxQAAAN0AAAAPAAAAAAAAAAAAAAAAAJgCAABkcnMv&#10;ZG93bnJldi54bWxQSwUGAAAAAAQABAD1AAAAigMAAAAA&#10;" fillcolor="#1a476f" strokecolor="#1a476f" strokeweight="1.1pt"/>
                  <v:oval id="Oval 667" o:spid="_x0000_s1691" style="position:absolute;left:5459;top:284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Xm+sIA&#10;AADdAAAADwAAAGRycy9kb3ducmV2LnhtbERPXWvCMBR9H/gfwhX2tqYrTkrXKEUoDBwO6/Z+aa5N&#10;sbmpTabdv18eBns8nO9yO9tB3GjyvWMFz0kKgrh1uudOweepfspB+ICscXBMCn7Iw3azeCix0O7O&#10;R7o1oRMxhH2BCkwIYyGlbw1Z9IkbiSN3dpPFEOHUST3hPYbbQWZpupYWe44NBkfaGWovzbdV0Lxf&#10;P3w9VPn+i8N8MefDS5cdlHpcztUriEBz+Bf/ud+0gixdxbn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Neb6wgAAAN0AAAAPAAAAAAAAAAAAAAAAAJgCAABkcnMvZG93&#10;bnJldi54bWxQSwUGAAAAAAQABAD1AAAAhwMAAAAA&#10;" fillcolor="#1a476f" strokecolor="#1a476f" strokeweight="1.1pt"/>
                  <v:oval id="Oval 668" o:spid="_x0000_s1692" style="position:absolute;left:4815;top:306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lDYcUA&#10;AADdAAAADwAAAGRycy9kb3ducmV2LnhtbESPQWvCQBSE7wX/w/IKvTWbhlo0dQ1BEAotFqO9P7LP&#10;bDD7NmZXTf+9Wyh4HGbmG2ZRjLYTFxp861jBS5KCIK6dbrlRsN+tn2cgfEDW2DkmBb/koVhOHhaY&#10;a3flLV2q0IgIYZ+jAhNCn0vpa0MWfeJ64ugd3GAxRDk0Ug94jXDbySxN36TFluOCwZ5WhupjdbYK&#10;qq/Tt1935ezzh8N4NIfNtMk2Sj09juU7iEBjuIf/2x9aQZa+zuH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eUNhxQAAAN0AAAAPAAAAAAAAAAAAAAAAAJgCAABkcnMv&#10;ZG93bnJldi54bWxQSwUGAAAAAAQABAD1AAAAigMAAAAA&#10;" fillcolor="#1a476f" strokecolor="#1a476f" strokeweight="1.1pt"/>
                  <v:oval id="Oval 669" o:spid="_x0000_s1693" style="position:absolute;left:4832;top:308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p8Ib8A&#10;AADdAAAADwAAAGRycy9kb3ducmV2LnhtbERPTYvCMBC9L/gfwgje1tSCItUoIggLimLV+9CMTbGZ&#10;1Car9d+bg+Dx8b7ny87W4kGtrxwrGA0TEMSF0xWXCs6nze8UhA/IGmvHpOBFHpaL3s8cM+2efKRH&#10;HkoRQ9hnqMCE0GRS+sKQRT90DXHkrq61GCJsS6lbfMZwW8s0SSbSYsWxwWBDa0PFLf+3CvLd/eA3&#10;9Wq6vXDobua6H5fpXqlBv1vNQATqwlf8cf9pBWkyjvvjm/gE5O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mnwhvwAAAN0AAAAPAAAAAAAAAAAAAAAAAJgCAABkcnMvZG93bnJl&#10;di54bWxQSwUGAAAAAAQABAD1AAAAhAMAAAAA&#10;" fillcolor="#1a476f" strokecolor="#1a476f" strokeweight="1.1pt"/>
                  <v:oval id="Oval 670" o:spid="_x0000_s1694" style="position:absolute;left:5503;top:303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bZusMA&#10;AADdAAAADwAAAGRycy9kb3ducmV2LnhtbESPQYvCMBSE74L/ITxhbza1oEg1igjCwi6Kdff+aJ5N&#10;sXnpNlmt/94IgsdhZr5hluveNuJKna8dK5gkKQji0umaKwU/p914DsIHZI2NY1JwJw/r1XCwxFy7&#10;Gx/pWoRKRAj7HBWYENpcSl8asugT1xJH7+w6iyHKrpK6w1uE20ZmaTqTFmuOCwZb2hoqL8W/VVB8&#10;/x38rtnMv3459Bdz3k+rbK/Ux6jfLEAE6sM7/Gp/agVZOp3A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bZusMAAADdAAAADwAAAAAAAAAAAAAAAACYAgAAZHJzL2Rv&#10;d25yZXYueG1sUEsFBgAAAAAEAAQA9QAAAIgDAAAAAA==&#10;" fillcolor="#1a476f" strokecolor="#1a476f" strokeweight="1.1pt"/>
                  <v:oval id="Oval 671" o:spid="_x0000_s1695" style="position:absolute;left:5678;top:325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RHzcQA&#10;AADdAAAADwAAAGRycy9kb3ducmV2LnhtbESPQWvCQBSE7wX/w/IEb3VjwBJS1xAEQaikNG3vj+wz&#10;G8y+jdmtxn/vFgo9DjPzDbMpJtuLK42+c6xgtUxAEDdOd9wq+PrcP2cgfEDW2DsmBXfyUGxnTxvM&#10;tbvxB13r0IoIYZ+jAhPCkEvpG0MW/dINxNE7udFiiHJspR7xFuG2l2mSvEiLHccFgwPtDDXn+scq&#10;qI+Xd7/vy+ztm8N0Nqdq3aaVUov5VL6CCDSF//Bf+6AVpMk6hd838QnI7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ER83EAAAA3QAAAA8AAAAAAAAAAAAAAAAAmAIAAGRycy9k&#10;b3ducmV2LnhtbFBLBQYAAAAABAAEAPUAAACJAwAAAAA=&#10;" fillcolor="#1a476f" strokecolor="#1a476f" strokeweight="1.1pt"/>
                  <v:oval id="Oval 672" o:spid="_x0000_s1696" style="position:absolute;left:5378;top:255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jiVsMA&#10;AADdAAAADwAAAGRycy9kb3ducmV2LnhtbESPQYvCMBSE74L/ITzBm6Z2UaQaRRYEYUWx7t4fzbMp&#10;Ni/dJmr3328EweMwM98wy3Vna3Gn1leOFUzGCQjiwumKSwXf5+1oDsIHZI21Y1LwRx7Wq35viZl2&#10;Dz7RPQ+liBD2GSowITSZlL4wZNGPXUMcvYtrLYYo21LqFh8RbmuZJslMWqw4Lhhs6NNQcc1vVkG+&#10;/z36bb2Zf/1w6K7mcpiW6UGp4aDbLEAE6sI7/GrvtII0mX7A801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jiVsMAAADdAAAADwAAAAAAAAAAAAAAAACYAgAAZHJzL2Rv&#10;d25yZXYueG1sUEsFBgAAAAAEAAQA9QAAAIgDAAAAAA==&#10;" fillcolor="#1a476f" strokecolor="#1a476f" strokeweight="1.1pt"/>
                  <v:oval id="Oval 673" o:spid="_x0000_s1697" style="position:absolute;left:4138;top:287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F6IsMA&#10;AADdAAAADwAAAGRycy9kb3ducmV2LnhtbESPQYvCMBSE74L/ITzBm6aWVaQaRRYEYUWx7t4fzbMp&#10;Ni/dJmr3328EweMwM98wy3Vna3Gn1leOFUzGCQjiwumKSwXf5+1oDsIHZI21Y1LwRx7Wq35viZl2&#10;Dz7RPQ+liBD2GSowITSZlL4wZNGPXUMcvYtrLYYo21LqFh8RbmuZJslMWqw4Lhhs6NNQcc1vVkG+&#10;/z36bb2Zf/1w6K7mcpiW6UGp4aDbLEAE6sI7/GrvtII0mX7A801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F6IsMAAADdAAAADwAAAAAAAAAAAAAAAACYAgAAZHJzL2Rv&#10;d25yZXYueG1sUEsFBgAAAAAEAAQA9QAAAIgDAAAAAA==&#10;" fillcolor="#1a476f" strokecolor="#1a476f" strokeweight="1.1pt"/>
                  <v:oval id="Oval 674" o:spid="_x0000_s1698" style="position:absolute;left:3647;top:271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fucMA&#10;AADdAAAADwAAAGRycy9kb3ducmV2LnhtbESPQYvCMBSE78L+h/AW9qaphYpUo4ggLLgoVr0/mmdT&#10;bF66TdTuv98IgsdhZr5h5sveNuJOna8dKxiPEhDEpdM1VwpOx81wCsIHZI2NY1LwRx6Wi4/BHHPt&#10;HnygexEqESHsc1RgQmhzKX1pyKIfuZY4ehfXWQxRdpXUHT4i3DYyTZKJtFhzXDDY0tpQeS1uVkHx&#10;87v3m2Y13Z459Fdz2WVVulPq67NfzUAE6sM7/Gp/awVpkmXwfBOf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fucMAAADdAAAADwAAAAAAAAAAAAAAAACYAgAAZHJzL2Rv&#10;d25yZXYueG1sUEsFBgAAAAAEAAQA9QAAAIgDAAAAAA==&#10;" fillcolor="#1a476f" strokecolor="#1a476f" strokeweight="1.1pt"/>
                  <v:oval id="Oval 675" o:spid="_x0000_s1699" style="position:absolute;left:4335;top:218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9BzsMA&#10;AADdAAAADwAAAGRycy9kb3ducmV2LnhtbESPQYvCMBSE7wv+h/AWvK3pFhSpRhFBEBQXq94fzbMp&#10;Ni+1iVr//UYQPA4z8w0znXe2FndqfeVYwe8gAUFcOF1xqeB4WP2MQfiArLF2TAqe5GE+631NMdPu&#10;wXu656EUEcI+QwUmhCaT0heGLPqBa4ijd3atxRBlW0rd4iPCbS3TJBlJixXHBYMNLQ0Vl/xmFeTb&#10;659f1Yvx5sShu5jzblimO6X6391iAiJQFz7hd3utFaTJcASvN/EJ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9BzsMAAADdAAAADwAAAAAAAAAAAAAAAACYAgAAZHJzL2Rv&#10;d25yZXYueG1sUEsFBgAAAAAEAAQA9QAAAIgDAAAAAA==&#10;" fillcolor="#1a476f" strokecolor="#1a476f" strokeweight="1.1pt"/>
                  <v:oval id="Oval 676" o:spid="_x0000_s1700" style="position:absolute;left:3177;top:219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PkVcMA&#10;AADdAAAADwAAAGRycy9kb3ducmV2LnhtbESPQYvCMBSE7wv7H8Jb8LamW9CVrlFEEARF2ar3R/Ns&#10;is1LbaLWf28EweMwM98w42lna3Gl1leOFfz0ExDEhdMVlwr2u8X3CIQPyBprx6TgTh6mk8+PMWba&#10;3fifrnkoRYSwz1CBCaHJpPSFIYu+7xri6B1dazFE2ZZSt3iLcFvLNEmG0mLFccFgQ3NDxSm/WAX5&#10;+rz1i3o2Wh04dCdz3AzKdKNU76ub/YEI1IV3+NVeagVpMviF55v4BOT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PkVcMAAADdAAAADwAAAAAAAAAAAAAAAACYAgAAZHJzL2Rv&#10;d25yZXYueG1sUEsFBgAAAAAEAAQA9QAAAIgDAAAAAA==&#10;" fillcolor="#1a476f" strokecolor="#1a476f" strokeweight="1.1pt"/>
                  <v:oval id="Oval 677" o:spid="_x0000_s1701" style="position:absolute;left:2784;top:271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xwJ78A&#10;AADdAAAADwAAAGRycy9kb3ducmV2LnhtbERPTYvCMBC9L/gfwgje1tSCItUoIggLimLV+9CMTbGZ&#10;1Car9d+bg+Dx8b7ny87W4kGtrxwrGA0TEMSF0xWXCs6nze8UhA/IGmvHpOBFHpaL3s8cM+2efKRH&#10;HkoRQ9hnqMCE0GRS+sKQRT90DXHkrq61GCJsS6lbfMZwW8s0SSbSYsWxwWBDa0PFLf+3CvLd/eA3&#10;9Wq6vXDobua6H5fpXqlBv1vNQATqwlf8cf9pBWkyjnPjm/gE5O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7HAnvwAAAN0AAAAPAAAAAAAAAAAAAAAAAJgCAABkcnMvZG93bnJl&#10;di54bWxQSwUGAAAAAAQABAD1AAAAhAMAAAAA&#10;" fillcolor="#1a476f" strokecolor="#1a476f" strokeweight="1.1pt"/>
                  <v:oval id="Oval 678" o:spid="_x0000_s1702" style="position:absolute;left:5498;top:132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DVvMMA&#10;AADdAAAADwAAAGRycy9kb3ducmV2LnhtbESPQYvCMBSE74L/IbyFvWm6BUWrUUQQBBeXrXp/NM+m&#10;2LzUJmr990ZY2OMwM98w82Vna3Gn1leOFXwNExDEhdMVlwqOh81gAsIHZI21Y1LwJA/LRb83x0y7&#10;B//SPQ+liBD2GSowITSZlL4wZNEPXUMcvbNrLYYo21LqFh8RbmuZJslYWqw4LhhsaG2ouOQ3qyD/&#10;vv74Tb2a7E4cuos570dlulfq86NbzUAE6sJ/+K+91QrSZDSF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DVvMMAAADdAAAADwAAAAAAAAAAAAAAAACYAgAAZHJzL2Rv&#10;d25yZXYueG1sUEsFBgAAAAAEAAQA9QAAAIgDAAAAAA==&#10;" fillcolor="#1a476f" strokecolor="#1a476f" strokeweight="1.1pt"/>
                  <v:oval id="Oval 679" o:spid="_x0000_s1703" style="position:absolute;left:4007;top:335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a2nMEA&#10;AADdAAAADwAAAGRycy9kb3ducmV2LnhtbERPXWvCMBR9H/gfwhX2NlMLE+mMIgNhoDis2/uluSbF&#10;5qY2WVv/vXkY+Hg436vN6BrRUxdqzwrmswwEceV1zUbBz3n3tgQRIrLGxjMpuFOAzXryssJC+4FP&#10;1JfRiBTCoUAFNsa2kDJUlhyGmW+JE3fxncOYYGek7nBI4a6ReZYtpMOaU4PFlj4tVdfyzykoD7fv&#10;sGu2y/0vx/FqL8d3kx+Vep2O2w8Qkcb4FP+7v7SCPFuk/elNegJ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32tpzBAAAA3QAAAA8AAAAAAAAAAAAAAAAAmAIAAGRycy9kb3du&#10;cmV2LnhtbFBLBQYAAAAABAAEAPUAAACGAwAAAAA=&#10;" fillcolor="#1a476f" strokecolor="#1a476f" strokeweight="1.1pt"/>
                  <v:oval id="Oval 680" o:spid="_x0000_s1704" style="position:absolute;left:4570;top:332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oTB8MA&#10;AADdAAAADwAAAGRycy9kb3ducmV2LnhtbESPQYvCMBSE74L/ITzBm00trEjXKLIgLLgo1t37o3k2&#10;xeal20St/94IgsdhZr5hFqveNuJKna8dK5gmKQji0umaKwW/x81kDsIHZI2NY1JwJw+r5XCwwFy7&#10;Gx/oWoRKRAj7HBWYENpcSl8asugT1xJH7+Q6iyHKrpK6w1uE20ZmaTqTFmuOCwZb+jJUnouLVVD8&#10;/O/9plnPt38c+rM57T6qbKfUeNSvP0EE6sM7/Gp/awVZOpvC8018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oTB8MAAADdAAAADwAAAAAAAAAAAAAAAACYAgAAZHJzL2Rv&#10;d25yZXYueG1sUEsFBgAAAAAEAAQA9QAAAIgDAAAAAA==&#10;" fillcolor="#1a476f" strokecolor="#1a476f" strokeweight="1.1pt"/>
                  <v:oval id="Oval 681" o:spid="_x0000_s1705" style="position:absolute;left:3832;top:154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iNcMUA&#10;AADdAAAADwAAAGRycy9kb3ducmV2LnhtbESPwWrDMBBE74H+g9hCb7FcQ41xrYRQCBRaUuKk98Va&#10;WybWyrXUxP37KhDIcZiZN0y1nu0gzjT53rGC5yQFQdw43XOn4HjYLgsQPiBrHByTgj/ysF49LCos&#10;tbvwns516ESEsC9RgQlhLKX0jSGLPnEjcfRaN1kMUU6d1BNeItwOMkvTXFrsOS4YHOnNUHOqf62C&#10;+vPny2+HTfHxzWE+mXb30mU7pZ4e580riEBzuIdv7XetIEvzDK5v4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aI1wxQAAAN0AAAAPAAAAAAAAAAAAAAAAAJgCAABkcnMv&#10;ZG93bnJldi54bWxQSwUGAAAAAAQABAD1AAAAigMAAAAA&#10;" fillcolor="#1a476f" strokecolor="#1a476f" strokeweight="1.1pt"/>
                  <v:oval id="Oval 682" o:spid="_x0000_s1706" style="position:absolute;left:4324;top:294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Qo68UA&#10;AADdAAAADwAAAGRycy9kb3ducmV2LnhtbESPQWvCQBSE74X+h+UVvNVNIxVJXUMQAgXF0qj3R/aZ&#10;DWbfxuw2pv++Wyj0OMzMN8w6n2wnRhp861jByzwBQVw73XKj4HQsn1cgfEDW2DkmBd/kId88Pqwx&#10;0+7OnzRWoRERwj5DBSaEPpPS14Ys+rnriaN3cYPFEOXQSD3gPcJtJ9MkWUqLLccFgz1tDdXX6ssq&#10;qPa3D192xWp35jBdzeXw2qQHpWZPU/EGItAU/sN/7XetIE2WC/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JCjrxQAAAN0AAAAPAAAAAAAAAAAAAAAAAJgCAABkcnMv&#10;ZG93bnJldi54bWxQSwUGAAAAAAQABAD1AAAAigMAAAAA&#10;" fillcolor="#1a476f" strokecolor="#1a476f" strokeweight="1.1pt"/>
                  <v:oval id="Oval 683" o:spid="_x0000_s1707" style="position:absolute;left:3385;top:316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2wn8UA&#10;AADdAAAADwAAAGRycy9kb3ducmV2LnhtbESPQWvCQBSE74X+h+UVvNVNgxVJXUMQAgXF0qj3R/aZ&#10;DWbfxuw2pv++Wyj0OMzMN8w6n2wnRhp861jByzwBQVw73XKj4HQsn1cgfEDW2DkmBd/kId88Pqwx&#10;0+7OnzRWoRERwj5DBSaEPpPS14Ys+rnriaN3cYPFEOXQSD3gPcJtJ9MkWUqLLccFgz1tDdXX6ssq&#10;qPa3D192xWp35jBdzeXw2qQHpWZPU/EGItAU/sN/7XetIE2WC/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zbCfxQAAAN0AAAAPAAAAAAAAAAAAAAAAAJgCAABkcnMv&#10;ZG93bnJldi54bWxQSwUGAAAAAAQABAD1AAAAigMAAAAA&#10;" fillcolor="#1a476f" strokecolor="#1a476f" strokeweight="1.1pt"/>
                  <v:oval id="Oval 684" o:spid="_x0000_s1708" style="position:absolute;left:3942;top:279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VBMMA&#10;AADdAAAADwAAAGRycy9kb3ducmV2LnhtbESPQYvCMBSE7wv+h/AWvK3pFhSpRhFBEBQXq94fzbMp&#10;Ni+1iVr//UYQPA4z8w0znXe2FndqfeVYwe8gAUFcOF1xqeB4WP2MQfiArLF2TAqe5GE+631NMdPu&#10;wXu656EUEcI+QwUmhCaT0heGLPqBa4ijd3atxRBlW0rd4iPCbS3TJBlJixXHBYMNLQ0Vl/xmFeTb&#10;659f1Yvx5sShu5jzblimO6X6391iAiJQFz7hd3utFaTJaAivN/EJ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EVBMMAAADdAAAADwAAAAAAAAAAAAAAAACYAgAAZHJzL2Rv&#10;d25yZXYueG1sUEsFBgAAAAAEAAQA9QAAAIgDAAAAAA==&#10;" fillcolor="#1a476f" strokecolor="#1a476f" strokeweight="1.1pt"/>
                  <v:oval id="Oval 685" o:spid="_x0000_s1709" style="position:absolute;left:3669;top:300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Lc8UA&#10;AADdAAAADwAAAGRycy9kb3ducmV2LnhtbESPwWrDMBBE74H+g9hCb4lcQ01wowRTMBRaEuKk98Xa&#10;WCbWyrVU2/37qFDIcZiZN8xmN9tOjDT41rGC51UCgrh2uuVGwflULtcgfEDW2DkmBb/kYbd9WGww&#10;127iI41VaESEsM9RgQmhz6X0tSGLfuV64uhd3GAxRDk0Ug84RbjtZJokmbTYclww2NObofpa/VgF&#10;1ef3wZddsf744jBfzWX/0qR7pZ4e5+IVRKA53MP/7XetIE2yDP7exCcgt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U4tzxQAAAN0AAAAPAAAAAAAAAAAAAAAAAJgCAABkcnMv&#10;ZG93bnJldi54bWxQSwUGAAAAAAQABAD1AAAAigMAAAAA&#10;" fillcolor="#1a476f" strokecolor="#1a476f" strokeweight="1.1pt"/>
                  <v:oval id="Oval 686" o:spid="_x0000_s1710" style="position:absolute;left:4493;top:309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8u6MMA&#10;AADdAAAADwAAAGRycy9kb3ducmV2LnhtbESPQYvCMBSE74L/ITzBm6YWVqUaRRYEYUWx7t4fzbMp&#10;Ni/dJmr3328EweMwM98wy3Vna3Gn1leOFUzGCQjiwumKSwXf5+1oDsIHZI21Y1LwRx7Wq35viZl2&#10;Dz7RPQ+liBD2GSowITSZlL4wZNGPXUMcvYtrLYYo21LqFh8RbmuZJslUWqw4Lhhs6NNQcc1vVkG+&#10;/z36bb2Zf/1w6K7mcvgo04NSw0G3WYAI1IV3+NXeaQVpMp3B801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8u6MMAAADdAAAADwAAAAAAAAAAAAAAAACYAgAAZHJzL2Rv&#10;d25yZXYueG1sUEsFBgAAAAAEAAQA9QAAAIgDAAAAAA==&#10;" fillcolor="#1a476f" strokecolor="#1a476f" strokeweight="1.1pt"/>
                  <v:oval id="Oval 687" o:spid="_x0000_s1711" style="position:absolute;left:5181;top:303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C6msEA&#10;AADdAAAADwAAAGRycy9kb3ducmV2LnhtbERPXWvCMBR9H/gfwhX2NlMLE+mMIgNhoDis2/uluSbF&#10;5qY2WVv/vXkY+Hg436vN6BrRUxdqzwrmswwEceV1zUbBz3n3tgQRIrLGxjMpuFOAzXryssJC+4FP&#10;1JfRiBTCoUAFNsa2kDJUlhyGmW+JE3fxncOYYGek7nBI4a6ReZYtpMOaU4PFlj4tVdfyzykoD7fv&#10;sGu2y/0vx/FqL8d3kx+Vep2O2w8Qkcb4FP+7v7SCPFukuelNegJ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AuprBAAAA3QAAAA8AAAAAAAAAAAAAAAAAmAIAAGRycy9kb3du&#10;cmV2LnhtbFBLBQYAAAAABAAEAPUAAACGAwAAAAA=&#10;" fillcolor="#1a476f" strokecolor="#1a476f" strokeweight="1.1pt"/>
                  <v:oval id="Oval 688" o:spid="_x0000_s1712" style="position:absolute;left:6164;top:225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fAcMA&#10;AADdAAAADwAAAGRycy9kb3ducmV2LnhtbESPQYvCMBSE78L+h/AEb5paUNxqFFkQhF0U63p/NM+m&#10;2LzUJqvdf28EweMwM98wi1Vna3Gj1leOFYxHCQjiwumKSwW/x81wBsIHZI21Y1LwTx5Wy4/eAjPt&#10;7nygWx5KESHsM1RgQmgyKX1hyKIfuYY4emfXWgxRtqXULd4j3NYyTZKptFhxXDDY0Jeh4pL/WQX5&#10;z3XvN/V69n3i0F3MeTcp051Sg363noMI1IV3+NXeagVpMv2E55v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wfAcMAAADdAAAADwAAAAAAAAAAAAAAAACYAgAAZHJzL2Rv&#10;d25yZXYueG1sUEsFBgAAAAAEAAQA9QAAAIgDAAAAAA==&#10;" fillcolor="#1a476f" strokecolor="#1a476f" strokeweight="1.1pt"/>
                  <v:oval id="Oval 689" o:spid="_x0000_s1713" style="position:absolute;left:5541;top:269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8gQcIA&#10;AADdAAAADwAAAGRycy9kb3ducmV2LnhtbERPXWvCMBR9H/gfwhX2tqYrOEvXKEUoDBwO6/Z+aa5N&#10;sbmpTabdv18eBns8nO9yO9tB3GjyvWMFz0kKgrh1uudOweepfspB+ICscXBMCn7Iw3azeCix0O7O&#10;R7o1oRMxhH2BCkwIYyGlbw1Z9IkbiSN3dpPFEOHUST3hPYbbQWZp+iIt9hwbDI60M9Remm+roHm/&#10;fvh6qPL9F4f5Ys6HVZcdlHpcztUriEBz+Bf/ud+0gixdx/3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LyBBwgAAAN0AAAAPAAAAAAAAAAAAAAAAAJgCAABkcnMvZG93&#10;bnJldi54bWxQSwUGAAAAAAQABAD1AAAAhwMAAAAA&#10;" fillcolor="#1a476f" strokecolor="#1a476f" strokeweight="1.1pt"/>
                  <v:oval id="Oval 690" o:spid="_x0000_s1714" style="position:absolute;left:5296;top:279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OF2sUA&#10;AADdAAAADwAAAGRycy9kb3ducmV2LnhtbESPQWvCQBSE74X+h+UVvNWNAVtJXUMoCILF0tjeH9ln&#10;Nph9G7Nrkv77bkHwOMzMN8w6n2wrBup941jBYp6AIK6cbrhW8H3cPq9A+ICssXVMCn7JQ755fFhj&#10;pt3IXzSUoRYRwj5DBSaELpPSV4Ys+rnriKN3cr3FEGVfS93jGOG2lWmSvEiLDccFgx29G6rO5dUq&#10;KD8un37bFqv9D4fpbE6HZZ0elJo9TcUbiEBTuIdv7Z1WkCavC/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Y4XaxQAAAN0AAAAPAAAAAAAAAAAAAAAAAJgCAABkcnMv&#10;ZG93bnJldi54bWxQSwUGAAAAAAQABAD1AAAAigMAAAAA&#10;" fillcolor="#1a476f" strokecolor="#1a476f" strokeweight="1.1pt"/>
                  <v:oval id="Oval 691" o:spid="_x0000_s1715" style="position:absolute;left:4051;top:201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EbrcQA&#10;AADdAAAADwAAAGRycy9kb3ducmV2LnhtbESP3YrCMBSE74V9h3AE7zS14A9do8iCIKy4WN37Q3Ns&#10;is1JbbJa394sCF4OM/MNs1h1thY3an3lWMF4lIAgLpyuuFRwOm6GcxA+IGusHZOCB3lYLT96C8y0&#10;u/OBbnkoRYSwz1CBCaHJpPSFIYt+5Bri6J1dazFE2ZZSt3iPcFvLNEmm0mLFccFgQ1+Gikv+ZxXk&#10;u+uP39Tr+fcvh+5izvtJme6VGvS79SeIQF14h1/trVaQJrMU/t/EJ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xG63EAAAA3QAAAA8AAAAAAAAAAAAAAAAAmAIAAGRycy9k&#10;b3ducmV2LnhtbFBLBQYAAAAABAAEAPUAAACJAwAAAAA=&#10;" fillcolor="#1a476f" strokecolor="#1a476f" strokeweight="1.1pt"/>
                  <v:oval id="Oval 692" o:spid="_x0000_s1716" style="position:absolute;left:4384;top:220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2+NsUA&#10;AADdAAAADwAAAGRycy9kb3ducmV2LnhtbESPQWvCQBSE70L/w/IK3nTTSK2kWUUKgmBRTNv7I/vM&#10;hmTfptlV47/vFgSPw8x8w+SrwbbiQr2vHSt4mSYgiEuna64UfH9tJgsQPiBrbB2Tght5WC2fRjlm&#10;2l35SJciVCJC2GeowITQZVL60pBFP3UdcfROrrcYouwrqXu8RrhtZZokc2mx5rhgsKMPQ2VTnK2C&#10;4vP34DfterH74TA05rR/rdK9UuPnYf0OItAQHuF7e6sVpMnbDP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b42xQAAAN0AAAAPAAAAAAAAAAAAAAAAAJgCAABkcnMv&#10;ZG93bnJldi54bWxQSwUGAAAAAAQABAD1AAAAigMAAAAA&#10;" fillcolor="#1a476f" strokecolor="#1a476f" strokeweight="1.1pt"/>
                  <v:oval id="Oval 693" o:spid="_x0000_s1717" style="position:absolute;left:4799;top:208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QmQsUA&#10;AADdAAAADwAAAGRycy9kb3ducmV2LnhtbESPQWvCQBSE70L/w/IK3nTTYK2kWUUKgmBRTNv7I/vM&#10;hmTfptlV47/vFgSPw8x8w+SrwbbiQr2vHSt4mSYgiEuna64UfH9tJgsQPiBrbB2Tght5WC2fRjlm&#10;2l35SJciVCJC2GeowITQZVL60pBFP3UdcfROrrcYouwrqXu8RrhtZZokc2mx5rhgsKMPQ2VTnK2C&#10;4vP34DfterH74TA05rR/rdK9UuPnYf0OItAQHuF7e6sVpMnbDP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FCZCxQAAAN0AAAAPAAAAAAAAAAAAAAAAAJgCAABkcnMv&#10;ZG93bnJldi54bWxQSwUGAAAAAAQABAD1AAAAigMAAAAA&#10;" fillcolor="#1a476f" strokecolor="#1a476f" strokeweight="1.1pt"/>
                  <v:oval id="Oval 694" o:spid="_x0000_s1718" style="position:absolute;left:6131;top:199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iD2cMA&#10;AADdAAAADwAAAGRycy9kb3ducmV2LnhtbESPQYvCMBSE7wv7H8Jb8LamW9CVrlFEEARF2ar3R/Ns&#10;is1LbaLWf28EweMwM98w42lna3Gl1leOFfz0ExDEhdMVlwr2u8X3CIQPyBprx6TgTh6mk8+PMWba&#10;3fifrnkoRYSwz1CBCaHJpPSFIYu+7xri6B1dazFE2ZZSt3iLcFvLNEmG0mLFccFgQ3NDxSm/WAX5&#10;+rz1i3o2Wh04dCdz3AzKdKNU76ub/YEI1IV3+NVeagVp8juA55v4BOT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iD2cMAAADdAAAADwAAAAAAAAAAAAAAAACYAgAAZHJzL2Rv&#10;d25yZXYueG1sUEsFBgAAAAAEAAQA9QAAAIgDAAAAAA==&#10;" fillcolor="#1a476f" strokecolor="#1a476f" strokeweight="1.1pt"/>
                  <v:oval id="Oval 695" o:spid="_x0000_s1719" style="position:absolute;left:5246;top:282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odrsMA&#10;AADdAAAADwAAAGRycy9kb3ducmV2LnhtbESPQYvCMBSE74L/ITzBm6YWVqUaRRYEYUWx7t4fzbMp&#10;Ni/dJmr3328EweMwM98wy3Vna3Gn1leOFUzGCQjiwumKSwXf5+1oDsIHZI21Y1LwRx7Wq35viZl2&#10;Dz7RPQ+liBD2GSowITSZlL4wZNGPXUMcvYtrLYYo21LqFh8RbmuZJslUWqw4Lhhs6NNQcc1vVkG+&#10;/z36bb2Zf/1w6K7mcvgo04NSw0G3WYAI1IV3+NXeaQVpMpvC801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odrsMAAADdAAAADwAAAAAAAAAAAAAAAACYAgAAZHJzL2Rv&#10;d25yZXYueG1sUEsFBgAAAAAEAAQA9QAAAIgDAAAAAA==&#10;" fillcolor="#1a476f" strokecolor="#1a476f" strokeweight="1.1pt"/>
                  <v:oval id="Oval 696" o:spid="_x0000_s1720" style="position:absolute;left:6475;top:293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a4NcUA&#10;AADdAAAADwAAAGRycy9kb3ducmV2LnhtbESPQWvCQBSE74X+h+UVvNVNA1ZJXUMQAgXF0qj3R/aZ&#10;DWbfxuw2pv++Wyj0OMzMN8w6n2wnRhp861jByzwBQVw73XKj4HQsn1cgfEDW2DkmBd/kId88Pqwx&#10;0+7OnzRWoRERwj5DBSaEPpPS14Ys+rnriaN3cYPFEOXQSD3gPcJtJ9MkeZUWW44LBnvaGqqv1ZdV&#10;UO1vH77sitXuzGG6msth0aQHpWZPU/EGItAU/sN/7XetIE2WS/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xrg1xQAAAN0AAAAPAAAAAAAAAAAAAAAAAJgCAABkcnMv&#10;ZG93bnJldi54bWxQSwUGAAAAAAQABAD1AAAAigMAAAAA&#10;" fillcolor="#1a476f" strokecolor="#1a476f" strokeweight="1.1pt"/>
                  <v:oval id="Oval 697" o:spid="_x0000_s1721" style="position:absolute;left:4040;top:329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ksR8IA&#10;AADdAAAADwAAAGRycy9kb3ducmV2LnhtbERPXWvCMBR9H/gfwhX2tqYrOEvXKEUoDBwO6/Z+aa5N&#10;sbmpTabdv18eBns8nO9yO9tB3GjyvWMFz0kKgrh1uudOweepfspB+ICscXBMCn7Iw3azeCix0O7O&#10;R7o1oRMxhH2BCkwIYyGlbw1Z9IkbiSN3dpPFEOHUST3hPYbbQWZp+iIt9hwbDI60M9Remm+roHm/&#10;fvh6qPL9F4f5Ys6HVZcdlHpcztUriEBz+Bf/ud+0gixdx7n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WSxHwgAAAN0AAAAPAAAAAAAAAAAAAAAAAJgCAABkcnMvZG93&#10;bnJldi54bWxQSwUGAAAAAAQABAD1AAAAhwMAAAAA&#10;" fillcolor="#1a476f" strokecolor="#1a476f" strokeweight="1.1pt"/>
                  <v:oval id="Oval 698" o:spid="_x0000_s1722" style="position:absolute;left:6076;top:285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WJ3MUA&#10;AADdAAAADwAAAGRycy9kb3ducmV2LnhtbESPQWvCQBSE7wX/w/IKvTWbBmo1dQ1BEAotFqO9P7LP&#10;bDD7NmZXTf+9Wyh4HGbmG2ZRjLYTFxp861jBS5KCIK6dbrlRsN+tn2cgfEDW2DkmBb/koVhOHhaY&#10;a3flLV2q0IgIYZ+jAhNCn0vpa0MWfeJ64ugd3GAxRDk0Ug94jXDbySxNp9Jiy3HBYE8rQ/WxOlsF&#10;1dfp26+7cvb5w2E8msPmtck2Sj09juU7iEBjuIf/2x9aQZa+zeH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FYncxQAAAN0AAAAPAAAAAAAAAAAAAAAAAJgCAABkcnMv&#10;ZG93bnJldi54bWxQSwUGAAAAAAQABAD1AAAAigMAAAAA&#10;" fillcolor="#1a476f" strokecolor="#1a476f" strokeweight="1.1pt"/>
                  <v:oval id="Oval 699" o:spid="_x0000_s1723" style="position:absolute;left:4673;top:295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pQZsAA&#10;AADdAAAADwAAAGRycy9kb3ducmV2LnhtbERPTYvCMBC9C/sfwix4s6kFpXSNIoKwoLhY3fvQjE2x&#10;mXSbqPXfbw6Cx8f7XqwG24o79b5xrGCapCCIK6cbrhWcT9tJDsIHZI2tY1LwJA+r5cdogYV2Dz7S&#10;vQy1iCHsC1RgQugKKX1lyKJPXEccuYvrLYYI+1rqHh8x3LYyS9O5tNhwbDDY0cZQdS1vVkG5//vx&#10;23ad7345DFdzOczq7KDU+HNYf4EINIS3+OX+1gqyNI/745v4BOTy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pQZsAAAADdAAAADwAAAAAAAAAAAAAAAACYAgAAZHJzL2Rvd25y&#10;ZXYueG1sUEsFBgAAAAAEAAQA9QAAAIUDAAAAAA==&#10;" fillcolor="#1a476f" strokecolor="#1a476f" strokeweight="1.1pt"/>
                  <v:oval id="Oval 700" o:spid="_x0000_s1724" style="position:absolute;left:4695;top:293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b1/cMA&#10;AADdAAAADwAAAGRycy9kb3ducmV2LnhtbESPQYvCMBSE7wv+h/AEb2tqwaVUo4ggLCguW/X+aJ5N&#10;sXmpTVbrvzeCsMdhZr5h5sveNuJGna8dK5iMExDEpdM1VwqOh81nBsIHZI2NY1LwIA/LxeBjjrl2&#10;d/6lWxEqESHsc1RgQmhzKX1pyKIfu5Y4emfXWQxRdpXUHd4j3DYyTZIvabHmuGCwpbWh8lL8WQXF&#10;7vrjN80q25449Bdz3k+rdK/UaNivZiAC9eE//G5/awVpkk3g9SY+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b1/cMAAADdAAAADwAAAAAAAAAAAAAAAACYAgAAZHJzL2Rv&#10;d25yZXYueG1sUEsFBgAAAAAEAAQA9QAAAIgDAAAAAA==&#10;" fillcolor="#1a476f" strokecolor="#1a476f" strokeweight="1.1pt"/>
                  <v:oval id="Oval 701" o:spid="_x0000_s1725" style="position:absolute;left:4247;top:200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RrisUA&#10;AADdAAAADwAAAGRycy9kb3ducmV2LnhtbESPwWrDMBBE74X8g9hCb7VcQ4txrQRTMBQSUuok98Xa&#10;WCbWyrHUxPn7qFDocZiZN0y5mu0gLjT53rGClyQFQdw63XOnYL+rn3MQPiBrHByTght5WC0XDyUW&#10;2l35my5N6ESEsC9QgQlhLKT0rSGLPnEjcfSObrIYopw6qSe8RrgdZJamb9Jiz3HB4EgfhtpT82MV&#10;NJvzl6+HKl8fOMwnc9y+dtlWqafHuXoHEWgO/+G/9qdWkKV5Br9v4hO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ZGuKxQAAAN0AAAAPAAAAAAAAAAAAAAAAAJgCAABkcnMv&#10;ZG93bnJldi54bWxQSwUGAAAAAAQABAD1AAAAigMAAAAA&#10;" fillcolor="#1a476f" strokecolor="#1a476f" strokeweight="1.1pt"/>
                  <v:oval id="Oval 702" o:spid="_x0000_s1726" style="position:absolute;left:5519;top:290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jOEcQA&#10;AADdAAAADwAAAGRycy9kb3ducmV2LnhtbESPQWvCQBSE74L/YXmF3symKUpIXUUEoVBRjPb+yD6z&#10;wezbNLvV+O9dodDjMDPfMPPlYFtxpd43jhW8JSkI4srphmsFp+NmkoPwAVlj65gU3MnDcjEezbHQ&#10;7sYHupahFhHCvkAFJoSukNJXhiz6xHXE0Tu73mKIsq+l7vEW4baVWZrOpMWG44LBjtaGqkv5axWU&#10;25+937Sr/Oubw3Ax5920znZKvb4Mqw8QgYbwH/5rf2oFWZq/w/NNf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ozhHEAAAA3QAAAA8AAAAAAAAAAAAAAAAAmAIAAGRycy9k&#10;b3ducmV2LnhtbFBLBQYAAAAABAAEAPUAAACJAwAAAAA=&#10;" fillcolor="#1a476f" strokecolor="#1a476f" strokeweight="1.1pt"/>
                  <v:oval id="Oval 703" o:spid="_x0000_s1727" style="position:absolute;left:6202;top:200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FWZcQA&#10;AADdAAAADwAAAGRycy9kb3ducmV2LnhtbESPQWvCQBSE74L/YXmF3symoUpIXUUEoVBRjPb+yD6z&#10;wezbNLvV+O9dodDjMDPfMPPlYFtxpd43jhW8JSkI4srphmsFp+NmkoPwAVlj65gU3MnDcjEezbHQ&#10;7sYHupahFhHCvkAFJoSukNJXhiz6xHXE0Tu73mKIsq+l7vEW4baVWZrOpMWG44LBjtaGqkv5axWU&#10;25+937Sr/Oubw3Ax5920znZKvb4Mqw8QgYbwH/5rf2oFWZq/w/NNf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BVmXEAAAA3QAAAA8AAAAAAAAAAAAAAAAAmAIAAGRycy9k&#10;b3ducmV2LnhtbFBLBQYAAAAABAAEAPUAAACJAwAAAAA=&#10;" fillcolor="#1a476f" strokecolor="#1a476f" strokeweight="1.1pt"/>
                  <v:oval id="Oval 704" o:spid="_x0000_s1728" style="position:absolute;left:5296;top:290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3z/sMA&#10;AADdAAAADwAAAGRycy9kb3ducmV2LnhtbESPQYvCMBSE78L+h/AW9qapBaVUo4ggLOyiWPX+aJ5N&#10;sXnpNlmt/94IgsdhZr5h5sveNuJKna8dKxiPEhDEpdM1VwqOh80wA+EDssbGMSm4k4fl4mMwx1y7&#10;G+/pWoRKRAj7HBWYENpcSl8asuhHriWO3tl1FkOUXSV1h7cIt41Mk2QqLdYcFwy2tDZUXop/q6D4&#10;/dv5TbPKfk4c+os5bydVulXq67NfzUAE6sM7/Gp/awVpkk3g+SY+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3z/sMAAADdAAAADwAAAAAAAAAAAAAAAACYAgAAZHJzL2Rv&#10;d25yZXYueG1sUEsFBgAAAAAEAAQA9QAAAIgDAAAAAA==&#10;" fillcolor="#1a476f" strokecolor="#1a476f" strokeweight="1.1pt"/>
                  <v:oval id="Oval 705" o:spid="_x0000_s1729" style="position:absolute;left:5203;top:289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9ticMA&#10;AADdAAAADwAAAGRycy9kb3ducmV2LnhtbESPQYvCMBSE78L+h/AWvGlqYaV0jSKCsOCiWN37o3k2&#10;xeal20St/94IgsdhZr5hZoveNuJKna8dK5iMExDEpdM1VwqOh/UoA+EDssbGMSm4k4fF/GMww1y7&#10;G+/pWoRKRAj7HBWYENpcSl8asujHriWO3sl1FkOUXSV1h7cIt41Mk2QqLdYcFwy2tDJUnouLVVD8&#10;/u/8ullmmz8O/dmctl9VulVq+Nkvv0EE6sM7/Gr/aAVpkk3h+SY+AT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9ticMAAADdAAAADwAAAAAAAAAAAAAAAACYAgAAZHJzL2Rv&#10;d25yZXYueG1sUEsFBgAAAAAEAAQA9QAAAIgDAAAAAA==&#10;" fillcolor="#1a476f" strokecolor="#1a476f" strokeweight="1.1pt"/>
                  <v:oval id="Oval 706" o:spid="_x0000_s1730" style="position:absolute;left:5410;top:310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PIEsQA&#10;AADdAAAADwAAAGRycy9kb3ducmV2LnhtbESPQWvCQBSE74L/YXmF3symgWpIXUUEoVBRjPb+yD6z&#10;wezbNLvV+O9dodDjMDPfMPPlYFtxpd43jhW8JSkI4srphmsFp+NmkoPwAVlj65gU3MnDcjEezbHQ&#10;7sYHupahFhHCvkAFJoSukNJXhiz6xHXE0Tu73mKIsq+l7vEW4baVWZpOpcWG44LBjtaGqkv5axWU&#10;25+937Sr/Oubw3Ax5917ne2Uen0ZVh8gAg3hP/zX/tQKsjSfwfNNf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TyBLEAAAA3QAAAA8AAAAAAAAAAAAAAAAAmAIAAGRycy9k&#10;b3ducmV2LnhtbFBLBQYAAAAABAAEAPUAAACJAwAAAAA=&#10;" fillcolor="#1a476f" strokecolor="#1a476f" strokeweight="1.1pt"/>
                  <v:oval id="Oval 707" o:spid="_x0000_s1731" style="position:absolute;left:4335;top:249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xcYMAA&#10;AADdAAAADwAAAGRycy9kb3ducmV2LnhtbERPTYvCMBC9C/sfwix4s6kFpXSNIoKwoLhY3fvQjE2x&#10;mXSbqPXfbw6Cx8f7XqwG24o79b5xrGCapCCIK6cbrhWcT9tJDsIHZI2tY1LwJA+r5cdogYV2Dz7S&#10;vQy1iCHsC1RgQugKKX1lyKJPXEccuYvrLYYI+1rqHh8x3LYyS9O5tNhwbDDY0cZQdS1vVkG5//vx&#10;23ad7345DFdzOczq7KDU+HNYf4EINIS3+OX+1gqyNI9z45v4BOTy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4xcYMAAAADdAAAADwAAAAAAAAAAAAAAAACYAgAAZHJzL2Rvd25y&#10;ZXYueG1sUEsFBgAAAAAEAAQA9QAAAIUDAAAAAA==&#10;" fillcolor="#1a476f" strokecolor="#1a476f" strokeweight="1.1pt"/>
                  <v:oval id="Oval 708" o:spid="_x0000_s1732" style="position:absolute;left:5252;top:281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D5+8QA&#10;AADdAAAADwAAAGRycy9kb3ducmV2LnhtbESPQWvCQBSE74X+h+UVvDWbBpSYuooIQkFRGvX+yD6z&#10;wezbmN1q+u+7gtDjMDPfMLPFYFtxo943jhV8JCkI4srphmsFx8P6PQfhA7LG1jEp+CUPi/nrywwL&#10;7e78Tbcy1CJC2BeowITQFVL6ypBFn7iOOHpn11sMUfa11D3eI9y2MkvTibTYcFww2NHKUHUpf6yC&#10;cnvd+3W7zDcnDsPFnHfjOtspNXoblp8gAg3hP/xsf2kFWZpP4fEmPg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A+fvEAAAA3QAAAA8AAAAAAAAAAAAAAAAAmAIAAGRycy9k&#10;b3ducmV2LnhtbFBLBQYAAAAABAAEAPUAAACJAwAAAAA=&#10;" fillcolor="#1a476f" strokecolor="#1a476f" strokeweight="1.1pt"/>
                  <v:oval id="Oval 709" o:spid="_x0000_s1733" style="position:absolute;left:5683;top:300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PGu8EA&#10;AADdAAAADwAAAGRycy9kb3ducmV2LnhtbERPTYvCMBC9C/sfwgjebGpBcbtGkQVBUFysu/ehGZti&#10;M6lN1PrvzWHB4+N9L1a9bcSdOl87VjBJUhDEpdM1Vwp+T5vxHIQPyBobx6TgSR5Wy4/BAnPtHnyk&#10;exEqEUPY56jAhNDmUvrSkEWfuJY4cmfXWQwRdpXUHT5iuG1klqYzabHm2GCwpW9D5aW4WQXF/vrj&#10;N816vvvj0F/M+TCtsoNSo2G//gIRqA9v8b97qxVk6WfcH9/EJ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jxrvBAAAA3QAAAA8AAAAAAAAAAAAAAAAAmAIAAGRycy9kb3du&#10;cmV2LnhtbFBLBQYAAAAABAAEAPUAAACGAwAAAAA=&#10;" fillcolor="#1a476f" strokecolor="#1a476f" strokeweight="1.1pt"/>
                  <v:oval id="Oval 710" o:spid="_x0000_s1734" style="position:absolute;left:4100;top:226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9jIMUA&#10;AADdAAAADwAAAGRycy9kb3ducmV2LnhtbESPQWvCQBSE74X+h+UVvNVNAhZNXSUIQkFJabT3R/aZ&#10;DWbfxuzWpP++Wyj0OMzMN8x6O9lO3GnwrWMF6TwBQVw73XKj4HzaPy9B+ICssXNMCr7Jw3bz+LDG&#10;XLuRP+hehUZECPscFZgQ+lxKXxuy6OeuJ47exQ0WQ5RDI/WAY4TbTmZJ8iItthwXDPa0M1Rfqy+r&#10;oDre3v2+K5aHTw7T1VzKRZOVSs2epuIVRKAp/If/2m9aQZasUv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b2MgxQAAAN0AAAAPAAAAAAAAAAAAAAAAAJgCAABkcnMv&#10;ZG93bnJldi54bWxQSwUGAAAAAAQABAD1AAAAigMAAAAA&#10;" fillcolor="#1a476f" strokecolor="#1a476f" strokeweight="1.1pt"/>
                  <v:oval id="Oval 711" o:spid="_x0000_s1735" style="position:absolute;left:4531;top:325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39V8MA&#10;AADdAAAADwAAAGRycy9kb3ducmV2LnhtbESPQYvCMBSE78L+h/AWvGlqYUWrUWRBEFYU6+790Tyb&#10;YvPSbaLWf28EweMwM98w82Vna3Gl1leOFYyGCQjiwumKSwW/x/VgAsIHZI21Y1JwJw/LxUdvjpl2&#10;Nz7QNQ+liBD2GSowITSZlL4wZNEPXUMcvZNrLYYo21LqFm8RbmuZJslYWqw4Lhhs6NtQcc4vVkG+&#10;/d/7db2a/Pxx6M7mtPsq051S/c9uNQMRqAvv8Ku90QrSZJrC801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739V8MAAADdAAAADwAAAAAAAAAAAAAAAACYAgAAZHJzL2Rv&#10;d25yZXYueG1sUEsFBgAAAAAEAAQA9QAAAIgDAAAAAA==&#10;" fillcolor="#1a476f" strokecolor="#1a476f" strokeweight="1.1pt"/>
                  <v:oval id="Oval 712" o:spid="_x0000_s1736" style="position:absolute;left:4531;top:272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FYzMUA&#10;AADdAAAADwAAAGRycy9kb3ducmV2LnhtbESPQWvCQBSE7wX/w/IKvTWbplg0dQ1BEAotFqO9P7LP&#10;bDD7NmZXTf+9Wyh4HGbmG2ZRjLYTFxp861jBS5KCIK6dbrlRsN+tn2cgfEDW2DkmBb/koVhOHhaY&#10;a3flLV2q0IgIYZ+jAhNCn0vpa0MWfeJ64ugd3GAxRDk0Ug94jXDbySxN36TFluOCwZ5WhupjdbYK&#10;qq/Tt1935ezzh8N4NIfNtMk2Sj09juU7iEBjuIf/2x9aQZbOX+H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8VjMxQAAAN0AAAAPAAAAAAAAAAAAAAAAAJgCAABkcnMv&#10;ZG93bnJldi54bWxQSwUGAAAAAAQABAD1AAAAigMAAAAA&#10;" fillcolor="#1a476f" strokecolor="#1a476f" strokeweight="1.1pt"/>
                  <v:oval id="Oval 713" o:spid="_x0000_s1737" style="position:absolute;left:5307;top:156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jAuMUA&#10;AADdAAAADwAAAGRycy9kb3ducmV2LnhtbESPQWvCQBSE7wX/w/IKvTWbhlo0dQ1BEAotFqO9P7LP&#10;bDD7NmZXTf+9Wyh4HGbmG2ZRjLYTFxp861jBS5KCIK6dbrlRsN+tn2cgfEDW2DkmBb/koVhOHhaY&#10;a3flLV2q0IgIYZ+jAhNCn0vpa0MWfeJ64ugd3GAxRDk0Ug94jXDbySxN36TFluOCwZ5WhupjdbYK&#10;qq/Tt1935ezzh8N4NIfNtMk2Sj09juU7iEBjuIf/2x9aQZbOX+H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GMC4xQAAAN0AAAAPAAAAAAAAAAAAAAAAAJgCAABkcnMv&#10;ZG93bnJldi54bWxQSwUGAAAAAAQABAD1AAAAigMAAAAA&#10;" fillcolor="#1a476f" strokecolor="#1a476f" strokeweight="1.1pt"/>
                  <v:oval id="Oval 714" o:spid="_x0000_s1738" style="position:absolute;left:5044;top:220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RlI8MA&#10;AADdAAAADwAAAGRycy9kb3ducmV2LnhtbESPQYvCMBSE74L/IbyFvWm6BUWrUUQQBBeXrXp/NM+m&#10;2LzUJmr990ZY2OMwM98w82Vna3Gn1leOFXwNExDEhdMVlwqOh81gAsIHZI21Y1LwJA/LRb83x0y7&#10;B//SPQ+liBD2GSowITSZlL4wZNEPXUMcvbNrLYYo21LqFh8RbmuZJslYWqw4LhhsaG2ouOQ3qyD/&#10;vv74Tb2a7E4cuos570dlulfq86NbzUAE6sJ/+K+91QrSZDqC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RlI8MAAADdAAAADwAAAAAAAAAAAAAAAACYAgAAZHJzL2Rv&#10;d25yZXYueG1sUEsFBgAAAAAEAAQA9QAAAIgDAAAAAA==&#10;" fillcolor="#1a476f" strokecolor="#1a476f" strokeweight="1.1pt"/>
                  <v:oval id="Oval 715" o:spid="_x0000_s1739" style="position:absolute;left:4613;top:252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b7VMMA&#10;AADdAAAADwAAAGRycy9kb3ducmV2LnhtbESPQYvCMBSE78L+h/AEb5paUNxqFFkQhF0U63p/NM+m&#10;2LzUJqvdf28EweMwM98wi1Vna3Gj1leOFYxHCQjiwumKSwW/x81wBsIHZI21Y1LwTx5Wy4/eAjPt&#10;7nygWx5KESHsM1RgQmgyKX1hyKIfuYY4emfXWgxRtqXULd4j3NYyTZKptFhxXDDY0Jeh4pL/WQX5&#10;z3XvN/V69n3i0F3MeTcp051Sg363noMI1IV3+NXeagVp8jmF55v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b7VMMAAADdAAAADwAAAAAAAAAAAAAAAACYAgAAZHJzL2Rv&#10;d25yZXYueG1sUEsFBgAAAAAEAAQA9QAAAIgDAAAAAA==&#10;" fillcolor="#1a476f" strokecolor="#1a476f" strokeweight="1.1pt"/>
                  <v:oval id="Oval 716" o:spid="_x0000_s1740" style="position:absolute;left:4580;top:334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pez8UA&#10;AADdAAAADwAAAGRycy9kb3ducmV2LnhtbESPQWvCQBSE7wX/w/IKvTWbBmo1dQ1BEAotFqO9P7LP&#10;bDD7NmZXTf+9Wyh4HGbmG2ZRjLYTFxp861jBS5KCIK6dbrlRsN+tn2cgfEDW2DkmBb/koVhOHhaY&#10;a3flLV2q0IgIYZ+jAhNCn0vpa0MWfeJ64ugd3GAxRDk0Ug94jXDbySxNp9Jiy3HBYE8rQ/WxOlsF&#10;1dfp26+7cvb5w2E8msPmtck2Sj09juU7iEBjuIf/2x9aQZbO3+D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yl7PxQAAAN0AAAAPAAAAAAAAAAAAAAAAAJgCAABkcnMv&#10;ZG93bnJldi54bWxQSwUGAAAAAAQABAD1AAAAigMAAAAA&#10;" fillcolor="#1a476f" strokecolor="#1a476f" strokeweight="1.1pt"/>
                  <v:oval id="Oval 717" o:spid="_x0000_s1741" style="position:absolute;left:3789;top:229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XKvcEA&#10;AADdAAAADwAAAGRycy9kb3ducmV2LnhtbERPTYvCMBC9C/sfwgjebGpBcbtGkQVBUFysu/ehGZti&#10;M6lN1PrvzWHB4+N9L1a9bcSdOl87VjBJUhDEpdM1Vwp+T5vxHIQPyBobx6TgSR5Wy4/BAnPtHnyk&#10;exEqEUPY56jAhNDmUvrSkEWfuJY4cmfXWQwRdpXUHT5iuG1klqYzabHm2GCwpW9D5aW4WQXF/vrj&#10;N816vvvj0F/M+TCtsoNSo2G//gIRqA9v8b97qxVk6WecG9/EJ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Vyr3BAAAA3QAAAA8AAAAAAAAAAAAAAAAAmAIAAGRycy9kb3du&#10;cmV2LnhtbFBLBQYAAAAABAAEAPUAAACGAwAAAAA=&#10;" fillcolor="#1a476f" strokecolor="#1a476f" strokeweight="1.1pt"/>
                  <v:oval id="Oval 718" o:spid="_x0000_s1742" style="position:absolute;left:4477;top:183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lvJsUA&#10;AADdAAAADwAAAGRycy9kb3ducmV2LnhtbESPQWvCQBSE74X+h+UVvNVNAxZNXUMQAgXF0qj3R/aZ&#10;DWbfxuw2pv++Wyj0OMzMN8w6n2wnRhp861jByzwBQVw73XKj4HQsn5cgfEDW2DkmBd/kId88Pqwx&#10;0+7OnzRWoRERwj5DBSaEPpPS14Ys+rnriaN3cYPFEOXQSD3gPcJtJ9MkeZUWW44LBnvaGqqv1ZdV&#10;UO1vH77siuXuzGG6msth0aQHpWZPU/EGItAU/sN/7XetIE1WK/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GW8mxQAAAN0AAAAPAAAAAAAAAAAAAAAAAJgCAABkcnMv&#10;ZG93bnJldi54bWxQSwUGAAAAAAQABAD1AAAAigMAAAAA&#10;" fillcolor="#1a476f" strokecolor="#1a476f" strokeweight="1.1pt"/>
                  <v:oval id="Oval 719" o:spid="_x0000_s1743" style="position:absolute;left:3789;top:240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hcocEA&#10;AADdAAAADwAAAGRycy9kb3ducmV2LnhtbERPXWvCMBR9H/gfwhX2tqYWNqQ2igiCsFFZ1fdLc22K&#10;zU1tMtv9e/Mw2OPhfBebyXbiQYNvHStYJCkI4trplhsF59P+bQnCB2SNnWNS8EseNuvZS4G5diN/&#10;06MKjYgh7HNUYELocyl9bciiT1xPHLmrGyyGCIdG6gHHGG47maXph7TYcmww2NPOUH2rfqyC6ut+&#10;9Ptuu/y8cJhu5lq+N1mp1Ot82q5ABJrCv/jPfdAKskUa98c38Qn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bIXKHBAAAA3QAAAA8AAAAAAAAAAAAAAAAAmAIAAGRycy9kb3du&#10;cmV2LnhtbFBLBQYAAAAABAAEAPUAAACGAwAAAAA=&#10;" fillcolor="#1a476f" strokecolor="#1a476f" strokeweight="1.1pt"/>
                  <v:oval id="Oval 720" o:spid="_x0000_s1744" style="position:absolute;left:5274;top:207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T5OsMA&#10;AADdAAAADwAAAGRycy9kb3ducmV2LnhtbESPQYvCMBSE74L/IbyFvWnawop0jSILgqAoVvf+aJ5N&#10;sXmpTdTuv98IgsdhZr5hZoveNuJOna8dK0jHCQji0umaKwWn42o0BeEDssbGMSn4Iw+L+XAww1y7&#10;Bx/oXoRKRAj7HBWYENpcSl8asujHriWO3tl1FkOUXSV1h48It43MkmQiLdYcFwy29GOovBQ3q6DY&#10;Xvd+1Synm18O/cWcd19VtlPq86NffoMI1Id3+NVeawVZmqTwfBOf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YT5OsMAAADdAAAADwAAAAAAAAAAAAAAAACYAgAAZHJzL2Rv&#10;d25yZXYueG1sUEsFBgAAAAAEAAQA9QAAAIgDAAAAAA==&#10;" fillcolor="#1a476f" strokecolor="#1a476f" strokeweight="1.1pt"/>
                  <v:oval id="Oval 721" o:spid="_x0000_s1745" style="position:absolute;left:4127;top:324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ZnTcMA&#10;AADdAAAADwAAAGRycy9kb3ducmV2LnhtbESPQYvCMBSE78L+h/AEbza1oEjXKCIIwi6K1b0/mmdT&#10;bF66TdTuv98IgsdhZr5hFqveNuJOna8dK5gkKQji0umaKwXn03Y8B+EDssbGMSn4Iw+r5cdggbl2&#10;Dz7SvQiViBD2OSowIbS5lL40ZNEnriWO3sV1FkOUXSV1h48It43M0nQmLdYcFwy2tDFUXoubVVB8&#10;/x78tlnPv3449Fdz2U+rbK/UaNivP0EE6sM7/GrvtIJskmbwfBOf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ZnTcMAAADdAAAADwAAAAAAAAAAAAAAAACYAgAAZHJzL2Rv&#10;d25yZXYueG1sUEsFBgAAAAAEAAQA9QAAAIgDAAAAAA==&#10;" fillcolor="#1a476f" strokecolor="#1a476f" strokeweight="1.1pt"/>
                  <v:oval id="Oval 722" o:spid="_x0000_s1746" style="position:absolute;left:3095;top:299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C1sUA&#10;AADdAAAADwAAAGRycy9kb3ducmV2LnhtbESPQWvCQBSE74X+h+UVvNWNkRZJXUMoCILF0tjeH9ln&#10;Nph9G7Nrkv77bkHwOMzMN8w6n2wrBup941jBYp6AIK6cbrhW8H3cPq9A+ICssXVMCn7JQ755fFhj&#10;pt3IXzSUoRYRwj5DBSaELpPSV4Ys+rnriKN3cr3FEGVfS93jGOG2lWmSvEqLDccFgx29G6rO5dUq&#10;KD8un37bFqv9D4fpbE6Hlzo9KDV7moo3EIGmcA/f2jutIF0k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GsLWxQAAAN0AAAAPAAAAAAAAAAAAAAAAAJgCAABkcnMv&#10;ZG93bnJldi54bWxQSwUGAAAAAAQABAD1AAAAigMAAAAA&#10;" fillcolor="#1a476f" strokecolor="#1a476f" strokeweight="1.1pt"/>
                  <v:oval id="Oval 723" o:spid="_x0000_s1747" style="position:absolute;left:4668;top:290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NaosUA&#10;AADdAAAADwAAAGRycy9kb3ducmV2LnhtbESPQWvCQBSE74X+h+UVvNWNwRZJXUMoCILF0tjeH9ln&#10;Nph9G7Nrkv77bkHwOMzMN8w6n2wrBup941jBYp6AIK6cbrhW8H3cPq9A+ICssXVMCn7JQ755fFhj&#10;pt3IXzSUoRYRwj5DBSaELpPSV4Ys+rnriKN3cr3FEGVfS93jGOG2lWmSvEqLDccFgx29G6rO5dUq&#10;KD8un37bFqv9D4fpbE6Hlzo9KDV7moo3EIGmcA/f2jutIF0k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81qixQAAAN0AAAAPAAAAAAAAAAAAAAAAAJgCAABkcnMv&#10;ZG93bnJldi54bWxQSwUGAAAAAAQABAD1AAAAigMAAAAA&#10;" fillcolor="#1a476f" strokecolor="#1a476f" strokeweight="1.1pt"/>
                  <v:oval id="Oval 724" o:spid="_x0000_s1748" style="position:absolute;left:6426;top:276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OcMA&#10;AADdAAAADwAAAGRycy9kb3ducmV2LnhtbESPQYvCMBSE74L/ITxhbza1oEg1igjCwi6Kdff+aJ5N&#10;sXnpNlmt/94IgsdhZr5hluveNuJKna8dK5gkKQji0umaKwU/p914DsIHZI2NY1JwJw/r1XCwxFy7&#10;Gx/pWoRKRAj7HBWYENpcSl8asugT1xJH7+w6iyHKrpK6w1uE20ZmaTqTFmuOCwZb2hoqL8W/VVB8&#10;/x38rtnMv3459Bdz3k+rbK/Ux6jfLEAE6sM7/Gp/agXZJJ3C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OcMAAADdAAAADwAAAAAAAAAAAAAAAACYAgAAZHJzL2Rv&#10;d25yZXYueG1sUEsFBgAAAAAEAAQA9QAAAIgDAAAAAA==&#10;" fillcolor="#1a476f" strokecolor="#1a476f" strokeweight="1.1pt"/>
                  <v:oval id="Oval 725" o:spid="_x0000_s1749" style="position:absolute;left:4198;top:160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1hTsMA&#10;AADdAAAADwAAAGRycy9kb3ducmV2LnhtbESPQYvCMBSE74L/ITzBm00trEjXKLIgLLgo1t37o3k2&#10;xeal20St/94IgsdhZr5hFqveNuJKna8dK5gmKQji0umaKwW/x81kDsIHZI2NY1JwJw+r5XCwwFy7&#10;Gx/oWoRKRAj7HBWYENpcSl8asugT1xJH7+Q6iyHKrpK6w1uE20ZmaTqTFmuOCwZb+jJUnouLVVD8&#10;/O/9plnPt38c+rM57T6qbKfUeNSvP0EE6sM7/Gp/awXZNJ3B8018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1hTsMAAADdAAAADwAAAAAAAAAAAAAAAACYAgAAZHJzL2Rv&#10;d25yZXYueG1sUEsFBgAAAAAEAAQA9QAAAIgDAAAAAA==&#10;" fillcolor="#1a476f" strokecolor="#1a476f" strokeweight="1.1pt"/>
                  <v:oval id="Oval 726" o:spid="_x0000_s1750" style="position:absolute;left:5023;top:279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HE1cUA&#10;AADdAAAADwAAAGRycy9kb3ducmV2LnhtbESPQWvCQBSE74X+h+UVvNWNAVtJXUMoCILF0tjeH9ln&#10;Nph9G7Nrkv77bkHwOMzMN8w6n2wrBup941jBYp6AIK6cbrhW8H3cPq9A+ICssXVMCn7JQ755fFhj&#10;pt3IXzSUoRYRwj5DBSaELpPSV4Ys+rnriKN3cr3FEGVfS93jGOG2lWmSvEiLDccFgx29G6rO5dUq&#10;KD8un37bFqv9D4fpbE6HZZ0elJo9TcUbiEBTuIdv7Z1WkC6SV/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cTVxQAAAN0AAAAPAAAAAAAAAAAAAAAAAJgCAABkcnMv&#10;ZG93bnJldi54bWxQSwUGAAAAAAQABAD1AAAAigMAAAAA&#10;" fillcolor="#1a476f" strokecolor="#1a476f" strokeweight="1.1pt"/>
                  <v:oval id="Oval 727" o:spid="_x0000_s1751" style="position:absolute;left:5017;top:247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Qp8EA&#10;AADdAAAADwAAAGRycy9kb3ducmV2LnhtbERPXWvCMBR9H/gfwhX2tqYWNqQ2igiCsFFZ1fdLc22K&#10;zU1tMtv9e/Mw2OPhfBebyXbiQYNvHStYJCkI4trplhsF59P+bQnCB2SNnWNS8EseNuvZS4G5diN/&#10;06MKjYgh7HNUYELocyl9bciiT1xPHLmrGyyGCIdG6gHHGG47maXph7TYcmww2NPOUH2rfqyC6ut+&#10;9Ptuu/y8cJhu5lq+N1mp1Ot82q5ABJrCv/jPfdAKskUa58Y38Qn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UKfBAAAA3QAAAA8AAAAAAAAAAAAAAAAAmAIAAGRycy9kb3du&#10;cmV2LnhtbFBLBQYAAAAABAAEAPUAAACGAwAAAAA=&#10;" fillcolor="#1a476f" strokecolor="#1a476f" strokeweight="1.1pt"/>
                  <v:oval id="Oval 728" o:spid="_x0000_s1752" style="position:absolute;left:5470;top:297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1PMUA&#10;AADdAAAADwAAAGRycy9kb3ducmV2LnhtbESPQWvCQBSE74X+h+UVvNVNAhZNXSUIQkFJabT3R/aZ&#10;DWbfxuzWpP++Wyj0OMzMN8x6O9lO3GnwrWMF6TwBQVw73XKj4HzaPy9B+ICssXNMCr7Jw3bz+LDG&#10;XLuRP+hehUZECPscFZgQ+lxKXxuy6OeuJ47exQ0WQ5RDI/WAY4TbTmZJ8iItthwXDPa0M1Rfqy+r&#10;oDre3v2+K5aHTw7T1VzKRZOVSs2epuIVRKAp/If/2m9aQZYmK/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8vU8xQAAAN0AAAAPAAAAAAAAAAAAAAAAAJgCAABkcnMv&#10;ZG93bnJldi54bWxQSwUGAAAAAAQABAD1AAAAigMAAAAA&#10;" fillcolor="#1a476f" strokecolor="#1a476f" strokeweight="1.1pt"/>
                  <v:oval id="Oval 729" o:spid="_x0000_s1753" style="position:absolute;left:5503;top:319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HKfMIA&#10;AADdAAAADwAAAGRycy9kb3ducmV2LnhtbERPXWvCMBR9H+w/hDvY20xbcEjXWMpAECbKqr5fmtum&#10;2NzUJtPu35uHwR4P57soZzuIG02+d6wgXSQgiBune+4UnI6btxUIH5A1Do5JwS95KNfPTwXm2t35&#10;m2516EQMYZ+jAhPCmEvpG0MW/cKNxJFr3WQxRDh1Uk94j+F2kFmSvEuLPccGgyN9Gmou9Y9VUO+u&#10;B78ZqtXXmcN8Me1+2WV7pV5f5uoDRKA5/Iv/3FutIEvTuD++iU9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Ecp8wgAAAN0AAAAPAAAAAAAAAAAAAAAAAJgCAABkcnMvZG93&#10;bnJldi54bWxQSwUGAAAAAAQABAD1AAAAhwMAAAAA&#10;" fillcolor="#1a476f" strokecolor="#1a476f" strokeweight="1.1pt"/>
                  <v:oval id="Oval 730" o:spid="_x0000_s1754" style="position:absolute;left:5574;top:328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1v58UA&#10;AADdAAAADwAAAGRycy9kb3ducmV2LnhtbESPwWrDMBBE74X+g9hAbo1sQ0pwIgcTMBRaUuo298Va&#10;WybWyrXUxPn7qFDocZiZN8xuP9tBXGjyvWMF6SoBQdw43XOn4OuzetqA8AFZ4+CYFNzIw754fNhh&#10;rt2VP+hSh05ECPscFZgQxlxK3xiy6FduJI5e6yaLIcqpk3rCa4TbQWZJ8iwt9hwXDI50MNSc6x+r&#10;oH77fvfVUG5eTxzms2mP6y47KrVczOUWRKA5/If/2i9aQZamKfy+iU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XW/nxQAAAN0AAAAPAAAAAAAAAAAAAAAAAJgCAABkcnMv&#10;ZG93bnJldi54bWxQSwUGAAAAAAQABAD1AAAAigMAAAAA&#10;" fillcolor="#1a476f" strokecolor="#1a476f" strokeweight="1.1pt"/>
                  <v:oval id="Oval 731" o:spid="_x0000_s1755" style="position:absolute;left:3450;top:254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xkMMA&#10;AADdAAAADwAAAGRycy9kb3ducmV2LnhtbESPQYvCMBSE78L+h/AEb5q2oEg1igiCsIuyVe+P5tkU&#10;m5duE7X+e7OwsMdhZr5hluveNuJBna8dK0gnCQji0umaKwXn0248B+EDssbGMSl4kYf16mOwxFy7&#10;J3/TowiViBD2OSowIbS5lL40ZNFPXEscvavrLIYou0rqDp8RbhuZJclMWqw5LhhsaWuovBV3q6D4&#10;+jn6XbOZf1449DdzPUyr7KDUaNhvFiAC9eE//NfeawVZmmbw+yY+Abl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xkMMAAADdAAAADwAAAAAAAAAAAAAAAACYAgAAZHJzL2Rv&#10;d25yZXYueG1sUEsFBgAAAAAEAAQA9QAAAIgDAAAAAA==&#10;" fillcolor="#1a476f" strokecolor="#1a476f" strokeweight="1.1pt"/>
                  <v:oval id="Oval 732" o:spid="_x0000_s1756" style="position:absolute;left:4406;top:242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NUC8QA&#10;AADdAAAADwAAAGRycy9kb3ducmV2LnhtbESPQWvCQBSE74L/YXkFb7pJpCWkriKCUFCUxvb+yD6z&#10;wezbNLtq/PddodDjMDPfMIvVYFtxo943jhWkswQEceV0w7WCr9N2moPwAVlj65gUPMjDajkeLbDQ&#10;7s6fdCtDLSKEfYEKTAhdIaWvDFn0M9cRR+/seoshyr6Wusd7hNtWZknyJi02HBcMdrQxVF3Kq1VQ&#10;7n+Oftuu8903h+FizofXOjsoNXkZ1u8gAg3hP/zX/tAKsjSdw/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DVAvEAAAA3QAAAA8AAAAAAAAAAAAAAAAAmAIAAGRycy9k&#10;b3ducmV2LnhtbFBLBQYAAAAABAAEAPUAAACJAwAAAAA=&#10;" fillcolor="#1a476f" strokecolor="#1a476f" strokeweight="1.1pt"/>
                  <v:oval id="Oval 733" o:spid="_x0000_s1757" style="position:absolute;left:4384;top:273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Mf8QA&#10;AADdAAAADwAAAGRycy9kb3ducmV2LnhtbESPQWvCQBSE74L/YXkFb7pJsCWkriKCUFCUxvb+yD6z&#10;wezbNLtq/PddodDjMDPfMIvVYFtxo943jhWkswQEceV0w7WCr9N2moPwAVlj65gUPMjDajkeLbDQ&#10;7s6fdCtDLSKEfYEKTAhdIaWvDFn0M9cRR+/seoshyr6Wusd7hNtWZknyJi02HBcMdrQxVF3Kq1VQ&#10;7n+Oftuu8903h+FizofXOjsoNXkZ1u8gAg3hP/zX/tAKsjSdw/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qzH/EAAAA3QAAAA8AAAAAAAAAAAAAAAAAmAIAAGRycy9k&#10;b3ducmV2LnhtbFBLBQYAAAAABAAEAPUAAACJAwAAAAA=&#10;" fillcolor="#1a476f" strokecolor="#1a476f" strokeweight="1.1pt"/>
                  <v:oval id="Oval 734" o:spid="_x0000_s1758" style="position:absolute;left:3778;top:243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Zp5MMA&#10;AADdAAAADwAAAGRycy9kb3ducmV2LnhtbESPQYvCMBSE7wv+h/AEb2vagotUo4ggCIrLVr0/mmdT&#10;bF5qE7X+e7OwsMdhZr5h5sveNuJBna8dK0jHCQji0umaKwWn4+ZzCsIHZI2NY1LwIg/LxeBjjrl2&#10;T/6hRxEqESHsc1RgQmhzKX1pyKIfu5Y4ehfXWQxRdpXUHT4j3DYyS5IvabHmuGCwpbWh8lrcrYJi&#10;f/v2m2Y13Z059FdzOUyq7KDUaNivZiAC9eE//NfeagVZmk7g9018An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Zp5MMAAADdAAAADwAAAAAAAAAAAAAAAACYAgAAZHJzL2Rv&#10;d25yZXYueG1sUEsFBgAAAAAEAAQA9QAAAIgDAAAAAA==&#10;" fillcolor="#1a476f" strokecolor="#1a476f" strokeweight="1.1pt"/>
                  <v:oval id="Oval 735" o:spid="_x0000_s1759" style="position:absolute;left:4215;top:252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T3k8MA&#10;AADdAAAADwAAAGRycy9kb3ducmV2LnhtbESPQYvCMBSE74L/ITxhb5q2sCJdo8iCILgoW/X+aJ5N&#10;sXmpTdTuvzeCsMdhZr5h5sveNuJOna8dK0gnCQji0umaKwXHw3o8A+EDssbGMSn4Iw/LxXAwx1y7&#10;B//SvQiViBD2OSowIbS5lL40ZNFPXEscvbPrLIYou0rqDh8RbhuZJclUWqw5Lhhs6dtQeSluVkHx&#10;c937dbOabU8c+os57z6rbKfUx6hffYEI1If/8Lu90QqyNJ3C6018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7T3k8MAAADdAAAADwAAAAAAAAAAAAAAAACYAgAAZHJzL2Rv&#10;d25yZXYueG1sUEsFBgAAAAAEAAQA9QAAAIgDAAAAAA==&#10;" fillcolor="#1a476f" strokecolor="#1a476f" strokeweight="1.1pt"/>
                  <v:oval id="Oval 736" o:spid="_x0000_s1760" style="position:absolute;left:5394;top:241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hSCMQA&#10;AADdAAAADwAAAGRycy9kb3ducmV2LnhtbESPQWvCQBSE74L/YXkFb7pJwDakriKCUFCUxvb+yD6z&#10;wezbNLtq/PddodDjMDPfMIvVYFtxo943jhWkswQEceV0w7WCr9N2moPwAVlj65gUPMjDajkeLbDQ&#10;7s6fdCtDLSKEfYEKTAhdIaWvDFn0M9cRR+/seoshyr6Wusd7hNtWZknyKi02HBcMdrQxVF3Kq1VQ&#10;7n+Oftuu8903h+Fizod5nR2UmrwM63cQgYbwH/5rf2gFWZq+wf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4UgjEAAAA3QAAAA8AAAAAAAAAAAAAAAAAmAIAAGRycy9k&#10;b3ducmV2LnhtbFBLBQYAAAAABAAEAPUAAACJAwAAAAA=&#10;" fillcolor="#1a476f" strokecolor="#1a476f" strokeweight="1.1pt"/>
                  <v:oval id="Oval 737" o:spid="_x0000_s1761" style="position:absolute;left:6218;top:274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fGesIA&#10;AADdAAAADwAAAGRycy9kb3ducmV2LnhtbERPXWvCMBR9H+w/hDvY20xbcEjXWMpAECbKqr5fmtum&#10;2NzUJtPu35uHwR4P57soZzuIG02+d6wgXSQgiBune+4UnI6btxUIH5A1Do5JwS95KNfPTwXm2t35&#10;m2516EQMYZ+jAhPCmEvpG0MW/cKNxJFr3WQxRDh1Uk94j+F2kFmSvEuLPccGgyN9Gmou9Y9VUO+u&#10;B78ZqtXXmcN8Me1+2WV7pV5f5uoDRKA5/Iv/3FutIEvTODe+iU9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Z8Z6wgAAAN0AAAAPAAAAAAAAAAAAAAAAAJgCAABkcnMvZG93&#10;bnJldi54bWxQSwUGAAAAAAQABAD1AAAAhwMAAAAA&#10;" fillcolor="#1a476f" strokecolor="#1a476f" strokeweight="1.1pt"/>
                  <v:oval id="Oval 738" o:spid="_x0000_s1762" style="position:absolute;left:5541;top:258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j4cQA&#10;AADdAAAADwAAAGRycy9kb3ducmV2LnhtbESPQWvCQBSE74L/YXmCN90kYNHUVaQgFBSL0d4f2Wc2&#10;mH2bZrca/71bKHgcZuYbZrnubSNu1PnasYJ0moAgLp2uuVJwPm0ncxA+IGtsHJOCB3lYr4aDJeba&#10;3flItyJUIkLY56jAhNDmUvrSkEU/dS1x9C6usxii7CqpO7xHuG1kliRv0mLNccFgSx+GymvxaxUU&#10;+58vv2028903h/5qLodZlR2UGo/6zTuIQH14hf/bn1pBlqYL+HsTn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rY+HEAAAA3QAAAA8AAAAAAAAAAAAAAAAAmAIAAGRycy9k&#10;b3ducmV2LnhtbFBLBQYAAAAABAAEAPUAAACJAwAAAAA=&#10;" fillcolor="#1a476f" strokecolor="#1a476f" strokeweight="1.1pt"/>
                  <v:oval id="Oval 739" o:spid="_x0000_s1763" style="position:absolute;left:4897;top:330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AwcEA&#10;AADdAAAADwAAAGRycy9kb3ducmV2LnhtbERPTYvCMBC9L/gfwgje1tSCi1RTEUEQVpSteh+aaVNs&#10;JrXJav335rCwx8f7Xq0H24oH9b5xrGA2TUAQl043XCu4nHefCxA+IGtsHZOCF3lY56OPFWbaPfmH&#10;HkWoRQxhn6ECE0KXSelLQxb91HXEkatcbzFE2NdS9/iM4baVaZJ8SYsNxwaDHW0Nlbfi1yooDveT&#10;37WbxfeVw3Az1XFep0elJuNhswQRaAj/4j/3XitIZ2ncH9/EJy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9AMHBAAAA3QAAAA8AAAAAAAAAAAAAAAAAmAIAAGRycy9kb3du&#10;cmV2LnhtbFBLBQYAAAAABAAEAPUAAACGAwAAAAA=&#10;" fillcolor="#1a476f" strokecolor="#1a476f" strokeweight="1.1pt"/>
                  <v:oval id="Oval 740" o:spid="_x0000_s1764" style="position:absolute;left:4772;top:185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GlWsMA&#10;AADdAAAADwAAAGRycy9kb3ducmV2LnhtbESPQYvCMBSE78L+h/AEb5q2oEg1igiCsIuyVe+P5tkU&#10;m5duE7X+e7OwsMdhZr5hluveNuJBna8dK0gnCQji0umaKwXn0248B+EDssbGMSl4kYf16mOwxFy7&#10;J3/TowiViBD2OSowIbS5lL40ZNFPXEscvavrLIYou0rqDp8RbhuZJclMWqw5LhhsaWuovBV3q6D4&#10;+jn6XbOZf1449DdzPUyr7KDUaNhvFiAC9eE//NfeawVZmqXw+yY+Abl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GlWsMAAADdAAAADwAAAAAAAAAAAAAAAACYAgAAZHJzL2Rv&#10;d25yZXYueG1sUEsFBgAAAAAEAAQA9QAAAIgDAAAAAA==&#10;" fillcolor="#1a476f" strokecolor="#1a476f" strokeweight="1.1pt"/>
                  <v:oval id="Oval 741" o:spid="_x0000_s1765" style="position:absolute;left:4340;top:268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M7LcQA&#10;AADdAAAADwAAAGRycy9kb3ducmV2LnhtbESPUWvCMBSF3wf7D+EKe1tTAxvSmYoIwkBxrLr3S3Nt&#10;Spubrsm0/nszGOzxcM75Dme5mlwvLjSG1rOGeZaDIK69abnRcDpunxcgQkQ22HsmDTcKsCofH5ZY&#10;GH/lT7pUsREJwqFADTbGoZAy1JYchswPxMk7+9FhTHJspBnxmuCulyrPX6XDltOCxYE2luqu+nEa&#10;qv33R9j268Xui+PU2fPhpVEHrZ9m0/oNRKQp/of/2u9Gg5orBb9v0hOQ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jOy3EAAAA3QAAAA8AAAAAAAAAAAAAAAAAmAIAAGRycy9k&#10;b3ducmV2LnhtbFBLBQYAAAAABAAEAPUAAACJAwAAAAA=&#10;" fillcolor="#1a476f" strokecolor="#1a476f" strokeweight="1.1pt"/>
                  <v:oval id="Oval 742" o:spid="_x0000_s1766" style="position:absolute;left:5514;top:250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etsUA&#10;AADdAAAADwAAAGRycy9kb3ducmV2LnhtbESPQWvCQBSE70L/w/IKvZlNUiohdRUpBIQWi7G9P7LP&#10;bDD7Nma3mv77bkHwOMzMN8xyPdleXGj0nWMFWZKCIG6c7rhV8HWo5gUIH5A19o5JwS95WK8eZkss&#10;tbvyni51aEWEsC9RgQlhKKX0jSGLPnEDcfSObrQYohxbqUe8RrjtZZ6mC2mx47hgcKA3Q82p/rEK&#10;6o/zp6/6TfH+zWE6mePupc13Sj09TptXEIGmcA/f2lutIM/yZ/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r562xQAAAN0AAAAPAAAAAAAAAAAAAAAAAJgCAABkcnMv&#10;ZG93bnJldi54bWxQSwUGAAAAAAQABAD1AAAAigMAAAAA&#10;" fillcolor="#1a476f" strokecolor="#1a476f" strokeweight="1.1pt"/>
                  <v:oval id="Oval 743" o:spid="_x0000_s1767" style="position:absolute;left:6360;top:307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YGwsUA&#10;AADdAAAADwAAAGRycy9kb3ducmV2LnhtbESPQWvCQBSE70L/w/IKvZlNQishdRUpBIQWi7G9P7LP&#10;bDD7Nma3mv77bkHwOMzMN8xyPdleXGj0nWMFWZKCIG6c7rhV8HWo5gUIH5A19o5JwS95WK8eZkss&#10;tbvyni51aEWEsC9RgQlhKKX0jSGLPnEDcfSObrQYohxbqUe8RrjtZZ6mC2mx47hgcKA3Q82p/rEK&#10;6o/zp6/6TfH+zWE6mePupc13Sj09TptXEIGmcA/f2lutIM/yZ/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RgbCxQAAAN0AAAAPAAAAAAAAAAAAAAAAAJgCAABkcnMv&#10;ZG93bnJldi54bWxQSwUGAAAAAAQABAD1AAAAigMAAAAA&#10;" fillcolor="#1a476f" strokecolor="#1a476f" strokeweight="1.1pt"/>
                  <v:oval id="Oval 744" o:spid="_x0000_s1768" style="position:absolute;left:4974;top:274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qjWcMA&#10;AADdAAAADwAAAGRycy9kb3ducmV2LnhtbESPQYvCMBSE74L/ITxhbza1oEg1igjCwi6Kdff+aJ5N&#10;sXnpNlmt/94IgsdhZr5hluveNuJKna8dK5gkKQji0umaKwU/p914DsIHZI2NY1JwJw/r1XCwxFy7&#10;Gx/pWoRKRAj7HBWYENpcSl8asugT1xJH7+w6iyHKrpK6w1uE20ZmaTqTFmuOCwZb2hoqL8W/VVB8&#10;/x38rtnMv3459Bdz3k+rbK/Ux6jfLEAE6sM7/Gp/agXZJJvC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qjWcMAAADdAAAADwAAAAAAAAAAAAAAAACYAgAAZHJzL2Rv&#10;d25yZXYueG1sUEsFBgAAAAAEAAQA9QAAAIgDAAAAAA==&#10;" fillcolor="#1a476f" strokecolor="#1a476f" strokeweight="1.1pt"/>
                  <v:oval id="Oval 745" o:spid="_x0000_s1769" style="position:absolute;left:6229;top:333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g9LsMA&#10;AADdAAAADwAAAGRycy9kb3ducmV2LnhtbESPQYvCMBSE7wv7H8Jb8LamFhSpRhFBEBRlq94fzbMp&#10;Ni+1iVr/vRGEPQ4z8w0znXe2FndqfeVYwaCfgCAunK64VHA8rH7HIHxA1lg7JgVP8jCffX9NMdPu&#10;wX90z0MpIoR9hgpMCE0mpS8MWfR91xBH7+xaiyHKtpS6xUeE21qmSTKSFiuOCwYbWhoqLvnNKsi3&#10;171f1Yvx5sShu5jzblimO6V6P91iAiJQF/7Dn/ZaK0gH6Qjeb+ITkL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g9LsMAAADdAAAADwAAAAAAAAAAAAAAAACYAgAAZHJzL2Rv&#10;d25yZXYueG1sUEsFBgAAAAAEAAQA9QAAAIgDAAAAAA==&#10;" fillcolor="#1a476f" strokecolor="#1a476f" strokeweight="1.1pt"/>
                  <v:oval id="Oval 746" o:spid="_x0000_s1770" style="position:absolute;left:5754;top:218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SYtcUA&#10;AADdAAAADwAAAGRycy9kb3ducmV2LnhtbESPQWvCQBSE70L/w/IKvZlNAq0hdRUpBIQWi7G9P7LP&#10;bDD7Nma3mv77bkHwOMzMN8xyPdleXGj0nWMFWZKCIG6c7rhV8HWo5gUIH5A19o5JwS95WK8eZkss&#10;tbvyni51aEWEsC9RgQlhKKX0jSGLPnEDcfSObrQYohxbqUe8RrjtZZ6mL9Jix3HB4EBvhppT/WMV&#10;1B/nT1/1m+L9m8N0Msfdc5vvlHp6nDavIAJN4R6+tbdaQZ7lC/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lJi1xQAAAN0AAAAPAAAAAAAAAAAAAAAAAJgCAABkcnMv&#10;ZG93bnJldi54bWxQSwUGAAAAAAQABAD1AAAAigMAAAAA&#10;" fillcolor="#1a476f" strokecolor="#1a476f" strokeweight="1.1pt"/>
                  <v:oval id="Oval 747" o:spid="_x0000_s1771" style="position:absolute;left:4482;top:241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sMx8EA&#10;AADdAAAADwAAAGRycy9kb3ducmV2LnhtbERPTYvCMBC9L/gfwgje1tSCi1RTEUEQVpSteh+aaVNs&#10;JrXJav335rCwx8f7Xq0H24oH9b5xrGA2TUAQl043XCu4nHefCxA+IGtsHZOCF3lY56OPFWbaPfmH&#10;HkWoRQxhn6ECE0KXSelLQxb91HXEkatcbzFE2NdS9/iM4baVaZJ8SYsNxwaDHW0Nlbfi1yooDveT&#10;37WbxfeVw3Az1XFep0elJuNhswQRaAj/4j/3XitIZ2mcG9/EJy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LDMfBAAAA3QAAAA8AAAAAAAAAAAAAAAAAmAIAAGRycy9kb3du&#10;cmV2LnhtbFBLBQYAAAAABAAEAPUAAACGAwAAAAA=&#10;" fillcolor="#1a476f" strokecolor="#1a476f" strokeweight="1.1pt"/>
                  <v:oval id="Oval 748" o:spid="_x0000_s1772" style="position:absolute;left:4373;top:259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epXMMA&#10;AADdAAAADwAAAGRycy9kb3ducmV2LnhtbESPQYvCMBSE78L+h/AWvGlqQdGuUUQQBMVlq3t/NM+m&#10;2LzUJmr990ZY2OMwM98w82Vna3Gn1leOFYyGCQjiwumKSwWn42YwBeEDssbaMSl4kofl4qM3x0y7&#10;B//QPQ+liBD2GSowITSZlL4wZNEPXUMcvbNrLYYo21LqFh8RbmuZJslEWqw4LhhsaG2ouOQ3qyDf&#10;X7/9pl5Nd78cuos5H8ZlelCq/9mtvkAE6sJ/+K+91QrSUTqD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epXMMAAADdAAAADwAAAAAAAAAAAAAAAACYAgAAZHJzL2Rv&#10;d25yZXYueG1sUEsFBgAAAAAEAAQA9QAAAIgDAAAAAA==&#10;" fillcolor="#1a476f" strokecolor="#1a476f" strokeweight="1.1pt"/>
                  <v:oval id="Oval 749" o:spid="_x0000_s1773" style="position:absolute;left:5803;top:246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SWHMIA&#10;AADdAAAADwAAAGRycy9kb3ducmV2LnhtbERPXWvCMBR9H/gfwhV8W9NWNqQ2ShGEgeJYN98vzbUp&#10;Nje1ybT798vDYI+H811uJ9uLO42+c6wgS1IQxI3THbcKvj73zysQPiBr7B2Tgh/ysN3MnkostHvw&#10;B93r0IoYwr5ABSaEoZDSN4Ys+sQNxJG7uNFiiHBspR7xEcNtL/M0fZUWO44NBgfaGWqu9bdVUB9v&#10;737fV6vDmcN0NZfTS5uflFrMp2oNItAU/sV/7jetIM+WcX9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pJYcwgAAAN0AAAAPAAAAAAAAAAAAAAAAAJgCAABkcnMvZG93&#10;bnJldi54bWxQSwUGAAAAAAQABAD1AAAAhwMAAAAA&#10;" fillcolor="#1a476f" strokecolor="#1a476f" strokeweight="1.1pt"/>
                  <v:oval id="Oval 750" o:spid="_x0000_s1774" style="position:absolute;left:4040;top:269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zh8QA&#10;AADdAAAADwAAAGRycy9kb3ducmV2LnhtbESPQWvCQBSE74L/YXkFb7pJpCWkriKCUFCUxvb+yD6z&#10;wezbNLtq/PddodDjMDPfMIvVYFtxo943jhWkswQEceV0w7WCr9N2moPwAVlj65gUPMjDajkeLbDQ&#10;7s6fdCtDLSKEfYEKTAhdIaWvDFn0M9cRR+/seoshyr6Wusd7hNtWZknyJi02HBcMdrQxVF3Kq1VQ&#10;7n+Oftuu8903h+FizofXOjsoNXkZ1u8gAg3hP/zX/tAKsnSewv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oM4fEAAAA3QAAAA8AAAAAAAAAAAAAAAAAmAIAAGRycy9k&#10;b3ducmV2LnhtbFBLBQYAAAAABAAEAPUAAACJAwAAAAA=&#10;" fillcolor="#1a476f" strokecolor="#1a476f" strokeweight="1.1pt"/>
                  <v:oval id="Oval 751" o:spid="_x0000_s1775" style="position:absolute;left:4515;top:219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qt8MUA&#10;AADdAAAADwAAAGRycy9kb3ducmV2LnhtbESPQWvCQBSE70L/w/IKvZlNUiohdRUpBIQWi7G9P7LP&#10;bDD7Nma3mv77bkHwOMzMN8xyPdleXGj0nWMFWZKCIG6c7rhV8HWo5gUIH5A19o5JwS95WK8eZkss&#10;tbvyni51aEWEsC9RgQlhKKX0jSGLPnEDcfSObrQYohxbqUe8RrjtZZ6mC2mx47hgcKA3Q82p/rEK&#10;6o/zp6/6TfH+zWE6mePupc13Sj09TptXEIGmcA/f2lutIM+ec/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Oq3wxQAAAN0AAAAPAAAAAAAAAAAAAAAAAJgCAABkcnMv&#10;ZG93bnJldi54bWxQSwUGAAAAAAQABAD1AAAAigMAAAAA&#10;" fillcolor="#1a476f" strokecolor="#1a476f" strokeweight="1.1pt"/>
                  <v:oval id="Oval 752" o:spid="_x0000_s1776" style="position:absolute;left:2943;top:258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YIa8UA&#10;AADdAAAADwAAAGRycy9kb3ducmV2LnhtbESPUWvCMBSF3wf7D+EOfJupFYd0xlIEQXA41m3vl+ba&#10;FJub2kTN/r0ZDPZ4OOd8h7Mqo+3FlUbfOVYwm2YgiBunO24VfH1un5cgfEDW2DsmBT/koVw/Pqyw&#10;0O7GH3StQysShH2BCkwIQyGlbwxZ9FM3ECfv6EaLIcmxlXrEW4LbXuZZ9iItdpwWDA60MdSc6otV&#10;UL+d3/22r5b7bw7xZI6HRZsflJo8xeoVRKAY/sN/7Z1WkM/mc/h9k56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dghrxQAAAN0AAAAPAAAAAAAAAAAAAAAAAJgCAABkcnMv&#10;ZG93bnJldi54bWxQSwUGAAAAAAQABAD1AAAAigMAAAAA&#10;" fillcolor="#1a476f" strokecolor="#1a476f" strokeweight="1.1pt"/>
                  <v:oval id="Oval 753" o:spid="_x0000_s1777" style="position:absolute;left:4100;top:300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QH8UA&#10;AADdAAAADwAAAGRycy9kb3ducmV2LnhtbESPQWvCQBSE70L/w/IK3nRjrEXSrCKCUGixNNr7I/vM&#10;hmTfxuxW03/vCgWPw8x8w+TrwbbiQr2vHSuYTRMQxKXTNVcKjofdZAnCB2SNrWNS8Ece1qunUY6Z&#10;dlf+pksRKhEh7DNUYELoMil9aciin7qOOHon11sMUfaV1D1eI9y2Mk2SV2mx5rhgsKOtobIpfq2C&#10;4vP85XftZvnxw2FozGm/qNK9UuPnYfMGItAQHuH/9rtWkM7mL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n5AfxQAAAN0AAAAPAAAAAAAAAAAAAAAAAJgCAABkcnMv&#10;ZG93bnJldi54bWxQSwUGAAAAAAQABAD1AAAAigMAAAAA&#10;" fillcolor="#1a476f" strokecolor="#1a476f" strokeweight="1.1pt"/>
                  <v:oval id="Oval 754" o:spid="_x0000_s1778" style="position:absolute;left:5246;top:245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M1hMMA&#10;AADdAAAADwAAAGRycy9kb3ducmV2LnhtbESPQYvCMBSE74L/ITxhb5raRZGuUWRBEHZRrO790Tyb&#10;YvPSbaLWf28EweMwM98w82Vna3Gl1leOFYxHCQjiwumKSwXHw3o4A+EDssbaMSm4k4flot+bY6bd&#10;jfd0zUMpIoR9hgpMCE0mpS8MWfQj1xBH7+RaiyHKtpS6xVuE21qmSTKVFiuOCwYb+jZUnPOLVZD/&#10;/u/8ul7Nfv44dGdz2k7KdKvUx6BbfYEI1IV3+NXeaAXp+HMC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M1hMMAAADdAAAADwAAAAAAAAAAAAAAAACYAgAAZHJzL2Rv&#10;d25yZXYueG1sUEsFBgAAAAAEAAQA9QAAAIgDAAAAAA==&#10;" fillcolor="#1a476f" strokecolor="#1a476f" strokeweight="1.1pt"/>
                  <v:oval id="Oval 755" o:spid="_x0000_s1779" style="position:absolute;left:3456;top:179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r88UA&#10;AADdAAAADwAAAGRycy9kb3ducmV2LnhtbESPQWvCQBSE70L/w/IK3nRjSoOkriEUhEIlpdHeH9ln&#10;Nph9m2a3Gv+9Wyj0OMzMN8ymmGwvLjT6zrGC1TIBQdw43XGr4HjYLdYgfEDW2DsmBTfyUGwfZhvM&#10;tbvyJ13q0IoIYZ+jAhPCkEvpG0MW/dINxNE7udFiiHJspR7xGuG2l2mSZNJix3HB4ECvhppz/WMV&#10;1PvvD7/ry/X7F4fpbE7Vc5tWSs0fp/IFRKAp/If/2m9aQbp6yu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AavzxQAAAN0AAAAPAAAAAAAAAAAAAAAAAJgCAABkcnMv&#10;ZG93bnJldi54bWxQSwUGAAAAAAQABAD1AAAAigMAAAAA&#10;" fillcolor="#1a476f" strokecolor="#1a476f" strokeweight="1.1pt"/>
                  <v:oval id="Oval 756" o:spid="_x0000_s1780" style="position:absolute;left:5083;top:195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OaMUA&#10;AADdAAAADwAAAGRycy9kb3ducmV2LnhtbESPQWvCQBSE70L/w/IK3nRjpFbSrCKCUGixNNr7I/vM&#10;hmTfxuxW03/vCgWPw8x8w+TrwbbiQr2vHSuYTRMQxKXTNVcKjofdZAnCB2SNrWNS8Ece1qunUY6Z&#10;dlf+pksRKhEh7DNUYELoMil9aciin7qOOHon11sMUfaV1D1eI9y2Mk2ShbRYc1ww2NHWUNkUv1ZB&#10;8Xn+8rt2s/z44TA05rR/qdK9UuPnYfMGItAQHuH/9rtWkM7mr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TQ5oxQAAAN0AAAAPAAAAAAAAAAAAAAAAAJgCAABkcnMv&#10;ZG93bnJldi54bWxQSwUGAAAAAAQABAD1AAAAigMAAAAA&#10;" fillcolor="#1a476f" strokecolor="#1a476f" strokeweight="1.1pt"/>
                  <v:oval id="Oval 757" o:spid="_x0000_s1781" style="position:absolute;left:5083;top:225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aGsIA&#10;AADdAAAADwAAAGRycy9kb3ducmV2LnhtbERPXWvCMBR9H/gfwhV8W9NWNqQ2ShGEgeJYN98vzbUp&#10;Nje1ybT798vDYI+H811uJ9uLO42+c6wgS1IQxI3THbcKvj73zysQPiBr7B2Tgh/ysN3MnkostHvw&#10;B93r0IoYwr5ABSaEoZDSN4Ys+sQNxJG7uNFiiHBspR7xEcNtL/M0fZUWO44NBgfaGWqu9bdVUB9v&#10;737fV6vDmcN0NZfTS5uflFrMp2oNItAU/sV/7jetIM+WcW5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poawgAAAN0AAAAPAAAAAAAAAAAAAAAAAJgCAABkcnMvZG93&#10;bnJldi54bWxQSwUGAAAAAAQABAD1AAAAhwMAAAAA&#10;" fillcolor="#1a476f" strokecolor="#1a476f" strokeweight="1.1pt"/>
                  <v:oval id="Oval 758" o:spid="_x0000_s1782" style="position:absolute;left:4990;top:221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gcUA&#10;AADdAAAADwAAAGRycy9kb3ducmV2LnhtbESPQWvCQBSE7wX/w/IKvTWbRCw2dQ0iCEKLpdHeH9ln&#10;Nph9G7Orpv/eLRR6HGbmG2ZRjrYTVxp861hBlqQgiGunW24UHPab5zkIH5A1do5JwQ95KJeThwUW&#10;2t34i65VaESEsC9QgQmhL6T0tSGLPnE9cfSObrAYohwaqQe8RbjtZJ6mL9Jiy3HBYE9rQ/WpulgF&#10;1cf502+61fz9m8N4MsfdrMl3Sj09jqs3EIHG8B/+a2+1gjybvsL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nj+BxQAAAN0AAAAPAAAAAAAAAAAAAAAAAJgCAABkcnMv&#10;ZG93bnJldi54bWxQSwUGAAAAAAQABAD1AAAAigMAAAAA&#10;" fillcolor="#1a476f" strokecolor="#1a476f" strokeweight="1.1pt"/>
                  <v:oval id="Oval 759" o:spid="_x0000_s1783" style="position:absolute;left:4258;top:298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LlYcIA&#10;AADdAAAADwAAAGRycy9kb3ducmV2LnhtbERPXWvCMBR9H/gfwhV8W9MWN6Q2ShGEgeJYN98vzbUp&#10;Nje1ybT798vDYI+H811uJ9uLO42+c6wgS1IQxI3THbcKvj73zysQPiBr7B2Tgh/ysN3MnkostHvw&#10;B93r0IoYwr5ABSaEoZDSN4Ys+sQNxJG7uNFiiHBspR7xEcNtL/M0fZUWO44NBgfaGWqu9bdVUB9v&#10;737fV6vDmcN0NZfTS5uflFrMp2oNItAU/sV/7jetIM+WcX9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ouVhwgAAAN0AAAAPAAAAAAAAAAAAAAAAAJgCAABkcnMvZG93&#10;bnJldi54bWxQSwUGAAAAAAQABAD1AAAAhwMAAAAA&#10;" fillcolor="#1a476f" strokecolor="#1a476f" strokeweight="1.1pt"/>
                  <v:oval id="Oval 760" o:spid="_x0000_s1784" style="position:absolute;left:5831;top:265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A+sQA&#10;AADdAAAADwAAAGRycy9kb3ducmV2LnhtbESPQWvCQBSE74L/YXkFb7pJsCWkriKCUFCUxvb+yD6z&#10;wezbNLtq/PddodDjMDPfMIvVYFtxo943jhWkswQEceV0w7WCr9N2moPwAVlj65gUPMjDajkeLbDQ&#10;7s6fdCtDLSKEfYEKTAhdIaWvDFn0M9cRR+/seoshyr6Wusd7hNtWZknyJi02HBcMdrQxVF3Kq1VQ&#10;7n+Oftuu8903h+FizofXOjsoNXkZ1u8gAg3hP/zX/tAKsnSewv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QPrEAAAA3QAAAA8AAAAAAAAAAAAAAAAAmAIAAGRycy9k&#10;b3ducmV2LnhtbFBLBQYAAAAABAAEAPUAAACJAwAAAAA=&#10;" fillcolor="#1a476f" strokecolor="#1a476f" strokeweight="1.1pt"/>
                  <v:oval id="Oval 761" o:spid="_x0000_s1785" style="position:absolute;left:5596;top:296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zejcUA&#10;AADdAAAADwAAAGRycy9kb3ducmV2LnhtbESPQWvCQBSE70L/w/IKvZlNQishdRUpBIQWi7G9P7LP&#10;bDD7Nma3mv77bkHwOMzMN8xyPdleXGj0nWMFWZKCIG6c7rhV8HWo5gUIH5A19o5JwS95WK8eZkss&#10;tbvyni51aEWEsC9RgQlhKKX0jSGLPnEDcfSObrQYohxbqUe8RrjtZZ6mC2mx47hgcKA3Q82p/rEK&#10;6o/zp6/6TfH+zWE6mePupc13Sj09TptXEIGmcA/f2lutIM+ec/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N6NxQAAAN0AAAAPAAAAAAAAAAAAAAAAAJgCAABkcnMv&#10;ZG93bnJldi54bWxQSwUGAAAAAAQABAD1AAAAigMAAAAA&#10;" fillcolor="#1a476f" strokecolor="#1a476f" strokeweight="1.1pt"/>
                  <v:oval id="Oval 762" o:spid="_x0000_s1786" style="position:absolute;left:4711;top:196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B7FsUA&#10;AADdAAAADwAAAGRycy9kb3ducmV2LnhtbESPQWvCQBSE70L/w/IK3nRjrEXSrCKCUGixNNr7I/vM&#10;hmTfxuxW03/vCgWPw8x8w+TrwbbiQr2vHSuYTRMQxKXTNVcKjofdZAnCB2SNrWNS8Ece1qunUY6Z&#10;dlf+pksRKhEh7DNUYELoMil9aciin7qOOHon11sMUfaV1D1eI9y2Mk2SV2mx5rhgsKOtobIpfq2C&#10;4vP85XftZvnxw2FozGm/qNK9UuPnYfMGItAQHuH/9rtWkM5e5n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cHsWxQAAAN0AAAAPAAAAAAAAAAAAAAAAAJgCAABkcnMv&#10;ZG93bnJldi54bWxQSwUGAAAAAAQABAD1AAAAigMAAAAA&#10;" fillcolor="#1a476f" strokecolor="#1a476f" strokeweight="1.1pt"/>
                  <v:oval id="Oval 763" o:spid="_x0000_s1787" style="position:absolute;left:5787;top:289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njYsUA&#10;AADdAAAADwAAAGRycy9kb3ducmV2LnhtbESPUWvCMBSF3wf7D+EOfJupRYd0xlIEQXA41m3vl+ba&#10;FJub2kTN/r0ZDPZ4OOd8h7Mqo+3FlUbfOVYwm2YgiBunO24VfH1un5cgfEDW2DsmBT/koVw/Pqyw&#10;0O7GH3StQysShH2BCkwIQyGlbwxZ9FM3ECfv6EaLIcmxlXrEW4LbXuZZ9iItdpwWDA60MdSc6otV&#10;UL+d3/22r5b7bw7xZI6HRZsflJo8xeoVRKAY/sN/7Z1WkM/mc/h9k56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meNixQAAAN0AAAAPAAAAAAAAAAAAAAAAAJgCAABkcnMv&#10;ZG93bnJldi54bWxQSwUGAAAAAAQABAD1AAAAigMAAAAA&#10;" fillcolor="#1a476f" strokecolor="#1a476f" strokeweight="1.1pt"/>
                  <v:oval id="Oval 764" o:spid="_x0000_s1788" style="position:absolute;left:4002;top:306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VG+cMA&#10;AADdAAAADwAAAGRycy9kb3ducmV2LnhtbESPQYvCMBSE74L/ITxhb5paVpGuUWRBEHZRrO790Tyb&#10;YvPSbaLWf28EweMwM98w82Vna3Gl1leOFYxHCQjiwumKSwXHw3o4A+EDssbaMSm4k4flot+bY6bd&#10;jfd0zUMpIoR9hgpMCE0mpS8MWfQj1xBH7+RaiyHKtpS6xVuE21qmSTKVFiuOCwYb+jZUnPOLVZD/&#10;/u/8ul7Nfv44dGdz2k7KdKvUx6BbfYEI1IV3+NXeaAXp+HMC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VG+cMAAADdAAAADwAAAAAAAAAAAAAAAACYAgAAZHJzL2Rv&#10;d25yZXYueG1sUEsFBgAAAAAEAAQA9QAAAIgDAAAAAA==&#10;" fillcolor="#1a476f" strokecolor="#1a476f" strokeweight="1.1pt"/>
                  <v:oval id="Oval 765" o:spid="_x0000_s1789" style="position:absolute;left:5852;top:302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YjsUA&#10;AADdAAAADwAAAGRycy9kb3ducmV2LnhtbESPQWvCQBSE70L/w/IK3nRjaIOkriEUhEIlpdHeH9ln&#10;Nph9m2a3Gv+9Wyj0OMzMN8ymmGwvLjT6zrGC1TIBQdw43XGr4HjYLdYgfEDW2DsmBTfyUGwfZhvM&#10;tbvyJ13q0IoIYZ+jAhPCkEvpG0MW/dINxNE7udFiiHJspR7xGuG2l2mSZNJix3HB4ECvhppz/WMV&#10;1PvvD7/ry/X7F4fpbE7Vc5tWSs0fp/IFRKAp/If/2m9aQbp6yu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B9iOxQAAAN0AAAAPAAAAAAAAAAAAAAAAAJgCAABkcnMv&#10;ZG93bnJldi54bWxQSwUGAAAAAAQABAD1AAAAigMAAAAA&#10;" fillcolor="#1a476f" strokecolor="#1a476f" strokeweight="1.1pt"/>
                  <v:oval id="Oval 766" o:spid="_x0000_s1790" style="position:absolute;left:5902;top:282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t9FcUA&#10;AADdAAAADwAAAGRycy9kb3ducmV2LnhtbESPQWvCQBSE70L/w/IK3nRjsFbSrCKCUGixNNr7I/vM&#10;hmTfxuxW03/vCgWPw8x8w+TrwbbiQr2vHSuYTRMQxKXTNVcKjofdZAnCB2SNrWNS8Ece1qunUY6Z&#10;dlf+pksRKhEh7DNUYELoMil9aciin7qOOHon11sMUfaV1D1eI9y2Mk2ShbRYc1ww2NHWUNkUv1ZB&#10;8Xn+8rt2s/z44TA05rR/qdK9UuPnYfMGItAQHuH/9rtWkM7mr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S30VxQAAAN0AAAAPAAAAAAAAAAAAAAAAAJgCAABkcnMv&#10;ZG93bnJldi54bWxQSwUGAAAAAAQABAD1AAAAigMAAAAA&#10;" fillcolor="#1a476f" strokecolor="#1a476f" strokeweight="1.1pt"/>
                  <v:oval id="Oval 767" o:spid="_x0000_s1791" style="position:absolute;left:4722;top:277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TpZ8IA&#10;AADdAAAADwAAAGRycy9kb3ducmV2LnhtbERPXWvCMBR9H/gfwhV8W9MWN6Q2ShGEgeJYN98vzbUp&#10;Nje1ybT798vDYI+H811uJ9uLO42+c6wgS1IQxI3THbcKvj73zysQPiBr7B2Tgh/ysN3MnkostHvw&#10;B93r0IoYwr5ABSaEoZDSN4Ys+sQNxJG7uNFiiHBspR7xEcNtL/M0fZUWO44NBgfaGWqu9bdVUB9v&#10;737fV6vDmcN0NZfTS5uflFrMp2oNItAU/sV/7jetIM+WcW5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1OlnwgAAAN0AAAAPAAAAAAAAAAAAAAAAAJgCAABkcnMvZG93&#10;bnJldi54bWxQSwUGAAAAAAQABAD1AAAAhwMAAAAA&#10;" fillcolor="#1a476f" strokecolor="#1a476f" strokeweight="1.1pt"/>
                  <v:oval id="Oval 768" o:spid="_x0000_s1792" style="position:absolute;left:5700;top:225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M/MUA&#10;AADdAAAADwAAAGRycy9kb3ducmV2LnhtbESPQWvCQBSE7wX/w/IKvTWbBC02dQ0iCEKLpdHeH9ln&#10;Nph9G7Orpv/eLRR6HGbmG2ZRjrYTVxp861hBlqQgiGunW24UHPab5zkIH5A1do5JwQ95KJeThwUW&#10;2t34i65VaESEsC9QgQmhL6T0tSGLPnE9cfSObrAYohwaqQe8RbjtZJ6mL9Jiy3HBYE9rQ/WpulgF&#10;1cf502+61fz9m8N4MsfdrMl3Sj09jqs3EIHG8B/+a2+1gjybvsL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mEz8xQAAAN0AAAAPAAAAAAAAAAAAAAAAAJgCAABkcnMv&#10;ZG93bnJldi54bWxQSwUGAAAAAAQABAD1AAAAigMAAAAA&#10;" fillcolor="#1a476f" strokecolor="#1a476f" strokeweight="1.1pt"/>
                  <v:oval id="Oval 769" o:spid="_x0000_s1793" style="position:absolute;left:4116;top:254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tzvMEA&#10;AADdAAAADwAAAGRycy9kb3ducmV2LnhtbERPTYvCMBC9C/sfwgh709SCIl1jEUEQdlGs7n1oxqa0&#10;mXSbqN1/bw6Cx8f7XuWDbcWdel87VjCbJiCIS6drrhRczrvJEoQPyBpbx6Tgnzzk64/RCjPtHnyi&#10;exEqEUPYZ6jAhNBlUvrSkEU/dR1x5K6utxgi7Cupe3zEcNvKNEkW0mLNscFgR1tDZVPcrILi5+/o&#10;d+1m+f3LYWjM9TCv0oNSn+Nh8wUi0BDe4pd7rxWks3ncH9/EJ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7c7zBAAAA3QAAAA8AAAAAAAAAAAAAAAAAmAIAAGRycy9kb3du&#10;cmV2LnhtbFBLBQYAAAAABAAEAPUAAACGAwAAAAA=&#10;" fillcolor="#1a476f" strokecolor="#1a476f" strokeweight="1.1pt"/>
                  <v:oval id="Oval 770" o:spid="_x0000_s1794" style="position:absolute;left:4428;top:294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fWJ8MA&#10;AADdAAAADwAAAGRycy9kb3ducmV2LnhtbESPQYvCMBSE7wv+h/AEb2vagotUo4ggCIrLVr0/mmdT&#10;bF5qE7X+e7OwsMdhZr5h5sveNuJBna8dK0jHCQji0umaKwWn4+ZzCsIHZI2NY1LwIg/LxeBjjrl2&#10;T/6hRxEqESHsc1RgQmhzKX1pyKIfu5Y4ehfXWQxRdpXUHT4j3DYyS5IvabHmuGCwpbWh8lrcrYJi&#10;f/v2m2Y13Z059FdzOUyq7KDUaNivZiAC9eE//NfeagVZOknh9018An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fWJ8MAAADdAAAADwAAAAAAAAAAAAAAAACYAgAAZHJzL2Rv&#10;d25yZXYueG1sUEsFBgAAAAAEAAQA9QAAAIgDAAAAAA==&#10;" fillcolor="#1a476f" strokecolor="#1a476f" strokeweight="1.1pt"/>
                  <v:oval id="Oval 771" o:spid="_x0000_s1795" style="position:absolute;left:4952;top:319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VIUMMA&#10;AADdAAAADwAAAGRycy9kb3ducmV2LnhtbESPQYvCMBSE74L/ITxhbza1oEg1igjCwi6Kdff+aJ5N&#10;sXnpNlmt/94IgsdhZr5hluveNuJKna8dK5gkKQji0umaKwU/p914DsIHZI2NY1JwJw/r1XCwxFy7&#10;Gx/pWoRKRAj7HBWYENpcSl8asugT1xJH7+w6iyHKrpK6w1uE20ZmaTqTFmuOCwZb2hoqL8W/VVB8&#10;/x38rtnMv3459Bdz3k+rbK/Ux6jfLEAE6sM7/Gp/agXZZJrB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VIUMMAAADdAAAADwAAAAAAAAAAAAAAAACYAgAAZHJzL2Rv&#10;d25yZXYueG1sUEsFBgAAAAAEAAQA9QAAAIgDAAAAAA==&#10;" fillcolor="#1a476f" strokecolor="#1a476f" strokeweight="1.1pt"/>
                  <v:oval id="Oval 772" o:spid="_x0000_s1796" style="position:absolute;left:4007;top:243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nty8MA&#10;AADdAAAADwAAAGRycy9kb3ducmV2LnhtbESPQYvCMBSE74L/ITxhb5raRZGuUWRBEHZRrO790Tyb&#10;YvPSbaLWf28EweMwM98w82Vna3Gl1leOFYxHCQjiwumKSwXHw3o4A+EDssbaMSm4k4flot+bY6bd&#10;jfd0zUMpIoR9hgpMCE0mpS8MWfQj1xBH7+RaiyHKtpS6xVuE21qmSTKVFiuOCwYb+jZUnPOLVZD/&#10;/u/8ul7Nfv44dGdz2k7KdKvUx6BbfYEI1IV3+NXeaAXpePIJ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nty8MAAADdAAAADwAAAAAAAAAAAAAAAACYAgAAZHJzL2Rv&#10;d25yZXYueG1sUEsFBgAAAAAEAAQA9QAAAIgDAAAAAA==&#10;" fillcolor="#1a476f" strokecolor="#1a476f" strokeweight="1.1pt"/>
                  <v:oval id="Oval 773" o:spid="_x0000_s1797" style="position:absolute;left:4580;top:314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B1v8MA&#10;AADdAAAADwAAAGRycy9kb3ducmV2LnhtbESPQYvCMBSE74L/ITxhb5paVpGuUWRBEHZRrO790Tyb&#10;YvPSbaLWf28EweMwM98w82Vna3Gl1leOFYxHCQjiwumKSwXHw3o4A+EDssbaMSm4k4flot+bY6bd&#10;jfd0zUMpIoR9hgpMCE0mpS8MWfQj1xBH7+RaiyHKtpS6xVuE21qmSTKVFiuOCwYb+jZUnPOLVZD/&#10;/u/8ul7Nfv44dGdz2k7KdKvUx6BbfYEI1IV3+NXeaAXpePIJ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B1v8MAAADdAAAADwAAAAAAAAAAAAAAAACYAgAAZHJzL2Rv&#10;d25yZXYueG1sUEsFBgAAAAAEAAQA9QAAAIgDAAAAAA==&#10;" fillcolor="#1a476f" strokecolor="#1a476f" strokeweight="1.1pt"/>
                  <v:oval id="Oval 774" o:spid="_x0000_s1798" style="position:absolute;left:5241;top:223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QJMMA&#10;AADdAAAADwAAAGRycy9kb3ducmV2LnhtbESPQYvCMBSE7wv+h/AEb2tqoYtUo4ggCCsuVr0/mmdT&#10;bF5qk9Xuv98IgsdhZr5h5sveNuJOna8dK5iMExDEpdM1VwpOx83nFIQPyBobx6TgjzwsF4OPOeba&#10;PfhA9yJUIkLY56jAhNDmUvrSkEU/di1x9C6usxii7CqpO3xEuG1kmiRf0mLNccFgS2tD5bX4tQqK&#10;3e3Hb5rV9PvMob+ayz6r0r1So2G/moEI1Id3+NXeagXpJMvg+SY+Ab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zQJMMAAADdAAAADwAAAAAAAAAAAAAAAACYAgAAZHJzL2Rv&#10;d25yZXYueG1sUEsFBgAAAAAEAAQA9QAAAIgDAAAAAA==&#10;" fillcolor="#1a476f" strokecolor="#1a476f" strokeweight="1.1pt"/>
                  <v:oval id="Oval 775" o:spid="_x0000_s1799" style="position:absolute;left:3379;top:297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5OU8UA&#10;AADdAAAADwAAAGRycy9kb3ducmV2LnhtbESPQWvCQBSE7wX/w/IK3urGgCFE1xAKQkGxNK33R/aZ&#10;DWbfxuxW47/vFgo9DjPzDbMpJ9uLG42+c6xguUhAEDdOd9wq+PrcveQgfEDW2DsmBQ/yUG5nTxss&#10;tLvzB93q0IoIYV+gAhPCUEjpG0MW/cINxNE7u9FiiHJspR7xHuG2l2mSZNJix3HB4ECvhppL/W0V&#10;1Ifru9/1Vb4/cZgu5nxctelRqfnzVK1BBJrCf/iv/aYVpMtVBr9v4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3k5TxQAAAN0AAAAPAAAAAAAAAAAAAAAAAJgCAABkcnMv&#10;ZG93bnJldi54bWxQSwUGAAAAAAQABAD1AAAAigMAAAAA&#10;" fillcolor="#1a476f" strokecolor="#1a476f" strokeweight="1.1pt"/>
                  <v:oval id="Oval 776" o:spid="_x0000_s1800" style="position:absolute;left:5530;top:236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LryMUA&#10;AADdAAAADwAAAGRycy9kb3ducmV2LnhtbESPUWvCMBSF3wf7D+EOfJupBZ10xlIEQXA41m3vl+ba&#10;FJub2kTN/r0ZDPZ4OOd8h7Mqo+3FlUbfOVYwm2YgiBunO24VfH1un5cgfEDW2DsmBT/koVw/Pqyw&#10;0O7GH3StQysShH2BCkwIQyGlbwxZ9FM3ECfv6EaLIcmxlXrEW4LbXuZZtpAWO04LBgfaGGpO9cUq&#10;qN/O737bV8v9N4d4MsfDvM0PSk2eYvUKIlAM/+G/9k4ryGfzF/h9k56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kuvIxQAAAN0AAAAPAAAAAAAAAAAAAAAAAJgCAABkcnMv&#10;ZG93bnJldi54bWxQSwUGAAAAAAQABAD1AAAAigMAAAAA&#10;" fillcolor="#1a476f" strokecolor="#1a476f" strokeweight="1.1pt"/>
                  <v:oval id="Oval 777" o:spid="_x0000_s1801" style="position:absolute;left:4133;top:262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1/usEA&#10;AADdAAAADwAAAGRycy9kb3ducmV2LnhtbERPTYvCMBC9C/sfwgh709SCIl1jEUEQdlGs7n1oxqa0&#10;mXSbqN1/bw6Cx8f7XuWDbcWdel87VjCbJiCIS6drrhRczrvJEoQPyBpbx6Tgnzzk64/RCjPtHnyi&#10;exEqEUPYZ6jAhNBlUvrSkEU/dR1x5K6utxgi7Cupe3zEcNvKNEkW0mLNscFgR1tDZVPcrILi5+/o&#10;d+1m+f3LYWjM9TCv0oNSn+Nh8wUi0BDe4pd7rxWks3mcG9/EJ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Nf7rBAAAA3QAAAA8AAAAAAAAAAAAAAAAAmAIAAGRycy9kb3du&#10;cmV2LnhtbFBLBQYAAAAABAAEAPUAAACGAwAAAAA=&#10;" fillcolor="#1a476f" strokecolor="#1a476f" strokeweight="1.1pt"/>
                  <v:oval id="Oval 778" o:spid="_x0000_s1802" style="position:absolute;left:4990;top:218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HaIcUA&#10;AADdAAAADwAAAGRycy9kb3ducmV2LnhtbESPQWvCQBSE7wX/w/IKvdVNAik2dZUgBAoWS1O9P7LP&#10;bDD7Ns2uGv+9Wyj0OMzMN8xyPdleXGj0nWMF6TwBQdw43XGrYP9dPS9A+ICssXdMCm7kYb2aPSyx&#10;0O7KX3SpQysihH2BCkwIQyGlbwxZ9HM3EEfv6EaLIcqxlXrEa4TbXmZJ8iItdhwXDA60MdSc6rNV&#10;UH/8fPqqLxfbA4fpZI67vM12Sj09TuUbiEBT+A//td+1gizNX+H3TXw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QdohxQAAAN0AAAAPAAAAAAAAAAAAAAAAAJgCAABkcnMv&#10;ZG93bnJldi54bWxQSwUGAAAAAAQABAD1AAAAigMAAAAA&#10;" fillcolor="#1a476f" strokecolor="#1a476f" strokeweight="1.1pt"/>
                  <v:oval id="Oval 779" o:spid="_x0000_s1803" style="position:absolute;left:3641;top:247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e5AcEA&#10;AADdAAAADwAAAGRycy9kb3ducmV2LnhtbERPTYvCMBC9C/sfwix409SCIl1jkQVB2EWxuvehGZvS&#10;ZtJtotZ/bw6Cx8f7XuWDbcWNel87VjCbJiCIS6drrhScT9vJEoQPyBpbx6TgQR7y9cdohZl2dz7S&#10;rQiViCHsM1RgQugyKX1pyKKfuo44chfXWwwR9pXUPd5juG1lmiQLabHm2GCwo29DZVNcrYLi9//g&#10;t+1m+fPHYWjMZT+v0r1S489h8wUi0BDe4pd7pxWks0XcH9/EJ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XuQHBAAAA3QAAAA8AAAAAAAAAAAAAAAAAmAIAAGRycy9kb3du&#10;cmV2LnhtbFBLBQYAAAAABAAEAPUAAACGAwAAAAA=&#10;" fillcolor="#1a476f" strokecolor="#1a476f" strokeweight="1.1pt"/>
                  <v:oval id="Oval 780" o:spid="_x0000_s1804" style="position:absolute;left:4002;top:253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scmsMA&#10;AADdAAAADwAAAGRycy9kb3ducmV2LnhtbESPQYvCMBSE74L/ITxhb5q2sCJdo8iCILgoW/X+aJ5N&#10;sXmpTdTuvzeCsMdhZr5h5sveNuJOna8dK0gnCQji0umaKwXHw3o8A+EDssbGMSn4Iw/LxXAwx1y7&#10;B//SvQiViBD2OSowIbS5lL40ZNFPXEscvbPrLIYou0rqDh8RbhuZJclUWqw5Lhhs6dtQeSluVkHx&#10;c937dbOabU8c+os57z6rbKfUx6hffYEI1If/8Lu90QqydJrC6018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FscmsMAAADdAAAADwAAAAAAAAAAAAAAAACYAgAAZHJzL2Rv&#10;d25yZXYueG1sUEsFBgAAAAAEAAQA9QAAAIgDAAAAAA==&#10;" fillcolor="#1a476f" strokecolor="#1a476f" strokeweight="1.1pt"/>
                  <v:oval id="Oval 781" o:spid="_x0000_s1805" style="position:absolute;left:4908;top:275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mC7cMA&#10;AADdAAAADwAAAGRycy9kb3ducmV2LnhtbESPQYvCMBSE7wv7H8Jb8LamFhSpRhFBEBRlq94fzbMp&#10;Ni+1iVr/vRGEPQ4z8w0znXe2FndqfeVYwaCfgCAunK64VHA8rH7HIHxA1lg7JgVP8jCffX9NMdPu&#10;wX90z0MpIoR9hgpMCE0mpS8MWfR91xBH7+xaiyHKtpS6xUeE21qmSTKSFiuOCwYbWhoqLvnNKsi3&#10;171f1Yvx5sShu5jzblimO6V6P91iAiJQF/7Dn/ZaK0gHoxTeb+ITkL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mC7cMAAADdAAAADwAAAAAAAAAAAAAAAACYAgAAZHJzL2Rv&#10;d25yZXYueG1sUEsFBgAAAAAEAAQA9QAAAIgDAAAAAA==&#10;" fillcolor="#1a476f" strokecolor="#1a476f" strokeweight="1.1pt"/>
                  <v:oval id="Oval 782" o:spid="_x0000_s1806" style="position:absolute;left:2981;top:300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UndsUA&#10;AADdAAAADwAAAGRycy9kb3ducmV2LnhtbESPQWvCQBSE70L/w/IK3nRjSoOkriEUhEIlpdHeH9ln&#10;Nph9m2a3Gv+9Wyj0OMzMN8ymmGwvLjT6zrGC1TIBQdw43XGr4HjYLdYgfEDW2DsmBTfyUGwfZhvM&#10;tbvyJ13q0IoIYZ+jAhPCkEvpG0MW/dINxNE7udFiiHJspR7xGuG2l2mSZNJix3HB4ECvhppz/WMV&#10;1PvvD7/ry/X7F4fpbE7Vc5tWSs0fp/IFRKAp/If/2m9aQbrKnu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xSd2xQAAAN0AAAAPAAAAAAAAAAAAAAAAAJgCAABkcnMv&#10;ZG93bnJldi54bWxQSwUGAAAAAAQABAD1AAAAigMAAAAA&#10;" fillcolor="#1a476f" strokecolor="#1a476f" strokeweight="1.1pt"/>
                  <v:oval id="Oval 783" o:spid="_x0000_s1807" style="position:absolute;left:4613;top:258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y/AsUA&#10;AADdAAAADwAAAGRycy9kb3ducmV2LnhtbESPQWvCQBSE70L/w/IK3nRjaIOkriEUhEIlpdHeH9ln&#10;Nph9m2a3Gv+9Wyj0OMzMN8ymmGwvLjT6zrGC1TIBQdw43XGr4HjYLdYgfEDW2DsmBTfyUGwfZhvM&#10;tbvyJ13q0IoIYZ+jAhPCkEvpG0MW/dINxNE7udFiiHJspR7xGuG2l2mSZNJix3HB4ECvhppz/WMV&#10;1PvvD7/ry/X7F4fpbE7Vc5tWSs0fp/IFRKAp/If/2m9aQbrKnu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LL8CxQAAAN0AAAAPAAAAAAAAAAAAAAAAAJgCAABkcnMv&#10;ZG93bnJldi54bWxQSwUGAAAAAAQABAD1AAAAigMAAAAA&#10;" fillcolor="#1a476f" strokecolor="#1a476f" strokeweight="1.1pt"/>
                  <v:oval id="Oval 784" o:spid="_x0000_s1808" style="position:absolute;left:2560;top:299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AamcUA&#10;AADdAAAADwAAAGRycy9kb3ducmV2LnhtbESPQWvCQBSE7wX/w/IK3urGgCFE1xAKQkGxNK33R/aZ&#10;DWbfxuxW47/vFgo9DjPzDbMpJ9uLG42+c6xguUhAEDdOd9wq+PrcveQgfEDW2DsmBQ/yUG5nTxss&#10;tLvzB93q0IoIYV+gAhPCUEjpG0MW/cINxNE7u9FiiHJspR7xHuG2l2mSZNJix3HB4ECvhppL/W0V&#10;1Ifru9/1Vb4/cZgu5nxctelRqfnzVK1BBJrCf/iv/aYVpMtsBb9v4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YBqZxQAAAN0AAAAPAAAAAAAAAAAAAAAAAJgCAABkcnMv&#10;ZG93bnJldi54bWxQSwUGAAAAAAQABAD1AAAAigMAAAAA&#10;" fillcolor="#1a476f" strokecolor="#1a476f" strokeweight="1.1pt"/>
                  <v:oval id="Oval 785" o:spid="_x0000_s1809" style="position:absolute;left:6153;top:226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KE7sMA&#10;AADdAAAADwAAAGRycy9kb3ducmV2LnhtbESPQYvCMBSE7wv+h/AEb2tqwSLVKCIIguKyVe+P5tkU&#10;m5faRK3/frOwsMdhZr5hFqveNuJJna8dK5iMExDEpdM1VwrOp+3nDIQPyBobx6TgTR5Wy8HHAnPt&#10;XvxNzyJUIkLY56jAhNDmUvrSkEU/di1x9K6usxii7CqpO3xFuG1kmiSZtFhzXDDY0sZQeSseVkFx&#10;uH/5bbOe7S8c+pu5HqdVelRqNOzXcxCB+vAf/mvvtIJ0kmXw+yY+Ab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KE7sMAAADdAAAADwAAAAAAAAAAAAAAAACYAgAAZHJzL2Rv&#10;d25yZXYueG1sUEsFBgAAAAAEAAQA9QAAAIgDAAAAAA==&#10;" fillcolor="#1a476f" strokecolor="#1a476f" strokeweight="1.1pt"/>
                  <v:oval id="Oval 786" o:spid="_x0000_s1810" style="position:absolute;left:5055;top:269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4hdcMA&#10;AADdAAAADwAAAGRycy9kb3ducmV2LnhtbESPQYvCMBSE74L/ITxhb5paWJWuUWRBEHZRrO790Tyb&#10;YvPSbaLWf28EweMwM98w82Vna3Gl1leOFYxHCQjiwumKSwXHw3o4A+EDssbaMSm4k4flot+bY6bd&#10;jfd0zUMpIoR9hgpMCE0mpS8MWfQj1xBH7+RaiyHKtpS6xVuE21qmSTKRFiuOCwYb+jZUnPOLVZD/&#10;/u/8ul7Nfv44dGdz2n6W6Vapj0G3+gIRqAvv8Ku90QrS8WQK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P4hdcMAAADdAAAADwAAAAAAAAAAAAAAAACYAgAAZHJzL2Rv&#10;d25yZXYueG1sUEsFBgAAAAAEAAQA9QAAAIgDAAAAAA==&#10;" fillcolor="#1a476f" strokecolor="#1a476f" strokeweight="1.1pt"/>
                  <v:oval id="Oval 787" o:spid="_x0000_s1811" style="position:absolute;left:4466;top:373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G1B8EA&#10;AADdAAAADwAAAGRycy9kb3ducmV2LnhtbERPTYvCMBC9C/sfwix409SCIl1jkQVB2EWxuvehGZvS&#10;ZtJtotZ/bw6Cx8f7XuWDbcWNel87VjCbJiCIS6drrhScT9vJEoQPyBpbx6TgQR7y9cdohZl2dz7S&#10;rQiViCHsM1RgQugyKX1pyKKfuo44chfXWwwR9pXUPd5juG1lmiQLabHm2GCwo29DZVNcrYLi9//g&#10;t+1m+fPHYWjMZT+v0r1S489h8wUi0BDe4pd7pxWks0WcG9/EJ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htQfBAAAA3QAAAA8AAAAAAAAAAAAAAAAAmAIAAGRycy9kb3du&#10;cmV2LnhtbFBLBQYAAAAABAAEAPUAAACGAwAAAAA=&#10;" fillcolor="#1a476f" strokecolor="#1a476f" strokeweight="1.1pt"/>
                  <v:oval id="Oval 788" o:spid="_x0000_s1812" style="position:absolute;left:5547;top:251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QnMUA&#10;AADdAAAADwAAAGRycy9kb3ducmV2LnhtbESPQWvCQBSE70L/w/IKvenGQEVTNyKFgNCiNLb3R/Yl&#10;G8y+jdltTP99tyD0OMzMN8x2N9lOjDT41rGC5SIBQVw53XKj4PNczNcgfEDW2DkmBT/kYZc/zLaY&#10;aXfjDxrL0IgIYZ+hAhNCn0npK0MW/cL1xNGr3WAxRDk0Ug94i3DbyTRJVtJiy3HBYE+vhqpL+W0V&#10;lO/Xky+6/frti8N0MfXxuUmPSj09TvsXEIGm8B++tw9aQbpcbeDvTXwC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LRCcxQAAAN0AAAAPAAAAAAAAAAAAAAAAAJgCAABkcnMv&#10;ZG93bnJldi54bWxQSwUGAAAAAAQABAD1AAAAigMAAAAA&#10;" fillcolor="#1a476f" strokecolor="#1a476f" strokeweight="1.1pt"/>
                  <v:oval id="Oval 789" o:spid="_x0000_s1813" style="position:absolute;left:4482;top:288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4v3MIA&#10;AADdAAAADwAAAGRycy9kb3ducmV2LnhtbERPXWvCMBR9H/gfwhV8W9MW3KQ2ShGEgeJYN98vzbUp&#10;Nje1ybT798vDYI+H811uJ9uLO42+c6wgS1IQxI3THbcKvj73zysQPiBr7B2Tgh/ysN3MnkostHvw&#10;B93r0IoYwr5ABSaEoZDSN4Ys+sQNxJG7uNFiiHBspR7xEcNtL/M0fZEWO44NBgfaGWqu9bdVUB9v&#10;737fV6vDmcN0NZfTss1PSi3mU7UGEWgK/+I/95tWkGevcX9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zi/cwgAAAN0AAAAPAAAAAAAAAAAAAAAAAJgCAABkcnMvZG93&#10;bnJldi54bWxQSwUGAAAAAAQABAD1AAAAhwMAAAAA&#10;" fillcolor="#1a476f" strokecolor="#1a476f" strokeweight="1.1pt"/>
                  <v:oval id="Oval 790" o:spid="_x0000_s1814" style="position:absolute;left:4373;top:324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KKR8QA&#10;AADdAAAADwAAAGRycy9kb3ducmV2LnhtbESPQWvCQBSE74L/YXkFb7pJwDakriKCUFCUxvb+yD6z&#10;wezbNLtq/PddodDjMDPfMIvVYFtxo943jhWkswQEceV0w7WCr9N2moPwAVlj65gUPMjDajkeLbDQ&#10;7s6fdCtDLSKEfYEKTAhdIaWvDFn0M9cRR+/seoshyr6Wusd7hNtWZknyKi02HBcMdrQxVF3Kq1VQ&#10;7n+Oftuu8903h+Fizod5nR2UmrwM63cQgYbwH/5rf2gFWfqWwv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CikfEAAAA3QAAAA8AAAAAAAAAAAAAAAAAmAIAAGRycy9k&#10;b3ducmV2LnhtbFBLBQYAAAAABAAEAPUAAACJAwAAAAA=&#10;" fillcolor="#1a476f" strokecolor="#1a476f" strokeweight="1.1pt"/>
                  <v:oval id="Oval 791" o:spid="_x0000_s1815" style="position:absolute;left:5459;top:207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AUMMUA&#10;AADdAAAADwAAAGRycy9kb3ducmV2LnhtbESPQWvCQBSE70L/w/IKvZlNAq0hdRUpBIQWi7G9P7LP&#10;bDD7Nma3mv77bkHwOMzMN8xyPdleXGj0nWMFWZKCIG6c7rhV8HWo5gUIH5A19o5JwS95WK8eZkss&#10;tbvyni51aEWEsC9RgQlhKKX0jSGLPnEDcfSObrQYohxbqUe8RrjtZZ6mL9Jix3HB4EBvhppT/WMV&#10;1B/nT1/1m+L9m8N0Msfdc5vvlHp6nDavIAJN4R6+tbdaQZ4tcv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UBQwxQAAAN0AAAAPAAAAAAAAAAAAAAAAAJgCAABkcnMv&#10;ZG93bnJldi54bWxQSwUGAAAAAAQABAD1AAAAigMAAAAA&#10;" fillcolor="#1a476f" strokecolor="#1a476f" strokeweight="1.1pt"/>
                  <v:oval id="Oval 792" o:spid="_x0000_s1816" style="position:absolute;left:7075;top:294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yxq8UA&#10;AADdAAAADwAAAGRycy9kb3ducmV2LnhtbESPQWvCQBSE70L/w/IK3nRjpFbSrCKCUGixNNr7I/vM&#10;hmTfxuxW03/vCgWPw8x8w+TrwbbiQr2vHSuYTRMQxKXTNVcKjofdZAnCB2SNrWNS8Ece1qunUY6Z&#10;dlf+pksRKhEh7DNUYELoMil9aciin7qOOHon11sMUfaV1D1eI9y2Mk2ShbRYc1ww2NHWUNkUv1ZB&#10;8Xn+8rt2s/z44TA05rR/qdK9UuPnYfMGItAQHuH/9rtWkM5e5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HLGrxQAAAN0AAAAPAAAAAAAAAAAAAAAAAJgCAABkcnMv&#10;ZG93bnJldi54bWxQSwUGAAAAAAQABAD1AAAAigMAAAAA&#10;" fillcolor="#1a476f" strokecolor="#1a476f" strokeweight="1.1pt"/>
                  <v:oval id="Oval 793" o:spid="_x0000_s1817" style="position:absolute;left:4520;top:325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Up38UA&#10;AADdAAAADwAAAGRycy9kb3ducmV2LnhtbESPQWvCQBSE70L/w/IK3nRjsFbSrCKCUGixNNr7I/vM&#10;hmTfxuxW03/vCgWPw8x8w+TrwbbiQr2vHSuYTRMQxKXTNVcKjofdZAnCB2SNrWNS8Ece1qunUY6Z&#10;dlf+pksRKhEh7DNUYELoMil9aciin7qOOHon11sMUfaV1D1eI9y2Mk2ShbRYc1ww2NHWUNkUv1ZB&#10;8Xn+8rt2s/z44TA05rR/qdK9UuPnYfMGItAQHuH/9rtWkM5e5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9SnfxQAAAN0AAAAPAAAAAAAAAAAAAAAAAJgCAABkcnMv&#10;ZG93bnJldi54bWxQSwUGAAAAAAQABAD1AAAAigMAAAAA&#10;" fillcolor="#1a476f" strokecolor="#1a476f" strokeweight="1.1pt"/>
                  <v:oval id="Oval 794" o:spid="_x0000_s1818" style="position:absolute;left:4002;top:267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MRMUA&#10;AADdAAAADwAAAGRycy9kb3ducmV2LnhtbESPUWvCMBSF3wf7D+EOfJupBZ10xlIEQXA41m3vl+ba&#10;FJub2kTN/r0ZDPZ4OOd8h7Mqo+3FlUbfOVYwm2YgiBunO24VfH1un5cgfEDW2DsmBT/koVw/Pqyw&#10;0O7GH3StQysShH2BCkwIQyGlbwxZ9FM3ECfv6EaLIcmxlXrEW4LbXuZZtpAWO04LBgfaGGpO9cUq&#10;qN/O737bV8v9N4d4MsfDvM0PSk2eYvUKIlAM/+G/9k4ryGcvc/h9k56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YxExQAAAN0AAAAPAAAAAAAAAAAAAAAAAJgCAABkcnMv&#10;ZG93bnJldi54bWxQSwUGAAAAAAQABAD1AAAAigMAAAAA&#10;" fillcolor="#1a476f" strokecolor="#1a476f" strokeweight="1.1pt"/>
                  <v:oval id="Oval 795" o:spid="_x0000_s1819" style="position:absolute;left:4307;top:338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sSM8MA&#10;AADdAAAADwAAAGRycy9kb3ducmV2LnhtbESPQYvCMBSE74L/ITxhb5paWJWuUWRBEHZRrO790Tyb&#10;YvPSbaLWf28EweMwM98w82Vna3Gl1leOFYxHCQjiwumKSwXHw3o4A+EDssbaMSm4k4flot+bY6bd&#10;jfd0zUMpIoR9hgpMCE0mpS8MWfQj1xBH7+RaiyHKtpS6xVuE21qmSTKRFiuOCwYb+jZUnPOLVZD/&#10;/u/8ul7Nfv44dGdz2n6W6Vapj0G3+gIRqAvv8Ku90QrS8XQC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sSM8MAAADdAAAADwAAAAAAAAAAAAAAAACYAgAAZHJzL2Rv&#10;d25yZXYueG1sUEsFBgAAAAAEAAQA9QAAAIgDAAAAAA==&#10;" fillcolor="#1a476f" strokecolor="#1a476f" strokeweight="1.1pt"/>
                  <v:oval id="Oval 796" o:spid="_x0000_s1820" style="position:absolute;left:4187;top:308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e3qMUA&#10;AADdAAAADwAAAGRycy9kb3ducmV2LnhtbESPQWvCQBSE70L/w/IK3nRjoI2kriEUhEIlpdHeH9ln&#10;Nph9m2a3Gv+9Wyj0OMzMN8ymmGwvLjT6zrGC1TIBQdw43XGr4HjYLdYgfEDW2DsmBTfyUGwfZhvM&#10;tbvyJ13q0IoIYZ+jAhPCkEvpG0MW/dINxNE7udFiiHJspR7xGuG2l2mSPEuLHccFgwO9GmrO9Y9V&#10;UO+/P/yuL9fvXxymszlVT21aKTV/nMoXEIGm8B/+a79pBekqy+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J7eoxQAAAN0AAAAPAAAAAAAAAAAAAAAAAJgCAABkcnMv&#10;ZG93bnJldi54bWxQSwUGAAAAAAQABAD1AAAAigMAAAAA&#10;" fillcolor="#1a476f" strokecolor="#1a476f" strokeweight="1.1pt"/>
                  <v:oval id="Oval 797" o:spid="_x0000_s1821" style="position:absolute;left:4378;top:259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j2sIA&#10;AADdAAAADwAAAGRycy9kb3ducmV2LnhtbERPXWvCMBR9H/gfwhV8W9MW3KQ2ShGEgeJYN98vzbUp&#10;Nje1ybT798vDYI+H811uJ9uLO42+c6wgS1IQxI3THbcKvj73zysQPiBr7B2Tgh/ysN3MnkostHvw&#10;B93r0IoYwr5ABSaEoZDSN4Ys+sQNxJG7uNFiiHBspR7xEcNtL/M0fZEWO44NBgfaGWqu9bdVUB9v&#10;737fV6vDmcN0NZfTss1PSi3mU7UGEWgK/+I/95tWkGevcW5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uCPawgAAAN0AAAAPAAAAAAAAAAAAAAAAAJgCAABkcnMvZG93&#10;bnJldi54bWxQSwUGAAAAAAQABAD1AAAAhwMAAAAA&#10;" fillcolor="#1a476f" strokecolor="#1a476f" strokeweight="1.1pt"/>
                  <v:oval id="Oval 798" o:spid="_x0000_s1822" style="position:absolute;left:4630;top:262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GQcUA&#10;AADdAAAADwAAAGRycy9kb3ducmV2LnhtbESPQWvCQBSE7wX/w/IKvTWbBLQ2dQ0iCEKLpdHeH9ln&#10;Nph9G7Orpv/eLRR6HGbmG2ZRjrYTVxp861hBlqQgiGunW24UHPab5zkIH5A1do5JwQ95KJeThwUW&#10;2t34i65VaESEsC9QgQmhL6T0tSGLPnE9cfSObrAYohwaqQe8RbjtZJ6mM2mx5bhgsKe1ofpUXayC&#10;6uP86Tfdav7+zWE8meNu2uQ7pZ4ex9UbiEBj+A//tbdaQZ69vML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IZBxQAAAN0AAAAPAAAAAAAAAAAAAAAAAJgCAABkcnMv&#10;ZG93bnJldi54bWxQSwUGAAAAAAQABAD1AAAAigMAAAAA&#10;" fillcolor="#1a476f" strokecolor="#1a476f" strokeweight="1.1pt"/>
                  <v:oval id="Oval 799" o:spid="_x0000_s1823" style="position:absolute;left:4624;top:269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tf+8EA&#10;AADdAAAADwAAAGRycy9kb3ducmV2LnhtbERPTYvCMBC9C/6HMII3m1pYKdUoIggLLi7W3fvQjE2x&#10;mXSbqPXfbw6Cx8f7Xm0G24o79b5xrGCepCCIK6cbrhX8nPezHIQPyBpbx6TgSR426/FohYV2Dz7R&#10;vQy1iCHsC1RgQugKKX1lyKJPXEccuYvrLYYI+1rqHh8x3LYyS9OFtNhwbDDY0c5QdS1vVkH59fft&#10;9+02P/xyGK7mcvyos6NS08mwXYIINIS3+OX+1AqyeR73xzfxCc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sbX/vBAAAA3QAAAA8AAAAAAAAAAAAAAAAAmAIAAGRycy9kb3du&#10;cmV2LnhtbFBLBQYAAAAABAAEAPUAAACGAwAAAAA=&#10;" fillcolor="#1a476f" strokecolor="#1a476f" strokeweight="1.1pt"/>
                  <v:oval id="Oval 800" o:spid="_x0000_s1824" style="position:absolute;left:2964;top:156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6YMQA&#10;AADdAAAADwAAAGRycy9kb3ducmV2LnhtbESPQWvCQBSE7wX/w/IEb3WTgCVEVxFBKCiWRr0/ss9s&#10;MPs2Zrca/71bKPQ4zMw3zGI12FbcqfeNYwXpNAFBXDndcK3gdNy+5yB8QNbYOiYFT/KwWo7eFlho&#10;9+BvupehFhHCvkAFJoSukNJXhiz6qeuIo3dxvcUQZV9L3eMjwm0rsyT5kBYbjgsGO9oYqq7lj1VQ&#10;7m9fftuu892Zw3A1l8Oszg5KTcbDeg4i0BD+w3/tT60gS/MUft/EJyC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X+mDEAAAA3QAAAA8AAAAAAAAAAAAAAAAAmAIAAGRycy9k&#10;b3ducmV2LnhtbFBLBQYAAAAABAAEAPUAAACJAwAAAAA=&#10;" fillcolor="#1a476f" strokecolor="#1a476f" strokeweight="1.1pt"/>
                  <v:oval id="Oval 801" o:spid="_x0000_s1825" style="position:absolute;left:5345;top:180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VkF8MA&#10;AADdAAAADwAAAGRycy9kb3ducmV2LnhtbESPQYvCMBSE74L/IbyFvWlqYaV0jSILgqAoVvf+aJ5N&#10;sXmpTdTuv98IgsdhZr5hZoveNuJOna8dK5iMExDEpdM1VwpOx9UoA+EDssbGMSn4Iw+L+XAww1y7&#10;Bx/oXoRKRAj7HBWYENpcSl8asujHriWO3tl1FkOUXSV1h48It41Mk2QqLdYcFwy29GOovBQ3q6DY&#10;Xvd+1SyzzS+H/mLOu68q3Sn1+dEvv0EE6sM7/GqvtYJ0kqXwfBOf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VkF8MAAADdAAAADwAAAAAAAAAAAAAAAACYAgAAZHJzL2Rv&#10;d25yZXYueG1sUEsFBgAAAAAEAAQA9QAAAIgDAAAAAA==&#10;" fillcolor="#1a476f" strokecolor="#1a476f" strokeweight="1.1pt"/>
                  <v:oval id="Oval 802" o:spid="_x0000_s1826" style="position:absolute;left:5126;top:273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nBjMQA&#10;AADdAAAADwAAAGRycy9kb3ducmV2LnhtbESPQWvCQBSE74L/YXkFb2ZjpCWkriKCUFCUxvb+yD6z&#10;wezbNLtq/PddodDjMDPfMIvVYFtxo943jhXMkhQEceV0w7WCr9N2moPwAVlj65gUPMjDajkeLbDQ&#10;7s6fdCtDLSKEfYEKTAhdIaWvDFn0ieuIo3d2vcUQZV9L3eM9wm0rszR9kxYbjgsGO9oYqi7l1Soo&#10;9z9Hv23X+e6bw3Ax58NrnR2UmrwM63cQgYbwH/5rf2gF2Syfw/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JwYzEAAAA3QAAAA8AAAAAAAAAAAAAAAAAmAIAAGRycy9k&#10;b3ducmV2LnhtbFBLBQYAAAAABAAEAPUAAACJAwAAAAA=&#10;" fillcolor="#1a476f" strokecolor="#1a476f" strokeweight="1.1pt"/>
                  <v:oval id="Oval 803" o:spid="_x0000_s1827" style="position:absolute;left:5820;top:28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BZ+MQA&#10;AADdAAAADwAAAGRycy9kb3ducmV2LnhtbESPQWvCQBSE74L/YXkFb2ZjsCWkriKCUFCUxvb+yD6z&#10;wezbNLtq/PddodDjMDPfMIvVYFtxo943jhXMkhQEceV0w7WCr9N2moPwAVlj65gUPMjDajkeLbDQ&#10;7s6fdCtDLSKEfYEKTAhdIaWvDFn0ieuIo3d2vcUQZV9L3eM9wm0rszR9kxYbjgsGO9oYqi7l1Soo&#10;9z9Hv23X+e6bw3Ax58NrnR2UmrwM63cQgYbwH/5rf2gF2Syfw/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gWfjEAAAA3QAAAA8AAAAAAAAAAAAAAAAAmAIAAGRycy9k&#10;b3ducmV2LnhtbFBLBQYAAAAABAAEAPUAAACJAwAAAAA=&#10;" fillcolor="#1a476f" strokecolor="#1a476f" strokeweight="1.1pt"/>
                  <v:oval id="Oval 804" o:spid="_x0000_s1828" style="position:absolute;left:4466;top:296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z8Y8MA&#10;AADdAAAADwAAAGRycy9kb3ducmV2LnhtbESPQYvCMBSE7wv+h/AEb2tqwaVUo4ggCIrLVr0/mmdT&#10;bF5qE7X+e7OwsMdhZr5h5sveNuJBna8dK5iMExDEpdM1VwpOx81nBsIHZI2NY1LwIg/LxeBjjrl2&#10;T/6hRxEqESHsc1RgQmhzKX1pyKIfu5Y4ehfXWQxRdpXUHT4j3DYyTZIvabHmuGCwpbWh8lrcrYJi&#10;f/v2m2aV7c4c+qu5HKZVelBqNOxXMxCB+vAf/mtvtYJ0kk3h9018An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z8Y8MAAADdAAAADwAAAAAAAAAAAAAAAACYAgAAZHJzL2Rv&#10;d25yZXYueG1sUEsFBgAAAAAEAAQA9QAAAIgDAAAAAA==&#10;" fillcolor="#1a476f" strokecolor="#1a476f" strokeweight="1.1pt"/>
                  <v:oval id="Oval 805" o:spid="_x0000_s1829" style="position:absolute;left:3270;top:171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5iFMMA&#10;AADdAAAADwAAAGRycy9kb3ducmV2LnhtbESPQYvCMBSE74L/ITxhb5paWCldo8iCILgoW/X+aJ5N&#10;sXmpTdTuvzeCsMdhZr5h5sveNuJOna8dK5hOEhDEpdM1VwqOh/U4A+EDssbGMSn4Iw/LxXAwx1y7&#10;B//SvQiViBD2OSowIbS5lL40ZNFPXEscvbPrLIYou0rqDh8RbhuZJslMWqw5Lhhs6dtQeSluVkHx&#10;c937dbPKticO/cWcd59VulPqY9SvvkAE6sN/+N3eaAXpNJvB6018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75iFMMAAADdAAAADwAAAAAAAAAAAAAAAACYAgAAZHJzL2Rv&#10;d25yZXYueG1sUEsFBgAAAAAEAAQA9QAAAIgDAAAAAA==&#10;" fillcolor="#1a476f" strokecolor="#1a476f" strokeweight="1.1pt"/>
                  <v:oval id="Oval 806" o:spid="_x0000_s1830" style="position:absolute;left:3843;top:265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Hj8QA&#10;AADdAAAADwAAAGRycy9kb3ducmV2LnhtbESPQWvCQBSE74L/YXkFb2ZjwDakriKCUFCUxvb+yD6z&#10;wezbNLtq/PddodDjMDPfMIvVYFtxo943jhXMkhQEceV0w7WCr9N2moPwAVlj65gUPMjDajkeLbDQ&#10;7s6fdCtDLSKEfYEKTAhdIaWvDFn0ieuIo3d2vcUQZV9L3eM9wm0rszR9lRYbjgsGO9oYqi7l1Soo&#10;9z9Hv23X+e6bw3Ax58O8zg5KTV6G9TuIQEP4D/+1P7SCbJa/wf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yx4/EAAAA3QAAAA8AAAAAAAAAAAAAAAAAmAIAAGRycy9k&#10;b3ducmV2LnhtbFBLBQYAAAAABAAEAPUAAACJAwAAAAA=&#10;" fillcolor="#1a476f" strokecolor="#1a476f" strokeweight="1.1pt"/>
                  <v:oval id="Oval 807" o:spid="_x0000_s1831" style="position:absolute;left:5558;top:303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1T/cEA&#10;AADdAAAADwAAAGRycy9kb3ducmV2LnhtbERPTYvCMBC9C/6HMII3m1pYKdUoIggLLi7W3fvQjE2x&#10;mXSbqPXfbw6Cx8f7Xm0G24o79b5xrGCepCCIK6cbrhX8nPezHIQPyBpbx6TgSR426/FohYV2Dz7R&#10;vQy1iCHsC1RgQugKKX1lyKJPXEccuYvrLYYI+1rqHh8x3LYyS9OFtNhwbDDY0c5QdS1vVkH59fft&#10;9+02P/xyGK7mcvyos6NS08mwXYIINIS3+OX+1AqyeR7nxjfxCc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tU/3BAAAA3QAAAA8AAAAAAAAAAAAAAAAAmAIAAGRycy9kb3du&#10;cmV2LnhtbFBLBQYAAAAABAAEAPUAAACGAwAAAAA=&#10;" fillcolor="#1a476f" strokecolor="#1a476f" strokeweight="1.1pt"/>
                </v:group>
                <v:group id="Group 1009" o:spid="_x0000_s1832" style="position:absolute;left:16084;top:8121;width:31407;height:18745" coordorigin="2528,1274" coordsize="4946,2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ixKMUAAADdAAAADwAAAGRycy9kb3ducmV2LnhtbESPQYvCMBSE78L+h/CE&#10;vWlaF8WtRhFZlz2IoC6It0fzbIvNS2liW/+9EQSPw8x8w8yXnSlFQ7UrLCuIhxEI4tTqgjMF/8fN&#10;YArCeWSNpWVScCcHy8VHb46Jti3vqTn4TAQIuwQV5N5XiZQuzcmgG9qKOHgXWxv0QdaZ1DW2AW5K&#10;OYqiiTRYcFjIsaJ1Tun1cDMKfltsV1/xT7O9Xtb383G8O21jUuqz361mIDx1/h1+tf+0glE8/Y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z4sSjFAAAA3QAA&#10;AA8AAAAAAAAAAAAAAAAAqgIAAGRycy9kb3ducmV2LnhtbFBLBQYAAAAABAAEAPoAAACcAwAAAAA=&#10;">
                  <v:oval id="Oval 809" o:spid="_x0000_s1833" style="position:absolute;left:6082;top:266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LJJsIA&#10;AADdAAAADwAAAGRycy9kb3ducmV2LnhtbERPXWvCMBR9F/YfwhX2ZlMLk1qNpQyEwUbH6vZ+aa5N&#10;sbnpmky7f28eBns8nO99OdtBXGnyvWMF6yQFQdw63XOn4PN0XOUgfEDWODgmBb/koTw8LPZYaHfj&#10;D7o2oRMxhH2BCkwIYyGlbw1Z9IkbiSN3dpPFEOHUST3hLYbbQWZpupEWe44NBkd6NtRemh+roHn7&#10;fvfHocpfvzjMF3Oun7qsVupxOVc7EIHm8C/+c79oBdl6G/fHN/EJyM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skmwgAAAN0AAAAPAAAAAAAAAAAAAAAAAJgCAABkcnMvZG93&#10;bnJldi54bWxQSwUGAAAAAAQABAD1AAAAhwMAAAAA&#10;" fillcolor="#1a476f" strokecolor="#1a476f" strokeweight="1.1pt"/>
                  <v:oval id="Oval 810" o:spid="_x0000_s1834" style="position:absolute;left:5279;top:289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5svcQA&#10;AADdAAAADwAAAGRycy9kb3ducmV2LnhtbESPQWvCQBSE74L/YXmCN90kYNHUVaQgFBSL0d4f2Wc2&#10;mH2bZrca/71bKHgcZuYbZrnubSNu1PnasYJ0moAgLp2uuVJwPm0ncxA+IGtsHJOCB3lYr4aDJeba&#10;3flItyJUIkLY56jAhNDmUvrSkEU/dS1x9C6usxii7CqpO7xHuG1kliRv0mLNccFgSx+GymvxaxUU&#10;+58vv2028903h/5qLodZlR2UGo/6zTuIQH14hf/bn1pBli5S+HsTn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ObL3EAAAA3QAAAA8AAAAAAAAAAAAAAAAAmAIAAGRycy9k&#10;b3ducmV2LnhtbFBLBQYAAAAABAAEAPUAAACJAwAAAAA=&#10;" fillcolor="#1a476f" strokecolor="#1a476f" strokeweight="1.1pt"/>
                  <v:oval id="Oval 811" o:spid="_x0000_s1835" style="position:absolute;left:4984;top:295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zyysMA&#10;AADdAAAADwAAAGRycy9kb3ducmV2LnhtbESPQYvCMBSE78L+h/AWvGlqQdGuUUQQBMVlq3t/NM+m&#10;2LzUJmr990ZY2OMwM98w82Vna3Gn1leOFYyGCQjiwumKSwWn42YwBeEDssbaMSl4kofl4qM3x0y7&#10;B//QPQ+liBD2GSowITSZlL4wZNEPXUMcvbNrLYYo21LqFh8RbmuZJslEWqw4LhhsaG2ouOQ3qyDf&#10;X7/9pl5Nd78cuos5H8ZlelCq/9mtvkAE6sJ/+K+91QrS0SyF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zyysMAAADdAAAADwAAAAAAAAAAAAAAAACYAgAAZHJzL2Rv&#10;d25yZXYueG1sUEsFBgAAAAAEAAQA9QAAAIgDAAAAAA==&#10;" fillcolor="#1a476f" strokecolor="#1a476f" strokeweight="1.1pt"/>
                  <v:oval id="Oval 812" o:spid="_x0000_s1836" style="position:absolute;left:3581;top:263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BXUcUA&#10;AADdAAAADwAAAGRycy9kb3ducmV2LnhtbESPQWvCQBSE7wX/w/IKvTWbRCw2dQ0iCEKLpdHeH9ln&#10;Nph9G7Orpv/eLRR6HGbmG2ZRjrYTVxp861hBlqQgiGunW24UHPab5zkIH5A1do5JwQ95KJeThwUW&#10;2t34i65VaESEsC9QgQmhL6T0tSGLPnE9cfSObrAYohwaqQe8RbjtZJ6mL9Jiy3HBYE9rQ/WpulgF&#10;1cf502+61fz9m8N4MsfdrMl3Sj09jqs3EIHG8B/+a2+1gjx7ncL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EFdRxQAAAN0AAAAPAAAAAAAAAAAAAAAAAJgCAABkcnMv&#10;ZG93bnJldi54bWxQSwUGAAAAAAQABAD1AAAAigMAAAAA&#10;" fillcolor="#1a476f" strokecolor="#1a476f" strokeweight="1.1pt"/>
                  <v:oval id="Oval 813" o:spid="_x0000_s1837" style="position:absolute;left:3156;top:249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nPJcUA&#10;AADdAAAADwAAAGRycy9kb3ducmV2LnhtbESPQWvCQBSE7wX/w/IKvTWbBC02dQ0iCEKLpdHeH9ln&#10;Nph9G7Orpv/eLRR6HGbmG2ZRjrYTVxp861hBlqQgiGunW24UHPab5zkIH5A1do5JwQ95KJeThwUW&#10;2t34i65VaESEsC9QgQmhL6T0tSGLPnE9cfSObrAYohwaqQe8RbjtZJ6mL9Jiy3HBYE9rQ/WpulgF&#10;1cf502+61fz9m8N4MsfdrMl3Sj09jqs3EIHG8B/+a2+1gjx7ncL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c8lxQAAAN0AAAAPAAAAAAAAAAAAAAAAAJgCAABkcnMv&#10;ZG93bnJldi54bWxQSwUGAAAAAAQABAD1AAAAigMAAAAA&#10;" fillcolor="#1a476f" strokecolor="#1a476f" strokeweight="1.1pt"/>
                  <v:oval id="Oval 814" o:spid="_x0000_s1838" style="position:absolute;left:7408;top:232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VqvsUA&#10;AADdAAAADwAAAGRycy9kb3ducmV2LnhtbESPQWvCQBSE7wX/w/IKvdVNAik2dZUgBAoWS1O9P7LP&#10;bDD7Ns2uGv+9Wyj0OMzMN8xyPdleXGj0nWMF6TwBQdw43XGrYP9dPS9A+ICssXdMCm7kYb2aPSyx&#10;0O7KX3SpQysihH2BCkwIQyGlbwxZ9HM3EEfv6EaLIcqxlXrEa4TbXmZJ8iItdhwXDA60MdSc6rNV&#10;UH/8fPqqLxfbA4fpZI67vM12Sj09TuUbiEBT+A//td+1gix9zeH3TXw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tWq+xQAAAN0AAAAPAAAAAAAAAAAAAAAAAJgCAABkcnMv&#10;ZG93bnJldi54bWxQSwUGAAAAAAQABAD1AAAAigMAAAAA&#10;" fillcolor="#1a476f" strokecolor="#1a476f" strokeweight="1.1pt"/>
                  <v:oval id="Oval 815" o:spid="_x0000_s1839" style="position:absolute;left:6027;top:177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f0ycUA&#10;AADdAAAADwAAAGRycy9kb3ducmV2LnhtbESPQWvCQBSE70L/w/IKvenGQEVTNyKFgNCiNLb3R/Yl&#10;G8y+jdltTP99tyD0OMzMN8x2N9lOjDT41rGC5SIBQVw53XKj4PNczNcgfEDW2DkmBT/kYZc/zLaY&#10;aXfjDxrL0IgIYZ+hAhNCn0npK0MW/cL1xNGr3WAxRDk0Ug94i3DbyTRJVtJiy3HBYE+vhqpL+W0V&#10;lO/Xky+6/frti8N0MfXxuUmPSj09TvsXEIGm8B++tw9aQbrcrODvTXwC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TJxQAAAN0AAAAPAAAAAAAAAAAAAAAAAJgCAABkcnMv&#10;ZG93bnJldi54bWxQSwUGAAAAAAQABAD1AAAAigMAAAAA&#10;" fillcolor="#1a476f" strokecolor="#1a476f" strokeweight="1.1pt"/>
                  <v:oval id="Oval 816" o:spid="_x0000_s1840" style="position:absolute;left:3751;top:243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tRUsUA&#10;AADdAAAADwAAAGRycy9kb3ducmV2LnhtbESPQWvCQBSE7wX/w/IKvTWbBLQ2dQ0iCEKLpdHeH9ln&#10;Nph9G7Orpv/eLRR6HGbmG2ZRjrYTVxp861hBlqQgiGunW24UHPab5zkIH5A1do5JwQ95KJeThwUW&#10;2t34i65VaESEsC9QgQmhL6T0tSGLPnE9cfSObrAYohwaqQe8RbjtZJ6mM2mx5bhgsKe1ofpUXayC&#10;6uP86Tfdav7+zWE8meNu2uQ7pZ4ex9UbiEBj+A//tbdaQZ69vsD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K1FSxQAAAN0AAAAPAAAAAAAAAAAAAAAAAJgCAABkcnMv&#10;ZG93bnJldi54bWxQSwUGAAAAAAQABAD1AAAAigMAAAAA&#10;" fillcolor="#1a476f" strokecolor="#1a476f" strokeweight="1.1pt"/>
                  <v:oval id="Oval 817" o:spid="_x0000_s1841" style="position:absolute;left:4346;top:190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TFIMIA&#10;AADdAAAADwAAAGRycy9kb3ducmV2LnhtbERPXWvCMBR9F/YfwhX2ZlMLk1qNpQyEwUbH6vZ+aa5N&#10;sbnpmky7f28eBns8nO99OdtBXGnyvWMF6yQFQdw63XOn4PN0XOUgfEDWODgmBb/koTw8LPZYaHfj&#10;D7o2oRMxhH2BCkwIYyGlbw1Z9IkbiSN3dpPFEOHUST3hLYbbQWZpupEWe44NBkd6NtRemh+roHn7&#10;fvfHocpfvzjMF3Oun7qsVupxOVc7EIHm8C/+c79oBdl6G+fGN/EJyM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tMUgwgAAAN0AAAAPAAAAAAAAAAAAAAAAAJgCAABkcnMvZG93&#10;bnJldi54bWxQSwUGAAAAAAQABAD1AAAAhwMAAAAA&#10;" fillcolor="#1a476f" strokecolor="#1a476f" strokeweight="1.1pt"/>
                  <v:oval id="Oval 818" o:spid="_x0000_s1842" style="position:absolute;left:5973;top:236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gu8UA&#10;AADdAAAADwAAAGRycy9kb3ducmV2LnhtbESPQWvCQBSE70L/w/IK3nRjoCWmriEUhEIlpdHeH9ln&#10;Nph9m2a3Gv+9Wyj0OMzMN8ymmGwvLjT6zrGC1TIBQdw43XGr4HjYLTIQPiBr7B2Tght5KLYPsw3m&#10;2l35ky51aEWEsM9RgQlhyKX0jSGLfukG4uid3GgxRDm2Uo94jXDbyzRJnqXFjuOCwYFeDTXn+scq&#10;qPffH37Xl9n7F4fpbE7VU5tWSs0fp/IFRKAp/If/2m9aQbpar+H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GC7xQAAAN0AAAAPAAAAAAAAAAAAAAAAAJgCAABkcnMv&#10;ZG93bnJldi54bWxQSwUGAAAAAAQABAD1AAAAigMAAAAA&#10;" fillcolor="#1a476f" strokecolor="#1a476f" strokeweight="1.1pt"/>
                  <v:oval id="Oval 819" o:spid="_x0000_s1843" style="position:absolute;left:3783;top:304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093cIA&#10;AADdAAAADwAAAGRycy9kb3ducmV2LnhtbESPQYvCMBSE78L+h/AEbza1oEjXKLIgCLso1t37o3k2&#10;xeal20St/94IgsdhZr5hFqveNuJKna8dK5gkKQji0umaKwW/x814DsIHZI2NY1JwJw+r5cdggbl2&#10;Nz7QtQiViBD2OSowIbS5lL40ZNEnriWO3sl1FkOUXSV1h7cIt43M0nQmLdYcFwy29GWoPBcXq6D4&#10;+d/7TbOef/9x6M/mtJtW2U6p0bBff4II1Id3+NXeagVZRMLzTXw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7T3dwgAAAN0AAAAPAAAAAAAAAAAAAAAAAJgCAABkcnMvZG93&#10;bnJldi54bWxQSwUGAAAAAAQABAD1AAAAhwMAAAAA&#10;" fillcolor="#1a476f" strokecolor="#1a476f" strokeweight="1.1pt"/>
                  <v:oval id="Oval 820" o:spid="_x0000_s1844" style="position:absolute;left:4548;top:266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GYRsMA&#10;AADdAAAADwAAAGRycy9kb3ducmV2LnhtbESPQYvCMBSE78L+h/AEbza1oEjXKCIIwi6K1b0/mmdT&#10;bF66TdTuv98IgsdhZr5hFqveNuJOna8dK5gkKQji0umaKwXn03Y8B+EDssbGMSn4Iw+r5cdggbl2&#10;Dz7SvQiViBD2OSowIbS5lL40ZNEnriWO3sV1FkOUXSV1h48It43M0nQmLdYcFwy2tDFUXoubVVB8&#10;/x78tlnPv3449Fdz2U+rbK/UaNivP0EE6sM7/GrvtIIsSyfwfBOf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GYRsMAAADdAAAADwAAAAAAAAAAAAAAAACYAgAAZHJzL2Rv&#10;d25yZXYueG1sUEsFBgAAAAAEAAQA9QAAAIgDAAAAAA==&#10;" fillcolor="#1a476f" strokecolor="#1a476f" strokeweight="1.1pt"/>
                  <v:oval id="Oval 821" o:spid="_x0000_s1845" style="position:absolute;left:5050;top:182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MGMcQA&#10;AADdAAAADwAAAGRycy9kb3ducmV2LnhtbESPUWvCMBSF3wX/Q7jC3jQ1sCGdqchAEBTH6vZ+aa5N&#10;aXNTm6jdv18Ggz0ezjnf4aw3o+vEnYbQeNawXGQgiCtvGq41fJ538xWIEJENdp5JwzcF2BTTyRpz&#10;4x/8Qfcy1iJBOOSowcbY51KGypLDsPA9cfIufnAYkxxqaQZ8JLjrpMqyF+mw4bRgsac3S1Vb3pyG&#10;8nh9D7tuuzp8cRxbezk91+qk9dNs3L6CiDTG//Bfe280KJUp+H2TnoAs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zBjHEAAAA3QAAAA8AAAAAAAAAAAAAAAAAmAIAAGRycy9k&#10;b3ducmV2LnhtbFBLBQYAAAAABAAEAPUAAACJAwAAAAA=&#10;" fillcolor="#1a476f" strokecolor="#1a476f" strokeweight="1.1pt"/>
                  <v:oval id="Oval 822" o:spid="_x0000_s1846" style="position:absolute;left:4438;top:270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jqsMA&#10;AADdAAAADwAAAGRycy9kb3ducmV2LnhtbESPQYvCMBSE78L+h/AEb5paUaRrFFkQhBUXq3t/NM+m&#10;2LzUJqv135sFweMwM98wi1Vna3Gj1leOFYxHCQjiwumKSwWn42Y4B+EDssbaMSl4kIfV8qO3wEy7&#10;Ox/olodSRAj7DBWYEJpMSl8YsuhHriGO3tm1FkOUbSl1i/cIt7VMk2QmLVYcFww29GWouOR/VkG+&#10;u/74Tb2ef/9y6C7mvJ+W6V6pQb9bf4II1IV3+NXeagVpmkzg/018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jqsMAAADdAAAADwAAAAAAAAAAAAAAAACYAgAAZHJzL2Rv&#10;d25yZXYueG1sUEsFBgAAAAAEAAQA9QAAAIgDAAAAAA==&#10;" fillcolor="#1a476f" strokecolor="#1a476f" strokeweight="1.1pt"/>
                  <v:oval id="Oval 823" o:spid="_x0000_s1847" style="position:absolute;left:6431;top:203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Y73sMA&#10;AADdAAAADwAAAGRycy9kb3ducmV2LnhtbESPQYvCMBSE78L+h/AEb5paVKRrFFkQhBUXq3t/NM+m&#10;2LzUJqv135sFweMwM98wi1Vna3Gj1leOFYxHCQjiwumKSwWn42Y4B+EDssbaMSl4kIfV8qO3wEy7&#10;Ox/olodSRAj7DBWYEJpMSl8YsuhHriGO3tm1FkOUbSl1i/cIt7VMk2QmLVYcFww29GWouOR/VkG+&#10;u/74Tb2ef/9y6C7mvJ+W6V6pQb9bf4II1IV3+NXeagVpmkzg/018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Y73sMAAADdAAAADwAAAAAAAAAAAAAAAACYAgAAZHJzL2Rv&#10;d25yZXYueG1sUEsFBgAAAAAEAAQA9QAAAIgDAAAAAA==&#10;" fillcolor="#1a476f" strokecolor="#1a476f" strokeweight="1.1pt"/>
                  <v:oval id="Oval 824" o:spid="_x0000_s1848" style="position:absolute;left:3407;top:221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eRcQA&#10;AADdAAAADwAAAGRycy9kb3ducmV2LnhtbESPQWvCQBSE7wX/w/IEb3VjwBJS1xAEQaikNG3vj+wz&#10;G8y+jdmtxn/vFgo9DjPzDbMpJtuLK42+c6xgtUxAEDdOd9wq+PrcP2cgfEDW2DsmBXfyUGxnTxvM&#10;tbvxB13r0IoIYZ+jAhPCkEvpG0MW/dINxNE7udFiiHJspR7xFuG2l2mSvEiLHccFgwPtDDXn+scq&#10;qI+Xd7/vy+ztm8N0Nqdq3aaVUov5VL6CCDSF//Bf+6AVpGmyht838QnI7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ankXEAAAA3QAAAA8AAAAAAAAAAAAAAAAAmAIAAGRycy9k&#10;b3ducmV2LnhtbFBLBQYAAAAABAAEAPUAAACJAwAAAAA=&#10;" fillcolor="#1a476f" strokecolor="#1a476f" strokeweight="1.1pt"/>
                  <v:oval id="Oval 825" o:spid="_x0000_s1849" style="position:absolute;left:3849;top:205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gAMsUA&#10;AADdAAAADwAAAGRycy9kb3ducmV2LnhtbESPwWrDMBBE74H+g9hCb7FcQ41xrYRQCBRaUuKk98Va&#10;WybWyrXUxP37KhDIcZiZN0y1nu0gzjT53rGC5yQFQdw43XOn4HjYLgsQPiBrHByTgj/ysF49LCos&#10;tbvwns516ESEsC9RgQlhLKX0jSGLPnEjcfRaN1kMUU6d1BNeItwOMkvTXFrsOS4YHOnNUHOqf62C&#10;+vPny2+HTfHxzWE+mXb30mU7pZ4e580riEBzuIdv7XetIMvSHK5v4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SAAyxQAAAN0AAAAPAAAAAAAAAAAAAAAAAJgCAABkcnMv&#10;ZG93bnJldi54bWxQSwUGAAAAAAQABAD1AAAAigMAAAAA&#10;" fillcolor="#1a476f" strokecolor="#1a476f" strokeweight="1.1pt"/>
                  <v:oval id="Oval 826" o:spid="_x0000_s1850" style="position:absolute;left:5170;top:206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SlqcQA&#10;AADdAAAADwAAAGRycy9kb3ducmV2LnhtbESP3YrCMBSE74V9h3AE7zS14A9do8iCIKy4WN37Q3Ns&#10;is1JbbJa394sCF4OM/MNs1h1thY3an3lWMF4lIAgLpyuuFRwOm6GcxA+IGusHZOCB3lYLT96C8y0&#10;u/OBbnkoRYSwz1CBCaHJpPSFIYt+5Bri6J1dazFE2ZZSt3iPcFvLNEmm0mLFccFgQ1+Gikv+ZxXk&#10;u+uP39Tr+fcvh+5izvtJme6VGvS79SeIQF14h1/trVaQpskM/t/EJ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EpanEAAAA3QAAAA8AAAAAAAAAAAAAAAAAmAIAAGRycy9k&#10;b3ducmV2LnhtbFBLBQYAAAAABAAEAPUAAACJAwAAAAA=&#10;" fillcolor="#1a476f" strokecolor="#1a476f" strokeweight="1.1pt"/>
                  <v:oval id="Oval 827" o:spid="_x0000_s1851" style="position:absolute;left:3609;top:276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sx28EA&#10;AADdAAAADwAAAGRycy9kb3ducmV2LnhtbERPXWvCMBR9H/gfwhX2tqYWJlIbpQgFYcNhN98vzbUp&#10;Nje1ybT798uD4OPhfBfbyfbiRqPvHCtYJCkI4sbpjlsFP9/V2wqED8gae8ek4I88bDezlwJz7e58&#10;pFsdWhFD2OeowIQw5FL6xpBFn7iBOHJnN1oMEY6t1CPeY7jtZZamS2mx49hgcKCdoeZS/1oF9ef1&#10;y1d9ufo4cZgu5nx4b7ODUq/zqVyDCDSFp/jh3msFWZbGufFNfA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bMdvBAAAA3QAAAA8AAAAAAAAAAAAAAAAAmAIAAGRycy9kb3du&#10;cmV2LnhtbFBLBQYAAAAABAAEAPUAAACGAwAAAAA=&#10;" fillcolor="#1a476f" strokecolor="#1a476f" strokeweight="1.1pt"/>
                  <v:oval id="Oval 828" o:spid="_x0000_s1852" style="position:absolute;left:3112;top:264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QMMA&#10;AADdAAAADwAAAGRycy9kb3ducmV2LnhtbESPQYvCMBSE78L+h/AWvGlqYUWrUWRBEFYU6+790Tyb&#10;YvPSbaLWf28EweMwM98w82Vna3Gl1leOFYyGCQjiwumKSwW/x/VgAsIHZI21Y1JwJw/LxUdvjpl2&#10;Nz7QNQ+liBD2GSowITSZlL4wZNEPXUMcvZNrLYYo21LqFm8RbmuZJslYWqw4Lhhs6NtQcc4vVkG+&#10;/d/7db2a/Pxx6M7mtPsq051S/c9uNQMRqAvv8Ku90QrSNJnC801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UQMMAAADdAAAADwAAAAAAAAAAAAAAAACYAgAAZHJzL2Rv&#10;d25yZXYueG1sUEsFBgAAAAAEAAQA9QAAAIgDAAAAAA==&#10;" fillcolor="#1a476f" strokecolor="#1a476f" strokeweight="1.1pt"/>
                  <v:oval id="Oval 829" o:spid="_x0000_s1853" style="position:absolute;left:4275;top:256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SrAMEA&#10;AADdAAAADwAAAGRycy9kb3ducmV2LnhtbERPTYvCMBC9L/gfwgje1tSCi1RTEUEQVpSteh+aaVNs&#10;JrXJav335rCwx8f7Xq0H24oH9b5xrGA2TUAQl043XCu4nHefCxA+IGtsHZOCF3lY56OPFWbaPfmH&#10;HkWoRQxhn6ECE0KXSelLQxb91HXEkatcbzFE2NdS9/iM4baVaZJ8SYsNxwaDHW0Nlbfi1yooDveT&#10;37WbxfeVw3Az1XFep0elJuNhswQRaAj/4j/3XitI01ncH9/EJy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0qwDBAAAA3QAAAA8AAAAAAAAAAAAAAAAAmAIAAGRycy9kb3du&#10;cmV2LnhtbFBLBQYAAAAABAAEAPUAAACGAwAAAAA=&#10;" fillcolor="#1a476f" strokecolor="#1a476f" strokeweight="1.1pt"/>
                  <v:oval id="Oval 830" o:spid="_x0000_s1854" style="position:absolute;left:3614;top:332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gOm8MA&#10;AADdAAAADwAAAGRycy9kb3ducmV2LnhtbESPQYvCMBSE78L+h/AEb5q2oEg1igiCsIuyVe+P5tkU&#10;m5duE7X+e7OwsMdhZr5hluveNuJBna8dK0gnCQji0umaKwXn0248B+EDssbGMSl4kYf16mOwxFy7&#10;J3/TowiViBD2OSowIbS5lL40ZNFPXEscvavrLIYou0rqDp8RbhuZJclMWqw5LhhsaWuovBV3q6D4&#10;+jn6XbOZf1449DdzPUyr7KDUaNhvFiAC9eE//NfeawVZlqbw+yY+Abl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gOm8MAAADdAAAADwAAAAAAAAAAAAAAAACYAgAAZHJzL2Rv&#10;d25yZXYueG1sUEsFBgAAAAAEAAQA9QAAAIgDAAAAAA==&#10;" fillcolor="#1a476f" strokecolor="#1a476f" strokeweight="1.1pt"/>
                  <v:oval id="Oval 831" o:spid="_x0000_s1855" style="position:absolute;left:4193;top:276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qQ7MQA&#10;AADdAAAADwAAAGRycy9kb3ducmV2LnhtbESPUWvCMBSF3wf7D+EKe1tTAxvSmYoIwkBxrLr3S3Nt&#10;Spubrsm0/nszGOzxcM75Dme5mlwvLjSG1rOGeZaDIK69abnRcDpunxcgQkQ22HsmDTcKsCofH5ZY&#10;GH/lT7pUsREJwqFADTbGoZAy1JYchswPxMk7+9FhTHJspBnxmuCulyrPX6XDltOCxYE2luqu+nEa&#10;qv33R9j268Xui+PU2fPhpVEHrZ9m0/oNRKQp/of/2u9Gg1JzBb9v0hOQ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qkOzEAAAA3QAAAA8AAAAAAAAAAAAAAAAAmAIAAGRycy9k&#10;b3ducmV2LnhtbFBLBQYAAAAABAAEAPUAAACJAwAAAAA=&#10;" fillcolor="#1a476f" strokecolor="#1a476f" strokeweight="1.1pt"/>
                  <v:oval id="Oval 832" o:spid="_x0000_s1856" style="position:absolute;left:4837;top:346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Y1d8UA&#10;AADdAAAADwAAAGRycy9kb3ducmV2LnhtbESPQWvCQBSE70L/w/IKvZlNUiohdRUpBIQWi7G9P7LP&#10;bDD7Nma3mv77bkHwOMzMN8xyPdleXGj0nWMFWZKCIG6c7rhV8HWo5gUIH5A19o5JwS95WK8eZkss&#10;tbvyni51aEWEsC9RgQlhKKX0jSGLPnEDcfSObrQYohxbqUe8RrjtZZ6mC2mx47hgcKA3Q82p/rEK&#10;6o/zp6/6TfH+zWE6mePupc13Sj09TptXEIGmcA/f2lutIM+zZ/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5jV3xQAAAN0AAAAPAAAAAAAAAAAAAAAAAJgCAABkcnMv&#10;ZG93bnJldi54bWxQSwUGAAAAAAQABAD1AAAAigMAAAAA&#10;" fillcolor="#1a476f" strokecolor="#1a476f" strokeweight="1.1pt"/>
                  <v:oval id="Oval 833" o:spid="_x0000_s1857" style="position:absolute;left:5208;top:232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tA8UA&#10;AADdAAAADwAAAGRycy9kb3ducmV2LnhtbESPQWvCQBSE70L/w/IKvZlNQishdRUpBIQWi7G9P7LP&#10;bDD7Nma3mv77bkHwOMzMN8xyPdleXGj0nWMFWZKCIG6c7rhV8HWo5gUIH5A19o5JwS95WK8eZkss&#10;tbvyni51aEWEsC9RgQlhKKX0jSGLPnEDcfSObrQYohxbqUe8RrjtZZ6mC2mx47hgcKA3Q82p/rEK&#10;6o/zp6/6TfH+zWE6mePupc13Sj09TptXEIGmcA/f2lutIM+zZ/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D60DxQAAAN0AAAAPAAAAAAAAAAAAAAAAAJgCAABkcnMv&#10;ZG93bnJldi54bWxQSwUGAAAAAAQABAD1AAAAigMAAAAA&#10;" fillcolor="#1a476f" strokecolor="#1a476f" strokeweight="1.1pt"/>
                  <v:oval id="Oval 834" o:spid="_x0000_s1858" style="position:absolute;left:4482;top:277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ImMMA&#10;AADdAAAADwAAAGRycy9kb3ducmV2LnhtbESPQYvCMBSE74L/ITxhbza1oEg1igjCwi6Kdff+aJ5N&#10;sXnpNlmt/94IgsdhZr5hluveNuJKna8dK5gkKQji0umaKwU/p914DsIHZI2NY1JwJw/r1XCwxFy7&#10;Gx/pWoRKRAj7HBWYENpcSl8asugT1xJH7+w6iyHKrpK6w1uE20ZmaTqTFmuOCwZb2hoqL8W/VVB8&#10;/x38rtnMv3459Bdz3k+rbK/Ux6jfLEAE6sM7/Gp/agVZNpnC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ImMMAAADdAAAADwAAAAAAAAAAAAAAAACYAgAAZHJzL2Rv&#10;d25yZXYueG1sUEsFBgAAAAAEAAQA9QAAAIgDAAAAAA==&#10;" fillcolor="#1a476f" strokecolor="#1a476f" strokeweight="1.1pt"/>
                  <v:oval id="Oval 835" o:spid="_x0000_s1859" style="position:absolute;left:5099;top:294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GW78MA&#10;AADdAAAADwAAAGRycy9kb3ducmV2LnhtbESPQYvCMBSE7wv7H8Jb8LamFhSpRhFBEBRlq94fzbMp&#10;Ni+1iVr/vRGEPQ4z8w0znXe2FndqfeVYwaCfgCAunK64VHA8rH7HIHxA1lg7JgVP8jCffX9NMdPu&#10;wX90z0MpIoR9hgpMCE0mpS8MWfR91xBH7+xaiyHKtpS6xUeE21qmSTKSFiuOCwYbWhoqLvnNKsi3&#10;171f1Yvx5sShu5jzblimO6V6P91iAiJQF/7Dn/ZaK0jTwQjeb+ITkL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GW78MAAADdAAAADwAAAAAAAAAAAAAAAACYAgAAZHJzL2Rv&#10;d25yZXYueG1sUEsFBgAAAAAEAAQA9QAAAIgDAAAAAA==&#10;" fillcolor="#1a476f" strokecolor="#1a476f" strokeweight="1.1pt"/>
                  <v:oval id="Oval 836" o:spid="_x0000_s1860" style="position:absolute;left:4313;top:295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0zdMUA&#10;AADdAAAADwAAAGRycy9kb3ducmV2LnhtbESPQWvCQBSE70L/w/IKvZlNAq0hdRUpBIQWi7G9P7LP&#10;bDD7Nma3mv77bkHwOMzMN8xyPdleXGj0nWMFWZKCIG6c7rhV8HWo5gUIH5A19o5JwS95WK8eZkss&#10;tbvyni51aEWEsC9RgQlhKKX0jSGLPnEDcfSObrQYohxbqUe8RrjtZZ6mL9Jix3HB4EBvhppT/WMV&#10;1B/nT1/1m+L9m8N0Msfdc5vvlHp6nDavIAJN4R6+tbdaQZ5nC/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3TN0xQAAAN0AAAAPAAAAAAAAAAAAAAAAAJgCAABkcnMv&#10;ZG93bnJldi54bWxQSwUGAAAAAAQABAD1AAAAigMAAAAA&#10;" fillcolor="#1a476f" strokecolor="#1a476f" strokeweight="1.1pt"/>
                  <v:oval id="Oval 837" o:spid="_x0000_s1861" style="position:absolute;left:5236;top:301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KnBsEA&#10;AADdAAAADwAAAGRycy9kb3ducmV2LnhtbERPTYvCMBC9L/gfwgje1tSCi1RTEUEQVpSteh+aaVNs&#10;JrXJav335rCwx8f7Xq0H24oH9b5xrGA2TUAQl043XCu4nHefCxA+IGtsHZOCF3lY56OPFWbaPfmH&#10;HkWoRQxhn6ECE0KXSelLQxb91HXEkatcbzFE2NdS9/iM4baVaZJ8SYsNxwaDHW0Nlbfi1yooDveT&#10;37WbxfeVw3Az1XFep0elJuNhswQRaAj/4j/3XitI01mcG9/EJy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CpwbBAAAA3QAAAA8AAAAAAAAAAAAAAAAAmAIAAGRycy9kb3du&#10;cmV2LnhtbFBLBQYAAAAABAAEAPUAAACGAwAAAAA=&#10;" fillcolor="#1a476f" strokecolor="#1a476f" strokeweight="1.1pt"/>
                  <v:oval id="Oval 838" o:spid="_x0000_s1862" style="position:absolute;left:5159;top:319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4CncMA&#10;AADdAAAADwAAAGRycy9kb3ducmV2LnhtbESPQYvCMBSE78L+h/AWvGlqQdGuUUQQBMVlq3t/NM+m&#10;2LzUJmr990ZY2OMwM98w82Vna3Gn1leOFYyGCQjiwumKSwWn42YwBeEDssbaMSl4kofl4qM3x0y7&#10;B//QPQ+liBD2GSowITSZlL4wZNEPXUMcvbNrLYYo21LqFh8RbmuZJslEWqw4LhhsaG2ouOQ3qyDf&#10;X7/9pl5Nd78cuos5H8ZlelCq/9mtvkAE6sJ/+K+91QrSdDSD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4CncMAAADdAAAADwAAAAAAAAAAAAAAAACYAgAAZHJzL2Rv&#10;d25yZXYueG1sUEsFBgAAAAAEAAQA9QAAAIgDAAAAAA==&#10;" fillcolor="#1a476f" strokecolor="#1a476f" strokeweight="1.1pt"/>
                  <v:oval id="Oval 839" o:spid="_x0000_s1863" style="position:absolute;left:4002;top:330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hhvcIA&#10;AADdAAAADwAAAGRycy9kb3ducmV2LnhtbERPXWvCMBR9F/Yfwh3sTdMFJqUzShkUBhsdVvd+aa5N&#10;sbnpmky7f788CD4ezvdmN7tBXGgKvWcNz6sMBHHrTc+dhuOhWuYgQkQ2OHgmDX8UYLd9WGywMP7K&#10;e7o0sRMphEOBGmyMYyFlaC05DCs/Eifu5CeHMcGpk2bCawp3g1RZtpYOe04NFkd6s9Sem1+nofn8&#10;+QrVUOYf3xznsz3VL52qtX56nMtXEJHmeBff3O9Gg1Iq7U9v0hOQ2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WGG9wgAAAN0AAAAPAAAAAAAAAAAAAAAAAJgCAABkcnMvZG93&#10;bnJldi54bWxQSwUGAAAAAAQABAD1AAAAhwMAAAAA&#10;" fillcolor="#1a476f" strokecolor="#1a476f" strokeweight="1.1pt"/>
                  <v:oval id="Oval 840" o:spid="_x0000_s1864" style="position:absolute;left:3707;top:262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TEJsQA&#10;AADdAAAADwAAAGRycy9kb3ducmV2LnhtbESPUWvCMBSF3wf7D+EKe1tTAxvSmYoIwkBxrLr3S3Nt&#10;Spubrsm0/nszGOzxcM75Dme5mlwvLjSG1rOGeZaDIK69abnRcDpunxcgQkQ22HsmDTcKsCofH5ZY&#10;GH/lT7pUsREJwqFADTbGoZAy1JYchswPxMk7+9FhTHJspBnxmuCulyrPX6XDltOCxYE2luqu+nEa&#10;qv33R9j268Xui+PU2fPhpVEHrZ9m0/oNRKQp/of/2u9Gg1JqDr9v0hOQ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UxCbEAAAA3QAAAA8AAAAAAAAAAAAAAAAAmAIAAGRycy9k&#10;b3ducmV2LnhtbFBLBQYAAAAABAAEAPUAAACJAwAAAAA=&#10;" fillcolor="#1a476f" strokecolor="#1a476f" strokeweight="1.1pt"/>
                  <v:oval id="Oval 841" o:spid="_x0000_s1865" style="position:absolute;left:4133;top:265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ZaUcAA&#10;AADdAAAADwAAAGRycy9kb3ducmV2LnhtbERPTYvCMBS8C/sfwhO82dSCIl2jyIIg7KJYd++P5tkU&#10;m5duE7X+eyMIzm2YL2ax6m0jrtT52rGCSZKCIC6drrlS8HvcjOcgfEDW2DgmBXfysFp+DBaYa3fj&#10;A12LUIlYwj5HBSaENpfSl4Ys+sS1xFE7uc5iiLSrpO7wFsttI7M0nUmLNccFgy19GSrPxcUqKH7+&#10;937TrOfffxz6szntplW2U2o07NefIAL14W1+pbdaQRYBzzfxCc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cZaUcAAAADdAAAADwAAAAAAAAAAAAAAAACYAgAAZHJzL2Rvd25y&#10;ZXYueG1sUEsFBgAAAAAEAAQA9QAAAIUDAAAAAA==&#10;" fillcolor="#1a476f" strokecolor="#1a476f" strokeweight="1.1pt"/>
                  <v:oval id="Oval 842" o:spid="_x0000_s1866" style="position:absolute;left:4313;top:301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r/ysQA&#10;AADdAAAADwAAAGRycy9kb3ducmV2LnhtbESPQWsCMRSE70L/Q3iCN80aaZGtUaQgFBSlq70/Ns/N&#10;4uZlu4m6/vtGKPQ4zMw3zGLVu0bcqAu1Zw3TSQaCuPSm5krD6bgZz0GEiGyw8UwaHhRgtXwZLDA3&#10;/s5fdCtiJRKEQ44abIxtLmUoLTkME98SJ+/sO4cxya6SpsN7grtGqix7kw5rTgsWW/qwVF6Kq9NQ&#10;7H4OYdOs59tvjv3FnvevldprPRr263cQkfr4H/5rfxoNSqkZPN+k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K/8rEAAAA3QAAAA8AAAAAAAAAAAAAAAAAmAIAAGRycy9k&#10;b3ducmV2LnhtbFBLBQYAAAAABAAEAPUAAACJAwAAAAA=&#10;" fillcolor="#1a476f" strokecolor="#1a476f" strokeweight="1.1pt"/>
                  <v:oval id="Oval 843" o:spid="_x0000_s1867" style="position:absolute;left:4679;top:266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NnvsQA&#10;AADdAAAADwAAAGRycy9kb3ducmV2LnhtbESPQWsCMRSE70L/Q3iCN80abJGtUaQgFBSlq70/Ns/N&#10;4uZlu4m6/vtGKPQ4zMw3zGLVu0bcqAu1Zw3TSQaCuPSm5krD6bgZz0GEiGyw8UwaHhRgtXwZLDA3&#10;/s5fdCtiJRKEQ44abIxtLmUoLTkME98SJ+/sO4cxya6SpsN7grtGqix7kw5rTgsWW/qwVF6Kq9NQ&#10;7H4OYdOs59tvjv3FnvevldprPRr263cQkfr4H/5rfxoNSqkZPN+k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jZ77EAAAA3QAAAA8AAAAAAAAAAAAAAAAAmAIAAGRycy9k&#10;b3ducmV2LnhtbFBLBQYAAAAABAAEAPUAAACJAwAAAAA=&#10;" fillcolor="#1a476f" strokecolor="#1a476f" strokeweight="1.1pt"/>
                  <v:oval id="Oval 844" o:spid="_x0000_s1868" style="position:absolute;left:4318;top:294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JcMA&#10;AADdAAAADwAAAGRycy9kb3ducmV2LnhtbESPQWsCMRSE7wX/Q3iCt5o1YJHVKCIIgmLptt4fm+dm&#10;cfOybqKu/94UCj0OM/MNs1j1rhF36kLtWcNknIEgLr2pudLw8719n4EIEdlg45k0PCnAajl4W2Bu&#10;/IO/6F7ESiQIhxw12BjbXMpQWnIYxr4lTt7Zdw5jkl0lTYePBHeNVFn2IR3WnBYstrSxVF6Km9NQ&#10;HK6fYdusZ/sTx/5iz8dppY5aj4b9eg4iUh//w3/tndGglJrC75v0BO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CJcMAAADdAAAADwAAAAAAAAAAAAAAAACYAgAAZHJzL2Rv&#10;d25yZXYueG1sUEsFBgAAAAAEAAQA9QAAAIgDAAAAAA==&#10;" fillcolor="#1a476f" strokecolor="#1a476f" strokeweight="1.1pt"/>
                  <v:oval id="Oval 845" o:spid="_x0000_s1869" style="position:absolute;left:6568;top:235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1cUsMA&#10;AADdAAAADwAAAGRycy9kb3ducmV2LnhtbESPQWsCMRSE7wX/Q3iCt5o1oMhqFBEEoWJxW++PzXOz&#10;uHlZN6mu/74pFDwOM/MNs1z3rhF36kLtWcNknIEgLr2pudLw/bV7n4MIEdlg45k0PCnAejV4W2Ju&#10;/INPdC9iJRKEQ44abIxtLmUoLTkMY98SJ+/iO4cxya6SpsNHgrtGqiybSYc1pwWLLW0tldfix2ko&#10;DrfPsGs2848zx/5qL8dppY5aj4b9ZgEiUh9f4f/23mhQSs3g7016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1cUsMAAADdAAAADwAAAAAAAAAAAAAAAACYAgAAZHJzL2Rv&#10;d25yZXYueG1sUEsFBgAAAAAEAAQA9QAAAIgDAAAAAA==&#10;" fillcolor="#1a476f" strokecolor="#1a476f" strokeweight="1.1pt"/>
                  <v:oval id="Oval 846" o:spid="_x0000_s1870" style="position:absolute;left:4056;top:297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H5ycQA&#10;AADdAAAADwAAAGRycy9kb3ducmV2LnhtbESPQWsCMRSE70L/Q3iCN80asJWtUaQgFBSlq70/Ns/N&#10;4uZlu4m6/vtGKPQ4zMw3zGLVu0bcqAu1Zw3TSQaCuPSm5krD6bgZz0GEiGyw8UwaHhRgtXwZLDA3&#10;/s5fdCtiJRKEQ44abIxtLmUoLTkME98SJ+/sO4cxya6SpsN7grtGqix7lQ5rTgsWW/qwVF6Kq9NQ&#10;7H4OYdOs59tvjv3FnvezSu21Hg379TuISH38D/+1P40GpdQbPN+k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x+cnEAAAA3QAAAA8AAAAAAAAAAAAAAAAAmAIAAGRycy9k&#10;b3ducmV2LnhtbFBLBQYAAAAABAAEAPUAAACJAwAAAAA=&#10;" fillcolor="#1a476f" strokecolor="#1a476f" strokeweight="1.1pt"/>
                  <v:oval id="Oval 847" o:spid="_x0000_s1871" style="position:absolute;left:4695;top:302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5tu8IA&#10;AADdAAAADwAAAGRycy9kb3ducmV2LnhtbERPXWvCMBR9F/Yfwh3sTdMFJqUzShkUBhsdVvd+aa5N&#10;sbnpmky7f788CD4ezvdmN7tBXGgKvWcNz6sMBHHrTc+dhuOhWuYgQkQ2OHgmDX8UYLd9WGywMP7K&#10;e7o0sRMphEOBGmyMYyFlaC05DCs/Eifu5CeHMcGpk2bCawp3g1RZtpYOe04NFkd6s9Sem1+nofn8&#10;+QrVUOYf3xznsz3VL52qtX56nMtXEJHmeBff3O9Gg1IqzU1v0hOQ2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Lm27wgAAAN0AAAAPAAAAAAAAAAAAAAAAAJgCAABkcnMvZG93&#10;bnJldi54bWxQSwUGAAAAAAQABAD1AAAAhwMAAAAA&#10;" fillcolor="#1a476f" strokecolor="#1a476f" strokeweight="1.1pt"/>
                  <v:oval id="Oval 848" o:spid="_x0000_s1872" style="position:absolute;left:4482;top:191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LIIMQA&#10;AADdAAAADwAAAGRycy9kb3ducmV2LnhtbESPQWsCMRSE70L/Q3gFb5o1YNHVKCIIBcXStb0/Ns/N&#10;4uZl3aS6/ntTKPQ4zMw3zHLdu0bcqAu1Zw2TcQaCuPSm5krD12k3moEIEdlg45k0PCjAevUyWGJu&#10;/J0/6VbESiQIhxw12BjbXMpQWnIYxr4lTt7Zdw5jkl0lTYf3BHeNVFn2Jh3WnBYstrS1VF6KH6eh&#10;OFw/wq7ZzPbfHPuLPR+nlTpqPXztNwsQkfr4H/5rvxsNSqk5/L5JT0C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iyCDEAAAA3QAAAA8AAAAAAAAAAAAAAAAAmAIAAGRycy9k&#10;b3ducmV2LnhtbFBLBQYAAAAABAAEAPUAAACJAwAAAAA=&#10;" fillcolor="#1a476f" strokecolor="#1a476f" strokeweight="1.1pt"/>
                  <v:oval id="Oval 849" o:spid="_x0000_s1873" style="position:absolute;left:4990;top:195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H3YMEA&#10;AADdAAAADwAAAGRycy9kb3ducmV2LnhtbERPTYvCMBC9L/gfwgh7W1MrK6UaRQRBcFGseh+asSk2&#10;k9pE7f77zWHB4+N9z5e9bcSTOl87VjAeJSCIS6drrhScT5uvDIQPyBobx6TglzwsF4OPOebavfhI&#10;zyJUIoawz1GBCaHNpfSlIYt+5FriyF1dZzFE2FVSd/iK4baRaZJMpcWaY4PBltaGylvxsAqKn/vB&#10;b5pVtrtw6G/muv+u0r1Sn8N+NQMRqA9v8b97qxWk6STuj2/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B92DBAAAA3QAAAA8AAAAAAAAAAAAAAAAAmAIAAGRycy9kb3du&#10;cmV2LnhtbFBLBQYAAAAABAAEAPUAAACGAwAAAAA=&#10;" fillcolor="#1a476f" strokecolor="#1a476f" strokeweight="1.1pt"/>
                  <v:oval id="Oval 850" o:spid="_x0000_s1874" style="position:absolute;left:5006;top:200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1S+8UA&#10;AADdAAAADwAAAGRycy9kb3ducmV2LnhtbESPQWvCQBSE70L/w/IKvZlNUiohdRUpBIQWi7G9P7LP&#10;bDD7Nma3mv77bkHwOMzMN8xyPdleXGj0nWMFWZKCIG6c7rhV8HWo5gUIH5A19o5JwS95WK8eZkss&#10;tbvyni51aEWEsC9RgQlhKKX0jSGLPnEDcfSObrQYohxbqUe8RrjtZZ6mC2mx47hgcKA3Q82p/rEK&#10;6o/zp6/6TfH+zWE6mePupc13Sj09TptXEIGmcA/f2lutIM+fM/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zVL7xQAAAN0AAAAPAAAAAAAAAAAAAAAAAJgCAABkcnMv&#10;ZG93bnJldi54bWxQSwUGAAAAAAQABAD1AAAAigMAAAAA&#10;" fillcolor="#1a476f" strokecolor="#1a476f" strokeweight="1.1pt"/>
                  <v:oval id="Oval 851" o:spid="_x0000_s1875" style="position:absolute;left:4433;top:314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MjMQA&#10;AADdAAAADwAAAGRycy9kb3ducmV2LnhtbESPQWsCMRSE70L/Q3iCN80aaZGtUaQgFBSlq70/Ns/N&#10;4uZlu4m6/vtGKPQ4zMw3zGLVu0bcqAu1Zw3TSQaCuPSm5krD6bgZz0GEiGyw8UwaHhRgtXwZLDA3&#10;/s5fdCtiJRKEQ44abIxtLmUoLTkME98SJ+/sO4cxya6SpsN7grtGqix7kw5rTgsWW/qwVF6Kq9NQ&#10;7H4OYdOs59tvjv3FnvevldprPRr263cQkfr4H/5rfxoNSs0UPN+k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fzIzEAAAA3QAAAA8AAAAAAAAAAAAAAAAAmAIAAGRycy9k&#10;b3ducmV2LnhtbFBLBQYAAAAABAAEAPUAAACJAwAAAAA=&#10;" fillcolor="#1a476f" strokecolor="#1a476f" strokeweight="1.1pt"/>
                  <v:oval id="Oval 852" o:spid="_x0000_s1876" style="position:absolute;left:5596;top:241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NpF8MA&#10;AADdAAAADwAAAGRycy9kb3ducmV2LnhtbESPQYvCMBSE7wv+h/AEb2tqxUWqUUQQFlyUrXp/NM+m&#10;2LzUJqvdf28EweMwM98w82Vna3Gj1leOFYyGCQjiwumKSwXHw+ZzCsIHZI21Y1LwTx6Wi97HHDPt&#10;7vxLtzyUIkLYZ6jAhNBkUvrCkEU/dA1x9M6utRiibEupW7xHuK1lmiRf0mLFccFgQ2tDxSX/swry&#10;n+veb+rVdHvi0F3MeTcp051Sg363moEI1IV3+NX+1grSdDyG5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NpF8MAAADdAAAADwAAAAAAAAAAAAAAAACYAgAAZHJzL2Rv&#10;d25yZXYueG1sUEsFBgAAAAAEAAQA9QAAAIgDAAAAAA==&#10;" fillcolor="#1a476f" strokecolor="#1a476f" strokeweight="1.1pt"/>
                  <v:oval id="Oval 853" o:spid="_x0000_s1877" style="position:absolute;left:5044;top:261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rxY8UA&#10;AADdAAAADwAAAGRycy9kb3ducmV2LnhtbESPQWvCQBSE7wX/w/KE3urGtBWJWUUEodBiMer9kX1m&#10;Q7JvY3ar6b93hUKPw8x8w+SrwbbiSr2vHSuYThIQxKXTNVcKjoftyxyED8gaW8ek4Jc8rJajpxwz&#10;7W68p2sRKhEh7DNUYELoMil9aciin7iOOHpn11sMUfaV1D3eIty2Mk2SmbRYc1ww2NHGUNkUP1ZB&#10;8XX59tt2Pf88cRgac969V+lOqefxsF6ACDSE//Bf+0MrSNPXN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vFjxQAAAN0AAAAPAAAAAAAAAAAAAAAAAJgCAABkcnMv&#10;ZG93bnJldi54bWxQSwUGAAAAAAQABAD1AAAAigMAAAAA&#10;" fillcolor="#1a476f" strokecolor="#1a476f" strokeweight="1.1pt"/>
                  <v:oval id="Oval 854" o:spid="_x0000_s1878" style="position:absolute;left:5519;top:311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U+MUA&#10;AADdAAAADwAAAGRycy9kb3ducmV2LnhtbESPQWvCQBSE74L/YXlCb2ZjihKiawgFodBiMbb3R/aZ&#10;DWbfptmtpv++Wyj0OMzMN8yunGwvbjT6zrGCVZKCIG6c7rhV8H4+LHMQPiBr7B2Tgm/yUO7nsx0W&#10;2t35RLc6tCJC2BeowIQwFFL6xpBFn7iBOHoXN1oMUY6t1CPeI9z2MkvTjbTYcVwwONCToeZaf1kF&#10;9evnmz/0Vf7ywWG6mstx3WZHpR4WU7UFEWgK/+G/9rNWkGWPa/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9lT4xQAAAN0AAAAPAAAAAAAAAAAAAAAAAJgCAABkcnMv&#10;ZG93bnJldi54bWxQSwUGAAAAAAQABAD1AAAAigMAAAAA&#10;" fillcolor="#1a476f" strokecolor="#1a476f" strokeweight="1.1pt"/>
                  <v:oval id="Oval 855" o:spid="_x0000_s1879" style="position:absolute;left:5913;top:299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TKj8UA&#10;AADdAAAADwAAAGRycy9kb3ducmV2LnhtbESPQWvCQBSE7wX/w/KE3pqNKZUQXUUKQqElYmzvj+wz&#10;G8y+TbNbk/77bkHwOMzMN8x6O9lOXGnwrWMFiyQFQVw73XKj4PO0f8pB+ICssXNMCn7Jw3Yze1hj&#10;od3IR7pWoRERwr5ABSaEvpDS14Ys+sT1xNE7u8FiiHJopB5wjHDbySxNl9Jiy3HBYE+vhupL9WMV&#10;VB/fB7/vdvn7F4fpYs7lS5OVSj3Op90KRKAp3MO39ptWkGXP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JMqPxQAAAN0AAAAPAAAAAAAAAAAAAAAAAJgCAABkcnMv&#10;ZG93bnJldi54bWxQSwUGAAAAAAQABAD1AAAAigMAAAAA&#10;" fillcolor="#1a476f" strokecolor="#1a476f" strokeweight="1.1pt"/>
                  <v:oval id="Oval 856" o:spid="_x0000_s1880" style="position:absolute;left:5574;top:282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hvFMUA&#10;AADdAAAADwAAAGRycy9kb3ducmV2LnhtbESPQWvCQBSE7wX/w/KE3urGlFaJWUUEodBiMer9kX1m&#10;Q7JvY3ar6b93hUKPw8x8w+SrwbbiSr2vHSuYThIQxKXTNVcKjoftyxyED8gaW8ek4Jc8rJajpxwz&#10;7W68p2sRKhEh7DNUYELoMil9aciin7iOOHpn11sMUfaV1D3eIty2Mk2Sd2mx5rhgsKONobIpfqyC&#10;4uvy7bftev554jA05rx7q9KdUs/jYb0AEWgI/+G/9odWkKavM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aG8UxQAAAN0AAAAPAAAAAAAAAAAAAAAAAJgCAABkcnMv&#10;ZG93bnJldi54bWxQSwUGAAAAAAQABAD1AAAAigMAAAAA&#10;" fillcolor="#1a476f" strokecolor="#1a476f" strokeweight="1.1pt"/>
                  <v:oval id="Oval 857" o:spid="_x0000_s1881" style="position:absolute;left:3532;top:253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f7ZsEA&#10;AADdAAAADwAAAGRycy9kb3ducmV2LnhtbERPTYvCMBC9L/gfwgh7W1MrK6UaRQRBcFGseh+asSk2&#10;k9pE7f77zWHB4+N9z5e9bcSTOl87VjAeJSCIS6drrhScT5uvDIQPyBobx6TglzwsF4OPOebavfhI&#10;zyJUIoawz1GBCaHNpfSlIYt+5FriyF1dZzFE2FVSd/iK4baRaZJMpcWaY4PBltaGylvxsAqKn/vB&#10;b5pVtrtw6G/muv+u0r1Sn8N+NQMRqA9v8b97qxWk6STOjW/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3+2bBAAAA3QAAAA8AAAAAAAAAAAAAAAAAmAIAAGRycy9kb3du&#10;cmV2LnhtbFBLBQYAAAAABAAEAPUAAACGAwAAAAA=&#10;" fillcolor="#1a476f" strokecolor="#1a476f" strokeweight="1.1pt"/>
                  <v:oval id="Oval 858" o:spid="_x0000_s1882" style="position:absolute;left:2806;top:255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te/cUA&#10;AADdAAAADwAAAGRycy9kb3ducmV2LnhtbESPQWvCQBSE7wX/w/KE3urGFItG1xAKQqHFYtT7I/vM&#10;BrNvY3ar6b93CwWPw8x8w6zywbbiSr1vHCuYThIQxJXTDdcKDvvNyxyED8gaW8ek4Jc85OvR0woz&#10;7W68o2sZahEh7DNUYELoMil9Zciin7iOOHon11sMUfa11D3eIty2Mk2SN2mx4bhgsKN3Q9W5/LEK&#10;yq/Lt9+0xfzzyGE4m9N2VqdbpZ7HQ7EEEWgIj/B/+0MrSNPXBf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u179xQAAAN0AAAAPAAAAAAAAAAAAAAAAAJgCAABkcnMv&#10;ZG93bnJldi54bWxQSwUGAAAAAAQABAD1AAAAigMAAAAA&#10;" fillcolor="#1a476f" strokecolor="#1a476f" strokeweight="1.1pt"/>
                  <v:oval id="Oval 859" o:spid="_x0000_s1883" style="position:absolute;left:3778;top:216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EHcEA&#10;AADdAAAADwAAAGRycy9kb3ducmV2LnhtbERPTYvCMBC9L/gfwgh7W1OLK6UaRQRBcFGseh+asSk2&#10;k9pE7f77zWHB4+N9z5e9bcSTOl87VjAeJSCIS6drrhScT5uvDIQPyBobx6TglzwsF4OPOebavfhI&#10;zyJUIoawz1GBCaHNpfSlIYt+5FriyF1dZzFE2FVSd/iK4baRaZJMpcWaY4PBltaGylvxsAqKn/vB&#10;b5pVtrtw6G/muv+u0r1Sn8N+NQMRqA9v8b97qxWk6STuj2/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HhB3BAAAA3QAAAA8AAAAAAAAAAAAAAAAAmAIAAGRycy9kb3du&#10;cmV2LnhtbFBLBQYAAAAABAAEAPUAAACGAwAAAAA=&#10;" fillcolor="#1a476f" strokecolor="#1a476f" strokeweight="1.1pt"/>
                  <v:oval id="Oval 860" o:spid="_x0000_s1884" style="position:absolute;left:3543;top:225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shhsUA&#10;AADdAAAADwAAAGRycy9kb3ducmV2LnhtbESPQWvCQBSE70L/w/IKvZlNQishdRUpBIQWi7G9P7LP&#10;bDD7Nma3mv77bkHwOMzMN8xyPdleXGj0nWMFWZKCIG6c7rhV8HWo5gUIH5A19o5JwS95WK8eZkss&#10;tbvyni51aEWEsC9RgQlhKKX0jSGLPnEDcfSObrQYohxbqUe8RrjtZZ6mC2mx47hgcKA3Q82p/rEK&#10;6o/zp6/6TfH+zWE6mePupc13Sj09TptXEIGmcA/f2lutIM+fM/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yyGGxQAAAN0AAAAPAAAAAAAAAAAAAAAAAJgCAABkcnMv&#10;ZG93bnJldi54bWxQSwUGAAAAAAQABAD1AAAAigMAAAAA&#10;" fillcolor="#1a476f" strokecolor="#1a476f" strokeweight="1.1pt"/>
                  <v:oval id="Oval 861" o:spid="_x0000_s1885" style="position:absolute;left:6175;top:236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m/8cQA&#10;AADdAAAADwAAAGRycy9kb3ducmV2LnhtbESPQWsCMRSE70L/Q3iCN80abJGtUaQgFBSlq70/Ns/N&#10;4uZlu4m6/vtGKPQ4zMw3zGLVu0bcqAu1Zw3TSQaCuPSm5krD6bgZz0GEiGyw8UwaHhRgtXwZLDA3&#10;/s5fdCtiJRKEQ44abIxtLmUoLTkME98SJ+/sO4cxya6SpsN7grtGqix7kw5rTgsWW/qwVF6Kq9NQ&#10;7H4OYdOs59tvjv3FnvevldprPRr263cQkfr4H/5rfxoNSs0UPN+k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Zv/HEAAAA3QAAAA8AAAAAAAAAAAAAAAAAmAIAAGRycy9k&#10;b3ducmV2LnhtbFBLBQYAAAAABAAEAPUAAACJAwAAAAA=&#10;" fillcolor="#1a476f" strokecolor="#1a476f" strokeweight="1.1pt"/>
                  <v:oval id="Oval 862" o:spid="_x0000_s1886" style="position:absolute;left:4449;top:340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UaasUA&#10;AADdAAAADwAAAGRycy9kb3ducmV2LnhtbESPQWvCQBSE7wX/w/KE3urGtBWJWUUEodBiMer9kX1m&#10;Q7JvY3ar6b93hUKPw8x8w+SrwbbiSr2vHSuYThIQxKXTNVcKjoftyxyED8gaW8ek4Jc8rJajpxwz&#10;7W68p2sRKhEh7DNUYELoMil9aciin7iOOHpn11sMUfaV1D3eIty2Mk2SmbRYc1ww2NHGUNkUP1ZB&#10;8XX59tt2Pf88cRgac969V+lOqefxsF6ACDSE//Bf+0MrSNO3V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VRpqxQAAAN0AAAAPAAAAAAAAAAAAAAAAAJgCAABkcnMv&#10;ZG93bnJldi54bWxQSwUGAAAAAAQABAD1AAAAigMAAAAA&#10;" fillcolor="#1a476f" strokecolor="#1a476f" strokeweight="1.1pt"/>
                  <v:oval id="Oval 863" o:spid="_x0000_s1887" style="position:absolute;left:4346;top:287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yCHsMA&#10;AADdAAAADwAAAGRycy9kb3ducmV2LnhtbESPQYvCMBSE7wv+h/AEb2tq0UWqUUQQFlyUrXp/NM+m&#10;2LzUJqvdf28EweMwM98w82Vna3Gj1leOFYyGCQjiwumKSwXHw+ZzCsIHZI21Y1LwTx6Wi97HHDPt&#10;7vxLtzyUIkLYZ6jAhNBkUvrCkEU/dA1x9M6utRiibEupW7xHuK1lmiRf0mLFccFgQ2tDxSX/swry&#10;n+veb+rVdHvi0F3MeTcp051Sg363moEI1IV3+NX+1grSdDyG5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yCHsMAAADdAAAADwAAAAAAAAAAAAAAAACYAgAAZHJzL2Rv&#10;d25yZXYueG1sUEsFBgAAAAAEAAQA9QAAAIgDAAAAAA==&#10;" fillcolor="#1a476f" strokecolor="#1a476f" strokeweight="1.1pt"/>
                  <v:oval id="Oval 864" o:spid="_x0000_s1888" style="position:absolute;left:5399;top:324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nhcUA&#10;AADdAAAADwAAAGRycy9kb3ducmV2LnhtbESPQWvCQBSE74L/YXlCb2ZjqBKiawgFodBiMbb3R/aZ&#10;DWbfptmtpv++Wyj0OMzMN8yunGwvbjT6zrGCVZKCIG6c7rhV8H4+LHMQPiBr7B2Tgm/yUO7nsx0W&#10;2t35RLc6tCJC2BeowIQwFFL6xpBFn7iBOHoXN1oMUY6t1CPeI9z2MkvTjbTYcVwwONCToeZaf1kF&#10;9evnmz/0Vf7ywWG6mstx3WZHpR4WU7UFEWgK/+G/9rNWkGWPa/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8CeFxQAAAN0AAAAPAAAAAAAAAAAAAAAAAJgCAABkcnMv&#10;ZG93bnJldi54bWxQSwUGAAAAAAQABAD1AAAAigMAAAAA&#10;" fillcolor="#1a476f" strokecolor="#1a476f" strokeweight="1.1pt"/>
                  <v:oval id="Oval 865" o:spid="_x0000_s1889" style="position:absolute;left:4236;top:303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K58sUA&#10;AADdAAAADwAAAGRycy9kb3ducmV2LnhtbESPQWvCQBSE7wX/w/KE3pqNoZUQXUUKQqElYmzvj+wz&#10;G8y+TbNbk/77bkHwOMzMN8x6O9lOXGnwrWMFiyQFQVw73XKj4PO0f8pB+ICssXNMCn7Jw3Yze1hj&#10;od3IR7pWoRERwr5ABSaEvpDS14Ys+sT1xNE7u8FiiHJopB5wjHDbySxNl9Jiy3HBYE+vhupL9WMV&#10;VB/fB7/vdvn7F4fpYs7lS5OVSj3Op90KRKAp3MO39ptWkGXP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IrnyxQAAAN0AAAAPAAAAAAAAAAAAAAAAAJgCAABkcnMv&#10;ZG93bnJldi54bWxQSwUGAAAAAAQABAD1AAAAigMAAAAA&#10;" fillcolor="#1a476f" strokecolor="#1a476f" strokeweight="1.1pt"/>
                  <v:oval id="Oval 866" o:spid="_x0000_s1890" style="position:absolute;left:4602;top:277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cacUA&#10;AADdAAAADwAAAGRycy9kb3ducmV2LnhtbESPQWvCQBSE7wX/w/KE3urG0FaJWUUEodBiMer9kX1m&#10;Q7JvY3ar6b93hUKPw8x8w+SrwbbiSr2vHSuYThIQxKXTNVcKjoftyxyED8gaW8ek4Jc8rJajpxwz&#10;7W68p2sRKhEh7DNUYELoMil9aciin7iOOHpn11sMUfaV1D3eIty2Mk2Sd2mx5rhgsKONobIpfqyC&#10;4uvy7bftev554jA05rx7q9KdUs/jYb0AEWgI/+G/9odWkKavM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bhxpxQAAAN0AAAAPAAAAAAAAAAAAAAAAAJgCAABkcnMv&#10;ZG93bnJldi54bWxQSwUGAAAAAAQABAD1AAAAigMAAAAA&#10;" fillcolor="#1a476f" strokecolor="#1a476f" strokeweight="1.1pt"/>
                  <v:oval id="Oval 867" o:spid="_x0000_s1891" style="position:absolute;left:4067;top:332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GIG8EA&#10;AADdAAAADwAAAGRycy9kb3ducmV2LnhtbERPTYvCMBC9L/gfwgh7W1OLK6UaRQRBcFGseh+asSk2&#10;k9pE7f77zWHB4+N9z5e9bcSTOl87VjAeJSCIS6drrhScT5uvDIQPyBobx6TglzwsF4OPOebavfhI&#10;zyJUIoawz1GBCaHNpfSlIYt+5FriyF1dZzFE2FVSd/iK4baRaZJMpcWaY4PBltaGylvxsAqKn/vB&#10;b5pVtrtw6G/muv+u0r1Sn8N+NQMRqA9v8b97qxWk6STOjW/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xiBvBAAAA3QAAAA8AAAAAAAAAAAAAAAAAmAIAAGRycy9kb3du&#10;cmV2LnhtbFBLBQYAAAAABAAEAPUAAACGAwAAAAA=&#10;" fillcolor="#1a476f" strokecolor="#1a476f" strokeweight="1.1pt"/>
                  <v:oval id="Oval 868" o:spid="_x0000_s1892" style="position:absolute;left:3489;top:270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0tgMUA&#10;AADdAAAADwAAAGRycy9kb3ducmV2LnhtbESPQWvCQBSE7wX/w/KE3urGUItG1xAKQqHFYtT7I/vM&#10;BrNvY3ar6b93CwWPw8x8w6zywbbiSr1vHCuYThIQxJXTDdcKDvvNyxyED8gaW8ek4Jc85OvR0woz&#10;7W68o2sZahEh7DNUYELoMil9Zciin7iOOHon11sMUfa11D3eIty2Mk2SN2mx4bhgsKN3Q9W5/LEK&#10;yq/Lt9+0xfzzyGE4m9N2VqdbpZ7HQ7EEEWgIj/B/+0MrSNPXBf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vS2AxQAAAN0AAAAPAAAAAAAAAAAAAAAAAJgCAABkcnMv&#10;ZG93bnJldi54bWxQSwUGAAAAAAQABAD1AAAAigMAAAAA&#10;" fillcolor="#1a476f" strokecolor="#1a476f" strokeweight="1.1pt"/>
                  <v:oval id="Oval 869" o:spid="_x0000_s1893" style="position:absolute;left:5601;top:244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4SwL8A&#10;AADdAAAADwAAAGRycy9kb3ducmV2LnhtbERPTYvCMBC9L/gfwgje1tSCItUoIggLimLV+9CMTbGZ&#10;1Car9d+bg+Dx8b7ny87W4kGtrxwrGA0TEMSF0xWXCs6nze8UhA/IGmvHpOBFHpaL3s8cM+2efKRH&#10;HkoRQ9hnqMCE0GRS+sKQRT90DXHkrq61GCJsS6lbfMZwW8s0SSbSYsWxwWBDa0PFLf+3CvLd/eA3&#10;9Wq6vXDobua6H5fpXqlBv1vNQATqwlf8cf9pBWk6jvvjm/gE5O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hLAvwAAAN0AAAAPAAAAAAAAAAAAAAAAAJgCAABkcnMvZG93bnJl&#10;di54bWxQSwUGAAAAAAQABAD1AAAAhAMAAAAA&#10;" fillcolor="#1a476f" strokecolor="#1a476f" strokeweight="1.1pt"/>
                  <v:oval id="Oval 870" o:spid="_x0000_s1894" style="position:absolute;left:4553;top:249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K3W8MA&#10;AADdAAAADwAAAGRycy9kb3ducmV2LnhtbESPQYvCMBSE74L/ITxhbza1oEg1igjCwi6Kdff+aJ5N&#10;sXnpNlmt/94IgsdhZr5hluveNuJKna8dK5gkKQji0umaKwU/p914DsIHZI2NY1JwJw/r1XCwxFy7&#10;Gx/pWoRKRAj7HBWYENpcSl8asugT1xJH7+w6iyHKrpK6w1uE20ZmaTqTFmuOCwZb2hoqL8W/VVB8&#10;/x38rtnMv3459Bdz3k+rbK/Ux6jfLEAE6sM7/Gp/agVZNp3A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K3W8MAAADdAAAADwAAAAAAAAAAAAAAAACYAgAAZHJzL2Rv&#10;d25yZXYueG1sUEsFBgAAAAAEAAQA9QAAAIgDAAAAAA==&#10;" fillcolor="#1a476f" strokecolor="#1a476f" strokeweight="1.1pt"/>
                  <v:oval id="Oval 871" o:spid="_x0000_s1895" style="position:absolute;left:4963;top:258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ApLMMA&#10;AADdAAAADwAAAGRycy9kb3ducmV2LnhtbESPQWsCMRSE7wX/Q3iCt5o1YJHVKCIIgmLptt4fm+dm&#10;cfOybqKu/94UCj0OM/MNs1j1rhF36kLtWcNknIEgLr2pudLw8719n4EIEdlg45k0PCnAajl4W2Bu&#10;/IO/6F7ESiQIhxw12BjbXMpQWnIYxr4lTt7Zdw5jkl0lTYePBHeNVFn2IR3WnBYstrSxVF6Km9NQ&#10;HK6fYdusZ/sTx/5iz8dppY5aj4b9eg4iUh//w3/tndGg1FTB75v0BO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ApLMMAAADdAAAADwAAAAAAAAAAAAAAAACYAgAAZHJzL2Rv&#10;d25yZXYueG1sUEsFBgAAAAAEAAQA9QAAAIgDAAAAAA==&#10;" fillcolor="#1a476f" strokecolor="#1a476f" strokeweight="1.1pt"/>
                  <v:oval id="Oval 872" o:spid="_x0000_s1896" style="position:absolute;left:4810;top:238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yMt8UA&#10;AADdAAAADwAAAGRycy9kb3ducmV2LnhtbESPQWvCQBSE74L/YXlCb2ZjihKiawgFodBiMbb3R/aZ&#10;DWbfptmtpv++Wyj0OMzMN8yunGwvbjT6zrGCVZKCIG6c7rhV8H4+LHMQPiBr7B2Tgm/yUO7nsx0W&#10;2t35RLc6tCJC2BeowIQwFFL6xpBFn7iBOHoXN1oMUY6t1CPeI9z2MkvTjbTYcVwwONCToeZaf1kF&#10;9evnmz/0Vf7ywWG6mstx3WZHpR4WU7UFEWgK/+G/9rNWkGXrR/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jIy3xQAAAN0AAAAPAAAAAAAAAAAAAAAAAJgCAABkcnMv&#10;ZG93bnJldi54bWxQSwUGAAAAAAQABAD1AAAAigMAAAAA&#10;" fillcolor="#1a476f" strokecolor="#1a476f" strokeweight="1.1pt"/>
                  <v:oval id="Oval 873" o:spid="_x0000_s1897" style="position:absolute;left:4105;top:251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Uw8UA&#10;AADdAAAADwAAAGRycy9kb3ducmV2LnhtbESPQWvCQBSE74L/YXlCb2ZjqBKiawgFodBiMbb3R/aZ&#10;DWbfptmtpv++Wyj0OMzMN8yunGwvbjT6zrGCVZKCIG6c7rhV8H4+LHMQPiBr7B2Tgm/yUO7nsx0W&#10;2t35RLc6tCJC2BeowIQwFFL6xpBFn7iBOHoXN1oMUY6t1CPeI9z2MkvTjbTYcVwwONCToeZaf1kF&#10;9evnmz/0Vf7ywWG6mstx3WZHpR4WU7UFEWgK/+G/9rNWkGXrR/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RTDxQAAAN0AAAAPAAAAAAAAAAAAAAAAAJgCAABkcnMv&#10;ZG93bnJldi54bWxQSwUGAAAAAAQABAD1AAAAigMAAAAA&#10;" fillcolor="#1a476f" strokecolor="#1a476f" strokeweight="1.1pt"/>
                  <v:oval id="Oval 874" o:spid="_x0000_s1898" style="position:absolute;left:3707;top:360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mxWMMA&#10;AADdAAAADwAAAGRycy9kb3ducmV2LnhtbESPQYvCMBSE7wv+h/AEb2tqoYtUo4ggCIrLdtf7o3k2&#10;xealNlHrvzeCsMdhZr5h5sveNuJGna8dK5iMExDEpdM1Vwr+fjefUxA+IGtsHJOCB3lYLgYfc8y1&#10;u/MP3YpQiQhhn6MCE0KbS+lLQxb92LXE0Tu5zmKIsquk7vAe4baRaZJ8SYs1xwWDLa0NlefiahUU&#10;+8u33zSr6e7IoT+b0yGr0oNSo2G/moEI1If/8Lu91QrSNMvg9SY+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mxWMMAAADdAAAADwAAAAAAAAAAAAAAAACYAgAAZHJzL2Rv&#10;d25yZXYueG1sUEsFBgAAAAAEAAQA9QAAAIgDAAAAAA==&#10;" fillcolor="#1a476f" strokecolor="#1a476f" strokeweight="1.1pt"/>
                  <v:oval id="Oval 875" o:spid="_x0000_s1899" style="position:absolute;left:5241;top:269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svL8UA&#10;AADdAAAADwAAAGRycy9kb3ducmV2LnhtbESPQWvCQBSE7wX/w/IK3uqmAYPErCKCUGhJadT7I/uS&#10;DWbfxuxW47/vFgo9DjPzDVNsJ9uLG42+c6zgdZGAIK6d7rhVcDoeXlYgfEDW2DsmBQ/ysN3MngrM&#10;tbvzF92q0IoIYZ+jAhPCkEvpa0MW/cINxNFr3GgxRDm2Uo94j3DbyzRJMmmx47hgcKC9ofpSfVsF&#10;1cf10x/63er9zGG6mKZctmmp1Px52q1BBJrCf/iv/aYVpOkyg9838Qn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y8vxQAAAN0AAAAPAAAAAAAAAAAAAAAAAJgCAABkcnMv&#10;ZG93bnJldi54bWxQSwUGAAAAAAQABAD1AAAAigMAAAAA&#10;" fillcolor="#1a476f" strokecolor="#1a476f" strokeweight="1.1pt"/>
                  <v:oval id="Oval 876" o:spid="_x0000_s1900" style="position:absolute;left:6398;top:293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eKtMMA&#10;AADdAAAADwAAAGRycy9kb3ducmV2LnhtbESPQYvCMBSE7wv+h/AEb2tqQVeqUUQQFlyUrXp/NM+m&#10;2LzUJqvdf28EweMwM98w82Vna3Gj1leOFYyGCQjiwumKSwXHw+ZzCsIHZI21Y1LwTx6Wi97HHDPt&#10;7vxLtzyUIkLYZ6jAhNBkUvrCkEU/dA1x9M6utRiibEupW7xHuK1lmiQTabHiuGCwobWh4pL/WQX5&#10;z3XvN/Vquj1x6C7mvBuX6U6pQb9bzUAE6sI7/Gp/awVpOv6C5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eKtMMAAADdAAAADwAAAAAAAAAAAAAAAACYAgAAZHJzL2Rv&#10;d25yZXYueG1sUEsFBgAAAAAEAAQA9QAAAIgDAAAAAA==&#10;" fillcolor="#1a476f" strokecolor="#1a476f" strokeweight="1.1pt"/>
                  <v:oval id="Oval 877" o:spid="_x0000_s1901" style="position:absolute;left:3423;top:277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gexr8A&#10;AADdAAAADwAAAGRycy9kb3ducmV2LnhtbERPTYvCMBC9L/gfwgje1tSCItUoIggLimLV+9CMTbGZ&#10;1Car9d+bg+Dx8b7ny87W4kGtrxwrGA0TEMSF0xWXCs6nze8UhA/IGmvHpOBFHpaL3s8cM+2efKRH&#10;HkoRQ9hnqMCE0GRS+sKQRT90DXHkrq61GCJsS6lbfMZwW8s0SSbSYsWxwWBDa0PFLf+3CvLd/eA3&#10;9Wq6vXDobua6H5fpXqlBv1vNQATqwlf8cf9pBWk6jnPjm/gE5O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KB7GvwAAAN0AAAAPAAAAAAAAAAAAAAAAAJgCAABkcnMvZG93bnJl&#10;di54bWxQSwUGAAAAAAQABAD1AAAAhAMAAAAA&#10;" fillcolor="#1a476f" strokecolor="#1a476f" strokeweight="1.1pt"/>
                  <v:oval id="Oval 878" o:spid="_x0000_s1902" style="position:absolute;left:4968;top:202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S7XcMA&#10;AADdAAAADwAAAGRycy9kb3ducmV2LnhtbESPQYvCMBSE74L/IbyFvWm6BUWrUUQQBBeXrXp/NM+m&#10;2LzUJmr990ZY2OMwM98w82Vna3Gn1leOFXwNExDEhdMVlwqOh81gAsIHZI21Y1LwJA/LRb83x0y7&#10;B//SPQ+liBD2GSowITSZlL4wZNEPXUMcvbNrLYYo21LqFh8RbmuZJslYWqw4LhhsaG2ouOQ3qyD/&#10;vv74Tb2a7E4cuos570dlulfq86NbzUAE6sJ/+K+91QrSdDSF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2S7XcMAAADdAAAADwAAAAAAAAAAAAAAAACYAgAAZHJzL2Rv&#10;d25yZXYueG1sUEsFBgAAAAAEAAQA9QAAAIgDAAAAAA==&#10;" fillcolor="#1a476f" strokecolor="#1a476f" strokeweight="1.1pt"/>
                  <v:oval id="Oval 879" o:spid="_x0000_s1903" style="position:absolute;left:4930;top:325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LYfcEA&#10;AADdAAAADwAAAGRycy9kb3ducmV2LnhtbERPXWvCMBR9H/gfwhX2tqYWJtI1ShkUBorDur1fmmtT&#10;bG5qk2n99+Zh4OPhfBebyfbiSqPvHCtYJCkI4sbpjlsFP8fqbQXCB2SNvWNScCcPm/XspcBcuxsf&#10;6FqHVsQQ9jkqMCEMuZS+MWTRJ24gjtzJjRZDhGMr9Yi3GG57maXpUlrsODYYHOjTUHOu/6yCenf5&#10;9lVfrra/HKazOe3f22yv1Ot8Kj9ABJrCU/zv/tIKsmwZ98c38Qn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y2H3BAAAA3QAAAA8AAAAAAAAAAAAAAAAAmAIAAGRycy9kb3du&#10;cmV2LnhtbFBLBQYAAAAABAAEAPUAAACGAwAAAAA=&#10;" fillcolor="#1a476f" strokecolor="#1a476f" strokeweight="1.1pt"/>
                  <v:oval id="Oval 880" o:spid="_x0000_s1904" style="position:absolute;left:4968;top:273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595sMA&#10;AADdAAAADwAAAGRycy9kb3ducmV2LnhtbESPQYvCMBSE7wv7H8Jb8LamFhSpRhFBEBRlq94fzbMp&#10;Ni+1iVr/vRGEPQ4z8w0znXe2FndqfeVYwaCfgCAunK64VHA8rH7HIHxA1lg7JgVP8jCffX9NMdPu&#10;wX90z0MpIoR9hgpMCE0mpS8MWfR91xBH7+xaiyHKtpS6xUeE21qmSTKSFiuOCwYbWhoqLvnNKsi3&#10;171f1Yvx5sShu5jzblimO6V6P91iAiJQF/7Dn/ZaK0jT0QDeb+ITkL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3595sMAAADdAAAADwAAAAAAAAAAAAAAAACYAgAAZHJzL2Rv&#10;d25yZXYueG1sUEsFBgAAAAAEAAQA9QAAAIgDAAAAAA==&#10;" fillcolor="#1a476f" strokecolor="#1a476f" strokeweight="1.1pt"/>
                  <v:oval id="Oval 881" o:spid="_x0000_s1905" style="position:absolute;left:4493;top:306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zjkcMA&#10;AADdAAAADwAAAGRycy9kb3ducmV2LnhtbESPQWsCMRSE7wX/Q3iCt5o1oMhqFBEEoWJxW++PzXOz&#10;uHlZN6mu/74pFDwOM/MNs1z3rhF36kLtWcNknIEgLr2pudLw/bV7n4MIEdlg45k0PCnAejV4W2Ju&#10;/INPdC9iJRKEQ44abIxtLmUoLTkMY98SJ+/iO4cxya6SpsNHgrtGqiybSYc1pwWLLW0tldfix2ko&#10;DrfPsGs2848zx/5qL8dppY5aj4b9ZgEiUh9f4f/23mhQaqbg7016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6zjkcMAAADdAAAADwAAAAAAAAAAAAAAAACYAgAAZHJzL2Rv&#10;d25yZXYueG1sUEsFBgAAAAAEAAQA9QAAAIgDAAAAAA==&#10;" fillcolor="#1a476f" strokecolor="#1a476f" strokeweight="1.1pt"/>
                  <v:oval id="Oval 882" o:spid="_x0000_s1906" style="position:absolute;left:5034;top:249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BGCsUA&#10;AADdAAAADwAAAGRycy9kb3ducmV2LnhtbESPQWvCQBSE7wX/w/KE3pqNKZUQXUUKQqElYmzvj+wz&#10;G8y+TbNbk/77bkHwOMzMN8x6O9lOXGnwrWMFiyQFQVw73XKj4PO0f8pB+ICssXNMCn7Jw3Yze1hj&#10;od3IR7pWoRERwr5ABSaEvpDS14Ys+sT1xNE7u8FiiHJopB5wjHDbySxNl9Jiy3HBYE+vhupL9WMV&#10;VB/fB7/vdvn7F4fpYs7lS5OVSj3Op90KRKAp3MO39ptWkGXLZ/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4EYKxQAAAN0AAAAPAAAAAAAAAAAAAAAAAJgCAABkcnMv&#10;ZG93bnJldi54bWxQSwUGAAAAAAQABAD1AAAAigMAAAAA&#10;" fillcolor="#1a476f" strokecolor="#1a476f" strokeweight="1.1pt"/>
                  <v:oval id="Oval 883" o:spid="_x0000_s1907" style="position:absolute;left:3418;top:260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nefsUA&#10;AADdAAAADwAAAGRycy9kb3ducmV2LnhtbESPQWvCQBSE7wX/w/KE3pqNoZUQXUUKQqElYmzvj+wz&#10;G8y+TbNbk/77bkHwOMzMN8x6O9lOXGnwrWMFiyQFQVw73XKj4PO0f8pB+ICssXNMCn7Jw3Yze1hj&#10;od3IR7pWoRERwr5ABSaEvpDS14Ys+sT1xNE7u8FiiHJopB5wjHDbySxNl9Jiy3HBYE+vhupL9WMV&#10;VB/fB7/vdvn7F4fpYs7lS5OVSj3Op90KRKAp3MO39ptWkGXLZ/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Cd5+xQAAAN0AAAAPAAAAAAAAAAAAAAAAAJgCAABkcnMv&#10;ZG93bnJldi54bWxQSwUGAAAAAAQABAD1AAAAigMAAAAA&#10;" fillcolor="#1a476f" strokecolor="#1a476f" strokeweight="1.1pt"/>
                  <v:oval id="Oval 884" o:spid="_x0000_s1908" style="position:absolute;left:5356;top:273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V75cUA&#10;AADdAAAADwAAAGRycy9kb3ducmV2LnhtbESPQWvCQBSE7wX/w/IK3uqmAYPErCKCUGhJadT7I/uS&#10;DWbfxuxW47/vFgo9DjPzDVNsJ9uLG42+c6zgdZGAIK6d7rhVcDoeXlYgfEDW2DsmBQ/ysN3MngrM&#10;tbvzF92q0IoIYZ+jAhPCkEvpa0MW/cINxNFr3GgxRDm2Uo94j3DbyzRJMmmx47hgcKC9ofpSfVsF&#10;1cf10x/63er9zGG6mKZctmmp1Px52q1BBJrCf/iv/aYVpGm2hN838Qn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RXvlxQAAAN0AAAAPAAAAAAAAAAAAAAAAAJgCAABkcnMv&#10;ZG93bnJldi54bWxQSwUGAAAAAAQABAD1AAAAigMAAAAA&#10;" fillcolor="#1a476f" strokecolor="#1a476f" strokeweight="1.1pt"/>
                  <v:oval id="Oval 885" o:spid="_x0000_s1909" style="position:absolute;left:4176;top:282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flksUA&#10;AADdAAAADwAAAGRycy9kb3ducmV2LnhtbESPwWrDMBBE74X8g9hAbrVcQ0xwrYRQCAQaUuq298Xa&#10;WCbWyrFU2/n7qlDocZiZN0y5m20nRhp861jBU5KCIK6dbrlR8PlxeNyA8AFZY+eYFNzJw267eCix&#10;0G7idxqr0IgIYV+gAhNCX0jpa0MWfeJ64uhd3GAxRDk0Ug84RbjtZJamubTYclww2NOLofpafVsF&#10;1en25g/dfvP6xWG+mst53WRnpVbLef8MItAc/sN/7aNWkGV5Dr9v4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l+WSxQAAAN0AAAAPAAAAAAAAAAAAAAAAAJgCAABkcnMv&#10;ZG93bnJldi54bWxQSwUGAAAAAAQABAD1AAAAigMAAAAA&#10;" fillcolor="#1a476f" strokecolor="#1a476f" strokeweight="1.1pt"/>
                  <v:oval id="Oval 886" o:spid="_x0000_s1910" style="position:absolute;left:6677;top:28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tACcUA&#10;AADdAAAADwAAAGRycy9kb3ducmV2LnhtbESPQWvCQBSE74L/YXlCb2ZjoBqiawgFodBiMbb3R/aZ&#10;DWbfptmtpv++Wyj0OMzMN8yunGwvbjT6zrGCVZKCIG6c7rhV8H4+LHMQPiBr7B2Tgm/yUO7nsx0W&#10;2t35RLc6tCJC2BeowIQwFFL6xpBFn7iBOHoXN1oMUY6t1CPeI9z2MkvTtbTYcVwwONCToeZaf1kF&#10;9evnmz/0Vf7ywWG6msvxsc2OSj0spmoLItAU/sN/7WetIMvWG/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0AJxQAAAN0AAAAPAAAAAAAAAAAAAAAAAJgCAABkcnMv&#10;ZG93bnJldi54bWxQSwUGAAAAAAQABAD1AAAAigMAAAAA&#10;" fillcolor="#1a476f" strokecolor="#1a476f" strokeweight="1.1pt"/>
                  <v:oval id="Oval 887" o:spid="_x0000_s1911" style="position:absolute;left:5126;top:366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TUe8EA&#10;AADdAAAADwAAAGRycy9kb3ducmV2LnhtbERPXWvCMBR9H/gfwhX2tqYWJtI1ShkUBorDur1fmmtT&#10;bG5qk2n99+Zh4OPhfBebyfbiSqPvHCtYJCkI4sbpjlsFP8fqbQXCB2SNvWNScCcPm/XspcBcuxsf&#10;6FqHVsQQ9jkqMCEMuZS+MWTRJ24gjtzJjRZDhGMr9Yi3GG57maXpUlrsODYYHOjTUHOu/6yCenf5&#10;9lVfrra/HKazOe3f22yv1Ot8Kj9ABJrCU/zv/tIKsmwZ58Y38Qn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5E1HvBAAAA3QAAAA8AAAAAAAAAAAAAAAAAmAIAAGRycy9kb3du&#10;cmV2LnhtbFBLBQYAAAAABAAEAPUAAACGAwAAAAA=&#10;" fillcolor="#1a476f" strokecolor="#1a476f" strokeweight="1.1pt"/>
                  <v:oval id="Oval 888" o:spid="_x0000_s1912" style="position:absolute;left:3789;top:262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hx4MMA&#10;AADdAAAADwAAAGRycy9kb3ducmV2LnhtbESPQYvCMBSE78L+h/AEb5paUNxqFFkQhF0U63p/NM+m&#10;2LzUJqvdf28EweMwM98wi1Vna3Gj1leOFYxHCQjiwumKSwW/x81wBsIHZI21Y1LwTx5Wy4/eAjPt&#10;7nygWx5KESHsM1RgQmgyKX1hyKIfuYY4emfXWgxRtqXULd4j3NYyTZKptFhxXDDY0Jeh4pL/WQX5&#10;z3XvN/V69n3i0F3MeTcp051Sg363noMI1IV3+NXeagVpOv2E55v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hx4MMAAADdAAAADwAAAAAAAAAAAAAAAACYAgAAZHJzL2Rv&#10;d25yZXYueG1sUEsFBgAAAAAEAAQA9QAAAIgDAAAAAA==&#10;" fillcolor="#1a476f" strokecolor="#1a476f" strokeweight="1.1pt"/>
                  <v:oval id="Oval 889" o:spid="_x0000_s1913" style="position:absolute;left:4428;top:275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tOoMEA&#10;AADdAAAADwAAAGRycy9kb3ducmV2LnhtbERPTYvCMBC9L/gfwgh7W1MLrqUaRQRBcFGseh+asSk2&#10;k9pE7f77zWHB4+N9z5e9bcSTOl87VjAeJSCIS6drrhScT5uvDIQPyBobx6TglzwsF4OPOebavfhI&#10;zyJUIoawz1GBCaHNpfSlIYt+5FriyF1dZzFE2FVSd/iK4baRaZJ8S4s1xwaDLa0NlbfiYRUUP/eD&#10;3zSrbHfh0N/MdT+p0r1Sn8N+NQMRqA9v8b97qxWk6TTuj2/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rTqDBAAAA3QAAAA8AAAAAAAAAAAAAAAAAmAIAAGRycy9kb3du&#10;cmV2LnhtbFBLBQYAAAAABAAEAPUAAACGAwAAAAA=&#10;" fillcolor="#1a476f" strokecolor="#1a476f" strokeweight="1.1pt"/>
                  <v:oval id="Oval 890" o:spid="_x0000_s1914" style="position:absolute;left:4378;top:416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frO8UA&#10;AADdAAAADwAAAGRycy9kb3ducmV2LnhtbESPQWvCQBSE70L/w/IKvZlNAq0hdRUpBIQWi7G9P7LP&#10;bDD7Nma3mv77bkHwOMzMN8xyPdleXGj0nWMFWZKCIG6c7rhV8HWo5gUIH5A19o5JwS95WK8eZkss&#10;tbvyni51aEWEsC9RgQlhKKX0jSGLPnEDcfSObrQYohxbqUe8RrjtZZ6mL9Jix3HB4EBvhppT/WMV&#10;1B/nT1/1m+L9m8N0Msfdc5vvlHp6nDavIAJN4R6+tbdaQZ4vMv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p+s7xQAAAN0AAAAPAAAAAAAAAAAAAAAAAJgCAABkcnMv&#10;ZG93bnJldi54bWxQSwUGAAAAAAQABAD1AAAAigMAAAAA&#10;" fillcolor="#1a476f" strokecolor="#1a476f" strokeweight="1.1pt"/>
                  <v:oval id="Oval 891" o:spid="_x0000_s1915" style="position:absolute;left:3800;top:269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V1TMQA&#10;AADdAAAADwAAAGRycy9kb3ducmV2LnhtbESPQWsCMRSE70L/Q3iCN80asJWtUaQgFBSlq70/Ns/N&#10;4uZlu4m6/vtGKPQ4zMw3zGLVu0bcqAu1Zw3TSQaCuPSm5krD6bgZz0GEiGyw8UwaHhRgtXwZLDA3&#10;/s5fdCtiJRKEQ44abIxtLmUoLTkME98SJ+/sO4cxya6SpsN7grtGqix7lQ5rTgsWW/qwVF6Kq9NQ&#10;7H4OYdOs59tvjv3FnvezSu21Hg379TuISH38D/+1P40Gpd4UPN+k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1dUzEAAAA3QAAAA8AAAAAAAAAAAAAAAAAmAIAAGRycy9k&#10;b3ducmV2LnhtbFBLBQYAAAAABAAEAPUAAACJAwAAAAA=&#10;" fillcolor="#1a476f" strokecolor="#1a476f" strokeweight="1.1pt"/>
                  <v:oval id="Oval 892" o:spid="_x0000_s1916" style="position:absolute;left:5989;top:215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nQ18UA&#10;AADdAAAADwAAAGRycy9kb3ducmV2LnhtbESPQWvCQBSE7wX/w/KE3urGlFaJWUUEodBiMer9kX1m&#10;Q7JvY3ar6b93hUKPw8x8w+SrwbbiSr2vHSuYThIQxKXTNVcKjoftyxyED8gaW8ek4Jc8rJajpxwz&#10;7W68p2sRKhEh7DNUYELoMil9aciin7iOOHpn11sMUfaV1D3eIty2Mk2Sd2mx5rhgsKONobIpfqyC&#10;4uvy7bftev554jA05rx7q9KdUs/jYb0AEWgI/+G/9odWkKazV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OdDXxQAAAN0AAAAPAAAAAAAAAAAAAAAAAJgCAABkcnMv&#10;ZG93bnJldi54bWxQSwUGAAAAAAQABAD1AAAAigMAAAAA&#10;" fillcolor="#1a476f" strokecolor="#1a476f" strokeweight="1.1pt"/>
                  <v:oval id="Oval 893" o:spid="_x0000_s1917" style="position:absolute;left:2877;top:254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BIo8UA&#10;AADdAAAADwAAAGRycy9kb3ducmV2LnhtbESPQWvCQBSE7wX/w/KE3urG0FaJWUUEodBiMer9kX1m&#10;Q7JvY3ar6b93hUKPw8x8w+SrwbbiSr2vHSuYThIQxKXTNVcKjoftyxyED8gaW8ek4Jc8rJajpxwz&#10;7W68p2sRKhEh7DNUYELoMil9aciin7iOOHpn11sMUfaV1D3eIty2Mk2Sd2mx5rhgsKONobIpfqyC&#10;4uvy7bftev554jA05rx7q9KdUs/jYb0AEWgI/+G/9odWkKazV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0EijxQAAAN0AAAAPAAAAAAAAAAAAAAAAAJgCAABkcnMv&#10;ZG93bnJldi54bWxQSwUGAAAAAAQABAD1AAAAigMAAAAA&#10;" fillcolor="#1a476f" strokecolor="#1a476f" strokeweight="1.1pt"/>
                  <v:oval id="Oval 894" o:spid="_x0000_s1918" style="position:absolute;left:5459;top:342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ztOMMA&#10;AADdAAAADwAAAGRycy9kb3ducmV2LnhtbESPQYvCMBSE7wv+h/AEb2tqQVeqUUQQFlyUrXp/NM+m&#10;2LzUJqvdf28EweMwM98w82Vna3Gj1leOFYyGCQjiwumKSwXHw+ZzCsIHZI21Y1LwTx6Wi97HHDPt&#10;7vxLtzyUIkLYZ6jAhNBkUvrCkEU/dA1x9M6utRiibEupW7xHuK1lmiQTabHiuGCwobWh4pL/WQX5&#10;z3XvN/Vquj1x6C7mvBuX6U6pQb9bzUAE6sI7/Gp/awVp+jWG5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ztOMMAAADdAAAADwAAAAAAAAAAAAAAAACYAgAAZHJzL2Rv&#10;d25yZXYueG1sUEsFBgAAAAAEAAQA9QAAAIgDAAAAAA==&#10;" fillcolor="#1a476f" strokecolor="#1a476f" strokeweight="1.1pt"/>
                  <v:oval id="Oval 895" o:spid="_x0000_s1919" style="position:absolute;left:6076;top:283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5zT8UA&#10;AADdAAAADwAAAGRycy9kb3ducmV2LnhtbESPQWvCQBSE74L/YXlCb2ZjoBqiawgFodBiMbb3R/aZ&#10;DWbfptmtpv++Wyj0OMzMN8yunGwvbjT6zrGCVZKCIG6c7rhV8H4+LHMQPiBr7B2Tgm/yUO7nsx0W&#10;2t35RLc6tCJC2BeowIQwFFL6xpBFn7iBOHoXN1oMUY6t1CPeI9z2MkvTtbTYcVwwONCToeZaf1kF&#10;9evnmz/0Vf7ywWG6msvxsc2OSj0spmoLItAU/sN/7WetIMs2a/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TnNPxQAAAN0AAAAPAAAAAAAAAAAAAAAAAJgCAABkcnMv&#10;ZG93bnJldi54bWxQSwUGAAAAAAQABAD1AAAAigMAAAAA&#10;" fillcolor="#1a476f" strokecolor="#1a476f" strokeweight="1.1pt"/>
                  <v:oval id="Oval 896" o:spid="_x0000_s1920" style="position:absolute;left:5476;top:362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LW1MUA&#10;AADdAAAADwAAAGRycy9kb3ducmV2LnhtbESPQWvCQBSE7wX/w/KE3pqNgdYQXUUKQqElYmzvj+wz&#10;G8y+TbNbk/77bkHwOMzMN8x6O9lOXGnwrWMFiyQFQVw73XKj4PO0f8pB+ICssXNMCn7Jw3Yze1hj&#10;od3IR7pWoRERwr5ABSaEvpDS14Ys+sT1xNE7u8FiiHJopB5wjHDbySxNX6TFluOCwZ5eDdWX6scq&#10;qD6+D37f7fL3Lw7TxZzL5yYrlXqcT7sViEBTuIdv7TetIMuW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AtbUxQAAAN0AAAAPAAAAAAAAAAAAAAAAAJgCAABkcnMv&#10;ZG93bnJldi54bWxQSwUGAAAAAAQABAD1AAAAigMAAAAA&#10;" fillcolor="#1a476f" strokecolor="#1a476f" strokeweight="1.1pt"/>
                  <v:oval id="Oval 897" o:spid="_x0000_s1921" style="position:absolute;left:4226;top:205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1CpsEA&#10;AADdAAAADwAAAGRycy9kb3ducmV2LnhtbERPTYvCMBC9L/gfwgh7W1MLrqUaRQRBcFGseh+asSk2&#10;k9pE7f77zWHB4+N9z5e9bcSTOl87VjAeJSCIS6drrhScT5uvDIQPyBobx6TglzwsF4OPOebavfhI&#10;zyJUIoawz1GBCaHNpfSlIYt+5FriyF1dZzFE2FVSd/iK4baRaZJ8S4s1xwaDLa0NlbfiYRUUP/eD&#10;3zSrbHfh0N/MdT+p0r1Sn8N+NQMRqA9v8b97qxWk6TTOjW/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dQqbBAAAA3QAAAA8AAAAAAAAAAAAAAAAAmAIAAGRycy9kb3du&#10;cmV2LnhtbFBLBQYAAAAABAAEAPUAAACGAwAAAAA=&#10;" fillcolor="#1a476f" strokecolor="#1a476f" strokeweight="1.1pt"/>
                  <v:oval id="Oval 898" o:spid="_x0000_s1922" style="position:absolute;left:4815;top:336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HnPcUA&#10;AADdAAAADwAAAGRycy9kb3ducmV2LnhtbESPQWvCQBSE7wX/w/KE3urGQK1G1xAKQqHFYtT7I/vM&#10;BrNvY3ar6b93CwWPw8x8w6zywbbiSr1vHCuYThIQxJXTDdcKDvvNyxyED8gaW8ek4Jc85OvR0woz&#10;7W68o2sZahEh7DNUYELoMil9Zciin7iOOHon11sMUfa11D3eIty2Mk2SmbTYcFww2NG7oepc/lgF&#10;5dfl22/aYv555DCczWn7WqdbpZ7HQ7EEEWgIj/B/+0MrSNO3Bf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0ec9xQAAAN0AAAAPAAAAAAAAAAAAAAAAAJgCAABkcnMv&#10;ZG93bnJldi54bWxQSwUGAAAAAAQABAD1AAAAigMAAAAA&#10;" fillcolor="#1a476f" strokecolor="#1a476f" strokeweight="1.1pt"/>
                  <v:oval id="Oval 899" o:spid="_x0000_s1923" style="position:absolute;left:3385;top:221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4+h8IA&#10;AADdAAAADwAAAGRycy9kb3ducmV2LnhtbERPXWvCMBR9H/gfwhX2NlMLG6U2liIIwoaybr5fmtum&#10;2NzUJtPu35uHwR4P57soZzuIG02+d6xgvUpAEDdO99wp+P7av2QgfEDWODgmBb/kodwungrMtbvz&#10;J93q0IkYwj5HBSaEMZfSN4Ys+pUbiSPXusliiHDqpJ7wHsPtINMkeZMWe44NBkfaGWou9Y9VUH9c&#10;T34/VNn7mcN8Me3xtUuPSj0v52oDItAc/sV/7oNWkKZZ3B/fxCcgt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j6HwgAAAN0AAAAPAAAAAAAAAAAAAAAAAJgCAABkcnMvZG93&#10;bnJldi54bWxQSwUGAAAAAAQABAD1AAAAhwMAAAAA&#10;" fillcolor="#1a476f" strokecolor="#1a476f" strokeweight="1.1pt"/>
                  <v:oval id="Oval 900" o:spid="_x0000_s1924" style="position:absolute;left:4881;top:238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KbHMMA&#10;AADdAAAADwAAAGRycy9kb3ducmV2LnhtbESPQYvCMBSE74L/IbyFvWlqYaV0jSILgqAoVvf+aJ5N&#10;sXmpTdTuv98IgsdhZr5hZoveNuJOna8dK5iMExDEpdM1VwpOx9UoA+EDssbGMSn4Iw+L+XAww1y7&#10;Bx/oXoRKRAj7HBWYENpcSl8asujHriWO3tl1FkOUXSV1h48It41Mk2QqLdYcFwy29GOovBQ3q6DY&#10;Xvd+1SyzzS+H/mLOu68q3Sn1+dEvv0EE6sM7/GqvtYI0zSbwfBOf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3KbHMMAAADdAAAADwAAAAAAAAAAAAAAAACYAgAAZHJzL2Rv&#10;d25yZXYueG1sUEsFBgAAAAAEAAQA9QAAAIgDAAAAAA==&#10;" fillcolor="#1a476f" strokecolor="#1a476f" strokeweight="1.1pt"/>
                  <v:oval id="Oval 901" o:spid="_x0000_s1925" style="position:absolute;left:3811;top:182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AFa8QA&#10;AADdAAAADwAAAGRycy9kb3ducmV2LnhtbESPUWvCMBSF3wf+h3CFvc3UwEappiKCMNhwrOr7pblt&#10;is1NbTLt/v0yGOzxcM75Dme9mVwvbjSGzrOG5SIDQVx703Gr4XTcP+UgQkQ22HsmDd8UYFPOHtZY&#10;GH/nT7pVsRUJwqFADTbGoZAy1JYchoUfiJPX+NFhTHJspRnxnuCulyrLXqTDjtOCxYF2lupL9eU0&#10;VO/Xj7Dvt/nbmeN0sc3huVUHrR/n03YFItIU/8N/7VejQalcwe+b9ARk+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BWvEAAAA3QAAAA8AAAAAAAAAAAAAAAAAmAIAAGRycy9k&#10;b3ducmV2LnhtbFBLBQYAAAAABAAEAPUAAACJAwAAAAA=&#10;" fillcolor="#1a476f" strokecolor="#1a476f" strokeweight="1.1pt"/>
                  <v:oval id="Oval 902" o:spid="_x0000_s1926" style="position:absolute;left:5001;top:127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yg8MUA&#10;AADdAAAADwAAAGRycy9kb3ducmV2LnhtbESPQWvCQBSE74X+h+UJ3urGSEuIbkQKgmCxNK33R/aZ&#10;Dcm+jdlV03/fLQgeh5n5hlmtR9uJKw2+caxgPktAEFdON1wr+PnevmQgfEDW2DkmBb/kYV08P60w&#10;1+7GX3QtQy0ihH2OCkwIfS6lrwxZ9DPXE0fv5AaLIcqhlnrAW4TbTqZJ8iYtNhwXDPb0bqhqy4tV&#10;UH6cP/2222T7I4exNafDa50elJpOxs0SRKAxPML39k4rSNNsAf9v4hO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KDwxQAAAN0AAAAPAAAAAAAAAAAAAAAAAJgCAABkcnMv&#10;ZG93bnJldi54bWxQSwUGAAAAAAQABAD1AAAAigMAAAAA&#10;" fillcolor="#1a476f" strokecolor="#1a476f" strokeweight="1.1pt"/>
                  <v:oval id="Oval 903" o:spid="_x0000_s1927" style="position:absolute;left:5061;top:260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U4hMUA&#10;AADdAAAADwAAAGRycy9kb3ducmV2LnhtbESPQWvCQBSE74X+h+UJ3urGYEuIbkQKgmCxNK33R/aZ&#10;Dcm+jdlV03/fLQgeh5n5hlmtR9uJKw2+caxgPktAEFdON1wr+PnevmQgfEDW2DkmBb/kYV08P60w&#10;1+7GX3QtQy0ihH2OCkwIfS6lrwxZ9DPXE0fv5AaLIcqhlnrAW4TbTqZJ8iYtNhwXDPb0bqhqy4tV&#10;UH6cP/2222T7I4exNafDa50elJpOxs0SRKAxPML39k4rSNNsAf9v4hO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TiExQAAAN0AAAAPAAAAAAAAAAAAAAAAAJgCAABkcnMv&#10;ZG93bnJldi54bWxQSwUGAAAAAAQABAD1AAAAigMAAAAA&#10;" fillcolor="#1a476f" strokecolor="#1a476f" strokeweight="1.1pt"/>
                  <v:oval id="Oval 904" o:spid="_x0000_s1928" style="position:absolute;left:5525;top:229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mdH8MA&#10;AADdAAAADwAAAGRycy9kb3ducmV2LnhtbESPQYvCMBSE7wv+h/AEb2tqwaVUo4ggCIqL3fX+aJ5N&#10;sXmpTdTuv98IgsdhZr5h5sveNuJOna8dK5iMExDEpdM1Vwp+fzafGQgfkDU2jknBH3lYLgYfc8y1&#10;e/CR7kWoRISwz1GBCaHNpfSlIYt+7Fri6J1dZzFE2VVSd/iIcNvINEm+pMWa44LBltaGyktxswqK&#10;/fXbb5pVtjtx6C/mfJhW6UGp0bBfzUAE6sM7/GpvtYI0zabwfBOf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mdH8MAAADdAAAADwAAAAAAAAAAAAAAAACYAgAAZHJzL2Rv&#10;d25yZXYueG1sUEsFBgAAAAAEAAQA9QAAAIgDAAAAAA==&#10;" fillcolor="#1a476f" strokecolor="#1a476f" strokeweight="1.1pt"/>
                  <v:oval id="Oval 905" o:spid="_x0000_s1929" style="position:absolute;left:4897;top:266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sDaMMA&#10;AADdAAAADwAAAGRycy9kb3ducmV2LnhtbESPQYvCMBSE7wv+h/CEva2pBaVUo4ggCCuK3fX+aJ5N&#10;sXmpTVa7/94IgsdhZr5h5sveNuJGna8dKxiPEhDEpdM1Vwp+fzZfGQgfkDU2jknBP3lYLgYfc8y1&#10;u/ORbkWoRISwz1GBCaHNpfSlIYt+5Fri6J1dZzFE2VVSd3iPcNvINEmm0mLNccFgS2tD5aX4swqK&#10;3fXgN80q+z5x6C/mvJ9U6V6pz2G/moEI1Id3+NXeagVpmk3h+SY+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JsDaMMAAADdAAAADwAAAAAAAAAAAAAAAACYAgAAZHJzL2Rv&#10;d25yZXYueG1sUEsFBgAAAAAEAAQA9QAAAIgDAAAAAA==&#10;" fillcolor="#1a476f" strokecolor="#1a476f" strokeweight="1.1pt"/>
                  <v:oval id="Oval 906" o:spid="_x0000_s1930" style="position:absolute;left:4422;top:2985;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em88UA&#10;AADdAAAADwAAAGRycy9kb3ducmV2LnhtbESPQWvCQBSE74X+h+UJ3urGgG2IbkQKgmCxNK33R/aZ&#10;Dcm+jdlV03/fLQgeh5n5hlmtR9uJKw2+caxgPktAEFdON1wr+PnevmQgfEDW2DkmBb/kYV08P60w&#10;1+7GX3QtQy0ihH2OCkwIfS6lrwxZ9DPXE0fv5AaLIcqhlnrAW4TbTqZJ8iotNhwXDPb0bqhqy4tV&#10;UH6cP/2222T7I4exNafDok4PSk0n42YJItAYHuF7e6cVpGn2Bv9v4hO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6bzxQAAAN0AAAAPAAAAAAAAAAAAAAAAAJgCAABkcnMv&#10;ZG93bnJldi54bWxQSwUGAAAAAAQABAD1AAAAigMAAAAA&#10;" fillcolor="#1a476f" strokecolor="#1a476f" strokeweight="1.1pt"/>
                  <v:oval id="Oval 907" o:spid="_x0000_s1931" style="position:absolute;left:3882;top:261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gcIA&#10;AADdAAAADwAAAGRycy9kb3ducmV2LnhtbERPXWvCMBR9H/gfwhX2NlMLG6U2liIIwoaybr5fmtum&#10;2NzUJtPu35uHwR4P57soZzuIG02+d6xgvUpAEDdO99wp+P7av2QgfEDWODgmBb/kodwungrMtbvz&#10;J93q0IkYwj5HBSaEMZfSN4Ys+pUbiSPXusliiHDqpJ7wHsPtINMkeZMWe44NBkfaGWou9Y9VUH9c&#10;T34/VNn7mcN8Me3xtUuPSj0v52oDItAc/sV/7oNWkKZZnBvfxCcgt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DKBwgAAAN0AAAAPAAAAAAAAAAAAAAAAAJgCAABkcnMvZG93&#10;bnJldi54bWxQSwUGAAAAAAQABAD1AAAAhwMAAAAA&#10;" fillcolor="#1a476f" strokecolor="#1a476f" strokeweight="1.1pt"/>
                  <v:oval id="Oval 908" o:spid="_x0000_s1932" style="position:absolute;left:5951;top:2854;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SXGsUA&#10;AADdAAAADwAAAGRycy9kb3ducmV2LnhtbESPQWvCQBSE70L/w/IK3nTTgCVN3YgIQkGxmOr9kX1m&#10;Q7JvY3ar6b/vFgoeh5n5hlmuRtuJGw2+cazgZZ6AIK6cbrhWcPrazjIQPiBr7ByTgh/ysCqeJkvM&#10;tbvzkW5lqEWEsM9RgQmhz6X0lSGLfu564uhd3GAxRDnUUg94j3DbyTRJXqXFhuOCwZ42hqq2/LYK&#10;yv3102+7dbY7cxhbczks6vSg1PR5XL+DCDSGR/i//aEVpGn2Bn9v4hOQ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BJcaxQAAAN0AAAAPAAAAAAAAAAAAAAAAAJgCAABkcnMv&#10;ZG93bnJldi54bWxQSwUGAAAAAAQABAD1AAAAigMAAAAA&#10;" fillcolor="#1a476f" strokecolor="#1a476f" strokeweight="1.1pt"/>
                  <v:oval id="Oval 909" o:spid="_x0000_s1933" style="position:absolute;left:3418;top:192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eoWsEA&#10;AADdAAAADwAAAGRycy9kb3ducmV2LnhtbERPTYvCMBC9C/sfwgjebGpBcbtGkQVBUFysu/ehGZti&#10;M6lN1PrvzWHB4+N9L1a9bcSdOl87VjBJUhDEpdM1Vwp+T5vxHIQPyBobx6TgSR5Wy4/BAnPtHnyk&#10;exEqEUPY56jAhNDmUvrSkEWfuJY4cmfXWQwRdpXUHT5iuG1klqYzabHm2GCwpW9D5aW4WQXF/vrj&#10;N816vvvj0F/M+TCtsoNSo2G//gIRqA9v8b97qxVk2WfcH9/EJ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nqFrBAAAA3QAAAA8AAAAAAAAAAAAAAAAAmAIAAGRycy9kb3du&#10;cmV2LnhtbFBLBQYAAAAABAAEAPUAAACGAwAAAAA=&#10;" fillcolor="#1a476f" strokecolor="#1a476f" strokeweight="1.1pt"/>
                  <v:oval id="Oval 910" o:spid="_x0000_s1934" style="position:absolute;left:4149;top:313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sNwcMA&#10;AADdAAAADwAAAGRycy9kb3ducmV2LnhtbESPQYvCMBSE78L+h/AWvGlqQdGuUUQQBMVlq3t/NM+m&#10;2LzUJmr990ZY2OMwM98w82Vna3Gn1leOFYyGCQjiwumKSwWn42YwBeEDssbaMSl4kofl4qM3x0y7&#10;B//QPQ+liBD2GSowITSZlL4wZNEPXUMcvbNrLYYo21LqFh8RbmuZJslEWqw4LhhsaG2ouOQ3qyDf&#10;X7/9pl5Nd78cuos5H8ZlelCq/9mtvkAE6sJ/+K+91QrSdDaC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sNwcMAAADdAAAADwAAAAAAAAAAAAAAAACYAgAAZHJzL2Rv&#10;d25yZXYueG1sUEsFBgAAAAAEAAQA9QAAAIgDAAAAAA==&#10;" fillcolor="#1a476f" strokecolor="#1a476f" strokeweight="1.1pt"/>
                  <v:oval id="Oval 911" o:spid="_x0000_s1935" style="position:absolute;left:3560;top:2761;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mTtsQA&#10;AADdAAAADwAAAGRycy9kb3ducmV2LnhtbESPQWsCMRSE70L/Q3gFb5o1YNHVKCIIBcXStb0/Ns/N&#10;4uZl3aS6/ntTKPQ4zMw3zHLdu0bcqAu1Zw2TcQaCuPSm5krD12k3moEIEdlg45k0PCjAevUyWGJu&#10;/J0/6VbESiQIhxw12BjbXMpQWnIYxr4lTt7Zdw5jkl0lTYf3BHeNVFn2Jh3WnBYstrS1VF6KH6eh&#10;OFw/wq7ZzPbfHPuLPR+nlTpqPXztNwsQkfr4H/5rvxsNSs0V/L5JT0C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5k7bEAAAA3QAAAA8AAAAAAAAAAAAAAAAAmAIAAGRycy9k&#10;b3ducmV2LnhtbFBLBQYAAAAABAAEAPUAAACJAwAAAAA=&#10;" fillcolor="#1a476f" strokecolor="#1a476f" strokeweight="1.1pt"/>
                  <v:oval id="Oval 912" o:spid="_x0000_s1936" style="position:absolute;left:4597;top:191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U2LcUA&#10;AADdAAAADwAAAGRycy9kb3ducmV2LnhtbESPQWvCQBSE7wX/w/KE3urGFItG1xAKQqHFYtT7I/vM&#10;BrNvY3ar6b93CwWPw8x8w6zywbbiSr1vHCuYThIQxJXTDdcKDvvNyxyED8gaW8ek4Jc85OvR0woz&#10;7W68o2sZahEh7DNUYELoMil9Zciin7iOOHon11sMUfa11D3eIty2Mk2SN2mx4bhgsKN3Q9W5/LEK&#10;yq/Lt9+0xfzzyGE4m9N2VqdbpZ7HQ7EEEWgIj/B/+0MrSNPFK/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NTYtxQAAAN0AAAAPAAAAAAAAAAAAAAAAAJgCAABkcnMv&#10;ZG93bnJldi54bWxQSwUGAAAAAAQABAD1AAAAigMAAAAA&#10;" fillcolor="#1a476f" strokecolor="#1a476f" strokeweight="1.1pt"/>
                  <v:oval id="Oval 913" o:spid="_x0000_s1937" style="position:absolute;left:4701;top:240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uWcUA&#10;AADdAAAADwAAAGRycy9kb3ducmV2LnhtbESPQWvCQBSE7wX/w/KE3urGUItG1xAKQqHFYtT7I/vM&#10;BrNvY3ar6b93CwWPw8x8w6zywbbiSr1vHCuYThIQxJXTDdcKDvvNyxyED8gaW8ek4Jc85OvR0woz&#10;7W68o2sZahEh7DNUYELoMil9Zciin7iOOHon11sMUfa11D3eIty2Mk2SN2mx4bhgsKN3Q9W5/LEK&#10;yq/Lt9+0xfzzyGE4m9N2VqdbpZ7HQ7EEEWgIj/B/+0MrSNPFK/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3K5ZxQAAAN0AAAAPAAAAAAAAAAAAAAAAAJgCAABkcnMv&#10;ZG93bnJldi54bWxQSwUGAAAAAAQABAD1AAAAigMAAAAA&#10;" fillcolor="#1a476f" strokecolor="#1a476f" strokeweight="1.1pt"/>
                  <v:oval id="Oval 914" o:spid="_x0000_s1938" style="position:absolute;left:5645;top:334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ALwsMA&#10;AADdAAAADwAAAGRycy9kb3ducmV2LnhtbESPQYvCMBSE74L/IbyFvWm6BUWrUUQQBBeXrXp/NM+m&#10;2LzUJmr990ZY2OMwM98w82Vna3Gn1leOFXwNExDEhdMVlwqOh81gAsIHZI21Y1LwJA/LRb83x0y7&#10;B//SPQ+liBD2GSowITSZlL4wZNEPXUMcvbNrLYYo21LqFh8RbmuZJslYWqw4LhhsaG2ouOQ3qyD/&#10;vv74Tb2a7E4cuos570dlulfq86NbzUAE6sJ/+K+91QrSdDqC95v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ALwsMAAADdAAAADwAAAAAAAAAAAAAAAACYAgAAZHJzL2Rv&#10;d25yZXYueG1sUEsFBgAAAAAEAAQA9QAAAIgDAAAAAA==&#10;" fillcolor="#1a476f" strokecolor="#1a476f" strokeweight="1.1pt"/>
                  <v:oval id="Oval 915" o:spid="_x0000_s1939" style="position:absolute;left:4722;top:317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KVtcMA&#10;AADdAAAADwAAAGRycy9kb3ducmV2LnhtbESPQYvCMBSE78L+h/AEb5paUNxqFFkQhF0U63p/NM+m&#10;2LzUJqvdf28EweMwM98wi1Vna3Gj1leOFYxHCQjiwumKSwW/x81wBsIHZI21Y1LwTx5Wy4/eAjPt&#10;7nygWx5KESHsM1RgQmgyKX1hyKIfuYY4emfXWgxRtqXULd4j3NYyTZKptFhxXDDY0Jeh4pL/WQX5&#10;z3XvN/V69n3i0F3MeTcp051Sg363noMI1IV3+NXeagVp+jmF55v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KVtcMAAADdAAAADwAAAAAAAAAAAAAAAACYAgAAZHJzL2Rv&#10;d25yZXYueG1sUEsFBgAAAAAEAAQA9QAAAIgDAAAAAA==&#10;" fillcolor="#1a476f" strokecolor="#1a476f" strokeweight="1.1pt"/>
                  <v:oval id="Oval 916" o:spid="_x0000_s1940" style="position:absolute;left:5301;top:296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4wLsUA&#10;AADdAAAADwAAAGRycy9kb3ducmV2LnhtbESPQWvCQBSE7wX/w/KE3urGQK1G1xAKQqHFYtT7I/vM&#10;BrNvY3ar6b93CwWPw8x8w6zywbbiSr1vHCuYThIQxJXTDdcKDvvNyxyED8gaW8ek4Jc85OvR0woz&#10;7W68o2sZahEh7DNUYELoMil9Zciin7iOOHon11sMUfa11D3eIty2Mk2SmbTYcFww2NG7oepc/lgF&#10;5dfl22/aYv555DCczWn7WqdbpZ7HQ7EEEWgIj/B/+0MrSNPFG/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jAuxQAAAN0AAAAPAAAAAAAAAAAAAAAAAJgCAABkcnMv&#10;ZG93bnJldi54bWxQSwUGAAAAAAQABAD1AAAAigMAAAAA&#10;" fillcolor="#1a476f" strokecolor="#1a476f" strokeweight="1.1pt"/>
                  <v:oval id="Oval 917" o:spid="_x0000_s1941" style="position:absolute;left:3368;top:290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GkXMEA&#10;AADdAAAADwAAAGRycy9kb3ducmV2LnhtbERPTYvCMBC9C/sfwgjebGpBcbtGkQVBUFysu/ehGZti&#10;M6lN1PrvzWHB4+N9L1a9bcSdOl87VjBJUhDEpdM1Vwp+T5vxHIQPyBobx6TgSR5Wy4/BAnPtHnyk&#10;exEqEUPY56jAhNDmUvrSkEWfuJY4cmfXWQwRdpXUHT5iuG1klqYzabHm2GCwpW9D5aW4WQXF/vrj&#10;N816vvvj0F/M+TCtsoNSo2G//gIRqA9v8b97qxVk2WecG9/EJ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RpFzBAAAA3QAAAA8AAAAAAAAAAAAAAAAAmAIAAGRycy9kb3du&#10;cmV2LnhtbFBLBQYAAAAABAAEAPUAAACGAwAAAAA=&#10;" fillcolor="#1a476f" strokecolor="#1a476f" strokeweight="1.1pt"/>
                  <v:oval id="Oval 918" o:spid="_x0000_s1942" style="position:absolute;left:4318;top:2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0Bx8UA&#10;AADdAAAADwAAAGRycy9kb3ducmV2LnhtbESPQWvCQBSE7wX/w/KE3pqNgRYTXUUKQqElYmzvj+wz&#10;G8y+TbNbk/77bkHwOMzMN8x6O9lOXGnwrWMFiyQFQVw73XKj4PO0f1qC8AFZY+eYFPySh+1m9rDG&#10;QruRj3StQiMihH2BCkwIfSGlrw1Z9InriaN3doPFEOXQSD3gGOG2k1mavkiLLccFgz29Gqov1Y9V&#10;UH18H/y+2y3fvzhMF3Mun5usVOpxPu1WIAJN4R6+td+0gizLc/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3QHHxQAAAN0AAAAPAAAAAAAAAAAAAAAAAJgCAABkcnMv&#10;ZG93bnJldi54bWxQSwUGAAAAAAQABAD1AAAAigMAAAAA&#10;" fillcolor="#1a476f" strokecolor="#1a476f" strokeweight="1.1pt"/>
                  <v:oval id="Oval 919" o:spid="_x0000_s1943" style="position:absolute;left:6469;top:1924;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wyQMIA&#10;AADdAAAADwAAAGRycy9kb3ducmV2LnhtbERPXWvCMBR9H/gfwhX2tqarTErXKEUoDBwO6/Z+aa5N&#10;sbmpTabdv18eBns8nO9yO9tB3GjyvWMFz0kKgrh1uudOweepfspB+ICscXBMCn7Iw3azeCix0O7O&#10;R7o1oRMxhH2BCkwIYyGlbw1Z9IkbiSN3dpPFEOHUST3hPYbbQWZpupYWe44NBkfaGWovzbdV0Lxf&#10;P3w9VPn+i8N8MefDS5cdlHpcztUriEBz+Bf/ud+0gmyVxv3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DDJAwgAAAN0AAAAPAAAAAAAAAAAAAAAAAJgCAABkcnMvZG93&#10;bnJldi54bWxQSwUGAAAAAAQABAD1AAAAhwMAAAAA&#10;" fillcolor="#1a476f" strokecolor="#1a476f" strokeweight="1.1pt"/>
                  <v:oval id="Oval 920" o:spid="_x0000_s1944" style="position:absolute;left:5711;top:267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CX28UA&#10;AADdAAAADwAAAGRycy9kb3ducmV2LnhtbESPQWvCQBSE74X+h+UVvNWNkRZJXUMoCILF0tjeH9ln&#10;Nph9G7Nrkv77bkHwOMzMN8w6n2wrBup941jBYp6AIK6cbrhW8H3cPq9A+ICssXVMCn7JQ755fFhj&#10;pt3IXzSUoRYRwj5DBSaELpPSV4Ys+rnriKN3cr3FEGVfS93jGOG2lWmSvEqLDccFgx29G6rO5dUq&#10;KD8un37bFqv9D4fpbE6Hlzo9KDV7moo3EIGmcA/f2jutIF0mC/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QJfbxQAAAN0AAAAPAAAAAAAAAAAAAAAAAJgCAABkcnMv&#10;ZG93bnJldi54bWxQSwUGAAAAAAQABAD1AAAAigMAAAAA&#10;" fillcolor="#1a476f" strokecolor="#1a476f" strokeweight="1.1pt"/>
                  <v:oval id="Oval 921" o:spid="_x0000_s1945" style="position:absolute;left:3177;top:193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IJrMMA&#10;AADdAAAADwAAAGRycy9kb3ducmV2LnhtbESPQYvCMBSE78L+h/AEb5paUaRrFFkQhBUXq3t/NM+m&#10;2LzUJqv135sFweMwM98wi1Vna3Gj1leOFYxHCQjiwumKSwWn42Y4B+EDssbaMSl4kIfV8qO3wEy7&#10;Ox/olodSRAj7DBWYEJpMSl8YsuhHriGO3tm1FkOUbSl1i/cIt7VMk2QmLVYcFww29GWouOR/VkG+&#10;u/74Tb2ef/9y6C7mvJ+W6V6pQb9bf4II1IV3+NXeagXpJEnh/018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IJrMMAAADdAAAADwAAAAAAAAAAAAAAAACYAgAAZHJzL2Rv&#10;d25yZXYueG1sUEsFBgAAAAAEAAQA9QAAAIgDAAAAAA==&#10;" fillcolor="#1a476f" strokecolor="#1a476f" strokeweight="1.1pt"/>
                  <v:oval id="Oval 922" o:spid="_x0000_s1946" style="position:absolute;left:5481;top:2739;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6sN8MA&#10;AADdAAAADwAAAGRycy9kb3ducmV2LnhtbESPQYvCMBSE7wv7H8Jb8LamW3GRrlFEEARF2ar3R/Ns&#10;is1LbaLWf28EweMwM98w42lna3Gl1leOFfz0ExDEhdMVlwr2u8X3CIQPyBprx6TgTh6mk8+PMWba&#10;3fifrnkoRYSwz1CBCaHJpPSFIYu+7xri6B1dazFE2ZZSt3iLcFvLNEl+pcWK44LBhuaGilN+sQry&#10;9XnrF/VstDpw6E7muBmW6Uap3lc3+wMRqAvv8Ku91ArSQTKA55v4BOT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96sN8MAAADdAAAADwAAAAAAAAAAAAAAAACYAgAAZHJzL2Rv&#10;d25yZXYueG1sUEsFBgAAAAAEAAQA9QAAAIgDAAAAAA==&#10;" fillcolor="#1a476f" strokecolor="#1a476f" strokeweight="1.1pt"/>
                  <v:oval id="Oval 923" o:spid="_x0000_s1947" style="position:absolute;left:4630;top:136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c0Q8UA&#10;AADdAAAADwAAAGRycy9kb3ducmV2LnhtbESPQWvCQBSE70L/w/IK3nTTWIukWUUKgmBRTNv7I/vM&#10;hmTfptlV47/vFgSPw8x8w+SrwbbiQr2vHSt4mSYgiEuna64UfH9tJgsQPiBrbB2Tght5WC2fRjlm&#10;2l35SJciVCJC2GeowITQZVL60pBFP3UdcfROrrcYouwrqXu8RrhtZZokb9JizXHBYEcfhsqmOFsF&#10;xefvwW/a9WL3w2FozGk/r9K9UuPnYf0OItAQHuF7e6sVpLPkFf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NzRDxQAAAN0AAAAPAAAAAAAAAAAAAAAAAJgCAABkcnMv&#10;ZG93bnJldi54bWxQSwUGAAAAAAQABAD1AAAAigMAAAAA&#10;" fillcolor="#1a476f" strokecolor="#1a476f" strokeweight="1.1pt"/>
                  <v:oval id="Oval 924" o:spid="_x0000_s1948" style="position:absolute;left:5044;top:188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uR2MMA&#10;AADdAAAADwAAAGRycy9kb3ducmV2LnhtbESPQYvCMBSE74L/ITzBm6Z2UaQaRRYEYUWx7t4fzbMp&#10;Ni/dJmr3328EweMwM98wy3Vna3Gn1leOFUzGCQjiwumKSwXf5+1oDsIHZI21Y1LwRx7Wq35viZl2&#10;Dz7RPQ+liBD2GSowITSZlL4wZNGPXUMcvYtrLYYo21LqFh8RbmuZJslMWqw4Lhhs6NNQcc1vVkG+&#10;/z36bb2Zf/1w6K7mcpiW6UGp4aDbLEAE6sI7/GrvtIL0I5nC801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uR2MMAAADdAAAADwAAAAAAAAAAAAAAAACYAgAAZHJzL2Rv&#10;d25yZXYueG1sUEsFBgAAAAAEAAQA9QAAAIgDAAAAAA==&#10;" fillcolor="#1a476f" strokecolor="#1a476f" strokeweight="1.1pt"/>
                  <v:oval id="Oval 925" o:spid="_x0000_s1949" style="position:absolute;left:4351;top:203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Pr8UA&#10;AADdAAAADwAAAGRycy9kb3ducmV2LnhtbESPQWvCQBSE74X+h+UVvNVNIxVJXUMQAgXF0qj3R/aZ&#10;DWbfxuw2pv++Wyj0OMzMN8w6n2wnRhp861jByzwBQVw73XKj4HQsn1cgfEDW2DkmBd/kId88Pqwx&#10;0+7OnzRWoRERwj5DBSaEPpPS14Ys+rnriaN3cYPFEOXQSD3gPcJtJ9MkWUqLLccFgz1tDdXX6ssq&#10;qPa3D192xWp35jBdzeXw2qQHpWZPU/EGItAU/sN/7XetIF0kS/h9E5+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qQ+vxQAAAN0AAAAPAAAAAAAAAAAAAAAAAJgCAABkcnMv&#10;ZG93bnJldi54bWxQSwUGAAAAAAQABAD1AAAAigMAAAAA&#10;" fillcolor="#1a476f" strokecolor="#1a476f" strokeweight="1.1pt"/>
                  <v:oval id="Oval 926" o:spid="_x0000_s1950" style="position:absolute;left:3914;top:2821;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WqNMUA&#10;AADdAAAADwAAAGRycy9kb3ducmV2LnhtbESPQWvCQBSE70L/w/IK3nTTSK2kWUUKgmBRTNv7I/vM&#10;hmTfptlV47/vFgSPw8x8w+SrwbbiQr2vHSt4mSYgiEuna64UfH9tJgsQPiBrbB2Tght5WC2fRjlm&#10;2l35SJciVCJC2GeowITQZVL60pBFP3UdcfROrrcYouwrqXu8RrhtZZokc2mx5rhgsKMPQ2VTnK2C&#10;4vP34DfterH74TA05rR/rdK9UuPnYf0OItAQHuF7e6sVpLPkDf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5ao0xQAAAN0AAAAPAAAAAAAAAAAAAAAAAJgCAABkcnMv&#10;ZG93bnJldi54bWxQSwUGAAAAAAQABAD1AAAAigMAAAAA&#10;" fillcolor="#1a476f" strokecolor="#1a476f" strokeweight="1.1pt"/>
                  <v:oval id="Oval 927" o:spid="_x0000_s1951" style="position:absolute;left:7108;top:288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o+RsIA&#10;AADdAAAADwAAAGRycy9kb3ducmV2LnhtbERPXWvCMBR9H/gfwhX2tqarTErXKEUoDBwO6/Z+aa5N&#10;sbmpTabdv18eBns8nO9yO9tB3GjyvWMFz0kKgrh1uudOweepfspB+ICscXBMCn7Iw3azeCix0O7O&#10;R7o1oRMxhH2BCkwIYyGlbw1Z9IkbiSN3dpPFEOHUST3hPYbbQWZpupYWe44NBkfaGWovzbdV0Lxf&#10;P3w9VPn+i8N8MefDS5cdlHpcztUriEBz+Bf/ud+0gmyVxrnxTX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ej5GwgAAAN0AAAAPAAAAAAAAAAAAAAAAAJgCAABkcnMvZG93&#10;bnJldi54bWxQSwUGAAAAAAQABAD1AAAAhwMAAAAA&#10;" fillcolor="#1a476f" strokecolor="#1a476f" strokeweight="1.1pt"/>
                  <v:oval id="Oval 928" o:spid="_x0000_s1952" style="position:absolute;left:4870;top:224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ab3cUA&#10;AADdAAAADwAAAGRycy9kb3ducmV2LnhtbESPQWvCQBSE7wX/w/IKvTWbplg0dQ1BEAotFqO9P7LP&#10;bDD7NmZXTf+9Wyh4HGbmG2ZRjLYTFxp861jBS5KCIK6dbrlRsN+tn2cgfEDW2DkmBb/koVhOHhaY&#10;a3flLV2q0IgIYZ+jAhNCn0vpa0MWfeJ64ugd3GAxRDk0Ug94jXDbySxN36TFluOCwZ5WhupjdbYK&#10;qq/Tt1935ezzh8N4NIfNtMk2Sj09juU7iEBjuIf/2x9aQfaazuHv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NpvdxQAAAN0AAAAPAAAAAAAAAAAAAAAAAJgCAABkcnMv&#10;ZG93bnJldi54bWxQSwUGAAAAAAQABAD1AAAAigMAAAAA&#10;" fillcolor="#1a476f" strokecolor="#1a476f" strokeweight="1.1pt"/>
                  <v:oval id="Oval 929" o:spid="_x0000_s1953" style="position:absolute;left:4220;top:247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WkncIA&#10;AADdAAAADwAAAGRycy9kb3ducmV2LnhtbERPXWvCMBR9H/gfwhV8W9NWNqQ2ShGEgeJYN98vzbUp&#10;Nje1ybT798vDYI+H811uJ9uLO42+c6wgS1IQxI3THbcKvj73zysQPiBr7B2Tgh/ysN3MnkostHvw&#10;B93r0IoYwr5ABSaEoZDSN4Ys+sQNxJG7uNFiiHBspR7xEcNtL/M0fZUWO44NBgfaGWqu9bdVUB9v&#10;737fV6vDmcN0NZfTS5uflFrMp2oNItAU/sV/7jetIF9mcX9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1aSdwgAAAN0AAAAPAAAAAAAAAAAAAAAAAJgCAABkcnMvZG93&#10;bnJldi54bWxQSwUGAAAAAAQABAD1AAAAhwMAAAAA&#10;" fillcolor="#1a476f" strokecolor="#1a476f" strokeweight="1.1pt"/>
                  <v:oval id="Oval 930" o:spid="_x0000_s1954" style="position:absolute;left:4209;top:265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kBBsQA&#10;AADdAAAADwAAAGRycy9kb3ducmV2LnhtbESPQWvCQBSE74L/YXkFb7pJpCWkriKCUFCUxvb+yD6z&#10;wezbNLtq/PddodDjMDPfMIvVYFtxo943jhWkswQEceV0w7WCr9N2moPwAVlj65gUPMjDajkeLbDQ&#10;7s6fdCtDLSKEfYEKTAhdIaWvDFn0M9cRR+/seoshyr6Wusd7hNtWZknyJi02HBcMdrQxVF3Kq1VQ&#10;7n+Oftuu8903h+FizofXOjsoNXkZ1u8gAg3hP/zX/tAKsnmawv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ZAQbEAAAA3QAAAA8AAAAAAAAAAAAAAAAAmAIAAGRycy9k&#10;b3ducmV2LnhtbFBLBQYAAAAABAAEAPUAAACJAwAAAAA=&#10;" fillcolor="#1a476f" strokecolor="#1a476f" strokeweight="1.1pt"/>
                  <v:oval id="Oval 931" o:spid="_x0000_s1955" style="position:absolute;left:4275;top:278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ufccUA&#10;AADdAAAADwAAAGRycy9kb3ducmV2LnhtbESPQWvCQBSE70L/w/IKvZlNUiohdRUpBIQWi7G9P7LP&#10;bDD7Nma3mv77bkHwOMzMN8xyPdleXGj0nWMFWZKCIG6c7rhV8HWo5gUIH5A19o5JwS95WK8eZkss&#10;tbvyni51aEWEsC9RgQlhKKX0jSGLPnEDcfSObrQYohxbqUe8RrjtZZ6mC2mx47hgcKA3Q82p/rEK&#10;6o/zp6/6TfH+zWE6mePupc13Sj09TptXEIGmcA/f2lutIH/Ocv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S59xxQAAAN0AAAAPAAAAAAAAAAAAAAAAAJgCAABkcnMv&#10;ZG93bnJldi54bWxQSwUGAAAAAAQABAD1AAAAigMAAAAA&#10;" fillcolor="#1a476f" strokecolor="#1a476f" strokeweight="1.1pt"/>
                  <v:oval id="Oval 932" o:spid="_x0000_s1956" style="position:absolute;left:4297;top:242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c66sUA&#10;AADdAAAADwAAAGRycy9kb3ducmV2LnhtbESPUWvCMBSF3wf7D+EOfJupFYd0xlIEQXA41m3vl+ba&#10;FJub2kTN/r0ZDPZ4OOd8h7Mqo+3FlUbfOVYwm2YgiBunO24VfH1un5cgfEDW2DsmBT/koVw/Pqyw&#10;0O7GH3StQysShH2BCkwIQyGlbwxZ9FM3ECfv6EaLIcmxlXrEW4LbXuZZ9iItdpwWDA60MdSc6otV&#10;UL+d3/22r5b7bw7xZI6HRZsflJo8xeoVRKAY/sN/7Z1WkM9nc/h9k56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BzrqxQAAAN0AAAAPAAAAAAAAAAAAAAAAAJgCAABkcnMv&#10;ZG93bnJldi54bWxQSwUGAAAAAAQABAD1AAAAigMAAAAA&#10;" fillcolor="#1a476f" strokecolor="#1a476f" strokeweight="1.1pt"/>
                  <v:oval id="Oval 933" o:spid="_x0000_s1957" style="position:absolute;left:3620;top:2624;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6insUA&#10;AADdAAAADwAAAGRycy9kb3ducmV2LnhtbESPQWvCQBSE70L/w/IK3nRjrEXSrCKCUGixNNr7I/vM&#10;hmTfxuxW03/vCgWPw8x8w+TrwbbiQr2vHSuYTRMQxKXTNVcKjofdZAnCB2SNrWNS8Ece1qunUY6Z&#10;dlf+pksRKhEh7DNUYELoMil9aciin7qOOHon11sMUfaV1D1eI9y2Mk2SV2mx5rhgsKOtobIpfq2C&#10;4vP85XftZvnxw2FozGm/qNK9UuPnYfMGItAQHuH/9rtWkM5nL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7qKexQAAAN0AAAAPAAAAAAAAAAAAAAAAAJgCAABkcnMv&#10;ZG93bnJldi54bWxQSwUGAAAAAAQABAD1AAAAigMAAAAA&#10;" fillcolor="#1a476f" strokecolor="#1a476f" strokeweight="1.1pt"/>
                  <v:oval id="Oval 934" o:spid="_x0000_s1958" style="position:absolute;left:5301;top:1673;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IHBcMA&#10;AADdAAAADwAAAGRycy9kb3ducmV2LnhtbESPQYvCMBSE74L/ITxhb5raRZGuUWRBEHZRrO790Tyb&#10;YvPSbaLWf28EweMwM98w82Vna3Gl1leOFYxHCQjiwumKSwXHw3o4A+EDssbaMSm4k4flot+bY6bd&#10;jfd0zUMpIoR9hgpMCE0mpS8MWfQj1xBH7+RaiyHKtpS6xVuE21qmSTKVFiuOCwYb+jZUnPOLVZD/&#10;/u/8ul7Nfv44dGdz2k7KdKvUx6BbfYEI1IV3+NXeaAXp53gC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IHBcMAAADdAAAADwAAAAAAAAAAAAAAAACYAgAAZHJzL2Rv&#10;d25yZXYueG1sUEsFBgAAAAAEAAQA9QAAAIgDAAAAAA==&#10;" fillcolor="#1a476f" strokecolor="#1a476f" strokeweight="1.1pt"/>
                  <v:oval id="Oval 935" o:spid="_x0000_s1959" style="position:absolute;left:5077;top:351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CZcsUA&#10;AADdAAAADwAAAGRycy9kb3ducmV2LnhtbESPQWvCQBSE70L/w/IK3nRjSoOkriEUhEIlpdHeH9ln&#10;Nph9m2a3Gv+9Wyj0OMzMN8ymmGwvLjT6zrGC1TIBQdw43XGr4HjYLdYgfEDW2DsmBTfyUGwfZhvM&#10;tbvyJ13q0IoIYZ+jAhPCkEvpG0MW/dINxNE7udFiiHJspR7xGuG2l2mSZNJix3HB4ECvhppz/WMV&#10;1PvvD7/ry/X7F4fpbE7Vc5tWSs0fp/IFRKAp/If/2m9aQfq0yu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lyxQAAAN0AAAAPAAAAAAAAAAAAAAAAAJgCAABkcnMv&#10;ZG93bnJldi54bWxQSwUGAAAAAAQABAD1AAAAigMAAAAA&#10;" fillcolor="#1a476f" strokecolor="#1a476f" strokeweight="1.1pt"/>
                  <v:oval id="Oval 936" o:spid="_x0000_s1960" style="position:absolute;left:4438;top:209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w86cUA&#10;AADdAAAADwAAAGRycy9kb3ducmV2LnhtbESPQWvCQBSE70L/w/IK3nRjpFbSrCKCUGixNNr7I/vM&#10;hmTfxuxW03/vCgWPw8x8w+TrwbbiQr2vHSuYTRMQxKXTNVcKjofdZAnCB2SNrWNS8Ece1qunUY6Z&#10;dlf+pksRKhEh7DNUYELoMil9aciin7qOOHon11sMUfaV1D1eI9y2Mk2ShbRYc1ww2NHWUNkUv1ZB&#10;8Xn+8rt2s/z44TA05rR/qdK9UuPnYfMGItAQHuH/9rtWkM5nr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PDzpxQAAAN0AAAAPAAAAAAAAAAAAAAAAAJgCAABkcnMv&#10;ZG93bnJldi54bWxQSwUGAAAAAAQABAD1AAAAigMAAAAA&#10;" fillcolor="#1a476f" strokecolor="#1a476f" strokeweight="1.1pt"/>
                  <v:oval id="Oval 937" o:spid="_x0000_s1961" style="position:absolute;left:4062;top:212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Oom8IA&#10;AADdAAAADwAAAGRycy9kb3ducmV2LnhtbERPXWvCMBR9H/gfwhV8W9NWNqQ2ShGEgeJYN98vzbUp&#10;Nje1ybT798vDYI+H811uJ9uLO42+c6wgS1IQxI3THbcKvj73zysQPiBr7B2Tgh/ysN3MnkostHvw&#10;B93r0IoYwr5ABSaEoZDSN4Ys+sQNxJG7uNFiiHBspR7xEcNtL/M0fZUWO44NBgfaGWqu9bdVUB9v&#10;737fV6vDmcN0NZfTS5uflFrMp2oNItAU/sV/7jetIF9mcW58E5+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6ibwgAAAN0AAAAPAAAAAAAAAAAAAAAAAJgCAABkcnMvZG93&#10;bnJldi54bWxQSwUGAAAAAAQABAD1AAAAhwMAAAAA&#10;" fillcolor="#1a476f" strokecolor="#1a476f" strokeweight="1.1pt"/>
                  <v:oval id="Oval 938" o:spid="_x0000_s1962" style="position:absolute;left:5361;top:272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NAMUA&#10;AADdAAAADwAAAGRycy9kb3ducmV2LnhtbESPQWvCQBSE7wX/w/IKvTWbRCw2dQ0iCEKLpdHeH9ln&#10;Nph9G7Orpv/eLRR6HGbmG2ZRjrYTVxp861hBlqQgiGunW24UHPab5zkIH5A1do5JwQ95KJeThwUW&#10;2t34i65VaESEsC9QgQmhL6T0tSGLPnE9cfSObrAYohwaqQe8RbjtZJ6mL9Jiy3HBYE9rQ/WpulgF&#10;1cf502+61fz9m8N4MsfdrMl3Sj09jqs3EIHG8B/+a2+1gnyavcL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7w0AxQAAAN0AAAAPAAAAAAAAAAAAAAAAAJgCAABkcnMv&#10;ZG93bnJldi54bWxQSwUGAAAAAAQABAD1AAAAigMAAAAA&#10;" fillcolor="#1a476f" strokecolor="#1a476f" strokeweight="1.1pt"/>
                  <v:oval id="Oval 939" o:spid="_x0000_s1963" style="position:absolute;left:5176;top:136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luIMEA&#10;AADdAAAADwAAAGRycy9kb3ducmV2LnhtbERPTYvCMBC9L/gfwgh7W1MrK6UaRQRBcFGseh+asSk2&#10;k9pE7f77zWHB4+N9z5e9bcSTOl87VjAeJSCIS6drrhScT5uvDIQPyBobx6TglzwsF4OPOebavfhI&#10;zyJUIoawz1GBCaHNpfSlIYt+5FriyF1dZzFE2FVSd/iK4baRaZJMpcWaY4PBltaGylvxsAqKn/vB&#10;b5pVtrtw6G/muv+u0r1Sn8N+NQMRqA9v8b97qxWkkzTuj2/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5biDBAAAA3QAAAA8AAAAAAAAAAAAAAAAAmAIAAGRycy9kb3du&#10;cmV2LnhtbFBLBQYAAAAABAAEAPUAAACGAwAAAAA=&#10;" fillcolor="#1a476f" strokecolor="#1a476f" strokeweight="1.1pt"/>
                  <v:oval id="Oval 940" o:spid="_x0000_s1964" style="position:absolute;left:4138;top:214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Lu8UA&#10;AADdAAAADwAAAGRycy9kb3ducmV2LnhtbESPQWvCQBSE70L/w/IKvZlNUiohdRUpBIQWi7G9P7LP&#10;bDD7Nma3mv77bkHwOMzMN8xyPdleXGj0nWMFWZKCIG6c7rhV8HWo5gUIH5A19o5JwS95WK8eZkss&#10;tbvyni51aEWEsC9RgQlhKKX0jSGLPnEDcfSObrQYohxbqUe8RrjtZZ6mC2mx47hgcKA3Q82p/rEK&#10;6o/zp6/6TfH+zWE6mePupc13Sj09TptXEIGmcA/f2lutIH/OM/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u7xQAAAN0AAAAPAAAAAAAAAAAAAAAAAJgCAABkcnMv&#10;ZG93bnJldi54bWxQSwUGAAAAAAQABAD1AAAAigMAAAAA&#10;" fillcolor="#1a476f" strokecolor="#1a476f" strokeweight="1.1pt"/>
                  <v:oval id="Oval 941" o:spid="_x0000_s1965" style="position:absolute;left:4657;top:191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dVzMQA&#10;AADdAAAADwAAAGRycy9kb3ducmV2LnhtbESPQWsCMRSE70L/Q3iCN80aaZGtUaQgFBSlq70/Ns/N&#10;4uZlu4m6/vtGKPQ4zMw3zGLVu0bcqAu1Zw3TSQaCuPSm5krD6bgZz0GEiGyw8UwaHhRgtXwZLDA3&#10;/s5fdCtiJRKEQ44abIxtLmUoLTkME98SJ+/sO4cxya6SpsN7grtGqix7kw5rTgsWW/qwVF6Kq9NQ&#10;7H4OYdOs59tvjv3FnvevldprPRr263cQkfr4H/5rfxoNaqYUPN+k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nVczEAAAA3QAAAA8AAAAAAAAAAAAAAAAAmAIAAGRycy9k&#10;b3ducmV2LnhtbFBLBQYAAAAABAAEAPUAAACJAwAAAAA=&#10;" fillcolor="#1a476f" strokecolor="#1a476f" strokeweight="1.1pt"/>
                  <v:oval id="Oval 942" o:spid="_x0000_s1966" style="position:absolute;left:4357;top:291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vwV8MA&#10;AADdAAAADwAAAGRycy9kb3ducmV2LnhtbESPQYvCMBSE7wv+h/AEb2tqxUWqUUQQFlyUrXp/NM+m&#10;2LzUJqvdf28EweMwM98w82Vna3Gj1leOFYyGCQjiwumKSwXHw+ZzCsIHZI21Y1LwTx6Wi97HHDPt&#10;7vxLtzyUIkLYZ6jAhNBkUvrCkEU/dA1x9M6utRiibEupW7xHuK1lmiRf0mLFccFgQ2tDxSX/swry&#10;n+veb+rVdHvi0F3MeTcp051Sg363moEI1IV3+NX+1grScTqG5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vwV8MAAADdAAAADwAAAAAAAAAAAAAAAACYAgAAZHJzL2Rv&#10;d25yZXYueG1sUEsFBgAAAAAEAAQA9QAAAIgDAAAAAA==&#10;" fillcolor="#1a476f" strokecolor="#1a476f" strokeweight="1.1pt"/>
                  <v:oval id="Oval 943" o:spid="_x0000_s1967" style="position:absolute;left:4870;top:278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JoI8UA&#10;AADdAAAADwAAAGRycy9kb3ducmV2LnhtbESPQWvCQBSE7wX/w/KE3urGtBWJWUUEodBiMer9kX1m&#10;Q7JvY3ar6b93hUKPw8x8w+SrwbbiSr2vHSuYThIQxKXTNVcKjoftyxyED8gaW8ek4Jc8rJajpxwz&#10;7W68p2sRKhEh7DNUYELoMil9aciin7iOOHpn11sMUfaV1D3eIty2Mk2SmbRYc1ww2NHGUNkUP1ZB&#10;8XX59tt2Pf88cRgac969V+lOqefxsF6ACDSE//Bf+0MrSF/TN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gmgjxQAAAN0AAAAPAAAAAAAAAAAAAAAAAJgCAABkcnMv&#10;ZG93bnJldi54bWxQSwUGAAAAAAQABAD1AAAAigMAAAAA&#10;" fillcolor="#1a476f" strokecolor="#1a476f" strokeweight="1.1pt"/>
                  <v:oval id="Oval 944" o:spid="_x0000_s1968" style="position:absolute;left:5569;top:213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7NuMUA&#10;AADdAAAADwAAAGRycy9kb3ducmV2LnhtbESPQWvCQBSE74L/YXlCb2ZjihKiawgFodBiMbb3R/aZ&#10;DWbfptmtpv++Wyj0OMzMN8yunGwvbjT6zrGCVZKCIG6c7rhV8H4+LHMQPiBr7B2Tgm/yUO7nsx0W&#10;2t35RLc6tCJC2BeowIQwFFL6xpBFn7iBOHoXN1oMUY6t1CPeI9z2MkvTjbTYcVwwONCToeZaf1kF&#10;9evnmz/0Vf7ywWG6mstx3WZHpR4WU7UFEWgK/+G/9rNWkD1ma/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s24xQAAAN0AAAAPAAAAAAAAAAAAAAAAAJgCAABkcnMv&#10;ZG93bnJldi54bWxQSwUGAAAAAAQABAD1AAAAigMAAAAA&#10;" fillcolor="#1a476f" strokecolor="#1a476f" strokeweight="1.1pt"/>
                  <v:oval id="Oval 945" o:spid="_x0000_s1969" style="position:absolute;left:3980;top:241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xTz8UA&#10;AADdAAAADwAAAGRycy9kb3ducmV2LnhtbESPQWvCQBSE7wX/w/KE3pqNKZUQXUUKQqElYmzvj+wz&#10;G8y+TbNbk/77bkHwOMzMN8x6O9lOXGnwrWMFiyQFQVw73XKj4PO0f8pB+ICssXNMCn7Jw3Yze1hj&#10;od3IR7pWoRERwr5ABSaEvpDS14Ys+sT1xNE7u8FiiHJopB5wjHDbySxNl9Jiy3HBYE+vhupL9WMV&#10;VB/fB7/vdvn7F4fpYs7lS5OVSj3Op90KRKAp3MO39ptWkD1nS/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HFPPxQAAAN0AAAAPAAAAAAAAAAAAAAAAAJgCAABkcnMv&#10;ZG93bnJldi54bWxQSwUGAAAAAAQABAD1AAAAigMAAAAA&#10;" fillcolor="#1a476f" strokecolor="#1a476f" strokeweight="1.1pt"/>
                  <v:oval id="Oval 946" o:spid="_x0000_s1970" style="position:absolute;left:6338;top:2012;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D2VMUA&#10;AADdAAAADwAAAGRycy9kb3ducmV2LnhtbESPQWvCQBSE7wX/w/KE3urGlFaJWUUEodBiMer9kX1m&#10;Q7JvY3ar6b93hUKPw8x8w+SrwbbiSr2vHSuYThIQxKXTNVcKjoftyxyED8gaW8ek4Jc8rJajpxwz&#10;7W68p2sRKhEh7DNUYELoMil9aciin7iOOHpn11sMUfaV1D3eIty2Mk2Sd2mx5rhgsKONobIpfqyC&#10;4uvy7bftev554jA05rx7q9KdUs/jYb0AEWgI/+G/9odWkL6mM3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UPZUxQAAAN0AAAAPAAAAAAAAAAAAAAAAAJgCAABkcnMv&#10;ZG93bnJldi54bWxQSwUGAAAAAAQABAD1AAAAigMAAAAA&#10;" fillcolor="#1a476f" strokecolor="#1a476f" strokeweight="1.1pt"/>
                  <v:oval id="Oval 947" o:spid="_x0000_s1971" style="position:absolute;left:5629;top:290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9iJsEA&#10;AADdAAAADwAAAGRycy9kb3ducmV2LnhtbERPTYvCMBC9L/gfwgh7W1MrK6UaRQRBcFGseh+asSk2&#10;k9pE7f77zWHB4+N9z5e9bcSTOl87VjAeJSCIS6drrhScT5uvDIQPyBobx6TglzwsF4OPOebavfhI&#10;zyJUIoawz1GBCaHNpfSlIYt+5FriyF1dZzFE2FVSd/iK4baRaZJMpcWaY4PBltaGylvxsAqKn/vB&#10;b5pVtrtw6G/muv+u0r1Sn8N+NQMRqA9v8b97qxWkkzTOjW/iE5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7PYibBAAAA3QAAAA8AAAAAAAAAAAAAAAAAmAIAAGRycy9kb3du&#10;cmV2LnhtbFBLBQYAAAAABAAEAPUAAACGAwAAAAA=&#10;" fillcolor="#1a476f" strokecolor="#1a476f" strokeweight="1.1pt"/>
                  <v:oval id="Oval 948" o:spid="_x0000_s1972" style="position:absolute;left:4073;top:340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PHvcUA&#10;AADdAAAADwAAAGRycy9kb3ducmV2LnhtbESPQWvCQBSE7wX/w/KE3urGFItG1xAKQqHFYtT7I/vM&#10;BrNvY3ar6b93CwWPw8x8w6zywbbiSr1vHCuYThIQxJXTDdcKDvvNyxyED8gaW8ek4Jc85OvR0woz&#10;7W68o2sZahEh7DNUYELoMil9Zciin7iOOHon11sMUfa11D3eIty2Mk2SN2mx4bhgsKN3Q9W5/LEK&#10;yq/Lt9+0xfzzyGE4m9N2VqdbpZ7HQ7EEEWgIj/B/+0MrSF/TBf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g8e9xQAAAN0AAAAPAAAAAAAAAAAAAAAAAJgCAABkcnMv&#10;ZG93bnJldi54bWxQSwUGAAAAAAQABAD1AAAAigMAAAAA&#10;" fillcolor="#1a476f" strokecolor="#1a476f" strokeweight="1.1pt"/>
                  <v:oval id="Oval 949" o:spid="_x0000_s1973" style="position:absolute;left:3620;top:2772;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D4/cIA&#10;AADdAAAADwAAAGRycy9kb3ducmV2LnhtbERPXWvCMBR9H/gfwhV8m6mVDalGKUJhoHSsm++X5toU&#10;m5uuibb798vDYI+H8707TLYTDxp861jBapmAIK6dbrlR8PVZPG9A+ICssXNMCn7Iw2E/e9phpt3I&#10;H/SoQiNiCPsMFZgQ+kxKXxuy6JeuJ47c1Q0WQ4RDI/WAYwy3nUyT5FVabDk2GOzpaKi+VXeroDp/&#10;v/uiyzenC4fpZq7lS5OWSi3mU74FEWgK/+I/95tWkK7XcX98E5+A3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YPj9wgAAAN0AAAAPAAAAAAAAAAAAAAAAAJgCAABkcnMvZG93&#10;bnJldi54bWxQSwUGAAAAAAQABAD1AAAAhwMAAAAA&#10;" fillcolor="#1a476f" strokecolor="#1a476f" strokeweight="1.1pt"/>
                  <v:oval id="Oval 950" o:spid="_x0000_s1974" style="position:absolute;left:5590;top:1717;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xdZsUA&#10;AADdAAAADwAAAGRycy9kb3ducmV2LnhtbESPUWvCMBSF3wf7D+EOfJupFYd0xlIEQXA41m3vl+ba&#10;FJub2kTN/r0ZDPZ4OOd8h7Mqo+3FlUbfOVYwm2YgiBunO24VfH1un5cgfEDW2DsmBT/koVw/Pqyw&#10;0O7GH3StQysShH2BCkwIQyGlbwxZ9FM3ECfv6EaLIcmxlXrEW4LbXuZZ9iItdpwWDA60MdSc6otV&#10;UL+d3/22r5b7bw7xZI6HRZsflJo8xeoVRKAY/sN/7Z1WkM/nM/h9k56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LF1mxQAAAN0AAAAPAAAAAAAAAAAAAAAAAJgCAABkcnMv&#10;ZG93bnJldi54bWxQSwUGAAAAAAQABAD1AAAAigMAAAAA&#10;" fillcolor="#1a476f" strokecolor="#1a476f" strokeweight="1.1pt"/>
                  <v:oval id="Oval 951" o:spid="_x0000_s1975" style="position:absolute;left:4701;top:2711;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7DEcMA&#10;AADdAAAADwAAAGRycy9kb3ducmV2LnhtbESPQYvCMBSE7wv+h/AEb2tqxUWqUUQQFlyUrXp/NM+m&#10;2LzUJqvdf28EweMwM98w82Vna3Gj1leOFYyGCQjiwumKSwXHw+ZzCsIHZI21Y1LwTx6Wi97HHDPt&#10;7vxLtzyUIkLYZ6jAhNBkUvrCkEU/dA1x9M6utRiibEupW7xHuK1lmiRf0mLFccFgQ2tDxSX/swry&#10;n+veb+rVdHvi0F3MeTcp051Sg363moEI1IV3+NX+1grS8TiF5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7DEcMAAADdAAAADwAAAAAAAAAAAAAAAACYAgAAZHJzL2Rv&#10;d25yZXYueG1sUEsFBgAAAAAEAAQA9QAAAIgDAAAAAA==&#10;" fillcolor="#1a476f" strokecolor="#1a476f" strokeweight="1.1pt"/>
                  <v:oval id="Oval 952" o:spid="_x0000_s1976" style="position:absolute;left:6093;top:3275;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JmisQA&#10;AADdAAAADwAAAGRycy9kb3ducmV2LnhtbESPQWvCQBSE7wX/w/IEb3XThIqkriKCUFAUY3t/ZJ/Z&#10;YPZtzG41/vuuIHgcZuYbZrbobSOu1PnasYKPcQKCuHS65krBz3H9PgXhA7LGxjEpuJOHxXzwNsNc&#10;uxsf6FqESkQI+xwVmBDaXEpfGrLox64ljt7JdRZDlF0ldYe3CLeNTJNkIi3WHBcMtrQyVJ6LP6ug&#10;2F72ft0sp5tfDv3ZnHafVbpTajTsl18gAvXhFX62v7WCNMsyeLyJT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yZorEAAAA3QAAAA8AAAAAAAAAAAAAAAAAmAIAAGRycy9k&#10;b3ducmV2LnhtbFBLBQYAAAAABAAEAPUAAACJAwAAAAA=&#10;" fillcolor="#1a476f" strokecolor="#1a476f" strokeweight="1.1pt"/>
                  <v:oval id="Oval 953" o:spid="_x0000_s1977" style="position:absolute;left:3838;top:310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v+/sYA&#10;AADdAAAADwAAAGRycy9kb3ducmV2LnhtbESPzWrDMBCE74G+g9hCb7Fc54fgWgmhECg0JMRt74u1&#10;sYytlWupifv2VSGQ4zAz3zDFZrSduNDgG8cKnpMUBHHldMO1gs+P3XQFwgdkjZ1jUvBLHjbrh0mB&#10;uXZXPtGlDLWIEPY5KjAh9LmUvjJk0SeuJ47e2Q0WQ5RDLfWA1wi3nczSdCktNhwXDPb0aqhqyx+r&#10;oNx/H/2u267evziMrTkfFnV2UOrpcdy+gAg0hnv41n7TCrLZbA7/b+IT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v+/sYAAADdAAAADwAAAAAAAAAAAAAAAACYAgAAZHJz&#10;L2Rvd25yZXYueG1sUEsFBgAAAAAEAAQA9QAAAIsDAAAAAA==&#10;" fillcolor="#1a476f" strokecolor="#1a476f" strokeweight="1.1pt"/>
                  <v:oval id="Oval 954" o:spid="_x0000_s1978" style="position:absolute;left:5050;top:226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dbZcUA&#10;AADdAAAADwAAAGRycy9kb3ducmV2LnhtbESPQWvCQBSE74X+h+UJ3urGiEXSbEQKglCxNG3vj+xL&#10;NiT7Nma3Gv+9Wyj0OMzMN0y+nWwvLjT61rGC5SIBQVw53XKj4Otz/7QB4QOyxt4xKbiRh23x+JBj&#10;pt2VP+hShkZECPsMFZgQhkxKXxmy6BduII5e7UaLIcqxkXrEa4TbXqZJ8iwtthwXDA70aqjqyh+r&#10;oDye3/2+323evjlMnalP6yY9KTWfTbsXEIGm8B/+ax+0gnS1WsPvm/gEZH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F1tlxQAAAN0AAAAPAAAAAAAAAAAAAAAAAJgCAABkcnMv&#10;ZG93bnJldi54bWxQSwUGAAAAAAQABAD1AAAAigMAAAAA&#10;" fillcolor="#1a476f" strokecolor="#1a476f" strokeweight="1.1pt"/>
                  <v:oval id="Oval 955" o:spid="_x0000_s1979" style="position:absolute;left:3538;top:235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XFEsUA&#10;AADdAAAADwAAAGRycy9kb3ducmV2LnhtbESPQWvCQBSE7wX/w/IKvdVNEyoSXUMQAgWLpWm9P7LP&#10;bDD7Ns2uGv+9Wyj0OMzMN8y6mGwvLjT6zrGCl3kCgrhxuuNWwfdX9bwE4QOyxt4xKbiRh2Ize1hj&#10;rt2VP+lSh1ZECPscFZgQhlxK3xiy6OduII7e0Y0WQ5RjK/WI1wi3vUyTZCEtdhwXDA60NdSc6rNV&#10;UL//fPiqL5e7A4fpZI771zbdK/X0OJUrEIGm8B/+a79pBWmWLeD3TXwCcn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xcUSxQAAAN0AAAAPAAAAAAAAAAAAAAAAAJgCAABkcnMv&#10;ZG93bnJldi54bWxQSwUGAAAAAAQABAD1AAAAigMAAAAA&#10;" fillcolor="#1a476f" strokecolor="#1a476f" strokeweight="1.1pt"/>
                  <v:oval id="Oval 956" o:spid="_x0000_s1980" style="position:absolute;left:3843;top:293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lgicYA&#10;AADdAAAADwAAAGRycy9kb3ducmV2LnhtbESPzWrDMBCE74G+g9hCb7Fch/zgWgmhECg0JMRt74u1&#10;sYytlWupifv2VSGQ4zAz3zDFZrSduNDgG8cKnpMUBHHldMO1gs+P3XQFwgdkjZ1jUvBLHjbrh0mB&#10;uXZXPtGlDLWIEPY5KjAh9LmUvjJk0SeuJ47e2Q0WQ5RDLfWA1wi3nczSdCEtNhwXDPb0aqhqyx+r&#10;oNx/H/2u267evziMrTkf5nV2UOrpcdy+gAg0hnv41n7TCrLZbAn/b+IT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lgicYAAADdAAAADwAAAAAAAAAAAAAAAACYAgAAZHJz&#10;L2Rvd25yZXYueG1sUEsFBgAAAAAEAAQA9QAAAIsDAAAAAA==&#10;" fillcolor="#1a476f" strokecolor="#1a476f" strokeweight="1.1pt"/>
                  <v:oval id="Oval 957" o:spid="_x0000_s1981" style="position:absolute;left:4045;top:272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b0+8IA&#10;AADdAAAADwAAAGRycy9kb3ducmV2LnhtbERPXWvCMBR9H/gfwhV8m6mVDalGKUJhoHSsm++X5toU&#10;m5uuibb798vDYI+H8707TLYTDxp861jBapmAIK6dbrlR8PVZPG9A+ICssXNMCn7Iw2E/e9phpt3I&#10;H/SoQiNiCPsMFZgQ+kxKXxuy6JeuJ47c1Q0WQ4RDI/WAYwy3nUyT5FVabDk2GOzpaKi+VXeroDp/&#10;v/uiyzenC4fpZq7lS5OWSi3mU74FEWgK/+I/95tWkK7XcW58E5+A3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FvT7wgAAAN0AAAAPAAAAAAAAAAAAAAAAAJgCAABkcnMvZG93&#10;bnJldi54bWxQSwUGAAAAAAQABAD1AAAAhwMAAAAA&#10;" fillcolor="#1a476f" strokecolor="#1a476f" strokeweight="1.1pt"/>
                  <v:oval id="Oval 958" o:spid="_x0000_s1982" style="position:absolute;left:4389;top:243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pRYMUA&#10;AADdAAAADwAAAGRycy9kb3ducmV2LnhtbESPQWvCQBSE74L/YXmCN900YrGpawiCIFgsTdv7I/vM&#10;BrNvY3bV9N+7hUKPw8x8w6zzwbbiRr1vHCt4micgiCunG64VfH3uZisQPiBrbB2Tgh/ykG/GozVm&#10;2t35g25lqEWEsM9QgQmhy6T0lSGLfu464uidXG8xRNnXUvd4j3DbyjRJnqXFhuOCwY62hqpzebUK&#10;yrfLu9+1xerwzWE4m9NxWadHpaaToXgFEWgI/+G/9l4rSBeLF/h9E5+A3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WlFgxQAAAN0AAAAPAAAAAAAAAAAAAAAAAJgCAABkcnMv&#10;ZG93bnJldi54bWxQSwUGAAAAAAQABAD1AAAAigMAAAAA&#10;" fillcolor="#1a476f" strokecolor="#1a476f" strokeweight="1.1pt"/>
                  <v:oval id="Oval 959" o:spid="_x0000_s1983" style="position:absolute;left:4428;top:278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aLgMEA&#10;AADdAAAADwAAAGRycy9kb3ducmV2LnhtbERPTYvCMBC9C/sfwix403S7KlKNIoKwoCh21/vQjE2x&#10;mXSbqPXfm4Pg8fG+58vO1uJGra8cK/gaJiCIC6crLhX8/W4GUxA+IGusHZOCB3lYLj56c8y0u/OR&#10;bnkoRQxhn6ECE0KTSekLQxb90DXEkTu71mKIsC2lbvEew20t0ySZSIsVxwaDDa0NFZf8ahXku/+D&#10;39Sr6fbEobuY835cpnul+p/dagYiUBfe4pf7RytIv0dxf3wTn4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1mi4DBAAAA3QAAAA8AAAAAAAAAAAAAAAAAmAIAAGRycy9kb3du&#10;cmV2LnhtbFBLBQYAAAAABAAEAPUAAACGAwAAAAA=&#10;" fillcolor="#1a476f" strokecolor="#1a476f" strokeweight="1.1pt"/>
                  <v:oval id="Oval 960" o:spid="_x0000_s1984" style="position:absolute;left:5443;top:299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ouG8UA&#10;AADdAAAADwAAAGRycy9kb3ducmV2LnhtbESPQWvCQBSE70L/w/IK3nRjrEXSrCKCUGixNNr7I/vM&#10;hmTfxuxW03/vCgWPw8x8w+TrwbbiQr2vHSuYTRMQxKXTNVcKjofdZAnCB2SNrWNS8Ece1qunUY6Z&#10;dlf+pksRKhEh7DNUYELoMil9aciin7qOOHon11sMUfaV1D1eI9y2Mk2SV2mx5rhgsKOtobIpfq2C&#10;4vP85XftZvnxw2FozGm/qNK9UuPnYfMGItAQHuH/9rtWkM5fZn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i4bxQAAAN0AAAAPAAAAAAAAAAAAAAAAAJgCAABkcnMv&#10;ZG93bnJldi54bWxQSwUGAAAAAAQABAD1AAAAigMAAAAA&#10;" fillcolor="#1a476f" strokecolor="#1a476f" strokeweight="1.1pt"/>
                  <v:oval id="Oval 961" o:spid="_x0000_s1985" style="position:absolute;left:4133;top:341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iwbMUA&#10;AADdAAAADwAAAGRycy9kb3ducmV2LnhtbESPQWvCQBSE7wX/w/KE3urGtBWJWUUEodBiMer9kX1m&#10;Q7JvY3ar6b93hUKPw8x8w+SrwbbiSr2vHSuYThIQxKXTNVcKjoftyxyED8gaW8ek4Jc8rJajpxwz&#10;7W68p2sRKhEh7DNUYELoMil9aciin7iOOHpn11sMUfaV1D3eIty2Mk2SmbRYc1ww2NHGUNkUP1ZB&#10;8XX59tt2Pf88cRgac969V+lOqefxsF6ACDSE//Bf+0MrSF/fUn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LBsxQAAAN0AAAAPAAAAAAAAAAAAAAAAAJgCAABkcnMv&#10;ZG93bnJldi54bWxQSwUGAAAAAAQABAD1AAAAigMAAAAA&#10;" fillcolor="#1a476f" strokecolor="#1a476f" strokeweight="1.1pt"/>
                  <v:oval id="Oval 962" o:spid="_x0000_s1986" style="position:absolute;left:4062;top:2799;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QV98YA&#10;AADdAAAADwAAAGRycy9kb3ducmV2LnhtbESPzWrDMBCE74G+g9hCb7Fc54fgWgmhECg0JMRt74u1&#10;sYytlWupifv2VSGQ4zAz3zDFZrSduNDgG8cKnpMUBHHldMO1gs+P3XQFwgdkjZ1jUvBLHjbrh0mB&#10;uXZXPtGlDLWIEPY5KjAh9LmUvjJk0SeuJ47e2Q0WQ5RDLfWA1wi3nczSdCktNhwXDPb0aqhqyx+r&#10;oNx/H/2u267evziMrTkfFnV2UOrpcdy+gAg0hnv41n7TCrLZfAb/b+IT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QV98YAAADdAAAADwAAAAAAAAAAAAAAAACYAgAAZHJz&#10;L2Rvd25yZXYueG1sUEsFBgAAAAAEAAQA9QAAAIsDAAAAAA==&#10;" fillcolor="#1a476f" strokecolor="#1a476f" strokeweight="1.1pt"/>
                  <v:oval id="Oval 963" o:spid="_x0000_s1987" style="position:absolute;left:4919;top:351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2Ng8UA&#10;AADdAAAADwAAAGRycy9kb3ducmV2LnhtbESPQWvCQBSE74L/YXmF3ppNoy2SZhURBKHF0mjvj+wz&#10;G5J9G7Orpv++Wyh4HGbmG6ZYjbYTVxp841jBc5KCIK6cbrhWcDxsnxYgfEDW2DkmBT/kYbWcTgrM&#10;tbvxF13LUIsIYZ+jAhNCn0vpK0MWfeJ64uid3GAxRDnUUg94i3DbySxNX6XFhuOCwZ42hqq2vFgF&#10;5cf502+79eL9m8PYmtP+pc72Sj0+jOs3EIHGcA//t3daQTabz+HvTX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XY2DxQAAAN0AAAAPAAAAAAAAAAAAAAAAAJgCAABkcnMv&#10;ZG93bnJldi54bWxQSwUGAAAAAAQABAD1AAAAigMAAAAA&#10;" fillcolor="#1a476f" strokecolor="#1a476f" strokeweight="1.1pt"/>
                  <v:oval id="Oval 964" o:spid="_x0000_s1988" style="position:absolute;left:4269;top:2750;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EoGMUA&#10;AADdAAAADwAAAGRycy9kb3ducmV2LnhtbESP3WrCQBSE7wu+w3IK3tVN4w+SuooUBEGxGO39IXvM&#10;BrNnY3ar8e1dQejlMDPfMLNFZ2txpdZXjhV8DhIQxIXTFZcKjofVxxSED8gaa8ek4E4eFvPe2wwz&#10;7W68p2seShEh7DNUYEJoMil9YciiH7iGOHon11oMUbal1C3eItzWMk2SibRYcVww2NC3oeKc/1kF&#10;+fby41f1crr55dCdzWk3LtOdUv33bvkFIlAX/sOv9lorSIejM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ESgYxQAAAN0AAAAPAAAAAAAAAAAAAAAAAJgCAABkcnMv&#10;ZG93bnJldi54bWxQSwUGAAAAAAQABAD1AAAAigMAAAAA&#10;" fillcolor="#1a476f" strokecolor="#1a476f" strokeweight="1.1pt"/>
                  <v:oval id="Oval 965" o:spid="_x0000_s1989" style="position:absolute;left:4362;top:2580;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O2b8UA&#10;AADdAAAADwAAAGRycy9kb3ducmV2LnhtbESPQWvCQBSE7wX/w/IKvTWbRiuSZhURBKHF0mjvj+wz&#10;G5J9G7Orpv/eLRR6HGbmG6ZYjbYTVxp841jBS5KCIK6cbrhWcDxsnxcgfEDW2DkmBT/kYbWcPBSY&#10;a3fjL7qWoRYRwj5HBSaEPpfSV4Ys+sT1xNE7ucFiiHKopR7wFuG2k1mazqXFhuOCwZ42hqq2vFgF&#10;5cf502+79eL9m8PYmtP+tc72Sj09jus3EIHG8B/+a++0gmw6m8P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w7ZvxQAAAN0AAAAPAAAAAAAAAAAAAAAAAJgCAABkcnMv&#10;ZG93bnJldi54bWxQSwUGAAAAAAQABAD1AAAAigMAAAAA&#10;" fillcolor="#1a476f" strokecolor="#1a476f" strokeweight="1.1pt"/>
                  <v:oval id="Oval 966" o:spid="_x0000_s1990" style="position:absolute;left:4428;top:272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8T9MUA&#10;AADdAAAADwAAAGRycy9kb3ducmV2LnhtbESPQWvCQBSE74L/YXlCb3Vj2lpJs4oUhEJFMbb3R/Yl&#10;G8y+jdmtpv/eLRQ8DjPzDZOvBtuKC/W+caxgNk1AEJdON1wr+DpuHhcgfEDW2DomBb/kYbUcj3LM&#10;tLvygS5FqEWEsM9QgQmhy6T0pSGLfuo64uhVrrcYouxrqXu8RrhtZZokc2mx4bhgsKN3Q+Wp+LEK&#10;iu157zftevH5zWE4mWr3Uqc7pR4mw/oNRKAh3MP/7Q+tIH16foW/N/EJ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xP0xQAAAN0AAAAPAAAAAAAAAAAAAAAAAJgCAABkcnMv&#10;ZG93bnJldi54bWxQSwUGAAAAAAQABAD1AAAAigMAAAAA&#10;" fillcolor="#1a476f" strokecolor="#1a476f" strokeweight="1.1pt"/>
                  <v:oval id="Oval 967" o:spid="_x0000_s1991" style="position:absolute;left:5143;top:247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CHhsEA&#10;AADdAAAADwAAAGRycy9kb3ducmV2LnhtbERPTYvCMBC9C/sfwix403S7KlKNIoKwoCh21/vQjE2x&#10;mXSbqPXfm4Pg8fG+58vO1uJGra8cK/gaJiCIC6crLhX8/W4GUxA+IGusHZOCB3lYLj56c8y0u/OR&#10;bnkoRQxhn6ECE0KTSekLQxb90DXEkTu71mKIsC2lbvEew20t0ySZSIsVxwaDDa0NFZf8ahXku/+D&#10;39Sr6fbEobuY835cpnul+p/dagYiUBfe4pf7RytIv0dxbnwTn4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Qh4bBAAAA3QAAAA8AAAAAAAAAAAAAAAAAmAIAAGRycy9kb3du&#10;cmV2LnhtbFBLBQYAAAAABAAEAPUAAACGAwAAAAA=&#10;" fillcolor="#1a476f" strokecolor="#1a476f" strokeweight="1.1pt"/>
                  <v:oval id="Oval 968" o:spid="_x0000_s1992" style="position:absolute;left:5612;top:3291;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wiHcUA&#10;AADdAAAADwAAAGRycy9kb3ducmV2LnhtbESPQWvCQBSE74X+h+UVvOmmUYtGVxFBECyWpnp/ZJ/Z&#10;YPZtml01/vuuIPQ4zMw3zHzZ2VpcqfWVYwXvgwQEceF0xaWCw8+mPwHhA7LG2jEpuJOH5eL1ZY6Z&#10;djf+pmseShEh7DNUYEJoMil9YciiH7iGOHon11oMUbal1C3eItzWMk2SD2mx4rhgsKG1oeKcX6yC&#10;/PP3y2/q1WR35NCdzWk/LtO9Ur23bjUDEagL/+Fne6sVpMPRFB5v4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XCIdxQAAAN0AAAAPAAAAAAAAAAAAAAAAAJgCAABkcnMv&#10;ZG93bnJldi54bWxQSwUGAAAAAAQABAD1AAAAigMAAAAA&#10;" fillcolor="#1a476f" strokecolor="#1a476f" strokeweight="1.1pt"/>
                  <v:oval id="Oval 969" o:spid="_x0000_s1993" style="position:absolute;left:4722;top:3389;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8dXcIA&#10;AADdAAAADwAAAGRycy9kb3ducmV2LnhtbERPXWvCMBR9H/gfwhX2NlM7OqQapQiFgaOybr5fmmtT&#10;bG66Jmr375eHgY+H873ZTbYXNxp951jBcpGAIG6c7rhV8P1VvqxA+ICssXdMCn7Jw247e9pgrt2d&#10;P+lWh1bEEPY5KjAhDLmUvjFk0S/cQBy5sxsthgjHVuoR7zHc9jJNkjdpsePYYHCgvaHmUl+tgvrj&#10;5+jLvlgdThymizlXWZtWSj3Pp2INItAUHuJ/97tWkL5mcX98E5+A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vx1dwgAAAN0AAAAPAAAAAAAAAAAAAAAAAJgCAABkcnMvZG93&#10;bnJldi54bWxQSwUGAAAAAAQABAD1AAAAhwMAAAAA&#10;" fillcolor="#1a476f" strokecolor="#1a476f" strokeweight="1.1pt"/>
                  <v:oval id="Oval 970" o:spid="_x0000_s1994" style="position:absolute;left:5760;top:322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4xsMA&#10;AADdAAAADwAAAGRycy9kb3ducmV2LnhtbESPQYvCMBSE74L/ITxhb5raRZGuUWRBEHZRrO790Tyb&#10;YvPSbaLWf28EweMwM98w82Vna3Gl1leOFYxHCQjiwumKSwXHw3o4A+EDssbaMSm4k4flot+bY6bd&#10;jfd0zUMpIoR9hgpMCE0mpS8MWfQj1xBH7+RaiyHKtpS6xVuE21qmSTKVFiuOCwYb+jZUnPOLVZD/&#10;/u/8ul7Nfv44dGdz2k7KdKvUx6BbfYEI1IV3+NXeaAXp52QM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4xsMAAADdAAAADwAAAAAAAAAAAAAAAACYAgAAZHJzL2Rv&#10;d25yZXYueG1sUEsFBgAAAAAEAAQA9QAAAIgDAAAAAA==&#10;" fillcolor="#1a476f" strokecolor="#1a476f" strokeweight="1.1pt"/>
                  <v:oval id="Oval 971" o:spid="_x0000_s1995" style="position:absolute;left:6011;top:267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EmscUA&#10;AADdAAAADwAAAGRycy9kb3ducmV2LnhtbESPQWvCQBSE74L/YXlCb2ZjihKiawgFodBiMbb3R/aZ&#10;DWbfptmtpv++Wyj0OMzMN8yunGwvbjT6zrGCVZKCIG6c7rhV8H4+LHMQPiBr7B2Tgm/yUO7nsx0W&#10;2t35RLc6tCJC2BeowIQwFFL6xpBFn7iBOHoXN1oMUY6t1CPeI9z2MkvTjbTYcVwwONCToeZaf1kF&#10;9evnmz/0Vf7ywWG6mstx3WZHpR4WU7UFEWgK/+G/9rNWkD2uM/h9E5+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ISaxxQAAAN0AAAAPAAAAAAAAAAAAAAAAAJgCAABkcnMv&#10;ZG93bnJldi54bWxQSwUGAAAAAAQABAD1AAAAigMAAAAA&#10;" fillcolor="#1a476f" strokecolor="#1a476f" strokeweight="1.1pt"/>
                  <v:oval id="Oval 972" o:spid="_x0000_s1996" style="position:absolute;left:5072;top:2810;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DKsUA&#10;AADdAAAADwAAAGRycy9kb3ducmV2LnhtbESPQWvCQBSE74X+h+UJ3urGiEXSbEQKglCxNG3vj+xL&#10;NiT7Nma3Gv+9Wyj0OMzMN0y+nWwvLjT61rGC5SIBQVw53XKj4Otz/7QB4QOyxt4xKbiRh23x+JBj&#10;pt2VP+hShkZECPsMFZgQhkxKXxmy6BduII5e7UaLIcqxkXrEa4TbXqZJ8iwtthwXDA70aqjqyh+r&#10;oDye3/2+323evjlMnalP6yY9KTWfTbsXEIGm8B/+ax+0gnS1XsHvm/gEZH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bYMqxQAAAN0AAAAPAAAAAAAAAAAAAAAAAJgCAABkcnMv&#10;ZG93bnJldi54bWxQSwUGAAAAAAQABAD1AAAAigMAAAAA&#10;" fillcolor="#1a476f" strokecolor="#1a476f" strokeweight="1.1pt"/>
                  <v:oval id="Oval 973" o:spid="_x0000_s1997" style="position:absolute;left:4318;top:2367;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QbXsUA&#10;AADdAAAADwAAAGRycy9kb3ducmV2LnhtbESP3WrCQBSE7wu+w3IK3tVN4w+SuooUBEGxGO39IXvM&#10;BrNnY3ar8e1dQejlMDPfMLNFZ2txpdZXjhV8DhIQxIXTFZcKjofVxxSED8gaa8ek4E4eFvPe2wwz&#10;7W68p2seShEh7DNUYEJoMil9YciiH7iGOHon11oMUbal1C3eItzWMk2SibRYcVww2NC3oeKc/1kF&#10;+fby41f1crr55dCdzWk3LtOdUv33bvkFIlAX/sOv9lorSIfjE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hBtexQAAAN0AAAAPAAAAAAAAAAAAAAAAAJgCAABkcnMv&#10;ZG93bnJldi54bWxQSwUGAAAAAAQABAD1AAAAigMAAAAA&#10;" fillcolor="#1a476f" strokecolor="#1a476f" strokeweight="1.1pt"/>
                  <v:oval id="Oval 974" o:spid="_x0000_s1998" style="position:absolute;left:5410;top:222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i+xcQA&#10;AADdAAAADwAAAGRycy9kb3ducmV2LnhtbESPQWvCQBSE7wX/w/KE3urGSIpEVxFBECyWRr0/ss9s&#10;MPs2ZldN/323IHgcZuYbZr7sbSPu1PnasYLxKAFBXDpdc6XgeNh8TEH4gKyxcUwKfsnDcjF4m2Ou&#10;3YN/6F6ESkQI+xwVmBDaXEpfGrLoR64ljt7ZdRZDlF0ldYePCLeNTJPkU1qsOS4YbGltqLwUN6ug&#10;+Lp++02zmu5OHPqLOe+zKt0r9T7sVzMQgfrwCj/bW60gnWQZ/L+JT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IvsXEAAAA3QAAAA8AAAAAAAAAAAAAAAAAmAIAAGRycy9k&#10;b3ducmV2LnhtbFBLBQYAAAAABAAEAPUAAACJAwAAAAA=&#10;" fillcolor="#1a476f" strokecolor="#1a476f" strokeweight="1.1pt"/>
                  <v:oval id="Oval 975" o:spid="_x0000_s1999" style="position:absolute;left:5902;top:3542;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ogssMA&#10;AADdAAAADwAAAGRycy9kb3ducmV2LnhtbESPQYvCMBSE78L+h/CEvWlqF0WqUWRBEHZRrHp/NM+m&#10;2LzUJqvdf28EweMwM98w82Vna3Gj1leOFYyGCQjiwumKSwXHw3owBeEDssbaMSn4Jw/LxUdvjpl2&#10;d97TLQ+liBD2GSowITSZlL4wZNEPXUMcvbNrLYYo21LqFu8RbmuZJslEWqw4Lhhs6NtQccn/rIL8&#10;97rz63o1/Tlx6C7mvB2X6Vapz363moEI1IV3+NXeaAXp13gC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ogssMAAADdAAAADwAAAAAAAAAAAAAAAACYAgAAZHJzL2Rv&#10;d25yZXYueG1sUEsFBgAAAAAEAAQA9QAAAIgDAAAAAA==&#10;" fillcolor="#1a476f" strokecolor="#1a476f" strokeweight="1.1pt"/>
                  <v:oval id="Oval 976" o:spid="_x0000_s2000" style="position:absolute;left:4542;top:208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aFKcUA&#10;AADdAAAADwAAAGRycy9kb3ducmV2LnhtbESPQWvCQBSE74L/YXmF3ppNI7aSZhURBKHF0mjvj+wz&#10;G5J9G7Orpv++Wyh4HGbmG6ZYjbYTVxp841jBc5KCIK6cbrhWcDxsnxYgfEDW2DkmBT/kYbWcTgrM&#10;tbvxF13LUIsIYZ+jAhNCn0vpK0MWfeJ64uid3GAxRDnUUg94i3DbySxNX6TFhuOCwZ42hqq2vFgF&#10;5cf502+79eL9m8PYmtN+Xmd7pR4fxvUbiEBjuIf/2zutIJvNX+HvTX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VoUpxQAAAN0AAAAPAAAAAAAAAAAAAAAAAJgCAABkcnMv&#10;ZG93bnJldi54bWxQSwUGAAAAAAQABAD1AAAAigMAAAAA&#10;" fillcolor="#1a476f" strokecolor="#1a476f" strokeweight="1.1pt"/>
                  <v:oval id="Oval 977" o:spid="_x0000_s2001" style="position:absolute;left:5143;top:346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kRW8IA&#10;AADdAAAADwAAAGRycy9kb3ducmV2LnhtbERPXWvCMBR9H/gfwhX2NlM7OqQapQiFgaOybr5fmmtT&#10;bG66Jmr375eHgY+H873ZTbYXNxp951jBcpGAIG6c7rhV8P1VvqxA+ICssXdMCn7Jw247e9pgrt2d&#10;P+lWh1bEEPY5KjAhDLmUvjFk0S/cQBy5sxsthgjHVuoR7zHc9jJNkjdpsePYYHCgvaHmUl+tgvrj&#10;5+jLvlgdThymizlXWZtWSj3Pp2INItAUHuJ/97tWkL5mcW58E5+A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yRFbwgAAAN0AAAAPAAAAAAAAAAAAAAAAAJgCAABkcnMvZG93&#10;bnJldi54bWxQSwUGAAAAAAQABAD1AAAAhwMAAAAA&#10;" fillcolor="#1a476f" strokecolor="#1a476f" strokeweight="1.1pt"/>
                  <v:oval id="Oval 978" o:spid="_x0000_s2002" style="position:absolute;left:4810;top:2597;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W0wMUA&#10;AADdAAAADwAAAGRycy9kb3ducmV2LnhtbESPQWvCQBSE7wX/w/IEb3XTiMWmrkEEQbBYGu39kX1m&#10;g9m3MbvG+O+7hUKPw8x8wyzzwTaip87XjhW8TBMQxKXTNVcKTsft8wKED8gaG8ek4EEe8tXoaYmZ&#10;dnf+or4IlYgQ9hkqMCG0mZS+NGTRT11LHL2z6yyGKLtK6g7vEW4bmSbJq7RYc1ww2NLGUHkpblZB&#10;8XH99Ntmvdh/cxgu5nyYV+lBqcl4WL+DCDSE//Bfe6cVpLP5G/y+iU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hbTAxQAAAN0AAAAPAAAAAAAAAAAAAAAAAJgCAABkcnMv&#10;ZG93bnJldi54bWxQSwUGAAAAAAQABAD1AAAAigMAAAAA&#10;" fillcolor="#1a476f" strokecolor="#1a476f" strokeweight="1.1pt"/>
                  <v:oval id="Oval 979" o:spid="_x0000_s2003" style="position:absolute;left:5115;top:250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PX4MIA&#10;AADdAAAADwAAAGRycy9kb3ducmV2LnhtbERPXWvCMBR9H/gfwhX2NlM7VqQapQiFgaOybr5fmmtT&#10;bG66Jmr375cHYY+H873ZTbYXNxp951jBcpGAIG6c7rhV8P1VvqxA+ICssXdMCn7Jw247e9pgrt2d&#10;P+lWh1bEEPY5KjAhDLmUvjFk0S/cQBy5sxsthgjHVuoR7zHc9jJNkkxa7Dg2GBxob6i51FeroP74&#10;OfqyL1aHE4fpYs7VW5tWSj3Pp2INItAU/sUP97tWkL5mcX98E5+A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09fgwgAAAN0AAAAPAAAAAAAAAAAAAAAAAJgCAABkcnMvZG93&#10;bnJldi54bWxQSwUGAAAAAAQABAD1AAAAhwMAAAAA&#10;" fillcolor="#1a476f" strokecolor="#1a476f" strokeweight="1.1pt"/>
                  <v:oval id="Oval 980" o:spid="_x0000_s2004" style="position:absolute;left:4373;top:1935;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ye8UA&#10;AADdAAAADwAAAGRycy9kb3ducmV2LnhtbESPQWvCQBSE70L/w/IK3nRjSoOkriEUhEIlpdHeH9ln&#10;Nph9m2a3Gv+9Wyj0OMzMN8ymmGwvLjT6zrGC1TIBQdw43XGr4HjYLdYgfEDW2DsmBTfyUGwfZhvM&#10;tbvyJ13q0IoIYZ+jAhPCkEvpG0MW/dINxNE7udFiiHJspR7xGuG2l2mSZNJix3HB4ECvhppz/WMV&#10;1PvvD7/ry/X7F4fpbE7Vc5tWSs0fp/IFRKAp/If/2m9aQfqUreD3TXwCcn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n3J7xQAAAN0AAAAPAAAAAAAAAAAAAAAAAJgCAABkcnMv&#10;ZG93bnJldi54bWxQSwUGAAAAAAQABAD1AAAAigMAAAAA&#10;" fillcolor="#1a476f" strokecolor="#1a476f" strokeweight="1.1pt"/>
                  <v:oval id="Oval 981" o:spid="_x0000_s2005" style="position:absolute;left:4619;top:2176;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sDMUA&#10;AADdAAAADwAAAGRycy9kb3ducmV2LnhtbESPQWvCQBSE7wX/w/KE3pqNKZUQXUUKQqElYmzvj+wz&#10;G8y+TbNbk/77bkHwOMzMN8x6O9lOXGnwrWMFiyQFQVw73XKj4PO0f8pB+ICssXNMCn7Jw3Yze1hj&#10;od3IR7pWoRERwr5ABSaEvpDS14Ys+sT1xNE7u8FiiHJopB5wjHDbySxNl9Jiy3HBYE+vhupL9WMV&#10;VB/fB7/vdvn7F4fpYs7lS5OVSj3Op90KRKAp3MO39ptWkD0vM/h/E5+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TewMxQAAAN0AAAAPAAAAAAAAAAAAAAAAAJgCAABkcnMv&#10;ZG93bnJldi54bWxQSwUGAAAAAAQABAD1AAAAigMAAAAA&#10;" fillcolor="#1a476f" strokecolor="#1a476f" strokeweight="1.1pt"/>
                  <v:oval id="Oval 982" o:spid="_x0000_s2006" style="position:absolute;left:5498;top:2318;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FJl8UA&#10;AADdAAAADwAAAGRycy9kb3ducmV2LnhtbESPQWvCQBSE7wX/w/IKvdVNEyoSXUMQAgWLpWm9P7LP&#10;bDD7Ns2uGv+9Wyj0OMzMN8y6mGwvLjT6zrGCl3kCgrhxuuNWwfdX9bwE4QOyxt4xKbiRh2Ize1hj&#10;rt2VP+lSh1ZECPscFZgQhlxK3xiy6OduII7e0Y0WQ5RjK/WI1wi3vUyTZCEtdhwXDA60NdSc6rNV&#10;UL//fPiqL5e7A4fpZI771zbdK/X0OJUrEIGm8B/+a79pBWm2yOD3TXwCcn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AUmXxQAAAN0AAAAPAAAAAAAAAAAAAAAAAJgCAABkcnMv&#10;ZG93bnJldi54bWxQSwUGAAAAAAQABAD1AAAAigMAAAAA&#10;" fillcolor="#1a476f" strokecolor="#1a476f" strokeweight="1.1pt"/>
                  <v:oval id="Oval 983" o:spid="_x0000_s2007" style="position:absolute;left:3401;top:273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R48UA&#10;AADdAAAADwAAAGRycy9kb3ducmV2LnhtbESPQWvCQBSE7wX/w/IKvTWbRiuSZhURBKHF0mjvj+wz&#10;G5J9G7Orpv/eLRR6HGbmG6ZYjbYTVxp841jBS5KCIK6cbrhWcDxsnxcgfEDW2DkmBT/kYbWcPBSY&#10;a3fjL7qWoRYRwj5HBSaEPpfSV4Ys+sT1xNE7ucFiiHKopR7wFuG2k1mazqXFhuOCwZ42hqq2vFgF&#10;5cf502+79eL9m8PYmtP+tc72Sj09jus3EIHG8B/+a++0gmw6n8H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6NHjxQAAAN0AAAAPAAAAAAAAAAAAAAAAAJgCAABkcnMv&#10;ZG93bnJldi54bWxQSwUGAAAAAAQABAD1AAAAigMAAAAA&#10;" fillcolor="#1a476f" strokecolor="#1a476f" strokeweight="1.1pt"/>
                  <v:oval id="Oval 984" o:spid="_x0000_s2008" style="position:absolute;left:5547;top:232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R0eMMA&#10;AADdAAAADwAAAGRycy9kb3ducmV2LnhtbESPQYvCMBSE78L+h/CEvWlqF0WqUWRBEHZRrHp/NM+m&#10;2LzUJqvdf28EweMwM98w82Vna3Gj1leOFYyGCQjiwumKSwXHw3owBeEDssbaMSn4Jw/LxUdvjpl2&#10;d97TLQ+liBD2GSowITSZlL4wZNEPXUMcvbNrLYYo21LqFu8RbmuZJslEWqw4Lhhs6NtQccn/rIL8&#10;97rz63o1/Tlx6C7mvB2X6Vapz363moEI1IV3+NXeaAXp12QMzzfx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R0eMMAAADdAAAADwAAAAAAAAAAAAAAAACYAgAAZHJzL2Rv&#10;d25yZXYueG1sUEsFBgAAAAAEAAQA9QAAAIgDAAAAAA==&#10;" fillcolor="#1a476f" strokecolor="#1a476f" strokeweight="1.1pt"/>
                  <v:oval id="Oval 985" o:spid="_x0000_s2009" style="position:absolute;left:3358;top:337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bqD8QA&#10;AADdAAAADwAAAGRycy9kb3ducmV2LnhtbESPQWvCQBSE74L/YXlCb7ppxBBSVxFBKFgsxvb+yD6z&#10;wezbmN1q+u+7QsHjMDPfMMv1YFtxo943jhW8zhIQxJXTDdcKvk67aQ7CB2SNrWNS8Ese1qvxaImF&#10;dnc+0q0MtYgQ9gUqMCF0hZS+MmTRz1xHHL2z6y2GKPta6h7vEW5bmSZJJi02HBcMdrQ1VF3KH6ug&#10;/Lh++l27yfffHIaLOR8WdXpQ6mUybN5ABBrCM/zfftcK0nmWweNNf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26g/EAAAA3QAAAA8AAAAAAAAAAAAAAAAAmAIAAGRycy9k&#10;b3ducmV2LnhtbFBLBQYAAAAABAAEAPUAAACJAwAAAAA=&#10;" fillcolor="#1a476f" strokecolor="#1a476f" strokeweight="1.1pt"/>
                  <v:oval id="Oval 986" o:spid="_x0000_s2010" style="position:absolute;left:3161;top:241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pPlMUA&#10;AADdAAAADwAAAGRycy9kb3ducmV2LnhtbESP3WrCQBSE7wu+w3IK3tVNI/6QuooUBEGxGO39IXvM&#10;BrNnY3ar8e1dQejlMDPfMLNFZ2txpdZXjhV8DhIQxIXTFZcKjofVxxSED8gaa8ek4E4eFvPe2wwz&#10;7W68p2seShEh7DNUYEJoMil9YciiH7iGOHon11oMUbal1C3eItzWMk2SsbRYcVww2NC3oeKc/1kF&#10;+fby41f1crr55dCdzWk3KtOdUv33bvkFIlAX/sOv9lorSIfjC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Ok+UxQAAAN0AAAAPAAAAAAAAAAAAAAAAAJgCAABkcnMv&#10;ZG93bnJldi54bWxQSwUGAAAAAAQABAD1AAAAigMAAAAA&#10;" fillcolor="#1a476f" strokecolor="#1a476f" strokeweight="1.1pt"/>
                  <v:oval id="Oval 987" o:spid="_x0000_s2011" style="position:absolute;left:4029;top:2815;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Xb5sIA&#10;AADdAAAADwAAAGRycy9kb3ducmV2LnhtbERPXWvCMBR9H/gfwhX2NlM7VqQapQiFgaOybr5fmmtT&#10;bG66Jmr375cHYY+H873ZTbYXNxp951jBcpGAIG6c7rhV8P1VvqxA+ICssXdMCn7Jw247e9pgrt2d&#10;P+lWh1bEEPY5KjAhDLmUvjFk0S/cQBy5sxsthgjHVuoR7zHc9jJNkkxa7Dg2GBxob6i51FeroP74&#10;OfqyL1aHE4fpYs7VW5tWSj3Pp2INItAU/sUP97tWkL5mcW58E5+A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pdvmwgAAAN0AAAAPAAAAAAAAAAAAAAAAAJgCAABkcnMvZG93&#10;bnJldi54bWxQSwUGAAAAAAQABAD1AAAAhwMAAAAA&#10;" fillcolor="#1a476f" strokecolor="#1a476f" strokeweight="1.1pt"/>
                  <v:oval id="Oval 988" o:spid="_x0000_s2012" style="position:absolute;left:6972;top:3089;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fcQA&#10;AADdAAAADwAAAGRycy9kb3ducmV2LnhtbESPQWvCQBSE7wX/w/IEb3VjRLHRVUQQCoql0d4f2Wc2&#10;mH0bs1uN/94VCj0OM/MNs1h1thY3an3lWMFomIAgLpyuuFRwOm7fZyB8QNZYOyYFD/KwWvbeFphp&#10;d+dvuuWhFBHCPkMFJoQmk9IXhiz6oWuIo3d2rcUQZVtK3eI9wm0t0ySZSosVxwWDDW0MFZf81yrI&#10;99cvv63Xs90Ph+5izodJmR6UGvS79RxEoC78h//an1pBOp5+wOtNf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pfn3EAAAA3QAAAA8AAAAAAAAAAAAAAAAAmAIAAGRycy9k&#10;b3ducmV2LnhtbFBLBQYAAAAABAAEAPUAAACJAwAAAAA=&#10;" fillcolor="#1a476f" strokecolor="#1a476f" strokeweight="1.1pt"/>
                  <v:oval id="Oval 989" o:spid="_x0000_s2013" style="position:absolute;left:4722;top:2558;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pBPcEA&#10;AADdAAAADwAAAGRycy9kb3ducmV2LnhtbERPy4rCMBTdC/MP4Q6403Q6+KAaRQRhQFHsjPtLc22K&#10;zU2niVr/3iwEl4fzni87W4sbtb5yrOBrmIAgLpyuuFTw97sZTEH4gKyxdkwKHuRhufjozTHT7s5H&#10;uuWhFDGEfYYKTAhNJqUvDFn0Q9cQR+7sWoshwraUusV7DLe1TJNkLC1WHBsMNrQ2VFzyq1WQ7/4P&#10;flOvptsTh+5izvtRme6V6n92qxmIQF14i1/uH60g/Z7E/fFNfAJ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KQT3BAAAA3QAAAA8AAAAAAAAAAAAAAAAAmAIAAGRycy9kb3du&#10;cmV2LnhtbFBLBQYAAAAABAAEAPUAAACGAwAAAAA=&#10;" fillcolor="#1a476f" strokecolor="#1a476f" strokeweight="1.1pt"/>
                  <v:oval id="Oval 990" o:spid="_x0000_s2014" style="position:absolute;left:5514;top:2722;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bkpsUA&#10;AADdAAAADwAAAGRycy9kb3ducmV2LnhtbESPQWvCQBSE70L/w/IK3nRjpFbSrCKCUGixNNr7I/vM&#10;hmTfxuxW03/vCgWPw8x8w+TrwbbiQr2vHSuYTRMQxKXTNVcKjofdZAnCB2SNrWNS8Ece1qunUY6Z&#10;dlf+pksRKhEh7DNUYELoMil9aciin7qOOHon11sMUfaV1D1eI9y2Mk2ShbRYc1ww2NHWUNkUv1ZB&#10;8Xn+8rt2s/z44TA05rR/qdK9UuPnYfMGItAQHuH/9rtWkM5fZ3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uSmxQAAAN0AAAAPAAAAAAAAAAAAAAAAAJgCAABkcnMv&#10;ZG93bnJldi54bWxQSwUGAAAAAAQABAD1AAAAigMAAAAA&#10;" fillcolor="#1a476f" strokecolor="#1a476f" strokeweight="1.1pt"/>
                  <v:oval id="Oval 991" o:spid="_x0000_s2015" style="position:absolute;left:4034;top:2236;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R60cUA&#10;AADdAAAADwAAAGRycy9kb3ducmV2LnhtbESPQWvCQBSE7wX/w/KE3urGlFaJWUUEodBiMer9kX1m&#10;Q7JvY3ar6b93hUKPw8x8w+SrwbbiSr2vHSuYThIQxKXTNVcKjoftyxyED8gaW8ek4Jc8rJajpxwz&#10;7W68p2sRKhEh7DNUYELoMil9aciin7iOOHpn11sMUfaV1D3eIty2Mk2Sd2mx5rhgsKONobIpfqyC&#10;4uvy7bftev554jA05rx7q9KdUs/jYb0AEWgI/+G/9odWkL7OUni8i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lHrRxQAAAN0AAAAPAAAAAAAAAAAAAAAAAJgCAABkcnMv&#10;ZG93bnJldi54bWxQSwUGAAAAAAQABAD1AAAAigMAAAAA&#10;" fillcolor="#1a476f" strokecolor="#1a476f" strokeweight="1.1pt"/>
                  <v:oval id="Oval 992" o:spid="_x0000_s2016" style="position:absolute;left:5519;top:317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fSsYA&#10;AADdAAAADwAAAGRycy9kb3ducmV2LnhtbESPzWrDMBCE74G+g9hCb7Fch/zgWgmhECg0JMRt74u1&#10;sYytlWupifv2VSGQ4zAz3zDFZrSduNDgG8cKnpMUBHHldMO1gs+P3XQFwgdkjZ1jUvBLHjbrh0mB&#10;uXZXPtGlDLWIEPY5KjAh9LmUvjJk0SeuJ47e2Q0WQ5RDLfWA1wi3nczSdCEtNhwXDPb0aqhqyx+r&#10;oNx/H/2u267evziMrTkf5nV2UOrpcdy+gAg0hnv41n7TCrLZcgb/b+IT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9jfSsYAAADdAAAADwAAAAAAAAAAAAAAAACYAgAAZHJz&#10;L2Rvd25yZXYueG1sUEsFBgAAAAAEAAQA9QAAAIsDAAAAAA==&#10;" fillcolor="#1a476f" strokecolor="#1a476f" strokeweight="1.1pt"/>
                  <v:oval id="Oval 993" o:spid="_x0000_s2017" style="position:absolute;left:5574;top:307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FHPsUA&#10;AADdAAAADwAAAGRycy9kb3ducmV2LnhtbESPQWvCQBSE74L/YXlCb3Vj2lpJs4oUhEJFMbb3R/Yl&#10;G8y+jdmtpv/eLRQ8DjPzDZOvBtuKC/W+caxgNk1AEJdON1wr+DpuHhcgfEDW2DomBb/kYbUcj3LM&#10;tLvygS5FqEWEsM9QgQmhy6T0pSGLfuo64uhVrrcYouxrqXu8RrhtZZokc2mx4bhgsKN3Q+Wp+LEK&#10;iu157zftevH5zWE4mWr3Uqc7pR4mw/oNRKAh3MP/7Q+tIH16fYa/N/EJ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MUc+xQAAAN0AAAAPAAAAAAAAAAAAAAAAAJgCAABkcnMv&#10;ZG93bnJldi54bWxQSwUGAAAAAAQABAD1AAAAigMAAAAA&#10;" fillcolor="#1a476f" strokecolor="#1a476f" strokeweight="1.1pt"/>
                  <v:oval id="Oval 994" o:spid="_x0000_s2018" style="position:absolute;left:4826;top:3078;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3ipcUA&#10;AADdAAAADwAAAGRycy9kb3ducmV2LnhtbESPQWvCQBSE74L/YXmF3ppNI7aSZhURBKHF0mjvj+wz&#10;G5J9G7Orpv++Wyh4HGbmG6ZYjbYTVxp841jBc5KCIK6cbrhWcDxsnxYgfEDW2DkmBT/kYbWcTgrM&#10;tbvxF13LUIsIYZ+jAhNCn0vpK0MWfeJ64uid3GAxRDnUUg94i3DbySxNX6TFhuOCwZ42hqq2vFgF&#10;5cf502+79eL9m8PYmtN+Xmd7pR4fxvUbiEBjuIf/2zutIJu9zuHvTX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feKlxQAAAN0AAAAPAAAAAAAAAAAAAAAAAJgCAABkcnMv&#10;ZG93bnJldi54bWxQSwUGAAAAAAQABAD1AAAAigMAAAAA&#10;" fillcolor="#1a476f" strokecolor="#1a476f" strokeweight="1.1pt"/>
                  <v:oval id="Oval 995" o:spid="_x0000_s2019" style="position:absolute;left:3647;top:2017;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980sUA&#10;AADdAAAADwAAAGRycy9kb3ducmV2LnhtbESP3WrCQBSE7wu+w3IK3tVNI/6QuooUBEGxGO39IXvM&#10;BrNnY3ar8e1dQejlMDPfMLNFZ2txpdZXjhV8DhIQxIXTFZcKjofVxxSED8gaa8ek4E4eFvPe2wwz&#10;7W68p2seShEh7DNUYEJoMil9YciiH7iGOHon11oMUbal1C3eItzWMk2SsbRYcVww2NC3oeKc/1kF&#10;+fby41f1crr55dCdzWk3KtOdUv33bvkFIlAX/sOv9lorSIeTMTzfx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3zSxQAAAN0AAAAPAAAAAAAAAAAAAAAAAJgCAABkcnMv&#10;ZG93bnJldi54bWxQSwUGAAAAAAQABAD1AAAAigMAAAAA&#10;" fillcolor="#1a476f" strokecolor="#1a476f" strokeweight="1.1pt"/>
                  <v:oval id="Oval 996" o:spid="_x0000_s2020" style="position:absolute;left:5836;top:2854;width:66;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PZScUA&#10;AADdAAAADwAAAGRycy9kb3ducmV2LnhtbESPQWvCQBSE7wX/w/IKvTWbRqySZhURBKHF0mjvj+wz&#10;G5J9G7Orpv/eLRR6HGbmG6ZYjbYTVxp841jBS5KCIK6cbrhWcDxsnxcgfEDW2DkmBT/kYbWcPBSY&#10;a3fjL7qWoRYRwj5HBSaEPpfSV4Ys+sT1xNE7ucFiiHKopR7wFuG2k1mavkqLDccFgz1tDFVtebEK&#10;yo/zp99268X7N4exNaf9rM72Sj09jus3EIHG8B/+a++0gmw6n8P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49lJxQAAAN0AAAAPAAAAAAAAAAAAAAAAAJgCAABkcnMv&#10;ZG93bnJldi54bWxQSwUGAAAAAAQABAD1AAAAigMAAAAA&#10;" fillcolor="#1a476f" strokecolor="#1a476f" strokeweight="1.1pt"/>
                  <v:oval id="Oval 997" o:spid="_x0000_s2021" style="position:absolute;left:4570;top:314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xNO8EA&#10;AADdAAAADwAAAGRycy9kb3ducmV2LnhtbERPy4rCMBTdC/MP4Q6403Q6+KAaRQRhQFHsjPtLc22K&#10;zU2niVr/3iwEl4fzni87W4sbtb5yrOBrmIAgLpyuuFTw97sZTEH4gKyxdkwKHuRhufjozTHT7s5H&#10;uuWhFDGEfYYKTAhNJqUvDFn0Q9cQR+7sWoshwraUusV7DLe1TJNkLC1WHBsMNrQ2VFzyq1WQ7/4P&#10;flOvptsTh+5izvtRme6V6n92qxmIQF14i1/uH60g/Z7EufFNfAJ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8TTvBAAAA3QAAAA8AAAAAAAAAAAAAAAAAmAIAAGRycy9kb3du&#10;cmV2LnhtbFBLBQYAAAAABAAEAPUAAACGAwAAAAA=&#10;" fillcolor="#1a476f" strokecolor="#1a476f" strokeweight="1.1pt"/>
                  <v:oval id="Oval 998" o:spid="_x0000_s2022" style="position:absolute;left:4417;top:296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DooMUA&#10;AADdAAAADwAAAGRycy9kb3ducmV2LnhtbESPQWvCQBSE74X+h+UVvOmmEa1GVxFBECyWpnp/ZJ/Z&#10;YPZtml01/vuuIPQ4zMw3zHzZ2VpcqfWVYwXvgwQEceF0xaWCw8+mPwHhA7LG2jEpuJOH5eL1ZY6Z&#10;djf+pmseShEh7DNUYEJoMil9YciiH7iGOHon11oMUbal1C3eItzWMk2SsbRYcVww2NDaUHHOL1ZB&#10;/vn75Tf1arI7cujO5rQfleleqd5bt5qBCNSF//CzvdUK0uHHFB5v4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MOigxQAAAN0AAAAPAAAAAAAAAAAAAAAAAJgCAABkcnMv&#10;ZG93bnJldi54bWxQSwUGAAAAAAQABAD1AAAAigMAAAAA&#10;" fillcolor="#1a476f" strokecolor="#1a476f" strokeweight="1.1pt"/>
                  <v:oval id="Oval 999" o:spid="_x0000_s2023" style="position:absolute;left:3620;top:3203;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8xGsIA&#10;AADdAAAADwAAAGRycy9kb3ducmV2LnhtbERPXWvCMBR9H+w/hDvwbaarbJTOKCIIA8Wxqu+X5toU&#10;m5uaZG3375eHwR4P53u5nmwnBvKhdazgZZ6BIK6dbrlRcD7tngsQISJr7ByTgh8KsF49Piyx1G7k&#10;Lxqq2IgUwqFEBSbGvpQy1IYshrnriRN3dd5iTNA3UnscU7jtZJ5lb9Jiy6nBYE9bQ/Wt+rYKqsP9&#10;M+y6TbG/cJxu5np8bfKjUrOnafMOItIU/8V/7g+tIF8UaX96k56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3zEawgAAAN0AAAAPAAAAAAAAAAAAAAAAAJgCAABkcnMvZG93&#10;bnJldi54bWxQSwUGAAAAAAQABAD1AAAAhwMAAAAA&#10;" fillcolor="#1a476f" strokecolor="#1a476f" strokeweight="1.1pt"/>
                  <v:oval id="Oval 1000" o:spid="_x0000_s2024" style="position:absolute;left:2528;top:1700;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OUgcQA&#10;AADdAAAADwAAAGRycy9kb3ducmV2LnhtbESPQWvCQBSE74L/YXkFb2ZjpCWkriKCUFCUxvb+yD6z&#10;wezbNLtq/PddodDjMDPfMIvVYFtxo943jhXMkhQEceV0w7WCr9N2moPwAVlj65gUPMjDajkeLbDQ&#10;7s6fdCtDLSKEfYEKTAhdIaWvDFn0ieuIo3d2vcUQZV9L3eM9wm0rszR9kxYbjgsGO9oYqi7l1Soo&#10;9z9Hv23X+e6bw3Ax58NrnR2UmrwM63cQgYbwH/5rf2gF2Tyfwf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TlIHEAAAA3QAAAA8AAAAAAAAAAAAAAAAAmAIAAGRycy9k&#10;b3ducmV2LnhtbFBLBQYAAAAABAAEAPUAAACJAwAAAAA=&#10;" fillcolor="#1a476f" strokecolor="#1a476f" strokeweight="1.1pt"/>
                  <v:oval id="Oval 1001" o:spid="_x0000_s2025" style="position:absolute;left:4166;top:290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EK9sUA&#10;AADdAAAADwAAAGRycy9kb3ducmV2LnhtbESPQWvCQBSE74X+h+UJ3urGSEuIbkQKgmCxNK33R/aZ&#10;Dcm+jdlV03/fLQgeh5n5hlmtR9uJKw2+caxgPktAEFdON1wr+PnevmQgfEDW2DkmBb/kYV08P60w&#10;1+7GX3QtQy0ihH2OCkwIfS6lrwxZ9DPXE0fv5AaLIcqhlnrAW4TbTqZJ8iYtNhwXDPb0bqhqy4tV&#10;UH6cP/2222T7I4exNafDa50elJpOxs0SRKAxPML39k4rSBdZCv9v4hO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QQr2xQAAAN0AAAAPAAAAAAAAAAAAAAAAAJgCAABkcnMv&#10;ZG93bnJldi54bWxQSwUGAAAAAAQABAD1AAAAigMAAAAA&#10;" fillcolor="#1a476f" strokecolor="#1a476f" strokeweight="1.1pt"/>
                  <v:oval id="Oval 1002" o:spid="_x0000_s2026" style="position:absolute;left:4974;top:2783;width:65;height: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2vbcUA&#10;AADdAAAADwAAAGRycy9kb3ducmV2LnhtbESPQWvCQBSE7wX/w/IEb3XTSEtI3YgIQkFRGtv7I/vM&#10;hmTfxuxW47/vCoUeh5n5hlmuRtuJKw2+cazgZZ6AIK6cbrhW8HXaPmcgfEDW2DkmBXfysComT0vM&#10;tbvxJ13LUIsIYZ+jAhNCn0vpK0MW/dz1xNE7u8FiiHKopR7wFuG2k2mSvEmLDccFgz1tDFVt+WMV&#10;lPvL0W+7dbb75jC25nx4rdODUrPpuH4HEWgM/+G/9odWkC6yBTzexCc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Da9txQAAAN0AAAAPAAAAAAAAAAAAAAAAAJgCAABkcnMv&#10;ZG93bnJldi54bWxQSwUGAAAAAAQABAD1AAAAigMAAAAA&#10;" fillcolor="#1a476f" strokecolor="#1a476f" strokeweight="1.1pt"/>
                  <v:oval id="Oval 1003" o:spid="_x0000_s2027" style="position:absolute;left:5001;top:288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Q3GcQA&#10;AADdAAAADwAAAGRycy9kb3ducmV2LnhtbESPQWvCQBSE74X+h+UVetONaZUQXUUEQbAoxvb+yD6z&#10;wezbmF01/vtuQehxmJlvmNmit424UedrxwpGwwQEcel0zZWC7+N6kIHwAVlj45gUPMjDYv76MsNc&#10;uzsf6FaESkQI+xwVmBDaXEpfGrLoh64ljt7JdRZDlF0ldYf3CLeNTJNkIi3WHBcMtrQyVJ6Lq1VQ&#10;fF32ft0ss+0Ph/5sTrtxle6Uen/rl1MQgfrwH362N1pB+pF9wt+b+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kNxnEAAAA3QAAAA8AAAAAAAAAAAAAAAAAmAIAAGRycy9k&#10;b3ducmV2LnhtbFBLBQYAAAAABAAEAPUAAACJAwAAAAA=&#10;" fillcolor="#1a476f" strokecolor="#1a476f" strokeweight="1.1pt"/>
                  <v:oval id="Oval 1004" o:spid="_x0000_s2028" style="position:absolute;left:5176;top:2296;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iSgsUA&#10;AADdAAAADwAAAGRycy9kb3ducmV2LnhtbESPQWvCQBSE74L/YXlCb2bTFEtI3YgIQqHF0qj3R/aZ&#10;Dcm+jdmtpv++Wyj0OMzMN8x6M9le3Gj0rWMFj0kKgrh2uuVGwem4X+YgfEDW2DsmBd/kYVPOZ2ss&#10;tLvzJ92q0IgIYV+gAhPCUEjpa0MWfeIG4uhd3GgxRDk2Uo94j3DbyyxNn6XFluOCwYF2huqu+rIK&#10;qvfrh9/32/ztzGHqzOWwarKDUg+LafsCItAU/sN/7VetIHvKV/D7Jj4BW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qJKCxQAAAN0AAAAPAAAAAAAAAAAAAAAAAJgCAABkcnMv&#10;ZG93bnJldi54bWxQSwUGAAAAAAQABAD1AAAAigMAAAAA&#10;" fillcolor="#1a476f" strokecolor="#1a476f" strokeweight="1.1pt"/>
                  <v:oval id="Oval 1005" o:spid="_x0000_s2029" style="position:absolute;left:6027;top:3613;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oM9cUA&#10;AADdAAAADwAAAGRycy9kb3ducmV2LnhtbESPQWvCQBSE7wX/w/KE3ppNI5WQuhERhIJFaWzvj+wz&#10;G5J9G7NbTf99tyD0OMzMN8xqPdleXGn0rWMFz0kKgrh2uuVGwedp95SD8AFZY++YFPyQh3U5e1hh&#10;od2NP+hahUZECPsCFZgQhkJKXxuy6BM3EEfv7EaLIcqxkXrEW4TbXmZpupQWW44LBgfaGqq76tsq&#10;qN4vR7/rN/n+i8PUmfPhpckOSj3Op80riEBT+A/f229aQbbIl/D3Jj4BW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egz1xQAAAN0AAAAPAAAAAAAAAAAAAAAAAJgCAABkcnMv&#10;ZG93bnJldi54bWxQSwUGAAAAAAQABAD1AAAAigMAAAAA&#10;" fillcolor="#1a476f" strokecolor="#1a476f" strokeweight="1.1pt"/>
                  <v:oval id="Oval 1006" o:spid="_x0000_s2030" style="position:absolute;left:5656;top:249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pbsQA&#10;AADdAAAADwAAAGRycy9kb3ducmV2LnhtbESPQWvCQBSE74X+h+UVetONKdUQXUUEQbAoxvb+yD6z&#10;wezbmF01/vtuQehxmJlvmNmit424UedrxwpGwwQEcel0zZWC7+N6kIHwAVlj45gUPMjDYv76MsNc&#10;uzsf6FaESkQI+xwVmBDaXEpfGrLoh64ljt7JdRZDlF0ldYf3CLeNTJNkLC3WHBcMtrQyVJ6Lq1VQ&#10;fF32ft0ss+0Ph/5sTrvPKt0p9f7WL6cgAvXhP/xsb7SC9CObwN+b+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2qW7EAAAA3QAAAA8AAAAAAAAAAAAAAAAAmAIAAGRycy9k&#10;b3ducmV2LnhtbFBLBQYAAAAABAAEAPUAAACJAwAAAAA=&#10;" fillcolor="#1a476f" strokecolor="#1a476f" strokeweight="1.1pt"/>
                  <v:oval id="Oval 1007" o:spid="_x0000_s2031" style="position:absolute;left:5066;top:3236;width:66;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k9HMIA&#10;AADdAAAADwAAAGRycy9kb3ducmV2LnhtbERPXWvCMBR9H+w/hDvwbaarbJTOKCIIA8Wxqu+X5toU&#10;m5uaZG3375eHwR4P53u5nmwnBvKhdazgZZ6BIK6dbrlRcD7tngsQISJr7ByTgh8KsF49Piyx1G7k&#10;Lxqq2IgUwqFEBSbGvpQy1IYshrnriRN3dd5iTNA3UnscU7jtZJ5lb9Jiy6nBYE9bQ/Wt+rYKqsP9&#10;M+y6TbG/cJxu5np8bfKjUrOnafMOItIU/8V/7g+tIF8UaW56k56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qT0cwgAAAN0AAAAPAAAAAAAAAAAAAAAAAJgCAABkcnMvZG93&#10;bnJldi54bWxQSwUGAAAAAAQABAD1AAAAhwMAAAAA&#10;" fillcolor="#1a476f" strokecolor="#1a476f" strokeweight="1.1pt"/>
                  <v:oval id="Oval 1008" o:spid="_x0000_s2032" style="position:absolute;left:4455;top:2848;width:65;height: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Yh8UA&#10;AADdAAAADwAAAGRycy9kb3ducmV2LnhtbESPQWvCQBSE74L/YXmF3nTTlEoas4oUhEKLYqz3R/aZ&#10;Dcm+jdmtpv++Wyh4HGbmG6ZYj7YTVxp841jB0zwBQVw53XCt4Ou4nWUgfEDW2DkmBT/kYb2aTgrM&#10;tbvxga5lqEWEsM9RgQmhz6X0lSGLfu564uid3WAxRDnUUg94i3DbyTRJFtJiw3HBYE9vhqq2/LYK&#10;ys/L3m+7TfZx4jC25rx7qdOdUo8P42YJItAY7uH/9rtWkD5nr/D3Jj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5ZiHxQAAAN0AAAAPAAAAAAAAAAAAAAAAAJgCAABkcnMv&#10;ZG93bnJldi54bWxQSwUGAAAAAAQABAD1AAAAigMAAAAA&#10;" fillcolor="#1a476f" strokecolor="#1a476f" strokeweight="1.1pt"/>
                </v:group>
                <v:oval id="Oval 2390" o:spid="_x0000_s2033" style="position:absolute;left:35947;top:17284;width:413;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anx8EA&#10;AADdAAAADwAAAGRycy9kb3ducmV2LnhtbERPTYvCMBC9C/sfwix403S7KG41igjCgqJY1/vQjE2x&#10;mXSbqPXfm4Pg8fG+Z4vO1uJGra8cK/gaJiCIC6crLhX8HdeDCQgfkDXWjknBgzws5h+9GWba3flA&#10;tzyUIoawz1CBCaHJpPSFIYt+6BriyJ1dazFE2JZSt3iP4baWaZKMpcWKY4PBhlaGikt+tQry7f/e&#10;r+vlZHPi0F3MeTcq051S/c9uOQURqAtv8cv9qxWk3z9xf3wTn4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Gp8fBAAAA3QAAAA8AAAAAAAAAAAAAAAAAmAIAAGRycy9kb3du&#10;cmV2LnhtbFBLBQYAAAAABAAEAPUAAACGAwAAAAA=&#10;" fillcolor="#1a476f" strokecolor="#1a476f" strokeweight="1.1pt"/>
                <v:oval id="Oval 2391" o:spid="_x0000_s2034" style="position:absolute;left:32308;top:17837;width:413;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oCXMUA&#10;AADdAAAADwAAAGRycy9kb3ducmV2LnhtbESPQWvCQBSE7wX/w/IKvTWbRCw2dQ0iCEKLpdHeH9ln&#10;Nph9G7Orpv/eLRR6HGbmG2ZRjrYTVxp861hBlqQgiGunW24UHPab5zkIH5A1do5JwQ95KJeThwUW&#10;2t34i65VaESEsC9QgQmhL6T0tSGLPnE9cfSObrAYohwaqQe8RbjtZJ6mL9Jiy3HBYE9rQ/WpulgF&#10;1cf502+61fz9m8N4MsfdrMl3Sj09jqs3EIHG8B/+a2+1gnz6msHv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SgJcxQAAAN0AAAAPAAAAAAAAAAAAAAAAAJgCAABkcnMv&#10;ZG93bnJldi54bWxQSwUGAAAAAAQABAD1AAAAigMAAAAA&#10;" fillcolor="#1a476f" strokecolor="#1a476f" strokeweight="1.1pt"/>
                <v:oval id="Oval 2392" o:spid="_x0000_s2035" style="position:absolute;left:30676;top:15132;width:419;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icK8UA&#10;AADdAAAADwAAAGRycy9kb3ducmV2LnhtbESPQWvCQBSE7wX/w/KE3urGFItG1xAKQqHFYtT7I/vM&#10;BrNvY3ar6b93CwWPw8x8w6zywbbiSr1vHCuYThIQxJXTDdcKDvvNyxyED8gaW8ek4Jc85OvR0woz&#10;7W68o2sZahEh7DNUYELoMil9Zciin7iOOHon11sMUfa11D3eIty2Mk2SN2mx4bhgsKN3Q9W5/LEK&#10;yq/Lt9+0xfzzyGE4m9N2VqdbpZ7HQ7EEEWgIj/B/+0MrSF8XKfy9iU9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mJwrxQAAAN0AAAAPAAAAAAAAAAAAAAAAAJgCAABkcnMv&#10;ZG93bnJldi54bWxQSwUGAAAAAAQABAD1AAAAigMAAAAA&#10;" fillcolor="#1a476f" strokecolor="#1a476f" strokeweight="1.1pt"/>
                <v:oval id="Oval 2393" o:spid="_x0000_s2036" style="position:absolute;left:29705;top:17214;width:419;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Q5sMUA&#10;AADdAAAADwAAAGRycy9kb3ducmV2LnhtbESPQWvCQBSE74L/YXmCN900YrGpawiCIFgsTdv7I/vM&#10;BrNvY3bV9N+7hUKPw8x8w6zzwbbiRr1vHCt4micgiCunG64VfH3uZisQPiBrbB2Tgh/ykG/GozVm&#10;2t35g25lqEWEsM9QgQmhy6T0lSGLfu464uidXG8xRNnXUvd4j3DbyjRJnqXFhuOCwY62hqpzebUK&#10;yrfLu9+1xerwzWE4m9NxWadHpaaToXgFEWgI/+G/9l4rSBcvC/h9E5+A3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1DmwxQAAAN0AAAAPAAAAAAAAAAAAAAAAAJgCAABkcnMv&#10;ZG93bnJldi54bWxQSwUGAAAAAAQABAD1AAAAigMAAAAA&#10;" fillcolor="#1a476f" strokecolor="#1a476f" strokeweight="1.1pt"/>
                <v:oval id="Oval 2394" o:spid="_x0000_s2037" style="position:absolute;left:34664;top:19646;width:413;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2hxMUA&#10;AADdAAAADwAAAGRycy9kb3ducmV2LnhtbESPQWvCQBSE74X+h+UVvOmmUYtGVxFBECyWpnp/ZJ/Z&#10;YPZtml01/vuuIPQ4zMw3zHzZ2VpcqfWVYwXvgwQEceF0xaWCw8+mPwHhA7LG2jEpuJOH5eL1ZY6Z&#10;djf+pmseShEh7DNUYEJoMil9YciiH7iGOHon11oMUbal1C3eItzWMk2SD2mx4rhgsKG1oeKcX6yC&#10;/PP3y2/q1WR35NCdzWk/LtO9Ur23bjUDEagL/+Fne6sVpMPpCB5v4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PaHExQAAAN0AAAAPAAAAAAAAAAAAAAAAAJgCAABkcnMv&#10;ZG93bnJldi54bWxQSwUGAAAAAAQABAD1AAAAigMAAAAA&#10;" fillcolor="#1a476f" strokecolor="#1a476f" strokeweight="1.1pt"/>
                <v:oval id="Oval 2395" o:spid="_x0000_s2038" style="position:absolute;left:30816;top:18116;width:413;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EEX8UA&#10;AADdAAAADwAAAGRycy9kb3ducmV2LnhtbESPQWvCQBSE7wX/w/IEb3XTiMWmrkEEQbBYGu39kX1m&#10;g9m3MbvG+O+7hUKPw8x8wyzzwTaip87XjhW8TBMQxKXTNVcKTsft8wKED8gaG8ek4EEe8tXoaYmZ&#10;dnf+or4IlYgQ9hkqMCG0mZS+NGTRT11LHL2z6yyGKLtK6g7vEW4bmSbJq7RYc1ww2NLGUHkpblZB&#10;8XH99Ntmvdh/cxgu5nyYV+lBqcl4WL+DCDSE//Bfe6cVpLO3Ofy+iU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cQRfxQAAAN0AAAAPAAAAAAAAAAAAAAAAAJgCAABkcnMv&#10;ZG93bnJldi54bWxQSwUGAAAAAAQABAD1AAAAigMAAAAA&#10;" fillcolor="#1a476f" strokecolor="#1a476f" strokeweight="1.1pt"/>
                <v:oval id="Oval 2396" o:spid="_x0000_s2039" style="position:absolute;left:35598;top:18427;width:419;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OaKMQA&#10;AADdAAAADwAAAGRycy9kb3ducmV2LnhtbESPQWvCQBSE7wX/w/IEb3VjRLHRVUQQCoql0d4f2Wc2&#10;mH0bs1uN/94VCj0OM/MNs1h1thY3an3lWMFomIAgLpyuuFRwOm7fZyB8QNZYOyYFD/KwWvbeFphp&#10;d+dvuuWhFBHCPkMFJoQmk9IXhiz6oWuIo3d2rcUQZVtK3eI9wm0t0ySZSosVxwWDDW0MFZf81yrI&#10;99cvv63Xs90Ph+5izodJmR6UGvS79RxEoC78h//an1pBOv6YwutNf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jmijEAAAA3QAAAA8AAAAAAAAAAAAAAAAAmAIAAGRycy9k&#10;b3ducmV2LnhtbFBLBQYAAAAABAAEAPUAAACJAwAAAAA=&#10;" fillcolor="#1a476f" strokecolor="#1a476f" strokeweight="1.1pt"/>
                <v:oval id="Oval 2397" o:spid="_x0000_s2040" style="position:absolute;left:26136;top:16764;width:413;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8/s8UA&#10;AADdAAAADwAAAGRycy9kb3ducmV2LnhtbESPQWvCQBSE74X+h+UVvOmmEa1GVxFBECyWpnp/ZJ/Z&#10;YPZtml01/vuuIPQ4zMw3zHzZ2VpcqfWVYwXvgwQEceF0xaWCw8+mPwHhA7LG2jEpuJOH5eL1ZY6Z&#10;djf+pmseShEh7DNUYEJoMil9YciiH7iGOHon11oMUbal1C3eItzWMk2SsbRYcVww2NDaUHHOL1ZB&#10;/vn75Tf1arI7cujO5rQfleleqd5bt5qBCNSF//CzvdUK0uH0Ax5v4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7z+zxQAAAN0AAAAPAAAAAAAAAAAAAAAAAJgCAABkcnMv&#10;ZG93bnJldi54bWxQSwUGAAAAAAQABAD1AAAAigMAAAAA&#10;" fillcolor="#1a476f" strokecolor="#1a476f" strokeweight="1.1pt"/>
                <v:oval id="Oval 2398" o:spid="_x0000_s2041" style="position:absolute;left:28149;top:11036;width:413;height: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CrwcEA&#10;AADdAAAADwAAAGRycy9kb3ducmV2LnhtbERPTYvCMBC9C/sfwix403S7KG41igjCgqJY1/vQjE2x&#10;mXSbqPXfm4Pg8fG+Z4vO1uJGra8cK/gaJiCIC6crLhX8HdeDCQgfkDXWjknBgzws5h+9GWba3flA&#10;tzyUIoawz1CBCaHJpPSFIYt+6BriyJ1dazFE2JZSt3iP4baWaZKMpcWKY4PBhlaGikt+tQry7f/e&#10;r+vlZHPi0F3MeTcq051S/c9uOQURqAtv8cv9qxWk3z9xbnwTn4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1wq8HBAAAA3QAAAA8AAAAAAAAAAAAAAAAAmAIAAGRycy9kb3du&#10;cmV2LnhtbFBLBQYAAAAABAAEAPUAAACGAwAAAAA=&#10;" fillcolor="#1a476f" strokecolor="#1a476f" strokeweight="1.1pt"/>
                <v:shape id="Freeform 2399" o:spid="_x0000_s2042" style="position:absolute;left:18891;top:11036;width:23050;height:12046;visibility:visible;mso-wrap-style:square;v-text-anchor:top" coordsize="665,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4ZVcUA&#10;AADdAAAADwAAAGRycy9kb3ducmV2LnhtbESPT4vCMBTE7wt+h/AEb2uqxaLVKCKreNiLfw4eH82z&#10;LTYvJcnW+u3NwsIeh5n5DbPa9KYRHTlfW1YwGScgiAuray4VXC/7zzkIH5A1NpZJwYs8bNaDjxXm&#10;2j75RN05lCJC2OeooAqhzaX0RUUG/di2xNG7W2cwROlKqR0+I9w0cpokmTRYc1yosKVdRcXj/GMU&#10;pM3sljg3y7LiuzuV+PVKD/udUqNhv12CCNSH//Bf+6gVTNPFAn7fxCcg1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jhlVxQAAAN0AAAAPAAAAAAAAAAAAAAAAAJgCAABkcnMv&#10;ZG93bnJldi54bWxQSwUGAAAAAAQABAD1AAAAigMAAAAA&#10;" path="m665,180r,2l665,185r,3l665,191r-1,2l664,196r-1,3l663,201r-1,3l661,207r-1,3l660,212r-1,3l657,217r-1,3l655,223r-1,2l652,228r-1,2l649,233r-2,3l646,238r-2,3l642,243r-2,3l638,248r-2,3l634,253r-3,2l629,258r-2,2l624,263r-2,2l619,267r-3,2l613,272r-2,2l608,276r-3,2l602,281r-4,2l595,285r-3,2l589,289r-4,2l582,293r-4,2l575,297r-4,2l568,301r-4,1l560,304r-4,2l552,308r-4,1l544,311r-4,2l536,314r-4,2l528,317r-5,2l519,320r-4,2l510,323r-4,2l501,326r-4,1l492,328r-4,2l483,331r-5,1l474,333r-5,1l464,335r-5,1l454,337r-5,1l444,339r-4,l435,340r-5,1l425,342r-6,l414,343r-5,l404,344r-5,l394,345r-5,l384,345r-6,1l373,346r-5,l363,346r-5,1l352,347r-5,l342,347r-5,l331,347r-5,-1l321,346r-5,l310,346r-5,-1l300,345r-5,l290,344r-6,l279,343r-5,l269,342r-5,-1l259,341r-5,-1l248,339r-5,-1l238,338r-5,-1l228,336r-5,-1l219,334r-5,-1l209,332r-5,-1l199,329r-5,-1l190,327r-5,-1l180,324r-4,-1l171,322r-5,-2l162,319r-5,-2l153,316r-4,-2l144,312r-4,-1l136,309r-5,-2l127,306r-4,-2l119,302r-4,-2l111,298r-4,-2l104,295r-4,-2l96,291r-4,-2l89,286r-4,-2l82,282r-4,-2l75,278r-3,-2l69,274r-4,-3l62,269r-3,-2l56,264r-3,-2l51,260r-3,-3l45,255r-2,-2l40,250r-2,-2l35,245r-2,-2l31,240r-2,-2l26,235r-2,-2l23,230r-2,-3l19,225r-2,-3l16,220r-2,-3l13,214r-2,-2l10,209,9,206,7,204,6,201,5,198r,-2l4,193,3,190,2,187r,-2l1,182r,-3l1,177,,174r,-3l,168r,-2l,163r,-3l1,157r,-2l1,152r1,-3l2,147r1,-3l4,141r1,-2l5,136r1,-3l7,131r2,-3l10,125r1,-2l13,120r1,-2l16,115r1,-3l19,110r2,-3l23,105r1,-3l26,100r3,-3l31,95r2,-2l35,90r3,-2l40,85r3,-2l45,81r3,-3l51,76r2,-2l56,72r3,-3l62,67r3,-2l69,63r3,-2l75,59r3,-2l82,55r3,-2l89,51r3,-2l96,47r4,-2l104,43r3,-1l111,40r4,-2l119,37r4,-2l127,33r4,-1l136,30r4,-1l144,27r5,-1l153,24r4,-1l162,22r4,-2l171,19r5,-1l180,17r5,-2l190,14r4,-1l199,12r5,-1l209,10r5,-1l219,9r4,-1l228,7r5,-1l238,6r5,-1l248,4r6,l259,3r5,l269,2r5,l279,1r5,l290,1r5,l300,r5,l310,r6,l321,r5,l331,r6,l342,r5,1l352,1r6,l363,2r5,l373,2r5,1l384,3r5,1l394,4r5,1l404,6r5,l414,7r5,1l425,9r5,1l435,10r5,1l444,12r5,1l454,15r5,1l464,17r5,1l474,19r4,1l483,22r5,1l492,25r5,1l501,27r5,2l510,30r5,2l519,34r4,1l528,37r4,2l536,40r4,2l544,44r4,2l552,47r4,2l560,51r4,2l568,55r3,2l575,59r3,2l582,63r3,3l589,68r3,2l595,72r3,2l602,77r3,2l608,81r3,2l613,86r3,2l619,91r3,2l624,95r3,3l629,100r2,3l634,105r2,3l638,110r2,3l642,115r2,3l646,121r1,2l649,126r2,2l652,131r2,3l655,136r1,3l657,142r2,2l660,147r,3l661,153r1,2l663,158r,3l664,163r,3l665,169r,3l665,174r,3l665,180e" filled="f" strokecolor="#55752f" strokeweight="1.1pt">
                  <v:path arrowok="t" o:connecttype="custom" o:connectlocs="2301584,680405;2284253,746363;2249590,808849;2204529,871335;2145603,926879;2072812,982422;1993088,1031022;1899500,1072680;1798979,1110866;1691525,1145580;1573673,1169880;1452355,1187238;1331036,1197652;1202785,1204595;1074535,1201124;949750,1190709;824965,1173352;707113,1149052;592727,1117809;485274,1079623;384753,1034494;294630,985893;214907,933821;149048,878278;90122,815792;48527,753306;17331,687348;3466,621391;0,555433;13865,489475;38129,426989;79724,364503;131717,305488;194109,249945;270367,197873;360489,149273;454078,111087;561531,76372;672451,45129;790303,24300;915088,10414;1039872,0;1168123,0;1292908,6943;1417692,20829;1539011,41657;1656863,69429;1767783,104144;1871770,145801;1968825,190930;2052014,243002;2124805,298545;2187198,357560;2239191,420046;2273854,482532;2298118,548490;2305050,614448" o:connectangles="0,0,0,0,0,0,0,0,0,0,0,0,0,0,0,0,0,0,0,0,0,0,0,0,0,0,0,0,0,0,0,0,0,0,0,0,0,0,0,0,0,0,0,0,0,0,0,0,0,0,0,0,0,0,0,0,0"/>
                </v:shape>
                <v:rect id="Rectangle 2400" o:spid="_x0000_s2043" style="position:absolute;left:45487;top:6191;width:10154;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EWBcMA&#10;AADdAAAADwAAAGRycy9kb3ducmV2LnhtbERPz2vCMBS+D/Y/hDfwMjS1yOiqUYYgeBDE6sHdHs1b&#10;0615KU201b/eHIQdP77fi9VgG3GlzteOFUwnCQji0umaKwWn42acgfABWWPjmBTcyMNq+fqywFy7&#10;ng90LUIlYgj7HBWYENpcSl8asugnriWO3I/rLIYIu0rqDvsYbhuZJsmHtFhzbDDY0tpQ+VdcrILN&#10;/lwT3+Xh/TPr3W+Zfhdm1yo1ehu+5iACDeFf/HRvtYJ0lsT98U18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EWBcMAAADdAAAADwAAAAAAAAAAAAAAAACYAgAAZHJzL2Rv&#10;d25yZXYueG1sUEsFBgAAAAAEAAQA9QAAAIgDAAAAAA==&#10;" filled="f" stroked="f">
                  <v:textbox style="mso-fit-shape-to-text:t" inset="0,0,0,0">
                    <w:txbxContent>
                      <w:p w14:paraId="0EE56C53" w14:textId="77777777" w:rsidR="00094E45" w:rsidRPr="00616BEB" w:rsidRDefault="00094E45" w:rsidP="00094E45">
                        <w:pPr>
                          <w:jc w:val="center"/>
                          <w:rPr>
                            <w:sz w:val="14"/>
                          </w:rPr>
                        </w:pPr>
                        <w:r w:rsidRPr="00616BEB">
                          <w:rPr>
                            <w:rFonts w:ascii="Arial" w:hAnsi="Arial" w:cs="Arial"/>
                            <w:color w:val="000000"/>
                            <w:sz w:val="16"/>
                            <w:lang w:val="en-US"/>
                          </w:rPr>
                          <w:t>50%</w:t>
                        </w:r>
                        <w:r>
                          <w:rPr>
                            <w:rFonts w:ascii="Arial" w:hAnsi="Arial" w:cs="Arial"/>
                            <w:color w:val="000000"/>
                            <w:sz w:val="16"/>
                            <w:lang w:val="en-US"/>
                          </w:rPr>
                          <w:t xml:space="preserve"> of scatter points in NE quadrant</w:t>
                        </w:r>
                      </w:p>
                    </w:txbxContent>
                  </v:textbox>
                </v:rect>
                <v:rect id="Rectangle 2401" o:spid="_x0000_s2044" style="position:absolute;left:7174;top:6330;width:10363;height:2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2znscA&#10;AADdAAAADwAAAGRycy9kb3ducmV2LnhtbESPQWvCQBSE70L/w/IKvUjdGERsmo0UQeihIMYe2tsj&#10;+5pNm30bsqtJ/fWuIHgcZuYbJl+PthUn6n3jWMF8loAgrpxuuFbwedg+r0D4gKyxdUwK/snDuniY&#10;5JhpN/CeTmWoRYSwz1CBCaHLpPSVIYt+5jri6P243mKIsq+l7nGIcNvKNEmW0mLDccFgRxtD1V95&#10;tAq2u6+G+Cz305fV4H6r9Ls0H51ST4/j2yuIQGO4h2/td60gXSRzuL6JT0AW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ds57HAAAA3QAAAA8AAAAAAAAAAAAAAAAAmAIAAGRy&#10;cy9kb3ducmV2LnhtbFBLBQYAAAAABAAEAPUAAACMAwAAAAA=&#10;" filled="f" stroked="f">
                  <v:textbox style="mso-fit-shape-to-text:t" inset="0,0,0,0">
                    <w:txbxContent>
                      <w:p w14:paraId="55636494" w14:textId="77777777" w:rsidR="00094E45" w:rsidRPr="00A208C8" w:rsidRDefault="00094E45" w:rsidP="00094E45">
                        <w:pPr>
                          <w:jc w:val="center"/>
                          <w:rPr>
                            <w:sz w:val="14"/>
                          </w:rPr>
                        </w:pPr>
                        <w:r w:rsidRPr="00A208C8">
                          <w:rPr>
                            <w:rFonts w:ascii="Arial" w:hAnsi="Arial" w:cs="Arial"/>
                            <w:color w:val="000000"/>
                            <w:sz w:val="16"/>
                            <w:lang w:val="en-US"/>
                          </w:rPr>
                          <w:t>14%</w:t>
                        </w:r>
                        <w:r>
                          <w:rPr>
                            <w:rFonts w:ascii="Arial" w:hAnsi="Arial" w:cs="Arial"/>
                            <w:color w:val="000000"/>
                            <w:sz w:val="16"/>
                            <w:lang w:val="en-US"/>
                          </w:rPr>
                          <w:t xml:space="preserve"> of scatter points in NW quadrant</w:t>
                        </w:r>
                      </w:p>
                    </w:txbxContent>
                  </v:textbox>
                </v:rect>
                <v:rect id="Rectangle 2402" o:spid="_x0000_s2045" style="position:absolute;left:45377;top:25304;width:10261;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8t6ccA&#10;AADdAAAADwAAAGRycy9kb3ducmV2LnhtbESPQWvCQBSE70L/w/IKvYhuDEU0zUZKQehBENMe2tsj&#10;+5pNm30bsquJ/vquIHgcZuYbJt+MthUn6n3jWMFinoAgrpxuuFbw+bGdrUD4gKyxdUwKzuRhUzxM&#10;csy0G/hApzLUIkLYZ6jAhNBlUvrKkEU/dx1x9H5cbzFE2ddS9zhEuG1lmiRLabHhuGCwozdD1V95&#10;tAq2+6+G+CIP0/VqcL9V+l2aXafU0+P4+gIi0Bju4Vv7XStIn5MUrm/iE5DF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qPLenHAAAA3QAAAA8AAAAAAAAAAAAAAAAAmAIAAGRy&#10;cy9kb3ducmV2LnhtbFBLBQYAAAAABAAEAPUAAACMAwAAAAA=&#10;" filled="f" stroked="f">
                  <v:textbox style="mso-fit-shape-to-text:t" inset="0,0,0,0">
                    <w:txbxContent>
                      <w:p w14:paraId="31CC4A9F" w14:textId="77777777" w:rsidR="00094E45" w:rsidRPr="00616BEB" w:rsidRDefault="00094E45" w:rsidP="00094E45">
                        <w:pPr>
                          <w:spacing w:line="240" w:lineRule="auto"/>
                          <w:jc w:val="center"/>
                          <w:rPr>
                            <w:rFonts w:ascii="Arial" w:hAnsi="Arial" w:cs="Arial"/>
                            <w:color w:val="000000"/>
                            <w:sz w:val="16"/>
                            <w:lang w:val="en-US"/>
                          </w:rPr>
                        </w:pPr>
                        <w:r w:rsidRPr="0042001A">
                          <w:rPr>
                            <w:rFonts w:ascii="Arial" w:hAnsi="Arial" w:cs="Arial"/>
                            <w:color w:val="000000"/>
                            <w:sz w:val="16"/>
                            <w:lang w:val="en-US"/>
                          </w:rPr>
                          <w:t>29% of scatter points</w:t>
                        </w:r>
                        <w:r>
                          <w:rPr>
                            <w:rFonts w:ascii="Arial" w:hAnsi="Arial" w:cs="Arial"/>
                            <w:color w:val="000000"/>
                            <w:sz w:val="16"/>
                            <w:lang w:val="en-US"/>
                          </w:rPr>
                          <w:t xml:space="preserve"> i</w:t>
                        </w:r>
                        <w:r w:rsidRPr="0042001A">
                          <w:rPr>
                            <w:rFonts w:ascii="Arial" w:hAnsi="Arial" w:cs="Arial"/>
                            <w:color w:val="000000"/>
                            <w:sz w:val="16"/>
                            <w:lang w:val="en-US"/>
                          </w:rPr>
                          <w:t>n</w:t>
                        </w:r>
                        <w:r>
                          <w:rPr>
                            <w:rFonts w:ascii="Arial" w:hAnsi="Arial" w:cs="Arial"/>
                            <w:color w:val="000000"/>
                            <w:sz w:val="16"/>
                            <w:lang w:val="en-US"/>
                          </w:rPr>
                          <w:t xml:space="preserve"> SE quadrant</w:t>
                        </w:r>
                      </w:p>
                    </w:txbxContent>
                  </v:textbox>
                </v:rect>
                <v:rect id="Rectangle 2403" o:spid="_x0000_s2046" style="position:absolute;left:7431;top:25546;width:984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OIcsYA&#10;AADdAAAADwAAAGRycy9kb3ducmV2LnhtbESPQWvCQBSE70L/w/KEXkQ3TYtodJVSEDwUitGD3h7Z&#10;ZzaafRuyWxP767uFgsdhZr5hluve1uJGra8cK3iZJCCIC6crLhUc9pvxDIQPyBprx6TgTh7Wq6fB&#10;EjPtOt7RLQ+liBD2GSowITSZlL4wZNFPXEMcvbNrLYYo21LqFrsIt7VMk2QqLVYcFww29GGouObf&#10;VsHm61gR/8jdaD7r3KVIT7n5bJR6HvbvCxCB+vAI/7e3WkH6lrzC35v4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cOIcsYAAADdAAAADwAAAAAAAAAAAAAAAACYAgAAZHJz&#10;L2Rvd25yZXYueG1sUEsFBgAAAAAEAAQA9QAAAIsDAAAAAA==&#10;" filled="f" stroked="f">
                  <v:textbox style="mso-fit-shape-to-text:t" inset="0,0,0,0">
                    <w:txbxContent>
                      <w:p w14:paraId="090AB131" w14:textId="77777777" w:rsidR="00094E45" w:rsidRPr="00A208C8" w:rsidRDefault="00094E45" w:rsidP="00094E45">
                        <w:pPr>
                          <w:jc w:val="center"/>
                          <w:rPr>
                            <w:sz w:val="14"/>
                          </w:rPr>
                        </w:pPr>
                        <w:r w:rsidRPr="00A208C8">
                          <w:rPr>
                            <w:rFonts w:ascii="Arial" w:hAnsi="Arial" w:cs="Arial"/>
                            <w:color w:val="000000"/>
                            <w:sz w:val="16"/>
                            <w:lang w:val="en-US"/>
                          </w:rPr>
                          <w:t>7% of scatter points in SW quadrant</w:t>
                        </w:r>
                      </w:p>
                    </w:txbxContent>
                  </v:textbox>
                </v:rect>
                <v:line id="Line 1025" o:spid="_x0000_s2047" style="position:absolute;flip:x;visibility:visible;mso-wrap-style:square" from="25615,31559" to="26187,31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n6GsUAAADdAAAADwAAAGRycy9kb3ducmV2LnhtbESPS4vCQBCE78L+h6EXvOlkRXSJGUUW&#10;dhHBgw8WvbWZzoNkekJm1PjvHUHwWFTVV1Sy6EwtrtS60rKCr2EEgji1uuRcwWH/O/gG4Tyyxtoy&#10;KbiTg8X8o5dgrO2Nt3Td+VwECLsYFRTeN7GULi3IoBvahjh4mW0N+iDbXOoWbwFuajmKook0WHJY&#10;KLChn4LSancxCqo/fTqdK91V03+L682d62PGSvU/u+UMhKfOv8Ov9korGI2jMTzfhCc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1n6GsUAAADdAAAADwAAAAAAAAAA&#10;AAAAAAChAgAAZHJzL2Rvd25yZXYueG1sUEsFBgAAAAAEAAQA+QAAAJMDAAAAAA==&#10;" strokeweight=".55pt"/>
                <v:rect id="Rectangle 2405" o:spid="_x0000_s2048" style="position:absolute;left:23829;top:30188;width:3251;height:167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Md48UA&#10;AADdAAAADwAAAGRycy9kb3ducmV2LnhtbESPzWrDMBCE74W+g9hCLyWRapImcSObEDDNKZDf82Jt&#10;bVNrZSw1cd6+CgR6HGbmG2aZD7YVF+p941jD+1iBIC6dabjScDwUozkIH5ANto5Jw4085Nnz0xJT&#10;4668o8s+VCJC2KeooQ6hS6X0ZU0W/dh1xNH7dr3FEGVfSdPjNcJtKxOlPqTFhuNCjR2tayp/9r9W&#10;w1Th+XDbznj9Nll1u0Uozl/mpPXry7D6BBFoCP/hR3tjNCQTNYX7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wx3jxQAAAN0AAAAPAAAAAAAAAAAAAAAAAJgCAABkcnMv&#10;ZG93bnJldi54bWxQSwUGAAAAAAQABAD1AAAAigMAAAAA&#10;" filled="f" stroked="f">
                  <v:textbox style="mso-fit-shape-to-text:t" inset="0,0,0,0">
                    <w:txbxContent>
                      <w:p w14:paraId="7A5DD314" w14:textId="77777777" w:rsidR="00094E45" w:rsidRPr="005965A3" w:rsidRDefault="00094E45" w:rsidP="00094E45">
                        <w:pPr>
                          <w:rPr>
                            <w:sz w:val="18"/>
                          </w:rPr>
                        </w:pPr>
                        <w:r w:rsidRPr="005965A3">
                          <w:rPr>
                            <w:rFonts w:ascii="Arial" w:hAnsi="Arial" w:cs="Arial"/>
                            <w:color w:val="000000"/>
                            <w:sz w:val="20"/>
                            <w:lang w:val="en-US"/>
                          </w:rPr>
                          <w:t>-£400</w:t>
                        </w:r>
                      </w:p>
                    </w:txbxContent>
                  </v:textbox>
                </v:rect>
                <v:line id="Line 1027" o:spid="_x0000_s2049" style="position:absolute;flip:x;visibility:visible;mso-wrap-style:square" from="25615,24815" to="26206,248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fB9sUAAADdAAAADwAAAGRycy9kb3ducmV2LnhtbESPQWvCQBSE74L/YXlCb3VjKFaimyBC&#10;ixR6qC2it2f2mYRk34bsGuO/7wqCx2FmvmFW2WAa0VPnKssKZtMIBHFudcWFgr/fj9cFCOeRNTaW&#10;ScGNHGTpeLTCRNsr/1C/84UIEHYJKii9bxMpXV6SQTe1LXHwzrYz6IPsCqk7vAa4aWQcRXNpsOKw&#10;UGJLm5LyencxCupPfTyeaj3U73uLX983bg5nVuplMqyXIDwN/hl+tLdaQfwWzeH+JjwBm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fB9sUAAADdAAAADwAAAAAAAAAA&#10;AAAAAAChAgAAZHJzL2Rvd25yZXYueG1sUEsFBgAAAAAEAAQA+QAAAJMDAAAAAA==&#10;" strokeweight=".55pt"/>
                <v:rect id="Rectangle 2407" o:spid="_x0000_s2050" style="position:absolute;left:23562;top:23895;width:3251;height:167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0mD8YA&#10;AADdAAAADwAAAGRycy9kb3ducmV2LnhtbESPT2vCQBTE7wW/w/KEXoruGmxtoxuRgNRTwT/1/Mi+&#10;JsHs25BdTfz2bqHQ4zAzv2FW68E24kadrx1rmE0VCOLCmZpLDafjdvIOwgdkg41j0nAnD+ts9LTC&#10;1Lie93Q7hFJECPsUNVQhtKmUvqjIop+6ljh6P66zGKLsSmk67CPcNjJR6k1arDkuVNhSXlFxOVyt&#10;hleF5+P9a8H5y3zT7j/C9vxpvrV+Hg+bJYhAQ/gP/7V3RkMyVwv4fROfgMw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0mD8YAAADdAAAADwAAAAAAAAAAAAAAAACYAgAAZHJz&#10;L2Rvd25yZXYueG1sUEsFBgAAAAAEAAQA9QAAAIsDAAAAAA==&#10;" filled="f" stroked="f">
                  <v:textbox style="mso-fit-shape-to-text:t" inset="0,0,0,0">
                    <w:txbxContent>
                      <w:p w14:paraId="15AD162C" w14:textId="77777777" w:rsidR="00094E45" w:rsidRPr="005965A3" w:rsidRDefault="00094E45" w:rsidP="00094E45">
                        <w:pPr>
                          <w:rPr>
                            <w:sz w:val="18"/>
                          </w:rPr>
                        </w:pPr>
                        <w:r w:rsidRPr="005965A3">
                          <w:rPr>
                            <w:rFonts w:ascii="Arial" w:hAnsi="Arial" w:cs="Arial"/>
                            <w:color w:val="000000"/>
                            <w:sz w:val="20"/>
                            <w:lang w:val="en-US"/>
                          </w:rPr>
                          <w:t>-£200</w:t>
                        </w:r>
                      </w:p>
                    </w:txbxContent>
                  </v:textbox>
                </v:rect>
                <v:line id="Line 1031" o:spid="_x0000_s2051" style="position:absolute;flip:x;visibility:visible;mso-wrap-style:square" from="25666,11588" to="26257,11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TwH8EAAADdAAAADwAAAGRycy9kb3ducmV2LnhtbERPy4rCMBTdC/5DuMLsNFWGUaqpiKDI&#10;wCx8ILq7NrcP2tyUJmr9+8lCcHk478WyM7V4UOtKywrGowgEcWp1ybmC03EznIFwHlljbZkUvMjB&#10;Mun3Fhhr++Q9PQ4+FyGEXYwKCu+bWEqXFmTQjWxDHLjMtgZ9gG0udYvPEG5qOYmiH2mw5NBQYEPr&#10;gtLqcDcKqq2+Xm+V7qrp2eLv34vrS8ZKfQ261RyEp85/xG/3TiuYfEdhbngTnoBM/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FPAfwQAAAN0AAAAPAAAAAAAAAAAAAAAA&#10;AKECAABkcnMvZG93bnJldi54bWxQSwUGAAAAAAQABAD5AAAAjwMAAAAA&#10;" strokeweight=".55pt"/>
                <v:rect id="Rectangle 2409" o:spid="_x0000_s2052" style="position:absolute;left:24017;top:10111;width:2826;height:167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4X5sYA&#10;AADdAAAADwAAAGRycy9kb3ducmV2LnhtbESPT2vCQBTE7wW/w/KEXkrdNdhaoxuRgNRTwT/1/Mi+&#10;JsHs25BdTfz2bqHQ4zAzv2FW68E24kadrx1rmE4UCOLCmZpLDafj9vUDhA/IBhvHpOFOHtbZ6GmF&#10;qXE97+l2CKWIEPYpaqhCaFMpfVGRRT9xLXH0flxnMUTZldJ02Ee4bWSi1Lu0WHNcqLClvKLicrha&#10;DW8Kz8f715zzl9mm3S/C9vxpvrV+Hg+bJYhAQ/gP/7V3RkMyUwv4fROfgMw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44X5sYAAADdAAAADwAAAAAAAAAAAAAAAACYAgAAZHJz&#10;L2Rvd25yZXYueG1sUEsFBgAAAAAEAAQA9QAAAIsDAAAAAA==&#10;" filled="f" stroked="f">
                  <v:textbox style="mso-fit-shape-to-text:t" inset="0,0,0,0">
                    <w:txbxContent>
                      <w:p w14:paraId="05AF0DD2" w14:textId="77777777" w:rsidR="00094E45" w:rsidRPr="0042001A" w:rsidRDefault="00094E45" w:rsidP="00094E45">
                        <w:pPr>
                          <w:rPr>
                            <w:sz w:val="18"/>
                          </w:rPr>
                        </w:pPr>
                        <w:r w:rsidRPr="0042001A">
                          <w:rPr>
                            <w:rFonts w:ascii="Arial" w:hAnsi="Arial" w:cs="Arial"/>
                            <w:color w:val="000000"/>
                            <w:sz w:val="20"/>
                            <w:lang w:val="en-US"/>
                          </w:rPr>
                          <w:t>£200</w:t>
                        </w:r>
                      </w:p>
                    </w:txbxContent>
                  </v:textbox>
                </v:rect>
                <v:line id="Line 1033" o:spid="_x0000_s2053" style="position:absolute;flip:x;visibility:visible;mso-wrap-style:square" from="25615,4978" to="26206,49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tqxMEAAADdAAAADwAAAGRycy9kb3ducmV2LnhtbERPy4rCMBTdD/gP4QruxlSRGammIoIi&#10;ggsfiO6uze2DNjeliVr/frIQZnk47/miM7V4UutKywpGwwgEcWp1ybmC82n9PQXhPLLG2jIpeJOD&#10;RdL7mmOs7YsP9Dz6XIQQdjEqKLxvYildWpBBN7QNceAy2xr0Aba51C2+Qrip5TiKfqTBkkNDgQ2t&#10;Ckqr48MoqDb6drtXuqt+LxZ3+zfX14yVGvS75QyEp87/iz/urVYwnozC/vAmPAGZ/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u2rEwQAAAN0AAAAPAAAAAAAAAAAAAAAA&#10;AKECAABkcnMvZG93bnJldi54bWxQSwUGAAAAAAQABAD5AAAAjwMAAAAA&#10;" strokeweight=".55pt"/>
                <v:rect id="Rectangle 2411" o:spid="_x0000_s2054" style="position:absolute;left:24087;top:4037;width:2826;height:167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GNPcYA&#10;AADdAAAADwAAAGRycy9kb3ducmV2LnhtbESPT2vCQBTE74LfYXmFXqTZJGj/pK4igdCeBLX1/Mi+&#10;JqHZtyG7muTbdwWhx2FmfsOst6NpxZV611hWkEQxCOLS6oYrBV+n4ukVhPPIGlvLpGAiB9vNfLbG&#10;TNuBD3Q9+koECLsMFdTed5mUrqzJoItsRxy8H9sb9EH2ldQ9DgFuWpnG8bM02HBYqLGjvKby93gx&#10;ClYxnk/T/oXzxXLXHd58cf7Q30o9Poy7dxCeRv8fvrc/tYJ0mSRwexOegN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CGNPcYAAADdAAAADwAAAAAAAAAAAAAAAACYAgAAZHJz&#10;L2Rvd25yZXYueG1sUEsFBgAAAAAEAAQA9QAAAIsDAAAAAA==&#10;" filled="f" stroked="f">
                  <v:textbox style="mso-fit-shape-to-text:t" inset="0,0,0,0">
                    <w:txbxContent>
                      <w:p w14:paraId="6DD8CDED" w14:textId="77777777" w:rsidR="00094E45" w:rsidRPr="0042001A" w:rsidRDefault="00094E45" w:rsidP="00094E45">
                        <w:pPr>
                          <w:rPr>
                            <w:sz w:val="18"/>
                          </w:rPr>
                        </w:pPr>
                        <w:r w:rsidRPr="0042001A">
                          <w:rPr>
                            <w:rFonts w:ascii="Arial" w:hAnsi="Arial" w:cs="Arial"/>
                            <w:color w:val="000000"/>
                            <w:sz w:val="20"/>
                            <w:lang w:val="en-US"/>
                          </w:rPr>
                          <w:t>£400</w:t>
                        </w:r>
                      </w:p>
                    </w:txbxContent>
                  </v:textbox>
                </v:rect>
                <v:rect id="Rectangle 2412" o:spid="_x0000_s2055" style="position:absolute;left:21938;top:33528;width:9099;height:15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zA+MIA&#10;AADdAAAADwAAAGRycy9kb3ducmV2LnhtbESP3YrCMBSE7wXfIRxh7zS1LCLVKCIIuuyN1Qc4NKc/&#10;mJyUJNru228WFrwcZuYbZrsfrREv8qFzrGC5yEAQV0533Ci4307zNYgQkTUax6TghwLsd9PJFgvt&#10;Br7Sq4yNSBAOBSpoY+wLKUPVksWwcD1x8mrnLcYkfSO1xyHBrZF5lq2kxY7TQos9HVuqHuXTKpC3&#10;8jSsS+Mz95XX3+ZyvtbklPqYjYcNiEhjfIf/22etIP9c5vD3Jj0B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bMD4wgAAAN0AAAAPAAAAAAAAAAAAAAAAAJgCAABkcnMvZG93&#10;bnJldi54bWxQSwUGAAAAAAQABAD1AAAAhwMAAAAA&#10;" filled="f" stroked="f">
                  <v:textbox style="mso-fit-shape-to-text:t" inset="0,0,0,0">
                    <w:txbxContent>
                      <w:p w14:paraId="6E0DE54F" w14:textId="77777777" w:rsidR="00094E45" w:rsidRPr="00A208C8" w:rsidRDefault="00094E45" w:rsidP="00094E45">
                        <w:pPr>
                          <w:rPr>
                            <w:i/>
                            <w:sz w:val="16"/>
                          </w:rPr>
                        </w:pPr>
                        <w:r w:rsidRPr="00A208C8">
                          <w:rPr>
                            <w:rFonts w:ascii="Arial" w:hAnsi="Arial" w:cs="Arial"/>
                            <w:i/>
                            <w:color w:val="000000"/>
                            <w:sz w:val="18"/>
                            <w:lang w:val="en-US"/>
                          </w:rPr>
                          <w:t>Difference in cost</w:t>
                        </w:r>
                      </w:p>
                    </w:txbxContent>
                  </v:textbox>
                </v:rect>
                <v:line id="Line 1037" o:spid="_x0000_s2056" style="position:absolute;visibility:visible;mso-wrap-style:square" from="6584,18154" to="6584,18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C3ecEAAADdAAAADwAAAGRycy9kb3ducmV2LnhtbESPzQrCMBCE74LvEFbwpqk/iFajiCj0&#10;4sGfB1iatS02m9pErT69EQSPw8x8wyxWjSnFg2pXWFYw6EcgiFOrC84UnE+73hSE88gaS8uk4EUO&#10;Vst2a4Gxtk8+0OPoMxEg7GJUkHtfxVK6NCeDrm8r4uBdbG3QB1lnUtf4DHBTymEUTaTBgsNCjhVt&#10;ckqvx7tRcMD31OlZdnZ4w/07OV1nRbJVqttp1nMQnhr/D//aiVYwHA9G8H0TnoBc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kLd5wQAAAN0AAAAPAAAAAAAAAAAAAAAA&#10;AKECAABkcnMvZG93bnJldi54bWxQSwUGAAAAAAQABAD5AAAAjwMAAAAA&#10;" strokeweight=".55pt"/>
                <v:rect id="Rectangle 2414" o:spid="_x0000_s2057" style="position:absolute;left:6181;top:18923;width:711;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n9F8IA&#10;AADdAAAADwAAAGRycy9kb3ducmV2LnhtbESP3YrCMBSE7xd8h3AE79bUIot0jSKC4Io31n2AQ3P6&#10;g8lJSaLtvr0RhL0cZuYbZr0drREP8qFzrGAxz0AQV0533Cj4vR4+VyBCRNZoHJOCPwqw3Uw+1lho&#10;N/CFHmVsRIJwKFBBG2NfSBmqliyGueuJk1c7bzEm6RupPQ4Jbo3Ms+xLWuw4LbTY076l6lberQJ5&#10;LQ/DqjQ+c6e8Ppuf46Ump9RsOu6+QUQa43/43T5qBflysYTXm/Q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yf0XwgAAAN0AAAAPAAAAAAAAAAAAAAAAAJgCAABkcnMvZG93&#10;bnJldi54bWxQSwUGAAAAAAQABAD1AAAAhwMAAAAA&#10;" filled="f" stroked="f">
                  <v:textbox style="mso-fit-shape-to-text:t" inset="0,0,0,0">
                    <w:txbxContent>
                      <w:p w14:paraId="2494CD0D" w14:textId="77777777" w:rsidR="00094E45" w:rsidRPr="005965A3" w:rsidRDefault="00094E45" w:rsidP="00094E45">
                        <w:pPr>
                          <w:rPr>
                            <w:sz w:val="16"/>
                          </w:rPr>
                        </w:pPr>
                        <w:r w:rsidRPr="005965A3">
                          <w:rPr>
                            <w:rFonts w:ascii="Arial" w:hAnsi="Arial" w:cs="Arial"/>
                            <w:color w:val="000000"/>
                            <w:sz w:val="20"/>
                            <w:lang w:val="en-US"/>
                          </w:rPr>
                          <w:t>2</w:t>
                        </w:r>
                      </w:p>
                    </w:txbxContent>
                  </v:textbox>
                </v:rect>
                <v:line id="Line 1039" o:spid="_x0000_s2058" style="position:absolute;visibility:visible;mso-wrap-style:square" from="16224,18154" to="16224,18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WKlsEAAADdAAAADwAAAGRycy9kb3ducmV2LnhtbESPzQrCMBCE74LvEFbwpqmiotUoIgq9&#10;ePDnAZZmbYvNpjZRq09vBMHjMDPfMItVY0rxoNoVlhUM+hEI4tTqgjMF59OuNwXhPLLG0jIpeJGD&#10;1bLdWmCs7ZMP9Dj6TAQIuxgV5N5XsZQuzcmg69uKOHgXWxv0QdaZ1DU+A9yUchhFE2mw4LCQY0Wb&#10;nNLr8W4UHPA9dXqWnR3ecP9OTtdZkWyV6naa9RyEp8b/w792ohUMR4MxfN+EJyCX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NYqWwQAAAN0AAAAPAAAAAAAAAAAAAAAA&#10;AKECAABkcnMvZG93bnJldi54bWxQSwUGAAAAAAQABAD5AAAAjwMAAAAA&#10;" strokeweight=".55pt"/>
                <v:rect id="Rectangle 2416" o:spid="_x0000_s2059" style="position:absolute;left:15784;top:19018;width:712;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fG+8IA&#10;AADdAAAADwAAAGRycy9kb3ducmV2LnhtbESP3YrCMBSE7wXfIRxh7zS1LCLVKCIIruyN1Qc4NKc/&#10;mJyUJNru25uFhb0cZuYbZrsfrREv8qFzrGC5yEAQV0533Ci4307zNYgQkTUax6TghwLsd9PJFgvt&#10;Br7Sq4yNSBAOBSpoY+wLKUPVksWwcD1x8mrnLcYkfSO1xyHBrZF5lq2kxY7TQos9HVuqHuXTKpC3&#10;8jSsS+Mzd8nrb/N1vtbklPqYjYcNiEhj/A//tc9aQf65XMHvm/QE5O4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V8b7wgAAAN0AAAAPAAAAAAAAAAAAAAAAAJgCAABkcnMvZG93&#10;bnJldi54bWxQSwUGAAAAAAQABAD1AAAAhwMAAAAA&#10;" filled="f" stroked="f">
                  <v:textbox style="mso-fit-shape-to-text:t" inset="0,0,0,0">
                    <w:txbxContent>
                      <w:p w14:paraId="2404D005" w14:textId="77777777" w:rsidR="00094E45" w:rsidRPr="005965A3" w:rsidRDefault="00094E45" w:rsidP="00094E45">
                        <w:pPr>
                          <w:rPr>
                            <w:sz w:val="16"/>
                          </w:rPr>
                        </w:pPr>
                        <w:r w:rsidRPr="005965A3">
                          <w:rPr>
                            <w:rFonts w:ascii="Arial" w:hAnsi="Arial" w:cs="Arial"/>
                            <w:color w:val="000000"/>
                            <w:sz w:val="20"/>
                            <w:lang w:val="en-US"/>
                          </w:rPr>
                          <w:t>1</w:t>
                        </w:r>
                      </w:p>
                    </w:txbxContent>
                  </v:textbox>
                </v:rect>
                <v:line id="Line 1041" o:spid="_x0000_s2060" style="position:absolute;visibility:visible;mso-wrap-style:square" from="25895,18154" to="25895,18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uxesEAAADdAAAADwAAAGRycy9kb3ducmV2LnhtbESPzQrCMBCE74LvEFbwpqki/lSjiCj0&#10;4sGfB1iatS02m9pErT69EQSPw8x8wyxWjSnFg2pXWFYw6EcgiFOrC84UnE+73hSE88gaS8uk4EUO&#10;Vst2a4Gxtk8+0OPoMxEg7GJUkHtfxVK6NCeDrm8r4uBdbG3QB1lnUtf4DHBTymEUjaXBgsNCjhVt&#10;ckqvx7tRcMD31OlZdnZ4w/07OV1nRbJVqttp1nMQnhr/D//aiVYwHA0m8H0TnoBc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q7F6wQAAAN0AAAAPAAAAAAAAAAAAAAAA&#10;AKECAABkcnMvZG93bnJldi54bWxQSwUGAAAAAAQABAD5AAAAjwMAAAAA&#10;" strokeweight=".55pt"/>
                <v:line id="Line 1043" o:spid="_x0000_s2061" style="position:absolute;visibility:visible;mso-wrap-style:square" from="35528,18154" to="35528,18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QlCL4AAADdAAAADwAAAGRycy9kb3ducmV2LnhtbERPSwrCMBDdC94hjOBOU0VEq6mIKHTj&#10;ws8BhmZsS5tJbaJWT28WgsvH+683nanFk1pXWlYwGUcgiDOrS84VXC+H0QKE88gaa8uk4E0ONkm/&#10;t8ZY2xef6Hn2uQgh7GJUUHjfxFK6rCCDbmwb4sDdbGvQB9jmUrf4CuGmltMomkuDJYeGAhvaFZRV&#10;54dRcMLPwullfnV4x+MnvVTLMt0rNRx02xUIT53/i3/uVCuYziZhbngTnoBMv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MNCUIvgAAAN0AAAAPAAAAAAAAAAAAAAAAAKEC&#10;AABkcnMvZG93bnJldi54bWxQSwUGAAAAAAQABAD5AAAAjAMAAAAA&#10;" strokeweight=".55pt"/>
                <v:rect id="Rectangle 2419" o:spid="_x0000_s2062" style="position:absolute;left:34573;top:18745;width:1130;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SicMA&#10;AADdAAAADwAAAGRycy9kb3ducmV2LnhtbESP3WoCMRSE7wXfIRyhd5p1EbGrUUQQtPTGtQ9w2Jz9&#10;weRkSVJ3+/ZNoeDlMDPfMLvDaI14kg+dYwXLRQaCuHK640bB1/0834AIEVmjcUwKfijAYT+d7LDQ&#10;buAbPcvYiAThUKCCNsa+kDJULVkMC9cTJ6923mJM0jdSexwS3BqZZ9laWuw4LbTY06ml6lF+WwXy&#10;Xp6HTWl85j7y+tNcL7eanFJvs/G4BRFpjK/wf/uiFeSr5Tv8vU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hSicMAAADdAAAADwAAAAAAAAAAAAAAAACYAgAAZHJzL2Rv&#10;d25yZXYueG1sUEsFBgAAAAAEAAQA9QAAAIgDAAAAAA==&#10;" filled="f" stroked="f">
                  <v:textbox style="mso-fit-shape-to-text:t" inset="0,0,0,0">
                    <w:txbxContent>
                      <w:p w14:paraId="757ACDDC" w14:textId="77777777" w:rsidR="00094E45" w:rsidRPr="005965A3" w:rsidRDefault="00094E45" w:rsidP="00094E45">
                        <w:pPr>
                          <w:rPr>
                            <w:sz w:val="18"/>
                          </w:rPr>
                        </w:pPr>
                        <w:r w:rsidRPr="005965A3">
                          <w:rPr>
                            <w:rFonts w:ascii="Arial" w:hAnsi="Arial" w:cs="Arial"/>
                            <w:color w:val="000000"/>
                            <w:sz w:val="20"/>
                            <w:lang w:val="en-US"/>
                          </w:rPr>
                          <w:t>-1</w:t>
                        </w:r>
                      </w:p>
                    </w:txbxContent>
                  </v:textbox>
                </v:rect>
                <v:line id="Line 1045" o:spid="_x0000_s2063" style="position:absolute;visibility:visible;mso-wrap-style:square" from="45167,18154" to="45167,18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7js70AAADdAAAADwAAAGRycy9kb3ducmV2LnhtbERPzQ7BQBC+S7zDZiRubDUilCUiJL04&#10;oA8w6Y620Z2t7qI8vT1IHL98/6tNZ2rxpNZVlhVMxhEI4tzqigsF2eUwmoNwHlljbZkUvMnBZt3v&#10;rTDR9sUnep59IUIIuwQVlN43iZQuL8mgG9uGOHBX2xr0AbaF1C2+QripZRxFM2mw4tBQYkO7kvLb&#10;+WEUnPAzd3pRZA7vePykl9uiSvdKDQfddgnCU+f/4p871QriaRz2hzfhCcj1F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wu47O9AAAA3QAAAA8AAAAAAAAAAAAAAAAAoQIA&#10;AGRycy9kb3ducmV2LnhtbFBLBQYAAAAABAAEAPkAAACLAwAAAAA=&#10;" strokeweight=".55pt"/>
                <v:rect id="Rectangle 2421" o:spid="_x0000_s2064" style="position:absolute;left:42872;top:18643;width:2279;height:1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jv/scA&#10;AADdAAAADwAAAGRycy9kb3ducmV2LnhtbESPQWvCQBSE70L/w/IKvYhuDEU0ZiNFEHooiLGHentk&#10;X7Nps29DdjWpv75bKHgcZuYbJt+OthVX6n3jWMFinoAgrpxuuFbwftrPViB8QNbYOiYFP+RhWzxM&#10;csy0G/hI1zLUIkLYZ6jAhNBlUvrKkEU/dx1x9D5dbzFE2ddS9zhEuG1lmiRLabHhuGCwo52h6ru8&#10;WAX7w0dDfJPH6Xo1uK8qPZfmrVPq6XF82YAINIZ7+L/9qhWkz+kC/t7EJy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o7/7HAAAA3QAAAA8AAAAAAAAAAAAAAAAAmAIAAGRy&#10;cy9kb3ducmV2LnhtbFBLBQYAAAAABAAEAPUAAACMAwAAAAA=&#10;" filled="f" stroked="f">
                  <v:textbox style="mso-fit-shape-to-text:t" inset="0,0,0,0">
                    <w:txbxContent>
                      <w:p w14:paraId="276429DB" w14:textId="77777777" w:rsidR="00094E45" w:rsidRPr="005965A3" w:rsidRDefault="00094E45" w:rsidP="00094E45">
                        <w:pPr>
                          <w:rPr>
                            <w:sz w:val="18"/>
                          </w:rPr>
                        </w:pPr>
                        <w:r w:rsidRPr="005965A3">
                          <w:rPr>
                            <w:rFonts w:ascii="Arial" w:hAnsi="Arial" w:cs="Arial"/>
                            <w:color w:val="000000"/>
                            <w:sz w:val="20"/>
                            <w:lang w:val="en-US"/>
                          </w:rPr>
                          <w:t>-2</w:t>
                        </w:r>
                      </w:p>
                    </w:txbxContent>
                  </v:textbox>
                </v:rect>
                <v:line id="Line 1047" o:spid="_x0000_s2065" style="position:absolute;visibility:visible;mso-wrap-style:square" from="54838,18154" to="54838,18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DYX8AAAADdAAAADwAAAGRycy9kb3ducmV2LnhtbESPzQrCMBCE74LvEFbwpqlFRKtRRBR6&#10;8eDPAyzN2habTW2iVp/eCILHYWa+YRar1lTiQY0rLSsYDSMQxJnVJecKzqfdYArCeWSNlWVS8CIH&#10;q2W3s8BE2ycf6HH0uQgQdgkqKLyvEyldVpBBN7Q1cfAutjHog2xyqRt8BripZBxFE2mw5LBQYE2b&#10;grLr8W4UHPA9dXqWnx3ecP9OT9dZmW6V6vfa9RyEp9b/w792qhXE4ziG75vwBOTy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Ow2F/AAAAA3QAAAA8AAAAAAAAAAAAAAAAA&#10;oQIAAGRycy9kb3ducmV2LnhtbFBLBQYAAAAABAAEAPkAAACOAwAAAAA=&#10;" strokeweight=".55pt"/>
                <v:rect id="Rectangle 2423" o:spid="_x0000_s2066" style="position:absolute;left:54072;top:18834;width:1130;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yv3sMA&#10;AADdAAAADwAAAGRycy9kb3ducmV2LnhtbESP3WoCMRSE7wXfIRzBO826liKrUUQQbOmNqw9w2Jz9&#10;weRkSaK7ffumUOjlMDPfMLvDaI14kQ+dYwWrZQaCuHK640bB/XZebECEiKzROCYF3xTgsJ9Odlho&#10;N/CVXmVsRIJwKFBBG2NfSBmqliyGpeuJk1c7bzEm6RupPQ4Jbo3Ms+xdWuw4LbTY06ml6lE+rQJ5&#10;K8/DpjQ+c595/WU+LteanFLz2Xjcgog0xv/wX/uiFeRv+Rp+36QnIP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0yv3sMAAADdAAAADwAAAAAAAAAAAAAAAACYAgAAZHJzL2Rv&#10;d25yZXYueG1sUEsFBgAAAAAEAAQA9QAAAIgDAAAAAA==&#10;" filled="f" stroked="f">
                  <v:textbox style="mso-fit-shape-to-text:t" inset="0,0,0,0">
                    <w:txbxContent>
                      <w:p w14:paraId="378032EE" w14:textId="77777777" w:rsidR="00094E45" w:rsidRPr="005965A3" w:rsidRDefault="00094E45" w:rsidP="00094E45">
                        <w:pPr>
                          <w:rPr>
                            <w:sz w:val="18"/>
                          </w:rPr>
                        </w:pPr>
                        <w:r w:rsidRPr="005965A3">
                          <w:rPr>
                            <w:rFonts w:ascii="Arial" w:hAnsi="Arial" w:cs="Arial"/>
                            <w:color w:val="000000"/>
                            <w:sz w:val="20"/>
                            <w:lang w:val="en-US"/>
                          </w:rPr>
                          <w:t>-3</w:t>
                        </w:r>
                      </w:p>
                    </w:txbxContent>
                  </v:textbox>
                </v:rect>
                <v:rect id="Rectangle 2424" o:spid="_x0000_s2067" style="position:absolute;left:46555;top:16529;width:12592;height:15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U3qsIA&#10;AADdAAAADwAAAGRycy9kb3ducmV2LnhtbESP3YrCMBSE74V9h3CEvdPUIotUo4gguOKN1Qc4NKc/&#10;mJyUJGu7b28WhL0cZuYbZrMbrRFP8qFzrGAxz0AQV0533Ci4346zFYgQkTUax6TglwLsth+TDRba&#10;DXylZxkbkSAcClTQxtgXUoaqJYth7nri5NXOW4xJ+kZqj0OCWyPzLPuSFjtOCy32dGipepQ/VoG8&#10;lcdhVRqfuXNeX8z36VqTU+pzOu7XICKN8T/8bp+0gnyZL+HvTXoCc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pTeqwgAAAN0AAAAPAAAAAAAAAAAAAAAAAJgCAABkcnMvZG93&#10;bnJldi54bWxQSwUGAAAAAAQABAD1AAAAhwMAAAAA&#10;" filled="f" stroked="f">
                  <v:textbox style="mso-fit-shape-to-text:t" inset="0,0,0,0">
                    <w:txbxContent>
                      <w:p w14:paraId="361B0F0F" w14:textId="77777777" w:rsidR="00094E45" w:rsidRPr="00A208C8" w:rsidRDefault="00094E45" w:rsidP="00094E45">
                        <w:pPr>
                          <w:rPr>
                            <w:i/>
                            <w:sz w:val="16"/>
                          </w:rPr>
                        </w:pPr>
                        <w:r w:rsidRPr="00A208C8">
                          <w:rPr>
                            <w:rFonts w:ascii="Arial" w:hAnsi="Arial" w:cs="Arial"/>
                            <w:i/>
                            <w:color w:val="000000"/>
                            <w:sz w:val="18"/>
                            <w:lang w:val="en-US"/>
                          </w:rPr>
                          <w:t>Difference in SDQ score</w:t>
                        </w:r>
                      </w:p>
                    </w:txbxContent>
                  </v:textbox>
                </v:rect>
                <v:line id="Line 1051" o:spid="_x0000_s2068" style="position:absolute;visibility:visible;mso-wrap-style:square" from="20027,39160" to="25431,39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w5SMMAAADdAAAADwAAAGRycy9kb3ducmV2LnhtbESPQYvCMBSE7wv+h/AEL4um1ipSjSIL&#10;gixetur92TzbYvNSmqyt/34jCHscZuYbZr3tTS0e1LrKsoLpJAJBnFtdcaHgfNqPlyCcR9ZYWyYF&#10;T3Kw3Qw+1phq2/EPPTJfiABhl6KC0vsmldLlJRl0E9sQB+9mW4M+yLaQusUuwE0t4yhaSIMVh4US&#10;G/oqKb9nv0YBXeLrbYb4tEmR8emQHD+/u1yp0bDfrUB46v1/+N0+aAVxEs/h9SY8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MOUjDAAAA3QAAAA8AAAAAAAAAAAAA&#10;AAAAoQIAAGRycy9kb3ducmV2LnhtbFBLBQYAAAAABAAEAPkAAACRAwAAAAA=&#10;" strokecolor="#55752f" strokeweight="1.1pt"/>
                <v:rect id="Rectangle 2426" o:spid="_x0000_s2069" style="position:absolute;left:27093;top:38392;width:12992;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sMRsIA&#10;AADdAAAADwAAAGRycy9kb3ducmV2LnhtbESP3YrCMBSE7xd8h3AWvFvTLSJSjbIsCCp7Y/UBDs3p&#10;DyYnJYm2vr1ZELwcZuYbZr0drRF38qFzrOB7loEgrpzuuFFwOe++liBCRNZoHJOCBwXYbiYfayy0&#10;G/hE9zI2IkE4FKigjbEvpAxVSxbDzPXEyaudtxiT9I3UHocEt0bmWbaQFjtOCy329NtSdS1vVoE8&#10;l7thWRqfuWNe/5nD/lSTU2r6Of6sQEQa4zv8au+1gnyeL+D/TXoC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OwxGwgAAAN0AAAAPAAAAAAAAAAAAAAAAAJgCAABkcnMvZG93&#10;bnJldi54bWxQSwUGAAAAAAQABAD1AAAAhwMAAAAA&#10;" filled="f" stroked="f">
                  <v:textbox style="mso-fit-shape-to-text:t" inset="0,0,0,0">
                    <w:txbxContent>
                      <w:p w14:paraId="52B00F29" w14:textId="77777777" w:rsidR="00094E45" w:rsidRPr="005965A3" w:rsidRDefault="00094E45" w:rsidP="00094E45">
                        <w:pPr>
                          <w:rPr>
                            <w:sz w:val="18"/>
                          </w:rPr>
                        </w:pPr>
                        <w:r w:rsidRPr="005965A3">
                          <w:rPr>
                            <w:rFonts w:ascii="Arial" w:hAnsi="Arial" w:cs="Arial"/>
                            <w:color w:val="000000"/>
                            <w:sz w:val="20"/>
                            <w:lang w:val="en-US"/>
                          </w:rPr>
                          <w:t>95% confidence ellipse</w:t>
                        </w:r>
                      </w:p>
                    </w:txbxContent>
                  </v:textbox>
                </v:rect>
                <v:shapetype id="_x0000_t32" coordsize="21600,21600" o:spt="32" o:oned="t" path="m,l21600,21600e" filled="f">
                  <v:path arrowok="t" fillok="f" o:connecttype="none"/>
                  <o:lock v:ext="edit" shapetype="t"/>
                </v:shapetype>
                <v:shape id="Straight Arrow Connector 2427" o:spid="_x0000_s2070" type="#_x0000_t32" style="position:absolute;left:28212;top:1962;width:56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CdZ8cAAADdAAAADwAAAGRycy9kb3ducmV2LnhtbESPT2vCQBTE74V+h+UVvBSzMWosaVYR&#10;ofivl2oLPT6yr0kw+zZktxq/vSsUehxm5jdMvuhNI87UudqyglEUgyAurK65VPB5fBu+gHAeWWNj&#10;mRRcycFi/viQY6bthT/ofPClCBB2GSqovG8zKV1RkUEX2ZY4eD+2M+iD7EqpO7wEuGlkEsepNFhz&#10;WKiwpVVFxenwaxSsxrPd1/N2sk7xnf2ek812uvtWavDUL19BeOr9f/ivvdEKkkkyg/ub8ATk/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6MJ1nxwAAAN0AAAAPAAAAAAAA&#10;AAAAAAAAAKECAABkcnMvZG93bnJldi54bWxQSwUGAAAAAAQABAD5AAAAlQMAAAAA&#10;" strokecolor="#4579b8 [3044]">
                  <v:stroke endarrow="block"/>
                </v:shape>
                <v:shape id="Straight Arrow Connector 2428" o:spid="_x0000_s2071" type="#_x0000_t32" style="position:absolute;left:17508;top:1962;width:544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zbAcIAAADdAAAADwAAAGRycy9kb3ducmV2LnhtbERPz2vCMBS+D/Y/hDfYbabrtBudUURw&#10;DG9a2fmteWvKmpeaRK3+9eYgePz4fk/ng+3EkXxoHSt4HWUgiGunW24U7KrVyweIEJE1do5JwZkC&#10;zGePD1MstTvxho7b2IgUwqFEBSbGvpQy1IYshpHriRP357zFmKBvpPZ4SuG2k3mWFdJiy6nBYE9L&#10;Q/X/9mAV/FZ7PTFFpdf+zRXF+fLzvj58KfX8NCw+QUQa4l18c39rBfk4T3PTm/QE5OwK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zbAcIAAADdAAAADwAAAAAAAAAAAAAA&#10;AAChAgAAZHJzL2Rvd25yZXYueG1sUEsFBgAAAAAEAAQA+QAAAJADAAAAAA==&#10;" strokecolor="#4579b8 [3044]">
                  <v:stroke endarrow="block"/>
                </v:shape>
                <v:shapetype id="_x0000_t202" coordsize="21600,21600" o:spt="202" path="m,l,21600r21600,l21600,xe">
                  <v:stroke joinstyle="miter"/>
                  <v:path gradientshapeok="t" o:connecttype="rect"/>
                </v:shapetype>
                <v:shape id="Text Box 2429" o:spid="_x0000_s2072" type="#_x0000_t202" style="position:absolute;left:26930;top:88;width:9571;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FyQ8cA&#10;AADdAAAADwAAAGRycy9kb3ducmV2LnhtbESPT2vCQBTE74V+h+UJvdWNoYpGV5GAVEQP/rl4e2af&#10;STD7Ns1uNfrpuwXB4zAzv2Ems9ZU4kqNKy0r6HUjEMSZ1SXnCg77xecQhPPIGivLpOBODmbT97cJ&#10;JtreeEvXnc9FgLBLUEHhfZ1I6bKCDLqurYmDd7aNQR9kk0vd4C3ATSXjKBpIgyWHhQJrSgvKLrtf&#10;o2CVLja4PcVm+KjS7/V5Xv8cjn2lPjrtfAzCU+tf4Wd7qRXEX/EI/t+EJ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hckPHAAAA3QAAAA8AAAAAAAAAAAAAAAAAmAIAAGRy&#10;cy9kb3ducmV2LnhtbFBLBQYAAAAABAAEAPUAAACMAwAAAAA=&#10;" filled="f" stroked="f" strokeweight=".5pt">
                  <v:textbox>
                    <w:txbxContent>
                      <w:p w14:paraId="59E7186B" w14:textId="77777777" w:rsidR="00094E45" w:rsidRPr="00A208C8" w:rsidRDefault="00094E45" w:rsidP="00094E45">
                        <w:pPr>
                          <w:rPr>
                            <w:color w:val="4F81BD" w:themeColor="accent1"/>
                            <w:sz w:val="16"/>
                          </w:rPr>
                        </w:pPr>
                        <w:r w:rsidRPr="00A208C8">
                          <w:rPr>
                            <w:color w:val="4F81BD" w:themeColor="accent1"/>
                            <w:sz w:val="16"/>
                          </w:rPr>
                          <w:t>More effective</w:t>
                        </w:r>
                      </w:p>
                    </w:txbxContent>
                  </v:textbox>
                </v:shape>
                <v:shape id="Text Box 2430" o:spid="_x0000_s2073" type="#_x0000_t202" style="position:absolute;left:16357;width:9049;height:3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JNA8UA&#10;AADdAAAADwAAAGRycy9kb3ducmV2LnhtbERPy2rCQBTdF/yH4Qrd1YnpgxAdRQLSUuzC1I27a+aa&#10;BDN3YmaapH59Z1FweTjv5Xo0jeipc7VlBfNZBIK4sLrmUsHhe/uUgHAeWWNjmRT8koP1avKwxFTb&#10;gffU574UIYRdigoq79tUSldUZNDNbEscuLPtDPoAu1LqDocQbhoZR9GbNFhzaKiwpayi4pL/GAWf&#10;2fYL96fYJLcme9+dN+31cHxV6nE6bhYgPI3+Lv53f2gF8ctz2B/eh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wk0DxQAAAN0AAAAPAAAAAAAAAAAAAAAAAJgCAABkcnMv&#10;ZG93bnJldi54bWxQSwUGAAAAAAQABAD1AAAAigMAAAAA&#10;" filled="f" stroked="f" strokeweight=".5pt">
                  <v:textbox>
                    <w:txbxContent>
                      <w:p w14:paraId="5A47BF2F" w14:textId="77777777" w:rsidR="00094E45" w:rsidRPr="00EA46D1" w:rsidRDefault="00094E45" w:rsidP="00094E45">
                        <w:pPr>
                          <w:rPr>
                            <w:color w:val="4F81BD" w:themeColor="accent1"/>
                            <w:sz w:val="18"/>
                          </w:rPr>
                        </w:pPr>
                        <w:r w:rsidRPr="00EA46D1">
                          <w:rPr>
                            <w:color w:val="4F81BD" w:themeColor="accent1"/>
                            <w:sz w:val="18"/>
                          </w:rPr>
                          <w:t>Less effective</w:t>
                        </w:r>
                      </w:p>
                    </w:txbxContent>
                  </v:textbox>
                </v:shape>
                <v:shape id="Straight Arrow Connector 2431" o:spid="_x0000_s2074" type="#_x0000_t32" style="position:absolute;left:4171;top:19608;width:95;height:47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w2VccAAADdAAAADwAAAGRycy9kb3ducmV2LnhtbESPQWvCQBSE70L/w/IKvUjdGDVKzEaK&#10;UKrWS7UFj4/sMwnNvg3Zrab/vlsQPA4z8w2TrXrTiAt1rrasYDyKQBAXVtdcKvg8vj4vQDiPrLGx&#10;TAp+ycEqfxhkmGp75Q+6HHwpAoRdigoq79tUSldUZNCNbEscvLPtDPogu1LqDq8BbhoZR1EiDdYc&#10;FipsaV1R8X34MQrWk/nua7idviW4Z//O8WY7252UenrsX5YgPPX+Hr61N1pBPJ2M4f9NeAIy/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TDZVxwAAAN0AAAAPAAAAAAAA&#10;AAAAAAAAAKECAABkcnMvZG93bnJldi54bWxQSwUGAAAAAAQABAD5AAAAlQMAAAAA&#10;" strokecolor="#4579b8 [3044]">
                  <v:stroke endarrow="block"/>
                </v:shape>
                <v:shape id="Straight Arrow Connector 2432" o:spid="_x0000_s2075" type="#_x0000_t32" style="position:absolute;left:3981;top:10483;width:95;height:465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2hYZsYAAADdAAAADwAAAGRycy9kb3ducmV2LnhtbESP0WrCQBRE3wv+w3IF3+qmUUSiqxTb&#10;ihR8MO0HXLLXJJq9G3e3Mfr1bqHQx2FmzjDLdW8a0ZHztWUFL+MEBHFhdc2lgu+vj+c5CB+QNTaW&#10;ScGNPKxXg6clZtpe+UBdHkoRIewzVFCF0GZS+qIig35sW+LoHa0zGKJ0pdQOrxFuGpkmyUwarDku&#10;VNjSpqLinP8YBZ2bbffJe/7Wfup5frbH02F/uSs1GvavCxCB+vAf/mvvtIJ0Oknh9018AnL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NoWGbGAAAA3QAAAA8AAAAAAAAA&#10;AAAAAAAAoQIAAGRycy9kb3ducmV2LnhtbFBLBQYAAAAABAAEAPkAAACUAwAAAAA=&#10;" strokecolor="#4579b8 [3044]">
                  <v:stroke endarrow="block"/>
                </v:shape>
                <v:shape id="Text Box 2433" o:spid="_x0000_s2076" type="#_x0000_t202" style="position:absolute;left:-1430;top:10516;width:9239;height:272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ut98YA&#10;AADdAAAADwAAAGRycy9kb3ducmV2LnhtbESPQWvCQBSE74L/YXmF3nRjFNHUVUQo1oMHY6EeX7PP&#10;JDb7NmS3Gv31riB4HGbmG2a2aE0lztS40rKCQT8CQZxZXXKu4Hv/2ZuAcB5ZY2WZFFzJwWLe7cww&#10;0fbCOzqnPhcBwi5BBYX3dSKlywoy6Pq2Jg7e0TYGfZBNLnWDlwA3lYyjaCwNlhwWCqxpVVD2l/4b&#10;BSfjfqeTGw1+luuribfpod6srVLvb+3yA4Sn1r/Cz/aXVhCPhkN4vAlPQM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gut98YAAADdAAAADwAAAAAAAAAAAAAAAACYAgAAZHJz&#10;L2Rvd25yZXYueG1sUEsFBgAAAAAEAAQA9QAAAIsDAAAAAA==&#10;" filled="f" stroked="f" strokeweight=".5pt">
                  <v:textbox>
                    <w:txbxContent>
                      <w:p w14:paraId="41A221C8" w14:textId="77777777" w:rsidR="00094E45" w:rsidRPr="00EA46D1" w:rsidRDefault="00094E45" w:rsidP="00094E45">
                        <w:pPr>
                          <w:rPr>
                            <w:color w:val="4F81BD" w:themeColor="accent1"/>
                            <w:sz w:val="16"/>
                          </w:rPr>
                        </w:pPr>
                        <w:r w:rsidRPr="00EA46D1">
                          <w:rPr>
                            <w:color w:val="4F81BD" w:themeColor="accent1"/>
                            <w:sz w:val="18"/>
                          </w:rPr>
                          <w:t>More costly</w:t>
                        </w:r>
                      </w:p>
                    </w:txbxContent>
                  </v:textbox>
                </v:shape>
                <v:shape id="Text Box 2434" o:spid="_x0000_s2077" type="#_x0000_t202" style="position:absolute;left:-696;top:18577;width:9239;height:419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I1g8cA&#10;AADdAAAADwAAAGRycy9kb3ducmV2LnhtbESPQWvCQBSE74X+h+UVems2iVI0dQ1SENuDh0ZBj6/Z&#10;ZxKbfRuyW43++m5B8DjMzDfMLB9MK07Uu8aygiSKQRCXVjdcKdhuli8TEM4ja2wtk4ILOcjnjw8z&#10;zLQ98xedCl+JAGGXoYLa+y6T0pU1GXSR7YiDd7C9QR9kX0nd4znATSvTOH6VBhsOCzV29F5T+VP8&#10;GgVH476nkyslu8XqYtJ1se8+V1ap56dh8QbC0+Dv4Vv7QytIx6Mx/L8JT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3iNYPHAAAA3QAAAA8AAAAAAAAAAAAAAAAAmAIAAGRy&#10;cy9kb3ducmV2LnhtbFBLBQYAAAAABAAEAPUAAACMAwAAAAA=&#10;" filled="f" stroked="f" strokeweight=".5pt">
                  <v:textbox>
                    <w:txbxContent>
                      <w:p w14:paraId="2F1E45D4" w14:textId="77777777" w:rsidR="00094E45" w:rsidRPr="00EA46D1" w:rsidRDefault="00094E45" w:rsidP="00094E45">
                        <w:pPr>
                          <w:rPr>
                            <w:color w:val="4F81BD" w:themeColor="accent1"/>
                            <w:sz w:val="18"/>
                          </w:rPr>
                        </w:pPr>
                        <w:r w:rsidRPr="00EA46D1">
                          <w:rPr>
                            <w:color w:val="4F81BD" w:themeColor="accent1"/>
                            <w:sz w:val="18"/>
                          </w:rPr>
                          <w:t>Less costly</w:t>
                        </w:r>
                      </w:p>
                    </w:txbxContent>
                  </v:textbox>
                </v:shape>
                <w10:anchorlock/>
              </v:group>
            </w:pict>
          </mc:Fallback>
        </mc:AlternateContent>
      </w:r>
    </w:p>
    <w:p w14:paraId="561F6E87" w14:textId="77777777" w:rsidR="00094E45" w:rsidRDefault="00094E45" w:rsidP="00094E45">
      <w:pPr>
        <w:autoSpaceDE w:val="0"/>
        <w:autoSpaceDN w:val="0"/>
        <w:adjustRightInd w:val="0"/>
        <w:spacing w:line="240" w:lineRule="auto"/>
        <w:contextualSpacing/>
        <w:rPr>
          <w:b/>
        </w:rPr>
      </w:pPr>
    </w:p>
    <w:p w14:paraId="04219101" w14:textId="1DF7A5A9" w:rsidR="00094E45" w:rsidRPr="006B505C" w:rsidRDefault="006B505C" w:rsidP="003E55F1">
      <w:pPr>
        <w:pStyle w:val="Caption"/>
      </w:pPr>
      <w:r w:rsidRPr="00874F13">
        <w:t>CC1 – partially adjusted complete case analysis (primary analysis);</w:t>
      </w:r>
      <w:r>
        <w:t xml:space="preserve"> </w:t>
      </w:r>
      <w:r w:rsidR="00094E45" w:rsidRPr="006B505C">
        <w:rPr>
          <w:szCs w:val="24"/>
        </w:rPr>
        <w:t>NE=northeast; SE=southeast; SW=southwest; NW=northwest</w:t>
      </w:r>
    </w:p>
    <w:p w14:paraId="74DBEC76" w14:textId="77777777" w:rsidR="00094E45" w:rsidRPr="00094E45" w:rsidRDefault="00094E45" w:rsidP="00094E45"/>
    <w:p w14:paraId="48BF81DF" w14:textId="77777777" w:rsidR="00094E45" w:rsidRDefault="00094E45" w:rsidP="003E55F1">
      <w:pPr>
        <w:pStyle w:val="Caption"/>
        <w:sectPr w:rsidR="00094E45" w:rsidSect="00122B66">
          <w:pgSz w:w="11900" w:h="16840"/>
          <w:pgMar w:top="1440" w:right="1440" w:bottom="1440" w:left="1440" w:header="708" w:footer="708" w:gutter="0"/>
          <w:cols w:space="708"/>
          <w:docGrid w:linePitch="360"/>
        </w:sectPr>
      </w:pPr>
    </w:p>
    <w:p w14:paraId="2A7DDD70" w14:textId="541E99F6" w:rsidR="003E55F1" w:rsidRDefault="003E55F1" w:rsidP="003E55F1">
      <w:pPr>
        <w:pStyle w:val="Caption"/>
      </w:pPr>
      <w:bookmarkStart w:id="5" w:name="_Ref486931815"/>
      <w:r>
        <w:lastRenderedPageBreak/>
        <w:t xml:space="preserve">Figure </w:t>
      </w:r>
      <w:r>
        <w:fldChar w:fldCharType="begin"/>
      </w:r>
      <w:r>
        <w:instrText xml:space="preserve"> SEQ Figure \* ARABIC </w:instrText>
      </w:r>
      <w:r>
        <w:fldChar w:fldCharType="separate"/>
      </w:r>
      <w:r>
        <w:rPr>
          <w:noProof/>
        </w:rPr>
        <w:t>2</w:t>
      </w:r>
      <w:r>
        <w:fldChar w:fldCharType="end"/>
      </w:r>
      <w:bookmarkEnd w:id="5"/>
      <w:r>
        <w:t xml:space="preserve">. </w:t>
      </w:r>
      <w:r w:rsidRPr="000535D8">
        <w:t>Cost-effectiveness acceptability curves showing the probability that TCM is cost-effective compared to TAU for different values of willingness to pay thresholds</w:t>
      </w:r>
    </w:p>
    <w:p w14:paraId="2A492D57" w14:textId="77777777" w:rsidR="00CE53DC" w:rsidRDefault="00CE53DC" w:rsidP="00CE53DC">
      <w:r>
        <w:rPr>
          <w:noProof/>
          <w:lang w:eastAsia="en-GB"/>
        </w:rPr>
        <mc:AlternateContent>
          <mc:Choice Requires="wpc">
            <w:drawing>
              <wp:inline distT="0" distB="0" distL="0" distR="0" wp14:anchorId="545D1901" wp14:editId="12951043">
                <wp:extent cx="5727700" cy="4148117"/>
                <wp:effectExtent l="0" t="0" r="25400" b="43180"/>
                <wp:docPr id="2529" name="Canvas 252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483" name="Rectangle 149"/>
                        <wps:cNvSpPr>
                          <a:spLocks noChangeArrowheads="1"/>
                        </wps:cNvSpPr>
                        <wps:spPr bwMode="auto">
                          <a:xfrm>
                            <a:off x="0" y="0"/>
                            <a:ext cx="5730875" cy="4168775"/>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4" name="Rectangle 150"/>
                        <wps:cNvSpPr>
                          <a:spLocks noChangeArrowheads="1"/>
                        </wps:cNvSpPr>
                        <wps:spPr bwMode="auto">
                          <a:xfrm>
                            <a:off x="3175" y="6350"/>
                            <a:ext cx="5721350" cy="4159250"/>
                          </a:xfrm>
                          <a:prstGeom prst="rect">
                            <a:avLst/>
                          </a:prstGeom>
                          <a:solidFill>
                            <a:srgbClr val="FFFFFF"/>
                          </a:solidFill>
                          <a:ln w="6985">
                            <a:solidFill>
                              <a:srgbClr val="FFFFFF"/>
                            </a:solidFill>
                            <a:prstDash val="solid"/>
                            <a:miter lim="800000"/>
                            <a:headEnd/>
                            <a:tailEnd/>
                          </a:ln>
                        </wps:spPr>
                        <wps:bodyPr rot="0" vert="horz" wrap="square" lIns="91440" tIns="45720" rIns="91440" bIns="45720" anchor="t" anchorCtr="0" upright="1">
                          <a:noAutofit/>
                        </wps:bodyPr>
                      </wps:wsp>
                      <wps:wsp>
                        <wps:cNvPr id="2485" name="Rectangle 151"/>
                        <wps:cNvSpPr>
                          <a:spLocks noChangeArrowheads="1"/>
                        </wps:cNvSpPr>
                        <wps:spPr bwMode="auto">
                          <a:xfrm>
                            <a:off x="718185" y="405765"/>
                            <a:ext cx="4860290" cy="3194685"/>
                          </a:xfrm>
                          <a:prstGeom prst="rect">
                            <a:avLst/>
                          </a:prstGeom>
                          <a:solidFill>
                            <a:srgbClr val="FFFFFF"/>
                          </a:solidFill>
                          <a:ln w="6985">
                            <a:solidFill>
                              <a:srgbClr val="FFFFFF"/>
                            </a:solidFill>
                            <a:prstDash val="solid"/>
                            <a:miter lim="800000"/>
                            <a:headEnd/>
                            <a:tailEnd/>
                          </a:ln>
                        </wps:spPr>
                        <wps:bodyPr rot="0" vert="horz" wrap="square" lIns="91440" tIns="45720" rIns="91440" bIns="45720" anchor="t" anchorCtr="0" upright="1">
                          <a:noAutofit/>
                        </wps:bodyPr>
                      </wps:wsp>
                      <wps:wsp>
                        <wps:cNvPr id="2486" name="Line 152"/>
                        <wps:cNvCnPr>
                          <a:cxnSpLocks noChangeShapeType="1"/>
                        </wps:cNvCnPr>
                        <wps:spPr bwMode="auto">
                          <a:xfrm>
                            <a:off x="718185" y="2906395"/>
                            <a:ext cx="4860290"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487" name="Line 153"/>
                        <wps:cNvCnPr>
                          <a:cxnSpLocks noChangeShapeType="1"/>
                        </wps:cNvCnPr>
                        <wps:spPr bwMode="auto">
                          <a:xfrm>
                            <a:off x="718185" y="2303145"/>
                            <a:ext cx="4860290"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488" name="Line 154"/>
                        <wps:cNvCnPr>
                          <a:cxnSpLocks noChangeShapeType="1"/>
                        </wps:cNvCnPr>
                        <wps:spPr bwMode="auto">
                          <a:xfrm>
                            <a:off x="718185" y="1703070"/>
                            <a:ext cx="4860290"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489" name="Line 155"/>
                        <wps:cNvCnPr>
                          <a:cxnSpLocks noChangeShapeType="1"/>
                        </wps:cNvCnPr>
                        <wps:spPr bwMode="auto">
                          <a:xfrm>
                            <a:off x="718185" y="1099185"/>
                            <a:ext cx="4860290" cy="0"/>
                          </a:xfrm>
                          <a:prstGeom prst="line">
                            <a:avLst/>
                          </a:prstGeom>
                          <a:noFill/>
                          <a:ln w="13970">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490" name="Freeform 156"/>
                        <wps:cNvSpPr>
                          <a:spLocks/>
                        </wps:cNvSpPr>
                        <wps:spPr bwMode="auto">
                          <a:xfrm>
                            <a:off x="808355" y="1151255"/>
                            <a:ext cx="4679950" cy="1280160"/>
                          </a:xfrm>
                          <a:custGeom>
                            <a:avLst/>
                            <a:gdLst>
                              <a:gd name="T0" fmla="*/ 0 w 1349"/>
                              <a:gd name="T1" fmla="*/ 369 h 369"/>
                              <a:gd name="T2" fmla="*/ 27 w 1349"/>
                              <a:gd name="T3" fmla="*/ 297 h 369"/>
                              <a:gd name="T4" fmla="*/ 54 w 1349"/>
                              <a:gd name="T5" fmla="*/ 232 h 369"/>
                              <a:gd name="T6" fmla="*/ 81 w 1349"/>
                              <a:gd name="T7" fmla="*/ 172 h 369"/>
                              <a:gd name="T8" fmla="*/ 108 w 1349"/>
                              <a:gd name="T9" fmla="*/ 138 h 369"/>
                              <a:gd name="T10" fmla="*/ 135 w 1349"/>
                              <a:gd name="T11" fmla="*/ 113 h 369"/>
                              <a:gd name="T12" fmla="*/ 162 w 1349"/>
                              <a:gd name="T13" fmla="*/ 98 h 369"/>
                              <a:gd name="T14" fmla="*/ 189 w 1349"/>
                              <a:gd name="T15" fmla="*/ 86 h 369"/>
                              <a:gd name="T16" fmla="*/ 216 w 1349"/>
                              <a:gd name="T17" fmla="*/ 71 h 369"/>
                              <a:gd name="T18" fmla="*/ 243 w 1349"/>
                              <a:gd name="T19" fmla="*/ 63 h 369"/>
                              <a:gd name="T20" fmla="*/ 270 w 1349"/>
                              <a:gd name="T21" fmla="*/ 51 h 369"/>
                              <a:gd name="T22" fmla="*/ 297 w 1349"/>
                              <a:gd name="T23" fmla="*/ 46 h 369"/>
                              <a:gd name="T24" fmla="*/ 324 w 1349"/>
                              <a:gd name="T25" fmla="*/ 39 h 369"/>
                              <a:gd name="T26" fmla="*/ 351 w 1349"/>
                              <a:gd name="T27" fmla="*/ 33 h 369"/>
                              <a:gd name="T28" fmla="*/ 378 w 1349"/>
                              <a:gd name="T29" fmla="*/ 31 h 369"/>
                              <a:gd name="T30" fmla="*/ 405 w 1349"/>
                              <a:gd name="T31" fmla="*/ 27 h 369"/>
                              <a:gd name="T32" fmla="*/ 432 w 1349"/>
                              <a:gd name="T33" fmla="*/ 23 h 369"/>
                              <a:gd name="T34" fmla="*/ 459 w 1349"/>
                              <a:gd name="T35" fmla="*/ 22 h 369"/>
                              <a:gd name="T36" fmla="*/ 486 w 1349"/>
                              <a:gd name="T37" fmla="*/ 22 h 369"/>
                              <a:gd name="T38" fmla="*/ 513 w 1349"/>
                              <a:gd name="T39" fmla="*/ 19 h 369"/>
                              <a:gd name="T40" fmla="*/ 540 w 1349"/>
                              <a:gd name="T41" fmla="*/ 19 h 369"/>
                              <a:gd name="T42" fmla="*/ 567 w 1349"/>
                              <a:gd name="T43" fmla="*/ 17 h 369"/>
                              <a:gd name="T44" fmla="*/ 594 w 1349"/>
                              <a:gd name="T45" fmla="*/ 14 h 369"/>
                              <a:gd name="T46" fmla="*/ 621 w 1349"/>
                              <a:gd name="T47" fmla="*/ 14 h 369"/>
                              <a:gd name="T48" fmla="*/ 648 w 1349"/>
                              <a:gd name="T49" fmla="*/ 12 h 369"/>
                              <a:gd name="T50" fmla="*/ 675 w 1349"/>
                              <a:gd name="T51" fmla="*/ 11 h 369"/>
                              <a:gd name="T52" fmla="*/ 701 w 1349"/>
                              <a:gd name="T53" fmla="*/ 10 h 369"/>
                              <a:gd name="T54" fmla="*/ 728 w 1349"/>
                              <a:gd name="T55" fmla="*/ 9 h 369"/>
                              <a:gd name="T56" fmla="*/ 755 w 1349"/>
                              <a:gd name="T57" fmla="*/ 8 h 369"/>
                              <a:gd name="T58" fmla="*/ 782 w 1349"/>
                              <a:gd name="T59" fmla="*/ 8 h 369"/>
                              <a:gd name="T60" fmla="*/ 809 w 1349"/>
                              <a:gd name="T61" fmla="*/ 7 h 369"/>
                              <a:gd name="T62" fmla="*/ 836 w 1349"/>
                              <a:gd name="T63" fmla="*/ 7 h 369"/>
                              <a:gd name="T64" fmla="*/ 863 w 1349"/>
                              <a:gd name="T65" fmla="*/ 5 h 369"/>
                              <a:gd name="T66" fmla="*/ 890 w 1349"/>
                              <a:gd name="T67" fmla="*/ 5 h 369"/>
                              <a:gd name="T68" fmla="*/ 917 w 1349"/>
                              <a:gd name="T69" fmla="*/ 3 h 369"/>
                              <a:gd name="T70" fmla="*/ 944 w 1349"/>
                              <a:gd name="T71" fmla="*/ 3 h 369"/>
                              <a:gd name="T72" fmla="*/ 971 w 1349"/>
                              <a:gd name="T73" fmla="*/ 2 h 369"/>
                              <a:gd name="T74" fmla="*/ 998 w 1349"/>
                              <a:gd name="T75" fmla="*/ 2 h 369"/>
                              <a:gd name="T76" fmla="*/ 1025 w 1349"/>
                              <a:gd name="T77" fmla="*/ 2 h 369"/>
                              <a:gd name="T78" fmla="*/ 1052 w 1349"/>
                              <a:gd name="T79" fmla="*/ 2 h 369"/>
                              <a:gd name="T80" fmla="*/ 1079 w 1349"/>
                              <a:gd name="T81" fmla="*/ 1 h 369"/>
                              <a:gd name="T82" fmla="*/ 1106 w 1349"/>
                              <a:gd name="T83" fmla="*/ 1 h 369"/>
                              <a:gd name="T84" fmla="*/ 1133 w 1349"/>
                              <a:gd name="T85" fmla="*/ 0 h 369"/>
                              <a:gd name="T86" fmla="*/ 1160 w 1349"/>
                              <a:gd name="T87" fmla="*/ 0 h 369"/>
                              <a:gd name="T88" fmla="*/ 1187 w 1349"/>
                              <a:gd name="T89" fmla="*/ 0 h 369"/>
                              <a:gd name="T90" fmla="*/ 1214 w 1349"/>
                              <a:gd name="T91" fmla="*/ 0 h 369"/>
                              <a:gd name="T92" fmla="*/ 1241 w 1349"/>
                              <a:gd name="T93" fmla="*/ 0 h 369"/>
                              <a:gd name="T94" fmla="*/ 1268 w 1349"/>
                              <a:gd name="T95" fmla="*/ 2 h 369"/>
                              <a:gd name="T96" fmla="*/ 1295 w 1349"/>
                              <a:gd name="T97" fmla="*/ 2 h 369"/>
                              <a:gd name="T98" fmla="*/ 1322 w 1349"/>
                              <a:gd name="T99" fmla="*/ 1 h 369"/>
                              <a:gd name="T100" fmla="*/ 1349 w 1349"/>
                              <a:gd name="T101" fmla="*/ 0 h 3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49" h="369">
                                <a:moveTo>
                                  <a:pt x="0" y="369"/>
                                </a:moveTo>
                                <a:lnTo>
                                  <a:pt x="27" y="297"/>
                                </a:lnTo>
                                <a:lnTo>
                                  <a:pt x="54" y="232"/>
                                </a:lnTo>
                                <a:lnTo>
                                  <a:pt x="81" y="172"/>
                                </a:lnTo>
                                <a:lnTo>
                                  <a:pt x="108" y="138"/>
                                </a:lnTo>
                                <a:lnTo>
                                  <a:pt x="135" y="113"/>
                                </a:lnTo>
                                <a:lnTo>
                                  <a:pt x="162" y="98"/>
                                </a:lnTo>
                                <a:lnTo>
                                  <a:pt x="189" y="86"/>
                                </a:lnTo>
                                <a:lnTo>
                                  <a:pt x="216" y="71"/>
                                </a:lnTo>
                                <a:lnTo>
                                  <a:pt x="243" y="63"/>
                                </a:lnTo>
                                <a:lnTo>
                                  <a:pt x="270" y="51"/>
                                </a:lnTo>
                                <a:lnTo>
                                  <a:pt x="297" y="46"/>
                                </a:lnTo>
                                <a:lnTo>
                                  <a:pt x="324" y="39"/>
                                </a:lnTo>
                                <a:lnTo>
                                  <a:pt x="351" y="33"/>
                                </a:lnTo>
                                <a:lnTo>
                                  <a:pt x="378" y="31"/>
                                </a:lnTo>
                                <a:lnTo>
                                  <a:pt x="405" y="27"/>
                                </a:lnTo>
                                <a:lnTo>
                                  <a:pt x="432" y="23"/>
                                </a:lnTo>
                                <a:lnTo>
                                  <a:pt x="459" y="22"/>
                                </a:lnTo>
                                <a:lnTo>
                                  <a:pt x="486" y="22"/>
                                </a:lnTo>
                                <a:lnTo>
                                  <a:pt x="513" y="19"/>
                                </a:lnTo>
                                <a:lnTo>
                                  <a:pt x="540" y="19"/>
                                </a:lnTo>
                                <a:lnTo>
                                  <a:pt x="567" y="17"/>
                                </a:lnTo>
                                <a:lnTo>
                                  <a:pt x="594" y="14"/>
                                </a:lnTo>
                                <a:lnTo>
                                  <a:pt x="621" y="14"/>
                                </a:lnTo>
                                <a:lnTo>
                                  <a:pt x="648" y="12"/>
                                </a:lnTo>
                                <a:lnTo>
                                  <a:pt x="675" y="11"/>
                                </a:lnTo>
                                <a:lnTo>
                                  <a:pt x="701" y="10"/>
                                </a:lnTo>
                                <a:lnTo>
                                  <a:pt x="728" y="9"/>
                                </a:lnTo>
                                <a:lnTo>
                                  <a:pt x="755" y="8"/>
                                </a:lnTo>
                                <a:lnTo>
                                  <a:pt x="782" y="8"/>
                                </a:lnTo>
                                <a:lnTo>
                                  <a:pt x="809" y="7"/>
                                </a:lnTo>
                                <a:lnTo>
                                  <a:pt x="836" y="7"/>
                                </a:lnTo>
                                <a:lnTo>
                                  <a:pt x="863" y="5"/>
                                </a:lnTo>
                                <a:lnTo>
                                  <a:pt x="890" y="5"/>
                                </a:lnTo>
                                <a:lnTo>
                                  <a:pt x="917" y="3"/>
                                </a:lnTo>
                                <a:lnTo>
                                  <a:pt x="944" y="3"/>
                                </a:lnTo>
                                <a:lnTo>
                                  <a:pt x="971" y="2"/>
                                </a:lnTo>
                                <a:lnTo>
                                  <a:pt x="998" y="2"/>
                                </a:lnTo>
                                <a:lnTo>
                                  <a:pt x="1025" y="2"/>
                                </a:lnTo>
                                <a:lnTo>
                                  <a:pt x="1052" y="2"/>
                                </a:lnTo>
                                <a:lnTo>
                                  <a:pt x="1079" y="1"/>
                                </a:lnTo>
                                <a:lnTo>
                                  <a:pt x="1106" y="1"/>
                                </a:lnTo>
                                <a:lnTo>
                                  <a:pt x="1133" y="0"/>
                                </a:lnTo>
                                <a:lnTo>
                                  <a:pt x="1160" y="0"/>
                                </a:lnTo>
                                <a:lnTo>
                                  <a:pt x="1187" y="0"/>
                                </a:lnTo>
                                <a:lnTo>
                                  <a:pt x="1214" y="0"/>
                                </a:lnTo>
                                <a:lnTo>
                                  <a:pt x="1241" y="0"/>
                                </a:lnTo>
                                <a:lnTo>
                                  <a:pt x="1268" y="2"/>
                                </a:lnTo>
                                <a:lnTo>
                                  <a:pt x="1295" y="2"/>
                                </a:lnTo>
                                <a:lnTo>
                                  <a:pt x="1322" y="1"/>
                                </a:lnTo>
                                <a:lnTo>
                                  <a:pt x="1349" y="0"/>
                                </a:lnTo>
                              </a:path>
                            </a:pathLst>
                          </a:custGeom>
                          <a:noFill/>
                          <a:ln w="13970">
                            <a:solidFill>
                              <a:srgbClr val="1A476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1" name="Line 157"/>
                        <wps:cNvCnPr>
                          <a:cxnSpLocks noChangeShapeType="1"/>
                        </wps:cNvCnPr>
                        <wps:spPr bwMode="auto">
                          <a:xfrm flipV="1">
                            <a:off x="718185" y="405765"/>
                            <a:ext cx="0" cy="3194685"/>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2" name="Line 158"/>
                        <wps:cNvCnPr>
                          <a:cxnSpLocks noChangeShapeType="1"/>
                        </wps:cNvCnPr>
                        <wps:spPr bwMode="auto">
                          <a:xfrm flipH="1">
                            <a:off x="659130" y="3510280"/>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3" name="Rectangle 159"/>
                        <wps:cNvSpPr>
                          <a:spLocks noChangeArrowheads="1"/>
                        </wps:cNvSpPr>
                        <wps:spPr bwMode="auto">
                          <a:xfrm>
                            <a:off x="471805" y="3456646"/>
                            <a:ext cx="18415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10F886" w14:textId="77777777" w:rsidR="00CE53DC" w:rsidRPr="00AF7ED8" w:rsidRDefault="00CE53DC" w:rsidP="00CE53DC">
                              <w:pPr>
                                <w:rPr>
                                  <w:sz w:val="20"/>
                                </w:rPr>
                              </w:pPr>
                              <w:r w:rsidRPr="00AF7ED8">
                                <w:rPr>
                                  <w:rFonts w:ascii="Arial" w:hAnsi="Arial" w:cs="Arial"/>
                                  <w:color w:val="000000"/>
                                  <w:sz w:val="20"/>
                                  <w:lang w:val="en-US"/>
                                </w:rPr>
                                <w:t>0%</w:t>
                              </w:r>
                            </w:p>
                          </w:txbxContent>
                        </wps:txbx>
                        <wps:bodyPr rot="0" vert="horz" wrap="none" lIns="0" tIns="0" rIns="0" bIns="0" anchor="t" anchorCtr="0">
                          <a:spAutoFit/>
                        </wps:bodyPr>
                      </wps:wsp>
                      <wps:wsp>
                        <wps:cNvPr id="2494" name="Line 160"/>
                        <wps:cNvCnPr>
                          <a:cxnSpLocks noChangeShapeType="1"/>
                        </wps:cNvCnPr>
                        <wps:spPr bwMode="auto">
                          <a:xfrm flipH="1">
                            <a:off x="659130" y="2906395"/>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5" name="Rectangle 161"/>
                        <wps:cNvSpPr>
                          <a:spLocks noChangeArrowheads="1"/>
                        </wps:cNvSpPr>
                        <wps:spPr bwMode="auto">
                          <a:xfrm>
                            <a:off x="404495" y="2833129"/>
                            <a:ext cx="25463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C0080" w14:textId="77777777" w:rsidR="00CE53DC" w:rsidRPr="00AF7ED8" w:rsidRDefault="00CE53DC" w:rsidP="00CE53DC">
                              <w:pPr>
                                <w:rPr>
                                  <w:sz w:val="20"/>
                                </w:rPr>
                              </w:pPr>
                              <w:r w:rsidRPr="00AF7ED8">
                                <w:rPr>
                                  <w:rFonts w:ascii="Arial" w:hAnsi="Arial" w:cs="Arial"/>
                                  <w:color w:val="000000"/>
                                  <w:sz w:val="20"/>
                                  <w:lang w:val="en-US"/>
                                </w:rPr>
                                <w:t>20%</w:t>
                              </w:r>
                            </w:p>
                          </w:txbxContent>
                        </wps:txbx>
                        <wps:bodyPr rot="0" vert="horz" wrap="none" lIns="0" tIns="0" rIns="0" bIns="0" anchor="t" anchorCtr="0">
                          <a:spAutoFit/>
                        </wps:bodyPr>
                      </wps:wsp>
                      <wps:wsp>
                        <wps:cNvPr id="2496" name="Line 162"/>
                        <wps:cNvCnPr>
                          <a:cxnSpLocks noChangeShapeType="1"/>
                        </wps:cNvCnPr>
                        <wps:spPr bwMode="auto">
                          <a:xfrm flipH="1">
                            <a:off x="659130" y="2303145"/>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7" name="Rectangle 163"/>
                        <wps:cNvSpPr>
                          <a:spLocks noChangeArrowheads="1"/>
                        </wps:cNvSpPr>
                        <wps:spPr bwMode="auto">
                          <a:xfrm>
                            <a:off x="404495" y="2229931"/>
                            <a:ext cx="25463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F48803" w14:textId="77777777" w:rsidR="00CE53DC" w:rsidRPr="00AF7ED8" w:rsidRDefault="00CE53DC" w:rsidP="00CE53DC">
                              <w:pPr>
                                <w:rPr>
                                  <w:sz w:val="20"/>
                                </w:rPr>
                              </w:pPr>
                              <w:r w:rsidRPr="00AF7ED8">
                                <w:rPr>
                                  <w:rFonts w:ascii="Arial" w:hAnsi="Arial" w:cs="Arial"/>
                                  <w:color w:val="000000"/>
                                  <w:sz w:val="20"/>
                                  <w:lang w:val="en-US"/>
                                </w:rPr>
                                <w:t>40%</w:t>
                              </w:r>
                            </w:p>
                          </w:txbxContent>
                        </wps:txbx>
                        <wps:bodyPr rot="0" vert="horz" wrap="none" lIns="0" tIns="0" rIns="0" bIns="0" anchor="t" anchorCtr="0">
                          <a:spAutoFit/>
                        </wps:bodyPr>
                      </wps:wsp>
                      <wps:wsp>
                        <wps:cNvPr id="2498" name="Line 164"/>
                        <wps:cNvCnPr>
                          <a:cxnSpLocks noChangeShapeType="1"/>
                        </wps:cNvCnPr>
                        <wps:spPr bwMode="auto">
                          <a:xfrm flipH="1">
                            <a:off x="659130" y="1703070"/>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9" name="Rectangle 165"/>
                        <wps:cNvSpPr>
                          <a:spLocks noChangeArrowheads="1"/>
                        </wps:cNvSpPr>
                        <wps:spPr bwMode="auto">
                          <a:xfrm>
                            <a:off x="391795" y="1626097"/>
                            <a:ext cx="25463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AA3B77" w14:textId="77777777" w:rsidR="00CE53DC" w:rsidRPr="00AF7ED8" w:rsidRDefault="00CE53DC" w:rsidP="00CE53DC">
                              <w:pPr>
                                <w:rPr>
                                  <w:sz w:val="20"/>
                                </w:rPr>
                              </w:pPr>
                              <w:r w:rsidRPr="00AF7ED8">
                                <w:rPr>
                                  <w:rFonts w:ascii="Arial" w:hAnsi="Arial" w:cs="Arial"/>
                                  <w:color w:val="000000"/>
                                  <w:sz w:val="20"/>
                                  <w:lang w:val="en-US"/>
                                </w:rPr>
                                <w:t>60%</w:t>
                              </w:r>
                            </w:p>
                          </w:txbxContent>
                        </wps:txbx>
                        <wps:bodyPr rot="0" vert="horz" wrap="none" lIns="0" tIns="0" rIns="0" bIns="0" anchor="t" anchorCtr="0">
                          <a:spAutoFit/>
                        </wps:bodyPr>
                      </wps:wsp>
                      <wps:wsp>
                        <wps:cNvPr id="2500" name="Line 166"/>
                        <wps:cNvCnPr>
                          <a:cxnSpLocks noChangeShapeType="1"/>
                        </wps:cNvCnPr>
                        <wps:spPr bwMode="auto">
                          <a:xfrm flipH="1">
                            <a:off x="659130" y="1099185"/>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1" name="Rectangle 167"/>
                        <wps:cNvSpPr>
                          <a:spLocks noChangeArrowheads="1"/>
                        </wps:cNvSpPr>
                        <wps:spPr bwMode="auto">
                          <a:xfrm>
                            <a:off x="404495" y="1022898"/>
                            <a:ext cx="25463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90FEA" w14:textId="77777777" w:rsidR="00CE53DC" w:rsidRPr="00AF7ED8" w:rsidRDefault="00CE53DC" w:rsidP="00CE53DC">
                              <w:pPr>
                                <w:rPr>
                                  <w:sz w:val="20"/>
                                </w:rPr>
                              </w:pPr>
                              <w:r w:rsidRPr="00AF7ED8">
                                <w:rPr>
                                  <w:rFonts w:ascii="Arial" w:hAnsi="Arial" w:cs="Arial"/>
                                  <w:color w:val="000000"/>
                                  <w:sz w:val="20"/>
                                  <w:lang w:val="en-US"/>
                                </w:rPr>
                                <w:t>80%</w:t>
                              </w:r>
                            </w:p>
                          </w:txbxContent>
                        </wps:txbx>
                        <wps:bodyPr rot="0" vert="horz" wrap="none" lIns="0" tIns="0" rIns="0" bIns="0" anchor="t" anchorCtr="0">
                          <a:spAutoFit/>
                        </wps:bodyPr>
                      </wps:wsp>
                      <wps:wsp>
                        <wps:cNvPr id="2502" name="Line 168"/>
                        <wps:cNvCnPr>
                          <a:cxnSpLocks noChangeShapeType="1"/>
                        </wps:cNvCnPr>
                        <wps:spPr bwMode="auto">
                          <a:xfrm flipH="1">
                            <a:off x="659130" y="495935"/>
                            <a:ext cx="59055"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3" name="Rectangle 169"/>
                        <wps:cNvSpPr>
                          <a:spLocks noChangeArrowheads="1"/>
                        </wps:cNvSpPr>
                        <wps:spPr bwMode="auto">
                          <a:xfrm>
                            <a:off x="334010" y="419699"/>
                            <a:ext cx="32512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D04AA" w14:textId="77777777" w:rsidR="00CE53DC" w:rsidRPr="00AF7ED8" w:rsidRDefault="00CE53DC" w:rsidP="00CE53DC">
                              <w:pPr>
                                <w:rPr>
                                  <w:sz w:val="20"/>
                                </w:rPr>
                              </w:pPr>
                              <w:r w:rsidRPr="00AF7ED8">
                                <w:rPr>
                                  <w:rFonts w:ascii="Arial" w:hAnsi="Arial" w:cs="Arial"/>
                                  <w:color w:val="000000"/>
                                  <w:sz w:val="20"/>
                                  <w:lang w:val="en-US"/>
                                </w:rPr>
                                <w:t>100%</w:t>
                              </w:r>
                            </w:p>
                          </w:txbxContent>
                        </wps:txbx>
                        <wps:bodyPr rot="0" vert="horz" wrap="none" lIns="0" tIns="0" rIns="0" bIns="0" anchor="t" anchorCtr="0">
                          <a:spAutoFit/>
                        </wps:bodyPr>
                      </wps:wsp>
                      <wps:wsp>
                        <wps:cNvPr id="2504" name="Rectangle 170"/>
                        <wps:cNvSpPr>
                          <a:spLocks noChangeArrowheads="1"/>
                        </wps:cNvSpPr>
                        <wps:spPr bwMode="auto">
                          <a:xfrm rot="16200000">
                            <a:off x="-663257" y="2055637"/>
                            <a:ext cx="18141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504F7" w14:textId="77777777" w:rsidR="00CE53DC" w:rsidRPr="00AF7ED8" w:rsidRDefault="00CE53DC" w:rsidP="00CE53DC">
                              <w:pPr>
                                <w:rPr>
                                  <w:sz w:val="20"/>
                                </w:rPr>
                              </w:pPr>
                              <w:r w:rsidRPr="00AF7ED8">
                                <w:rPr>
                                  <w:rFonts w:ascii="Arial" w:hAnsi="Arial" w:cs="Arial"/>
                                  <w:color w:val="000000"/>
                                  <w:sz w:val="20"/>
                                  <w:lang w:val="en-US"/>
                                </w:rPr>
                                <w:t>Probability TCM is cost-effective</w:t>
                              </w:r>
                            </w:p>
                          </w:txbxContent>
                        </wps:txbx>
                        <wps:bodyPr rot="0" vert="horz" wrap="none" lIns="0" tIns="0" rIns="0" bIns="0" anchor="t" anchorCtr="0">
                          <a:spAutoFit/>
                        </wps:bodyPr>
                      </wps:wsp>
                      <wps:wsp>
                        <wps:cNvPr id="2505" name="Line 171"/>
                        <wps:cNvCnPr>
                          <a:cxnSpLocks noChangeShapeType="1"/>
                        </wps:cNvCnPr>
                        <wps:spPr bwMode="auto">
                          <a:xfrm>
                            <a:off x="718185" y="3600450"/>
                            <a:ext cx="4860290" cy="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6" name="Line 172"/>
                        <wps:cNvCnPr>
                          <a:cxnSpLocks noChangeShapeType="1"/>
                        </wps:cNvCnPr>
                        <wps:spPr bwMode="auto">
                          <a:xfrm>
                            <a:off x="811530" y="3600450"/>
                            <a:ext cx="0" cy="5842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7" name="Rectangle 173"/>
                        <wps:cNvSpPr>
                          <a:spLocks noChangeArrowheads="1"/>
                        </wps:cNvSpPr>
                        <wps:spPr bwMode="auto">
                          <a:xfrm>
                            <a:off x="773430" y="3686497"/>
                            <a:ext cx="14160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9D6D9C" w14:textId="77777777" w:rsidR="00CE53DC" w:rsidRPr="00AF7ED8" w:rsidRDefault="00CE53DC" w:rsidP="00CE53DC">
                              <w:pPr>
                                <w:rPr>
                                  <w:sz w:val="20"/>
                                </w:rPr>
                              </w:pPr>
                              <w:r w:rsidRPr="00AF7ED8">
                                <w:rPr>
                                  <w:rFonts w:ascii="Arial" w:hAnsi="Arial" w:cs="Arial"/>
                                  <w:color w:val="000000"/>
                                  <w:sz w:val="20"/>
                                  <w:lang w:val="en-US"/>
                                </w:rPr>
                                <w:t>£0</w:t>
                              </w:r>
                            </w:p>
                          </w:txbxContent>
                        </wps:txbx>
                        <wps:bodyPr rot="0" vert="horz" wrap="none" lIns="0" tIns="0" rIns="0" bIns="0" anchor="t" anchorCtr="0">
                          <a:spAutoFit/>
                        </wps:bodyPr>
                      </wps:wsp>
                      <wps:wsp>
                        <wps:cNvPr id="2508" name="Line 174"/>
                        <wps:cNvCnPr>
                          <a:cxnSpLocks noChangeShapeType="1"/>
                        </wps:cNvCnPr>
                        <wps:spPr bwMode="auto">
                          <a:xfrm>
                            <a:off x="1980565" y="3600450"/>
                            <a:ext cx="0" cy="5842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9" name="Rectangle 175"/>
                        <wps:cNvSpPr>
                          <a:spLocks noChangeArrowheads="1"/>
                        </wps:cNvSpPr>
                        <wps:spPr bwMode="auto">
                          <a:xfrm>
                            <a:off x="1863090" y="3686497"/>
                            <a:ext cx="28257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0DBBE2" w14:textId="77777777" w:rsidR="00CE53DC" w:rsidRPr="00AF7ED8" w:rsidRDefault="00CE53DC" w:rsidP="00CE53DC">
                              <w:pPr>
                                <w:rPr>
                                  <w:sz w:val="20"/>
                                </w:rPr>
                              </w:pPr>
                              <w:r w:rsidRPr="00AF7ED8">
                                <w:rPr>
                                  <w:rFonts w:ascii="Arial" w:hAnsi="Arial" w:cs="Arial"/>
                                  <w:color w:val="000000"/>
                                  <w:sz w:val="20"/>
                                  <w:lang w:val="en-US"/>
                                </w:rPr>
                                <w:t>£500</w:t>
                              </w:r>
                            </w:p>
                          </w:txbxContent>
                        </wps:txbx>
                        <wps:bodyPr rot="0" vert="horz" wrap="none" lIns="0" tIns="0" rIns="0" bIns="0" anchor="t" anchorCtr="0">
                          <a:spAutoFit/>
                        </wps:bodyPr>
                      </wps:wsp>
                      <wps:wsp>
                        <wps:cNvPr id="2510" name="Line 176"/>
                        <wps:cNvCnPr>
                          <a:cxnSpLocks noChangeShapeType="1"/>
                        </wps:cNvCnPr>
                        <wps:spPr bwMode="auto">
                          <a:xfrm>
                            <a:off x="3150235" y="3600450"/>
                            <a:ext cx="0" cy="5842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11" name="Rectangle 177"/>
                        <wps:cNvSpPr>
                          <a:spLocks noChangeArrowheads="1"/>
                        </wps:cNvSpPr>
                        <wps:spPr bwMode="auto">
                          <a:xfrm>
                            <a:off x="2990215" y="3686497"/>
                            <a:ext cx="3536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14071" w14:textId="77777777" w:rsidR="00CE53DC" w:rsidRPr="00AF7ED8" w:rsidRDefault="00CE53DC" w:rsidP="00CE53DC">
                              <w:pPr>
                                <w:rPr>
                                  <w:sz w:val="20"/>
                                </w:rPr>
                              </w:pPr>
                              <w:r w:rsidRPr="00AF7ED8">
                                <w:rPr>
                                  <w:rFonts w:ascii="Arial" w:hAnsi="Arial" w:cs="Arial"/>
                                  <w:color w:val="000000"/>
                                  <w:sz w:val="20"/>
                                  <w:lang w:val="en-US"/>
                                </w:rPr>
                                <w:t>£1000</w:t>
                              </w:r>
                            </w:p>
                          </w:txbxContent>
                        </wps:txbx>
                        <wps:bodyPr rot="0" vert="horz" wrap="none" lIns="0" tIns="0" rIns="0" bIns="0" anchor="t" anchorCtr="0">
                          <a:spAutoFit/>
                        </wps:bodyPr>
                      </wps:wsp>
                      <wps:wsp>
                        <wps:cNvPr id="2512" name="Line 178"/>
                        <wps:cNvCnPr>
                          <a:cxnSpLocks noChangeShapeType="1"/>
                        </wps:cNvCnPr>
                        <wps:spPr bwMode="auto">
                          <a:xfrm>
                            <a:off x="4319270" y="3600450"/>
                            <a:ext cx="0" cy="5842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13" name="Rectangle 179"/>
                        <wps:cNvSpPr>
                          <a:spLocks noChangeArrowheads="1"/>
                        </wps:cNvSpPr>
                        <wps:spPr bwMode="auto">
                          <a:xfrm>
                            <a:off x="4159250" y="3686497"/>
                            <a:ext cx="3536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FC059B" w14:textId="77777777" w:rsidR="00CE53DC" w:rsidRPr="00AF7ED8" w:rsidRDefault="00CE53DC" w:rsidP="00CE53DC">
                              <w:pPr>
                                <w:rPr>
                                  <w:sz w:val="20"/>
                                </w:rPr>
                              </w:pPr>
                              <w:r w:rsidRPr="00AF7ED8">
                                <w:rPr>
                                  <w:rFonts w:ascii="Arial" w:hAnsi="Arial" w:cs="Arial"/>
                                  <w:color w:val="000000"/>
                                  <w:sz w:val="20"/>
                                  <w:lang w:val="en-US"/>
                                </w:rPr>
                                <w:t>£1500</w:t>
                              </w:r>
                            </w:p>
                          </w:txbxContent>
                        </wps:txbx>
                        <wps:bodyPr rot="0" vert="horz" wrap="none" lIns="0" tIns="0" rIns="0" bIns="0" anchor="t" anchorCtr="0">
                          <a:spAutoFit/>
                        </wps:bodyPr>
                      </wps:wsp>
                      <wps:wsp>
                        <wps:cNvPr id="2514" name="Line 180"/>
                        <wps:cNvCnPr>
                          <a:cxnSpLocks noChangeShapeType="1"/>
                        </wps:cNvCnPr>
                        <wps:spPr bwMode="auto">
                          <a:xfrm>
                            <a:off x="5488305" y="3600450"/>
                            <a:ext cx="0" cy="58420"/>
                          </a:xfrm>
                          <a:prstGeom prst="line">
                            <a:avLst/>
                          </a:prstGeom>
                          <a:noFill/>
                          <a:ln w="698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15" name="Rectangle 181"/>
                        <wps:cNvSpPr>
                          <a:spLocks noChangeArrowheads="1"/>
                        </wps:cNvSpPr>
                        <wps:spPr bwMode="auto">
                          <a:xfrm>
                            <a:off x="5328920" y="3686497"/>
                            <a:ext cx="3536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8B13F7" w14:textId="77777777" w:rsidR="00CE53DC" w:rsidRPr="00AF7ED8" w:rsidRDefault="00CE53DC" w:rsidP="00CE53DC">
                              <w:pPr>
                                <w:rPr>
                                  <w:sz w:val="20"/>
                                </w:rPr>
                              </w:pPr>
                              <w:r w:rsidRPr="00AF7ED8">
                                <w:rPr>
                                  <w:rFonts w:ascii="Arial" w:hAnsi="Arial" w:cs="Arial"/>
                                  <w:color w:val="000000"/>
                                  <w:sz w:val="20"/>
                                  <w:lang w:val="en-US"/>
                                </w:rPr>
                                <w:t>£2000</w:t>
                              </w:r>
                            </w:p>
                          </w:txbxContent>
                        </wps:txbx>
                        <wps:bodyPr rot="0" vert="horz" wrap="none" lIns="0" tIns="0" rIns="0" bIns="0" anchor="t" anchorCtr="0">
                          <a:spAutoFit/>
                        </wps:bodyPr>
                      </wps:wsp>
                      <wps:wsp>
                        <wps:cNvPr id="2516" name="Rectangle 182"/>
                        <wps:cNvSpPr>
                          <a:spLocks noChangeArrowheads="1"/>
                        </wps:cNvSpPr>
                        <wps:spPr bwMode="auto">
                          <a:xfrm>
                            <a:off x="1477645" y="3980477"/>
                            <a:ext cx="364236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19C254" w14:textId="77777777" w:rsidR="00CE53DC" w:rsidRPr="00AF7ED8" w:rsidRDefault="00CE53DC" w:rsidP="00CE53DC">
                              <w:pPr>
                                <w:rPr>
                                  <w:sz w:val="20"/>
                                </w:rPr>
                              </w:pPr>
                              <w:r w:rsidRPr="00F00BEC">
                                <w:rPr>
                                  <w:rFonts w:ascii="Arial" w:hAnsi="Arial" w:cs="Arial"/>
                                  <w:color w:val="000000"/>
                                  <w:sz w:val="20"/>
                                  <w:lang w:val="en-US"/>
                                </w:rPr>
                                <w:t>Willingness to pay for unit change</w:t>
                              </w:r>
                              <w:r>
                                <w:rPr>
                                  <w:rFonts w:ascii="Arial" w:hAnsi="Arial" w:cs="Arial"/>
                                  <w:color w:val="000000"/>
                                  <w:sz w:val="20"/>
                                  <w:lang w:val="en-US"/>
                                </w:rPr>
                                <w:t xml:space="preserve"> in SDQ Total Difficulties Score</w:t>
                              </w:r>
                            </w:p>
                          </w:txbxContent>
                        </wps:txbx>
                        <wps:bodyPr rot="0" vert="horz" wrap="none" lIns="0" tIns="0" rIns="0" bIns="0" anchor="t" anchorCtr="0">
                          <a:spAutoFit/>
                        </wps:bodyPr>
                      </wps:wsp>
                      <wps:wsp>
                        <wps:cNvPr id="2517" name="Freeform 2517"/>
                        <wps:cNvSpPr>
                          <a:spLocks/>
                        </wps:cNvSpPr>
                        <wps:spPr bwMode="auto">
                          <a:xfrm>
                            <a:off x="811530" y="1178220"/>
                            <a:ext cx="4679950" cy="1102995"/>
                          </a:xfrm>
                          <a:custGeom>
                            <a:avLst/>
                            <a:gdLst>
                              <a:gd name="T0" fmla="*/ 0 w 1349"/>
                              <a:gd name="T1" fmla="*/ 318 h 318"/>
                              <a:gd name="T2" fmla="*/ 27 w 1349"/>
                              <a:gd name="T3" fmla="*/ 253 h 318"/>
                              <a:gd name="T4" fmla="*/ 54 w 1349"/>
                              <a:gd name="T5" fmla="*/ 199 h 318"/>
                              <a:gd name="T6" fmla="*/ 81 w 1349"/>
                              <a:gd name="T7" fmla="*/ 158 h 318"/>
                              <a:gd name="T8" fmla="*/ 108 w 1349"/>
                              <a:gd name="T9" fmla="*/ 120 h 318"/>
                              <a:gd name="T10" fmla="*/ 135 w 1349"/>
                              <a:gd name="T11" fmla="*/ 98 h 318"/>
                              <a:gd name="T12" fmla="*/ 162 w 1349"/>
                              <a:gd name="T13" fmla="*/ 80 h 318"/>
                              <a:gd name="T14" fmla="*/ 189 w 1349"/>
                              <a:gd name="T15" fmla="*/ 64 h 318"/>
                              <a:gd name="T16" fmla="*/ 216 w 1349"/>
                              <a:gd name="T17" fmla="*/ 58 h 318"/>
                              <a:gd name="T18" fmla="*/ 243 w 1349"/>
                              <a:gd name="T19" fmla="*/ 51 h 318"/>
                              <a:gd name="T20" fmla="*/ 270 w 1349"/>
                              <a:gd name="T21" fmla="*/ 46 h 318"/>
                              <a:gd name="T22" fmla="*/ 297 w 1349"/>
                              <a:gd name="T23" fmla="*/ 41 h 318"/>
                              <a:gd name="T24" fmla="*/ 324 w 1349"/>
                              <a:gd name="T25" fmla="*/ 34 h 318"/>
                              <a:gd name="T26" fmla="*/ 351 w 1349"/>
                              <a:gd name="T27" fmla="*/ 31 h 318"/>
                              <a:gd name="T28" fmla="*/ 378 w 1349"/>
                              <a:gd name="T29" fmla="*/ 29 h 318"/>
                              <a:gd name="T30" fmla="*/ 405 w 1349"/>
                              <a:gd name="T31" fmla="*/ 27 h 318"/>
                              <a:gd name="T32" fmla="*/ 432 w 1349"/>
                              <a:gd name="T33" fmla="*/ 27 h 318"/>
                              <a:gd name="T34" fmla="*/ 459 w 1349"/>
                              <a:gd name="T35" fmla="*/ 26 h 318"/>
                              <a:gd name="T36" fmla="*/ 486 w 1349"/>
                              <a:gd name="T37" fmla="*/ 25 h 318"/>
                              <a:gd name="T38" fmla="*/ 513 w 1349"/>
                              <a:gd name="T39" fmla="*/ 22 h 318"/>
                              <a:gd name="T40" fmla="*/ 540 w 1349"/>
                              <a:gd name="T41" fmla="*/ 22 h 318"/>
                              <a:gd name="T42" fmla="*/ 567 w 1349"/>
                              <a:gd name="T43" fmla="*/ 21 h 318"/>
                              <a:gd name="T44" fmla="*/ 594 w 1349"/>
                              <a:gd name="T45" fmla="*/ 20 h 318"/>
                              <a:gd name="T46" fmla="*/ 621 w 1349"/>
                              <a:gd name="T47" fmla="*/ 20 h 318"/>
                              <a:gd name="T48" fmla="*/ 648 w 1349"/>
                              <a:gd name="T49" fmla="*/ 17 h 318"/>
                              <a:gd name="T50" fmla="*/ 675 w 1349"/>
                              <a:gd name="T51" fmla="*/ 16 h 318"/>
                              <a:gd name="T52" fmla="*/ 701 w 1349"/>
                              <a:gd name="T53" fmla="*/ 14 h 318"/>
                              <a:gd name="T54" fmla="*/ 728 w 1349"/>
                              <a:gd name="T55" fmla="*/ 12 h 318"/>
                              <a:gd name="T56" fmla="*/ 755 w 1349"/>
                              <a:gd name="T57" fmla="*/ 12 h 318"/>
                              <a:gd name="T58" fmla="*/ 782 w 1349"/>
                              <a:gd name="T59" fmla="*/ 12 h 318"/>
                              <a:gd name="T60" fmla="*/ 809 w 1349"/>
                              <a:gd name="T61" fmla="*/ 11 h 318"/>
                              <a:gd name="T62" fmla="*/ 836 w 1349"/>
                              <a:gd name="T63" fmla="*/ 11 h 318"/>
                              <a:gd name="T64" fmla="*/ 863 w 1349"/>
                              <a:gd name="T65" fmla="*/ 7 h 318"/>
                              <a:gd name="T66" fmla="*/ 890 w 1349"/>
                              <a:gd name="T67" fmla="*/ 8 h 318"/>
                              <a:gd name="T68" fmla="*/ 917 w 1349"/>
                              <a:gd name="T69" fmla="*/ 7 h 318"/>
                              <a:gd name="T70" fmla="*/ 944 w 1349"/>
                              <a:gd name="T71" fmla="*/ 5 h 318"/>
                              <a:gd name="T72" fmla="*/ 971 w 1349"/>
                              <a:gd name="T73" fmla="*/ 5 h 318"/>
                              <a:gd name="T74" fmla="*/ 998 w 1349"/>
                              <a:gd name="T75" fmla="*/ 5 h 318"/>
                              <a:gd name="T76" fmla="*/ 1025 w 1349"/>
                              <a:gd name="T77" fmla="*/ 5 h 318"/>
                              <a:gd name="T78" fmla="*/ 1052 w 1349"/>
                              <a:gd name="T79" fmla="*/ 5 h 318"/>
                              <a:gd name="T80" fmla="*/ 1079 w 1349"/>
                              <a:gd name="T81" fmla="*/ 3 h 318"/>
                              <a:gd name="T82" fmla="*/ 1106 w 1349"/>
                              <a:gd name="T83" fmla="*/ 3 h 318"/>
                              <a:gd name="T84" fmla="*/ 1133 w 1349"/>
                              <a:gd name="T85" fmla="*/ 1 h 318"/>
                              <a:gd name="T86" fmla="*/ 1160 w 1349"/>
                              <a:gd name="T87" fmla="*/ 2 h 318"/>
                              <a:gd name="T88" fmla="*/ 1187 w 1349"/>
                              <a:gd name="T89" fmla="*/ 2 h 318"/>
                              <a:gd name="T90" fmla="*/ 1214 w 1349"/>
                              <a:gd name="T91" fmla="*/ 1 h 318"/>
                              <a:gd name="T92" fmla="*/ 1241 w 1349"/>
                              <a:gd name="T93" fmla="*/ 1 h 318"/>
                              <a:gd name="T94" fmla="*/ 1268 w 1349"/>
                              <a:gd name="T95" fmla="*/ 1 h 318"/>
                              <a:gd name="T96" fmla="*/ 1295 w 1349"/>
                              <a:gd name="T97" fmla="*/ 0 h 318"/>
                              <a:gd name="T98" fmla="*/ 1322 w 1349"/>
                              <a:gd name="T99" fmla="*/ 0 h 318"/>
                              <a:gd name="T100" fmla="*/ 1349 w 1349"/>
                              <a:gd name="T101" fmla="*/ 0 h 3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49" h="318">
                                <a:moveTo>
                                  <a:pt x="0" y="318"/>
                                </a:moveTo>
                                <a:lnTo>
                                  <a:pt x="27" y="253"/>
                                </a:lnTo>
                                <a:lnTo>
                                  <a:pt x="54" y="199"/>
                                </a:lnTo>
                                <a:lnTo>
                                  <a:pt x="81" y="158"/>
                                </a:lnTo>
                                <a:lnTo>
                                  <a:pt x="108" y="120"/>
                                </a:lnTo>
                                <a:lnTo>
                                  <a:pt x="135" y="98"/>
                                </a:lnTo>
                                <a:lnTo>
                                  <a:pt x="162" y="80"/>
                                </a:lnTo>
                                <a:lnTo>
                                  <a:pt x="189" y="64"/>
                                </a:lnTo>
                                <a:lnTo>
                                  <a:pt x="216" y="58"/>
                                </a:lnTo>
                                <a:lnTo>
                                  <a:pt x="243" y="51"/>
                                </a:lnTo>
                                <a:lnTo>
                                  <a:pt x="270" y="46"/>
                                </a:lnTo>
                                <a:lnTo>
                                  <a:pt x="297" y="41"/>
                                </a:lnTo>
                                <a:lnTo>
                                  <a:pt x="324" y="34"/>
                                </a:lnTo>
                                <a:lnTo>
                                  <a:pt x="351" y="31"/>
                                </a:lnTo>
                                <a:lnTo>
                                  <a:pt x="378" y="29"/>
                                </a:lnTo>
                                <a:lnTo>
                                  <a:pt x="405" y="27"/>
                                </a:lnTo>
                                <a:lnTo>
                                  <a:pt x="432" y="27"/>
                                </a:lnTo>
                                <a:lnTo>
                                  <a:pt x="459" y="26"/>
                                </a:lnTo>
                                <a:lnTo>
                                  <a:pt x="486" y="25"/>
                                </a:lnTo>
                                <a:lnTo>
                                  <a:pt x="513" y="22"/>
                                </a:lnTo>
                                <a:lnTo>
                                  <a:pt x="540" y="22"/>
                                </a:lnTo>
                                <a:lnTo>
                                  <a:pt x="567" y="21"/>
                                </a:lnTo>
                                <a:lnTo>
                                  <a:pt x="594" y="20"/>
                                </a:lnTo>
                                <a:lnTo>
                                  <a:pt x="621" y="20"/>
                                </a:lnTo>
                                <a:lnTo>
                                  <a:pt x="648" y="17"/>
                                </a:lnTo>
                                <a:lnTo>
                                  <a:pt x="675" y="16"/>
                                </a:lnTo>
                                <a:lnTo>
                                  <a:pt x="701" y="14"/>
                                </a:lnTo>
                                <a:lnTo>
                                  <a:pt x="728" y="12"/>
                                </a:lnTo>
                                <a:lnTo>
                                  <a:pt x="755" y="12"/>
                                </a:lnTo>
                                <a:lnTo>
                                  <a:pt x="782" y="12"/>
                                </a:lnTo>
                                <a:lnTo>
                                  <a:pt x="809" y="11"/>
                                </a:lnTo>
                                <a:lnTo>
                                  <a:pt x="836" y="11"/>
                                </a:lnTo>
                                <a:lnTo>
                                  <a:pt x="863" y="7"/>
                                </a:lnTo>
                                <a:lnTo>
                                  <a:pt x="890" y="8"/>
                                </a:lnTo>
                                <a:lnTo>
                                  <a:pt x="917" y="7"/>
                                </a:lnTo>
                                <a:lnTo>
                                  <a:pt x="944" y="5"/>
                                </a:lnTo>
                                <a:lnTo>
                                  <a:pt x="971" y="5"/>
                                </a:lnTo>
                                <a:lnTo>
                                  <a:pt x="998" y="5"/>
                                </a:lnTo>
                                <a:lnTo>
                                  <a:pt x="1025" y="5"/>
                                </a:lnTo>
                                <a:lnTo>
                                  <a:pt x="1052" y="5"/>
                                </a:lnTo>
                                <a:lnTo>
                                  <a:pt x="1079" y="3"/>
                                </a:lnTo>
                                <a:lnTo>
                                  <a:pt x="1106" y="3"/>
                                </a:lnTo>
                                <a:lnTo>
                                  <a:pt x="1133" y="1"/>
                                </a:lnTo>
                                <a:lnTo>
                                  <a:pt x="1160" y="2"/>
                                </a:lnTo>
                                <a:lnTo>
                                  <a:pt x="1187" y="2"/>
                                </a:lnTo>
                                <a:lnTo>
                                  <a:pt x="1214" y="1"/>
                                </a:lnTo>
                                <a:lnTo>
                                  <a:pt x="1241" y="1"/>
                                </a:lnTo>
                                <a:lnTo>
                                  <a:pt x="1268" y="1"/>
                                </a:lnTo>
                                <a:lnTo>
                                  <a:pt x="1295" y="0"/>
                                </a:lnTo>
                                <a:lnTo>
                                  <a:pt x="1322" y="0"/>
                                </a:lnTo>
                                <a:lnTo>
                                  <a:pt x="1349" y="0"/>
                                </a:lnTo>
                              </a:path>
                            </a:pathLst>
                          </a:custGeom>
                          <a:noFill/>
                          <a:ln w="13970">
                            <a:solidFill>
                              <a:schemeClr val="accent3">
                                <a:lumMod val="75000"/>
                              </a:schemeClr>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8" name="Freeform 2518"/>
                        <wps:cNvSpPr>
                          <a:spLocks/>
                        </wps:cNvSpPr>
                        <wps:spPr bwMode="auto">
                          <a:xfrm>
                            <a:off x="811530" y="1143000"/>
                            <a:ext cx="4679950" cy="1949450"/>
                          </a:xfrm>
                          <a:custGeom>
                            <a:avLst/>
                            <a:gdLst>
                              <a:gd name="T0" fmla="*/ 0 w 1349"/>
                              <a:gd name="T1" fmla="*/ 562 h 562"/>
                              <a:gd name="T2" fmla="*/ 27 w 1349"/>
                              <a:gd name="T3" fmla="*/ 539 h 562"/>
                              <a:gd name="T4" fmla="*/ 54 w 1349"/>
                              <a:gd name="T5" fmla="*/ 513 h 562"/>
                              <a:gd name="T6" fmla="*/ 81 w 1349"/>
                              <a:gd name="T7" fmla="*/ 484 h 562"/>
                              <a:gd name="T8" fmla="*/ 108 w 1349"/>
                              <a:gd name="T9" fmla="*/ 454 h 562"/>
                              <a:gd name="T10" fmla="*/ 135 w 1349"/>
                              <a:gd name="T11" fmla="*/ 422 h 562"/>
                              <a:gd name="T12" fmla="*/ 162 w 1349"/>
                              <a:gd name="T13" fmla="*/ 385 h 562"/>
                              <a:gd name="T14" fmla="*/ 189 w 1349"/>
                              <a:gd name="T15" fmla="*/ 351 h 562"/>
                              <a:gd name="T16" fmla="*/ 216 w 1349"/>
                              <a:gd name="T17" fmla="*/ 318 h 562"/>
                              <a:gd name="T18" fmla="*/ 243 w 1349"/>
                              <a:gd name="T19" fmla="*/ 288 h 562"/>
                              <a:gd name="T20" fmla="*/ 270 w 1349"/>
                              <a:gd name="T21" fmla="*/ 262 h 562"/>
                              <a:gd name="T22" fmla="*/ 297 w 1349"/>
                              <a:gd name="T23" fmla="*/ 238 h 562"/>
                              <a:gd name="T24" fmla="*/ 324 w 1349"/>
                              <a:gd name="T25" fmla="*/ 217 h 562"/>
                              <a:gd name="T26" fmla="*/ 351 w 1349"/>
                              <a:gd name="T27" fmla="*/ 199 h 562"/>
                              <a:gd name="T28" fmla="*/ 378 w 1349"/>
                              <a:gd name="T29" fmla="*/ 181 h 562"/>
                              <a:gd name="T30" fmla="*/ 405 w 1349"/>
                              <a:gd name="T31" fmla="*/ 165 h 562"/>
                              <a:gd name="T32" fmla="*/ 432 w 1349"/>
                              <a:gd name="T33" fmla="*/ 151 h 562"/>
                              <a:gd name="T34" fmla="*/ 459 w 1349"/>
                              <a:gd name="T35" fmla="*/ 137 h 562"/>
                              <a:gd name="T36" fmla="*/ 486 w 1349"/>
                              <a:gd name="T37" fmla="*/ 124 h 562"/>
                              <a:gd name="T38" fmla="*/ 513 w 1349"/>
                              <a:gd name="T39" fmla="*/ 113 h 562"/>
                              <a:gd name="T40" fmla="*/ 540 w 1349"/>
                              <a:gd name="T41" fmla="*/ 104 h 562"/>
                              <a:gd name="T42" fmla="*/ 567 w 1349"/>
                              <a:gd name="T43" fmla="*/ 95 h 562"/>
                              <a:gd name="T44" fmla="*/ 594 w 1349"/>
                              <a:gd name="T45" fmla="*/ 87 h 562"/>
                              <a:gd name="T46" fmla="*/ 621 w 1349"/>
                              <a:gd name="T47" fmla="*/ 80 h 562"/>
                              <a:gd name="T48" fmla="*/ 648 w 1349"/>
                              <a:gd name="T49" fmla="*/ 74 h 562"/>
                              <a:gd name="T50" fmla="*/ 675 w 1349"/>
                              <a:gd name="T51" fmla="*/ 67 h 562"/>
                              <a:gd name="T52" fmla="*/ 701 w 1349"/>
                              <a:gd name="T53" fmla="*/ 62 h 562"/>
                              <a:gd name="T54" fmla="*/ 728 w 1349"/>
                              <a:gd name="T55" fmla="*/ 57 h 562"/>
                              <a:gd name="T56" fmla="*/ 755 w 1349"/>
                              <a:gd name="T57" fmla="*/ 53 h 562"/>
                              <a:gd name="T58" fmla="*/ 782 w 1349"/>
                              <a:gd name="T59" fmla="*/ 48 h 562"/>
                              <a:gd name="T60" fmla="*/ 809 w 1349"/>
                              <a:gd name="T61" fmla="*/ 43 h 562"/>
                              <a:gd name="T62" fmla="*/ 836 w 1349"/>
                              <a:gd name="T63" fmla="*/ 39 h 562"/>
                              <a:gd name="T64" fmla="*/ 863 w 1349"/>
                              <a:gd name="T65" fmla="*/ 36 h 562"/>
                              <a:gd name="T66" fmla="*/ 890 w 1349"/>
                              <a:gd name="T67" fmla="*/ 33 h 562"/>
                              <a:gd name="T68" fmla="*/ 917 w 1349"/>
                              <a:gd name="T69" fmla="*/ 30 h 562"/>
                              <a:gd name="T70" fmla="*/ 944 w 1349"/>
                              <a:gd name="T71" fmla="*/ 27 h 562"/>
                              <a:gd name="T72" fmla="*/ 971 w 1349"/>
                              <a:gd name="T73" fmla="*/ 24 h 562"/>
                              <a:gd name="T74" fmla="*/ 998 w 1349"/>
                              <a:gd name="T75" fmla="*/ 22 h 562"/>
                              <a:gd name="T76" fmla="*/ 1025 w 1349"/>
                              <a:gd name="T77" fmla="*/ 20 h 562"/>
                              <a:gd name="T78" fmla="*/ 1052 w 1349"/>
                              <a:gd name="T79" fmla="*/ 17 h 562"/>
                              <a:gd name="T80" fmla="*/ 1079 w 1349"/>
                              <a:gd name="T81" fmla="*/ 16 h 562"/>
                              <a:gd name="T82" fmla="*/ 1106 w 1349"/>
                              <a:gd name="T83" fmla="*/ 13 h 562"/>
                              <a:gd name="T84" fmla="*/ 1133 w 1349"/>
                              <a:gd name="T85" fmla="*/ 12 h 562"/>
                              <a:gd name="T86" fmla="*/ 1160 w 1349"/>
                              <a:gd name="T87" fmla="*/ 10 h 562"/>
                              <a:gd name="T88" fmla="*/ 1187 w 1349"/>
                              <a:gd name="T89" fmla="*/ 8 h 562"/>
                              <a:gd name="T90" fmla="*/ 1214 w 1349"/>
                              <a:gd name="T91" fmla="*/ 7 h 562"/>
                              <a:gd name="T92" fmla="*/ 1241 w 1349"/>
                              <a:gd name="T93" fmla="*/ 5 h 562"/>
                              <a:gd name="T94" fmla="*/ 1268 w 1349"/>
                              <a:gd name="T95" fmla="*/ 4 h 562"/>
                              <a:gd name="T96" fmla="*/ 1295 w 1349"/>
                              <a:gd name="T97" fmla="*/ 3 h 562"/>
                              <a:gd name="T98" fmla="*/ 1322 w 1349"/>
                              <a:gd name="T99" fmla="*/ 1 h 562"/>
                              <a:gd name="T100" fmla="*/ 1349 w 1349"/>
                              <a:gd name="T101" fmla="*/ 0 h 5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49" h="562">
                                <a:moveTo>
                                  <a:pt x="0" y="562"/>
                                </a:moveTo>
                                <a:lnTo>
                                  <a:pt x="27" y="539"/>
                                </a:lnTo>
                                <a:lnTo>
                                  <a:pt x="54" y="513"/>
                                </a:lnTo>
                                <a:lnTo>
                                  <a:pt x="81" y="484"/>
                                </a:lnTo>
                                <a:lnTo>
                                  <a:pt x="108" y="454"/>
                                </a:lnTo>
                                <a:lnTo>
                                  <a:pt x="135" y="422"/>
                                </a:lnTo>
                                <a:lnTo>
                                  <a:pt x="162" y="385"/>
                                </a:lnTo>
                                <a:lnTo>
                                  <a:pt x="189" y="351"/>
                                </a:lnTo>
                                <a:lnTo>
                                  <a:pt x="216" y="318"/>
                                </a:lnTo>
                                <a:lnTo>
                                  <a:pt x="243" y="288"/>
                                </a:lnTo>
                                <a:lnTo>
                                  <a:pt x="270" y="262"/>
                                </a:lnTo>
                                <a:lnTo>
                                  <a:pt x="297" y="238"/>
                                </a:lnTo>
                                <a:lnTo>
                                  <a:pt x="324" y="217"/>
                                </a:lnTo>
                                <a:lnTo>
                                  <a:pt x="351" y="199"/>
                                </a:lnTo>
                                <a:lnTo>
                                  <a:pt x="378" y="181"/>
                                </a:lnTo>
                                <a:lnTo>
                                  <a:pt x="405" y="165"/>
                                </a:lnTo>
                                <a:lnTo>
                                  <a:pt x="432" y="151"/>
                                </a:lnTo>
                                <a:lnTo>
                                  <a:pt x="459" y="137"/>
                                </a:lnTo>
                                <a:lnTo>
                                  <a:pt x="486" y="124"/>
                                </a:lnTo>
                                <a:lnTo>
                                  <a:pt x="513" y="113"/>
                                </a:lnTo>
                                <a:lnTo>
                                  <a:pt x="540" y="104"/>
                                </a:lnTo>
                                <a:lnTo>
                                  <a:pt x="567" y="95"/>
                                </a:lnTo>
                                <a:lnTo>
                                  <a:pt x="594" y="87"/>
                                </a:lnTo>
                                <a:lnTo>
                                  <a:pt x="621" y="80"/>
                                </a:lnTo>
                                <a:lnTo>
                                  <a:pt x="648" y="74"/>
                                </a:lnTo>
                                <a:lnTo>
                                  <a:pt x="675" y="67"/>
                                </a:lnTo>
                                <a:lnTo>
                                  <a:pt x="701" y="62"/>
                                </a:lnTo>
                                <a:lnTo>
                                  <a:pt x="728" y="57"/>
                                </a:lnTo>
                                <a:lnTo>
                                  <a:pt x="755" y="53"/>
                                </a:lnTo>
                                <a:lnTo>
                                  <a:pt x="782" y="48"/>
                                </a:lnTo>
                                <a:lnTo>
                                  <a:pt x="809" y="43"/>
                                </a:lnTo>
                                <a:lnTo>
                                  <a:pt x="836" y="39"/>
                                </a:lnTo>
                                <a:lnTo>
                                  <a:pt x="863" y="36"/>
                                </a:lnTo>
                                <a:lnTo>
                                  <a:pt x="890" y="33"/>
                                </a:lnTo>
                                <a:lnTo>
                                  <a:pt x="917" y="30"/>
                                </a:lnTo>
                                <a:lnTo>
                                  <a:pt x="944" y="27"/>
                                </a:lnTo>
                                <a:lnTo>
                                  <a:pt x="971" y="24"/>
                                </a:lnTo>
                                <a:lnTo>
                                  <a:pt x="998" y="22"/>
                                </a:lnTo>
                                <a:lnTo>
                                  <a:pt x="1025" y="20"/>
                                </a:lnTo>
                                <a:lnTo>
                                  <a:pt x="1052" y="17"/>
                                </a:lnTo>
                                <a:lnTo>
                                  <a:pt x="1079" y="16"/>
                                </a:lnTo>
                                <a:lnTo>
                                  <a:pt x="1106" y="13"/>
                                </a:lnTo>
                                <a:lnTo>
                                  <a:pt x="1133" y="12"/>
                                </a:lnTo>
                                <a:lnTo>
                                  <a:pt x="1160" y="10"/>
                                </a:lnTo>
                                <a:lnTo>
                                  <a:pt x="1187" y="8"/>
                                </a:lnTo>
                                <a:lnTo>
                                  <a:pt x="1214" y="7"/>
                                </a:lnTo>
                                <a:lnTo>
                                  <a:pt x="1241" y="5"/>
                                </a:lnTo>
                                <a:lnTo>
                                  <a:pt x="1268" y="4"/>
                                </a:lnTo>
                                <a:lnTo>
                                  <a:pt x="1295" y="3"/>
                                </a:lnTo>
                                <a:lnTo>
                                  <a:pt x="1322" y="1"/>
                                </a:lnTo>
                                <a:lnTo>
                                  <a:pt x="1349" y="0"/>
                                </a:lnTo>
                              </a:path>
                            </a:pathLst>
                          </a:custGeom>
                          <a:noFill/>
                          <a:ln w="13970">
                            <a:solidFill>
                              <a:srgbClr val="FF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cNvPr id="2519" name="Group 2519"/>
                        <wpg:cNvGrpSpPr/>
                        <wpg:grpSpPr>
                          <a:xfrm>
                            <a:off x="4159250" y="2303145"/>
                            <a:ext cx="606425" cy="657225"/>
                            <a:chOff x="0" y="0"/>
                            <a:chExt cx="606460" cy="657225"/>
                          </a:xfrm>
                        </wpg:grpSpPr>
                        <wpg:grpSp>
                          <wpg:cNvPr id="2520" name="Group 2520"/>
                          <wpg:cNvGrpSpPr/>
                          <wpg:grpSpPr>
                            <a:xfrm>
                              <a:off x="11466" y="490157"/>
                              <a:ext cx="280670" cy="0"/>
                              <a:chOff x="11466" y="490157"/>
                              <a:chExt cx="280670" cy="0"/>
                            </a:xfrm>
                          </wpg:grpSpPr>
                          <wps:wsp>
                            <wps:cNvPr id="2521" name="Line 306"/>
                            <wps:cNvCnPr>
                              <a:cxnSpLocks noChangeShapeType="1"/>
                            </wps:cNvCnPr>
                            <wps:spPr bwMode="auto">
                              <a:xfrm>
                                <a:off x="11466" y="490157"/>
                                <a:ext cx="31115" cy="0"/>
                              </a:xfrm>
                              <a:prstGeom prst="line">
                                <a:avLst/>
                              </a:prstGeom>
                              <a:noFill/>
                              <a:ln w="1397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522" name="Line 307"/>
                            <wps:cNvCnPr>
                              <a:cxnSpLocks noChangeShapeType="1"/>
                            </wps:cNvCnPr>
                            <wps:spPr bwMode="auto">
                              <a:xfrm>
                                <a:off x="73696" y="490157"/>
                                <a:ext cx="31115" cy="0"/>
                              </a:xfrm>
                              <a:prstGeom prst="line">
                                <a:avLst/>
                              </a:prstGeom>
                              <a:noFill/>
                              <a:ln w="1397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523" name="Line 308"/>
                            <wps:cNvCnPr>
                              <a:cxnSpLocks noChangeShapeType="1"/>
                            </wps:cNvCnPr>
                            <wps:spPr bwMode="auto">
                              <a:xfrm>
                                <a:off x="135926" y="490157"/>
                                <a:ext cx="31115" cy="0"/>
                              </a:xfrm>
                              <a:prstGeom prst="line">
                                <a:avLst/>
                              </a:prstGeom>
                              <a:noFill/>
                              <a:ln w="1397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524" name="Line 309"/>
                            <wps:cNvCnPr>
                              <a:cxnSpLocks noChangeShapeType="1"/>
                            </wps:cNvCnPr>
                            <wps:spPr bwMode="auto">
                              <a:xfrm>
                                <a:off x="198791" y="490157"/>
                                <a:ext cx="31115" cy="0"/>
                              </a:xfrm>
                              <a:prstGeom prst="line">
                                <a:avLst/>
                              </a:prstGeom>
                              <a:noFill/>
                              <a:ln w="13970">
                                <a:solidFill>
                                  <a:srgbClr val="FF0000"/>
                                </a:solidFill>
                                <a:prstDash val="solid"/>
                                <a:round/>
                                <a:headEnd/>
                                <a:tailEnd/>
                              </a:ln>
                              <a:extLst>
                                <a:ext uri="{909E8E84-426E-40DD-AFC4-6F175D3DCCD1}">
                                  <a14:hiddenFill xmlns:a14="http://schemas.microsoft.com/office/drawing/2010/main">
                                    <a:noFill/>
                                  </a14:hiddenFill>
                                </a:ext>
                              </a:extLst>
                            </wps:spPr>
                            <wps:bodyPr/>
                          </wps:wsp>
                          <wps:wsp>
                            <wps:cNvPr id="2525" name="Line 310"/>
                            <wps:cNvCnPr>
                              <a:cxnSpLocks noChangeShapeType="1"/>
                            </wps:cNvCnPr>
                            <wps:spPr bwMode="auto">
                              <a:xfrm>
                                <a:off x="261021" y="490157"/>
                                <a:ext cx="31115" cy="0"/>
                              </a:xfrm>
                              <a:prstGeom prst="line">
                                <a:avLst/>
                              </a:prstGeom>
                              <a:noFill/>
                              <a:ln w="13970">
                                <a:solidFill>
                                  <a:srgbClr val="FF0000"/>
                                </a:solidFill>
                                <a:prstDash val="solid"/>
                                <a:round/>
                                <a:headEnd/>
                                <a:tailEnd/>
                              </a:ln>
                              <a:extLst>
                                <a:ext uri="{909E8E84-426E-40DD-AFC4-6F175D3DCCD1}">
                                  <a14:hiddenFill xmlns:a14="http://schemas.microsoft.com/office/drawing/2010/main">
                                    <a:noFill/>
                                  </a14:hiddenFill>
                                </a:ext>
                              </a:extLst>
                            </wps:spPr>
                            <wps:bodyPr/>
                          </wps:wsp>
                        </wpg:grpSp>
                        <wps:wsp>
                          <wps:cNvPr id="2526" name="Straight Connector 2526"/>
                          <wps:cNvCnPr/>
                          <wps:spPr>
                            <a:xfrm flipV="1">
                              <a:off x="0" y="69660"/>
                              <a:ext cx="292136" cy="5"/>
                            </a:xfrm>
                            <a:prstGeom prst="line">
                              <a:avLst/>
                            </a:prstGeom>
                            <a:ln/>
                          </wps:spPr>
                          <wps:style>
                            <a:lnRef idx="1">
                              <a:schemeClr val="accent1"/>
                            </a:lnRef>
                            <a:fillRef idx="0">
                              <a:schemeClr val="accent1"/>
                            </a:fillRef>
                            <a:effectRef idx="0">
                              <a:schemeClr val="accent1"/>
                            </a:effectRef>
                            <a:fontRef idx="minor">
                              <a:schemeClr val="tx1"/>
                            </a:fontRef>
                          </wps:style>
                          <wps:bodyPr/>
                        </wps:wsp>
                        <wps:wsp>
                          <wps:cNvPr id="2527" name="Straight Connector 2527"/>
                          <wps:cNvCnPr/>
                          <wps:spPr>
                            <a:xfrm>
                              <a:off x="0" y="278747"/>
                              <a:ext cx="288621" cy="0"/>
                            </a:xfrm>
                            <a:prstGeom prst="line">
                              <a:avLst/>
                            </a:prstGeom>
                            <a:ln w="9525" cap="flat" cmpd="sng" algn="ctr">
                              <a:solidFill>
                                <a:schemeClr val="accent3">
                                  <a:lumMod val="75000"/>
                                </a:schemeClr>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28" name="Rectangle 2528"/>
                          <wps:cNvSpPr>
                            <a:spLocks noChangeArrowheads="1"/>
                          </wps:cNvSpPr>
                          <wps:spPr bwMode="auto">
                            <a:xfrm>
                              <a:off x="351825" y="0"/>
                              <a:ext cx="25463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59B4FA" w14:textId="77777777" w:rsidR="00CE53DC" w:rsidRDefault="00CE53DC" w:rsidP="00CE53DC">
                                <w:pPr>
                                  <w:pStyle w:val="NormalWeb"/>
                                  <w:spacing w:before="0" w:beforeAutospacing="0" w:after="0" w:afterAutospacing="0" w:line="360" w:lineRule="auto"/>
                                </w:pPr>
                                <w:r>
                                  <w:rPr>
                                    <w:rFonts w:ascii="Arial" w:eastAsia="Calibri" w:hAnsi="Arial"/>
                                    <w:color w:val="000000"/>
                                    <w:sz w:val="20"/>
                                    <w:szCs w:val="20"/>
                                    <w:lang w:val="en-US"/>
                                  </w:rPr>
                                  <w:t>CCI</w:t>
                                </w:r>
                              </w:p>
                              <w:p w14:paraId="6E80B2C9" w14:textId="77777777" w:rsidR="00CE53DC" w:rsidRDefault="00CE53DC" w:rsidP="00CE53DC">
                                <w:pPr>
                                  <w:pStyle w:val="NormalWeb"/>
                                  <w:spacing w:before="0" w:beforeAutospacing="0" w:after="0" w:afterAutospacing="0" w:line="360" w:lineRule="auto"/>
                                </w:pPr>
                                <w:r>
                                  <w:rPr>
                                    <w:rFonts w:ascii="Arial" w:eastAsia="Calibri" w:hAnsi="Arial"/>
                                    <w:color w:val="000000"/>
                                    <w:sz w:val="20"/>
                                    <w:szCs w:val="20"/>
                                    <w:lang w:val="en-US"/>
                                  </w:rPr>
                                  <w:t>CC2</w:t>
                                </w:r>
                              </w:p>
                              <w:p w14:paraId="5A57AC4C" w14:textId="77777777" w:rsidR="00CE53DC" w:rsidRDefault="00CE53DC" w:rsidP="00CE53DC">
                                <w:pPr>
                                  <w:pStyle w:val="NormalWeb"/>
                                  <w:spacing w:before="0" w:beforeAutospacing="0" w:after="0" w:afterAutospacing="0" w:line="360" w:lineRule="auto"/>
                                </w:pPr>
                                <w:r>
                                  <w:rPr>
                                    <w:rFonts w:ascii="Arial" w:eastAsia="Calibri" w:hAnsi="Arial"/>
                                    <w:color w:val="000000"/>
                                    <w:sz w:val="20"/>
                                    <w:szCs w:val="20"/>
                                    <w:lang w:val="en-US"/>
                                  </w:rPr>
                                  <w:t>MI</w:t>
                                </w:r>
                              </w:p>
                            </w:txbxContent>
                          </wps:txbx>
                          <wps:bodyPr rot="0" vert="horz" wrap="none" lIns="0" tIns="0" rIns="0" bIns="0" anchor="t" anchorCtr="0">
                            <a:spAutoFit/>
                          </wps:bodyPr>
                        </wps:wsp>
                      </wpg:wgp>
                    </wpc:wpc>
                  </a:graphicData>
                </a:graphic>
              </wp:inline>
            </w:drawing>
          </mc:Choice>
          <mc:Fallback>
            <w:pict>
              <v:group w14:anchorId="545D1901" id="Canvas 2529" o:spid="_x0000_s2078" editas="canvas" style="width:451pt;height:326.6pt;mso-position-horizontal-relative:char;mso-position-vertical-relative:line" coordsize="57277,41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">
                <v:shape id="_x0000_s2079" type="#_x0000_t75" style="position:absolute;width:57277;height:41478;visibility:visible;mso-wrap-style:square">
                  <v:fill o:detectmouseclick="t"/>
                  <v:path o:connecttype="none"/>
                </v:shape>
                <v:rect id="Rectangle 149" o:spid="_x0000_s2080" style="position:absolute;width:57308;height:41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B6MsYA&#10;AADdAAAADwAAAGRycy9kb3ducmV2LnhtbESPQWvCQBSE7wX/w/IKvemmqbUSXUUFoQURTAWvj+wz&#10;G8y+DdnVxP76bkHocZiZb5j5sre1uFHrK8cKXkcJCOLC6YpLBcfv7XAKwgdkjbVjUnAnD8vF4GmO&#10;mXYdH+iWh1JECPsMFZgQmkxKXxiy6EeuIY7e2bUWQ5RtKXWLXYTbWqZJMpEWK44LBhvaGCou+dUq&#10;cB9bcxqv3yc/u3u6/9qtymNuOqVenvvVDESgPvyHH+1PrSAdT9/g70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B6MsYAAADdAAAADwAAAAAAAAAAAAAAAACYAgAAZHJz&#10;L2Rvd25yZXYueG1sUEsFBgAAAAAEAAQA9QAAAIsDAAAAAA==&#10;" fillcolor="#eaf2f3" stroked="f"/>
                <v:rect id="Rectangle 150" o:spid="_x0000_s2081" style="position:absolute;left:31;top:63;width:57214;height:4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o5cUA&#10;AADdAAAADwAAAGRycy9kb3ducmV2LnhtbESPQWsCMRSE70L/Q3gFb5pVpC6rUbRU9FTRKujtsXnd&#10;LN28rJuo23/fCEKPw8x8w0znra3EjRpfOlYw6CcgiHOnSy4UHL5WvRSED8gaK8ek4Jc8zGcvnSlm&#10;2t15R7d9KESEsM9QgQmhzqT0uSGLvu9q4uh9u8ZiiLIppG7wHuG2ksMkeZMWS44LBmt6N5T/7K9W&#10;wfHT4Hi5rZZHbT9Wa3/Rp/MlKNV9bRcTEIHa8B9+tjdawXCUjuDxJj4B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n6jlxQAAAN0AAAAPAAAAAAAAAAAAAAAAAJgCAABkcnMv&#10;ZG93bnJldi54bWxQSwUGAAAAAAQABAD1AAAAigMAAAAA&#10;" strokecolor="white" strokeweight=".55pt"/>
                <v:rect id="Rectangle 151" o:spid="_x0000_s2082" style="position:absolute;left:7181;top:4057;width:48603;height:31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MNfsYA&#10;AADdAAAADwAAAGRycy9kb3ducmV2LnhtbESPQWvCQBSE74L/YXlCb7pR2ippNlJLpT0p2gp6e2Rf&#10;s8Hs25jdavrv3YLgcZiZb5hs3tlanKn1lWMF41ECgrhwuuJSwffXcjgD4QOyxtoxKfgjD/O838sw&#10;1e7CGzpvQykihH2KCkwITSqlLwxZ9CPXEEfvx7UWQ5RtKXWLlwi3tZwkybO0WHFcMNjQm6HiuP21&#10;CnYrg9PFul7stH1ffviT3h9OQamHQff6AiJQF+7hW/tTK5g8zp7g/018AjK/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MNfsYAAADdAAAADwAAAAAAAAAAAAAAAACYAgAAZHJz&#10;L2Rvd25yZXYueG1sUEsFBgAAAAAEAAQA9QAAAIsDAAAAAA==&#10;" strokecolor="white" strokeweight=".55pt"/>
                <v:line id="Line 152" o:spid="_x0000_s2083" style="position:absolute;visibility:visible;mso-wrap-style:square" from="7181,29063" to="55784,29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KF/cMAAADdAAAADwAAAGRycy9kb3ducmV2LnhtbESPQYvCMBSE74L/ITzBm6aKiHSNsoqK&#10;By9WhT0+mrdtafNSm6j13xtB8DjMzDfMfNmaStypcYVlBaNhBII4tbrgTMH5tB3MQDiPrLGyTAqe&#10;5GC56HbmGGv74CPdE5+JAGEXo4Lc+zqW0qU5GXRDWxMH7982Bn2QTSZ1g48AN5UcR9FUGiw4LORY&#10;0zqntExuRsHpebhmf0eTXHa7qCyLjb3SyirV77W/PyA8tf4b/rT3WsF4MpvC+014AnLx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yhf3DAAAA3QAAAA8AAAAAAAAAAAAA&#10;AAAAoQIAAGRycy9kb3ducmV2LnhtbFBLBQYAAAAABAAEAPkAAACRAwAAAAA=&#10;" strokecolor="#eaf2f3" strokeweight="1.1pt"/>
                <v:line id="Line 153" o:spid="_x0000_s2084" style="position:absolute;visibility:visible;mso-wrap-style:square" from="7181,23031" to="55784,230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4gZsYAAADdAAAADwAAAGRycy9kb3ducmV2LnhtbESPQWvCQBSE70L/w/IKvZlNRaykrlKl&#10;Sg9ekljo8ZF9TUKyb2N2a+K/d4WCx2FmvmFWm9G04kK9qy0reI1iEMSF1TWXCk75froE4TyyxtYy&#10;KbiSg836abLCRNuBU7pkvhQBwi5BBZX3XSKlKyoy6CLbEQfv1/YGfZB9KXWPQ4CbVs7ieCEN1hwW&#10;KuxoV1HRZH9GQX49nsuf1GTfh0PcNPWnPdPWKvXyPH68g/A0+kf4v/2lFczmyze4vwlPQK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o+IGbGAAAA3QAAAA8AAAAAAAAA&#10;AAAAAAAAoQIAAGRycy9kb3ducmV2LnhtbFBLBQYAAAAABAAEAPkAAACUAwAAAAA=&#10;" strokecolor="#eaf2f3" strokeweight="1.1pt"/>
                <v:line id="Line 154" o:spid="_x0000_s2085" style="position:absolute;visibility:visible;mso-wrap-style:square" from="7181,17030" to="55784,170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0FMMAAADdAAAADwAAAGRycy9kb3ducmV2LnhtbERPTWuDQBC9F/Iflgn0VteGUoJ1lTSk&#10;0kMv0RZ6HNyJiu6scbfG/PvuIZDj432n+WIGMdPkOssKnqMYBHFtdceNgu/q42kLwnlkjYNlUnAl&#10;B3m2ekgx0fbCR5pL34gQwi5BBa33YyKlq1sy6CI7EgfuZCeDPsCpkXrCSwg3g9zE8as02HFoaHGk&#10;fUt1X/4ZBdX169z8Hk35UxRx33cHe6Z3q9Tjetm9gfC0+Lv45v7UCjYv2zA3vAlPQG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uhtBTDAAAA3QAAAA8AAAAAAAAAAAAA&#10;AAAAoQIAAGRycy9kb3ducmV2LnhtbFBLBQYAAAAABAAEAPkAAACRAwAAAAA=&#10;" strokecolor="#eaf2f3" strokeweight="1.1pt"/>
                <v:line id="Line 155" o:spid="_x0000_s2086" style="position:absolute;visibility:visible;mso-wrap-style:square" from="7181,10991" to="55784,10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0Rj8UAAADdAAAADwAAAGRycy9kb3ducmV2LnhtbESPQYvCMBSE74L/IbwFb5quiLjVKCoq&#10;HrzY7oLHR/NsS5uX2kSt/94sLOxxmJlvmMWqM7V4UOtKywo+RxEI4szqknMF3+l+OAPhPLLG2jIp&#10;eJGD1bLfW2Cs7ZPP9Eh8LgKEXYwKCu+bWEqXFWTQjWxDHLyrbQ36INtc6hafAW5qOY6iqTRYclgo&#10;sKFtQVmV3I2C9HW65ZezSX4Oh6iqyp290cYqNfjo1nMQnjr/H/5rH7WC8WT2Bb9vwhOQy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O0Rj8UAAADdAAAADwAAAAAAAAAA&#10;AAAAAAChAgAAZHJzL2Rvd25yZXYueG1sUEsFBgAAAAAEAAQA+QAAAJMDAAAAAA==&#10;" strokecolor="#eaf2f3" strokeweight="1.1pt"/>
                <v:shape id="Freeform 156" o:spid="_x0000_s2087" style="position:absolute;left:8083;top:11512;width:46800;height:12802;visibility:visible;mso-wrap-style:square;v-text-anchor:top" coordsize="1349,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T17sMA&#10;AADdAAAADwAAAGRycy9kb3ducmV2LnhtbERPy4rCMBTdC/5DuAOzkTFVpNhqFJ1BEVc+xv2lubZl&#10;mpuSZLT69ZPFgMvDec+XnWnEjZyvLSsYDRMQxIXVNZcKvs+bjykIH5A1NpZJwYM8LBf93hxzbe98&#10;pNsplCKGsM9RQRVCm0vpi4oM+qFtiSN3tc5giNCVUju8x3DTyHGSpNJgzbGhwpY+Kyp+Tr9GwcHt&#10;wnObXh9Ztk6m3Vd6mewHG6Xe37rVDESgLrzE/+6dVjCeZHF/fBOf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T17sMAAADdAAAADwAAAAAAAAAAAAAAAACYAgAAZHJzL2Rv&#10;d25yZXYueG1sUEsFBgAAAAAEAAQA9QAAAIgDAAAAAA==&#10;" path="m,369l27,297,54,232,81,172r27,-34l135,113,162,98,189,86,216,71r27,-8l270,51r27,-5l324,39r27,-6l378,31r27,-4l432,23r27,-1l486,22r27,-3l540,19r27,-2l594,14r27,l648,12r27,-1l701,10,728,9,755,8r27,l809,7r27,l863,5r27,l917,3r27,l971,2r27,l1025,2r27,l1079,1r27,l1133,r27,l1187,r27,l1241,r27,2l1295,2r27,-1l1349,e" filled="f" strokecolor="#1a476f" strokeweight="1.1pt">
                  <v:path arrowok="t" o:connecttype="custom" o:connectlocs="0,1280160;93668,1030373;187337,804870;281005,596714;374674,478759;468342,392027;562010,339988;655679,298357;749347,246318;843015,218564;936684,176933;1030352,159586;1124021,135301;1217689,114486;1311357,107547;1405026,93670;1498694,79793;1592363,76324;1686031,76324;1779699,65916;1873368,65916;1967036,58978;2060704,48570;2154373,48570;2248041,41631;2341710,38162;2431909,34693;2525577,31223;2619246,27754;2712914,27754;2806582,24285;2900251,24285;2993919,17346;3087587,17346;3181256,10408;3274924,10408;3368593,6939;3462261,6939;3555929,6939;3649598,6939;3743266,3469;3836935,3469;3930603,0;4024271,0;4117940,0;4211608,0;4305276,0;4398945,6939;4492613,6939;4586282,3469;4679950,0" o:connectangles="0,0,0,0,0,0,0,0,0,0,0,0,0,0,0,0,0,0,0,0,0,0,0,0,0,0,0,0,0,0,0,0,0,0,0,0,0,0,0,0,0,0,0,0,0,0,0,0,0,0,0"/>
                </v:shape>
                <v:line id="Line 157" o:spid="_x0000_s2088" style="position:absolute;flip:y;visibility:visible;mso-wrap-style:square" from="7181,4057" to="7181,3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TMBcYAAADdAAAADwAAAGRycy9kb3ducmV2LnhtbESPQWvCQBSE7wX/w/IEb3UTkVZj1iBC&#10;Syn0UBUxt2f2mYRk34bsVuO/7xYKHoeZ+YZJs8G04kq9qy0riKcRCOLC6ppLBYf92/MChPPIGlvL&#10;pOBODrL16CnFRNsbf9N150sRIOwSVFB53yVSuqIig25qO+LgXWxv0AfZl1L3eAtw08pZFL1IgzWH&#10;hQo72lZUNLsfo6B513l+bvTQvB4tfn7duT1dWKnJeNisQHga/CP83/7QCmbzZQx/b8IT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kzAXGAAAA3QAAAA8AAAAAAAAA&#10;AAAAAAAAoQIAAGRycy9kb3ducmV2LnhtbFBLBQYAAAAABAAEAPkAAACUAwAAAAA=&#10;" strokeweight=".55pt"/>
                <v:line id="Line 158" o:spid="_x0000_s2089" style="position:absolute;flip:x;visibility:visible;mso-wrap-style:square" from="6591,35102" to="7181,35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ScsYAAADdAAAADwAAAGRycy9kb3ducmV2LnhtbESPT2vCQBTE7wW/w/KE3ppNQ7E2zSql&#10;0CKCB60Uc3tmX/6Q7NuQXTV+e1co9DjMzG+YbDmaTpxpcI1lBc9RDIK4sLrhSsH+5+tpDsJ5ZI2d&#10;ZVJwJQfLxeQhw1TbC2/pvPOVCBB2KSqove9TKV1Rk0EX2Z44eKUdDPogh0rqAS8BbjqZxPFMGmw4&#10;LNTY02dNRbs7GQXtt87zY6vH9vXX4npz5e5QslKP0/HjHYSn0f+H/9orrSB5eUvg/iY8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2UnLGAAAA3QAAAA8AAAAAAAAA&#10;AAAAAAAAoQIAAGRycy9kb3ducmV2LnhtbFBLBQYAAAAABAAEAPkAAACUAwAAAAA=&#10;" strokeweight=".55pt"/>
                <v:rect id="Rectangle 159" o:spid="_x0000_s2090" style="position:absolute;left:4718;top:34566;width:1841;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NmOcMA&#10;AADdAAAADwAAAGRycy9kb3ducmV2LnhtbESP3WoCMRSE7wu+QziCdzXrKmJXo0hBsOKNax/gsDn7&#10;g8nJkqTu9u2bQqGXw8x8w+wOozXiST50jhUs5hkI4srpjhsFn/fT6wZEiMgajWNS8E0BDvvJyw4L&#10;7Qa+0bOMjUgQDgUqaGPsCylD1ZLFMHc9cfJq5y3GJH0jtcchwa2ReZatpcWO00KLPb23VD3KL6tA&#10;3svTsCmNz9wlr6/m43yrySk1m47HLYhIY/wP/7XPWkG+elvC75v0BO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NmOcMAAADdAAAADwAAAAAAAAAAAAAAAACYAgAAZHJzL2Rv&#10;d25yZXYueG1sUEsFBgAAAAAEAAQA9QAAAIgDAAAAAA==&#10;" filled="f" stroked="f">
                  <v:textbox style="mso-fit-shape-to-text:t" inset="0,0,0,0">
                    <w:txbxContent>
                      <w:p w14:paraId="0110F886" w14:textId="77777777" w:rsidR="00CE53DC" w:rsidRPr="00AF7ED8" w:rsidRDefault="00CE53DC" w:rsidP="00CE53DC">
                        <w:pPr>
                          <w:rPr>
                            <w:sz w:val="20"/>
                          </w:rPr>
                        </w:pPr>
                        <w:r w:rsidRPr="00AF7ED8">
                          <w:rPr>
                            <w:rFonts w:ascii="Arial" w:hAnsi="Arial" w:cs="Arial"/>
                            <w:color w:val="000000"/>
                            <w:sz w:val="20"/>
                            <w:lang w:val="en-US"/>
                          </w:rPr>
                          <w:t>0%</w:t>
                        </w:r>
                      </w:p>
                    </w:txbxContent>
                  </v:textbox>
                </v:rect>
                <v:line id="Line 160" o:spid="_x0000_s2091" style="position:absolute;flip:x;visibility:visible;mso-wrap-style:square" from="6591,29063" to="7181,29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NvncYAAADdAAAADwAAAGRycy9kb3ducmV2LnhtbESPQWvCQBSE74L/YXlCb7pRxNY0q0ih&#10;RYQetKWY22v2mYRk34bsapJ/3xUKHoeZ+YZJtr2pxY1aV1pWMJ9FIIgzq0vOFXx/vU9fQDiPrLG2&#10;TAoGcrDdjEcJxtp2fKTbyeciQNjFqKDwvomldFlBBt3MNsTBu9jWoA+yzaVusQtwU8tFFK2kwZLD&#10;QoENvRWUVaerUVB96DT9rXRfPf9YPHwOXJ8vrNTTpN+9gvDU+0f4v73XChbL9RLub8ITkJ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9Tb53GAAAA3QAAAA8AAAAAAAAA&#10;AAAAAAAAoQIAAGRycy9kb3ducmV2LnhtbFBLBQYAAAAABAAEAPkAAACUAwAAAAA=&#10;" strokeweight=".55pt"/>
                <v:rect id="Rectangle 161" o:spid="_x0000_s2092" style="position:absolute;left:4044;top:28331;width:2547;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Zb1sMA&#10;AADdAAAADwAAAGRycy9kb3ducmV2LnhtbESP3WoCMRSE7wu+QziCdzXromJXo0hBsOKNax/gsDn7&#10;g8nJkqTu9u2bQqGXw8x8w+wOozXiST50jhUs5hkI4srpjhsFn/fT6wZEiMgajWNS8E0BDvvJyw4L&#10;7Qa+0bOMjUgQDgUqaGPsCylD1ZLFMHc9cfJq5y3GJH0jtcchwa2ReZatpcWO00KLPb23VD3KL6tA&#10;3svTsCmNz9wlr6/m43yrySk1m47HLYhIY/wP/7XPWkG+fFvB75v0BO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Zb1sMAAADdAAAADwAAAAAAAAAAAAAAAACYAgAAZHJzL2Rv&#10;d25yZXYueG1sUEsFBgAAAAAEAAQA9QAAAIgDAAAAAA==&#10;" filled="f" stroked="f">
                  <v:textbox style="mso-fit-shape-to-text:t" inset="0,0,0,0">
                    <w:txbxContent>
                      <w:p w14:paraId="37AC0080" w14:textId="77777777" w:rsidR="00CE53DC" w:rsidRPr="00AF7ED8" w:rsidRDefault="00CE53DC" w:rsidP="00CE53DC">
                        <w:pPr>
                          <w:rPr>
                            <w:sz w:val="20"/>
                          </w:rPr>
                        </w:pPr>
                        <w:r w:rsidRPr="00AF7ED8">
                          <w:rPr>
                            <w:rFonts w:ascii="Arial" w:hAnsi="Arial" w:cs="Arial"/>
                            <w:color w:val="000000"/>
                            <w:sz w:val="20"/>
                            <w:lang w:val="en-US"/>
                          </w:rPr>
                          <w:t>20%</w:t>
                        </w:r>
                      </w:p>
                    </w:txbxContent>
                  </v:textbox>
                </v:rect>
                <v:line id="Line 162" o:spid="_x0000_s2093" style="position:absolute;flip:x;visibility:visible;mso-wrap-style:square" from="6591,23031" to="7181,230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1UccYAAADdAAAADwAAAGRycy9kb3ducmV2LnhtbESPQWvCQBSE74X+h+UJvTUbpcSaZpUi&#10;WEToQVuKub1mn0lI9m3IbjX5911B8DjMzDdMthpMK87Uu9qygmkUgyAurK65VPD9tXl+BeE8ssbW&#10;MikYycFq+fiQYarthfd0PvhSBAi7FBVU3neplK6oyKCLbEccvJPtDfog+1LqHi8Bblo5i+NEGqw5&#10;LFTY0bqiojn8GQXNh87z30YPzfzH4u5z5PZ4YqWeJsP7GwhPg7+Hb+2tVjB7WSRwfROegFz+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NVHHGAAAA3QAAAA8AAAAAAAAA&#10;AAAAAAAAoQIAAGRycy9kb3ducmV2LnhtbFBLBQYAAAAABAAEAPkAAACUAwAAAAA=&#10;" strokeweight=".55pt"/>
                <v:rect id="Rectangle 163" o:spid="_x0000_s2094" style="position:absolute;left:4044;top:22299;width:2547;height:16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hgOsMA&#10;AADdAAAADwAAAGRycy9kb3ducmV2LnhtbESP3WoCMRSE7wu+QziCdzXrImpXo0hBsOKNax/gsDn7&#10;g8nJkqTu9u2bQqGXw8x8w+wOozXiST50jhUs5hkI4srpjhsFn/fT6wZEiMgajWNS8E0BDvvJyw4L&#10;7Qa+0bOMjUgQDgUqaGPsCylD1ZLFMHc9cfJq5y3GJH0jtcchwa2ReZatpMWO00KLPb23VD3KL6tA&#10;3svTsCmNz9wlr6/m43yrySk1m47HLYhIY/wP/7XPWkG+fFvD75v0BO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8hgOsMAAADdAAAADwAAAAAAAAAAAAAAAACYAgAAZHJzL2Rv&#10;d25yZXYueG1sUEsFBgAAAAAEAAQA9QAAAIgDAAAAAA==&#10;" filled="f" stroked="f">
                  <v:textbox style="mso-fit-shape-to-text:t" inset="0,0,0,0">
                    <w:txbxContent>
                      <w:p w14:paraId="67F48803" w14:textId="77777777" w:rsidR="00CE53DC" w:rsidRPr="00AF7ED8" w:rsidRDefault="00CE53DC" w:rsidP="00CE53DC">
                        <w:pPr>
                          <w:rPr>
                            <w:sz w:val="20"/>
                          </w:rPr>
                        </w:pPr>
                        <w:r w:rsidRPr="00AF7ED8">
                          <w:rPr>
                            <w:rFonts w:ascii="Arial" w:hAnsi="Arial" w:cs="Arial"/>
                            <w:color w:val="000000"/>
                            <w:sz w:val="20"/>
                            <w:lang w:val="en-US"/>
                          </w:rPr>
                          <w:t>40%</w:t>
                        </w:r>
                      </w:p>
                    </w:txbxContent>
                  </v:textbox>
                </v:rect>
                <v:line id="Line 164" o:spid="_x0000_s2095" style="position:absolute;flip:x;visibility:visible;mso-wrap-style:square" from="6591,17030" to="7181,170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5lmMMAAADdAAAADwAAAGRycy9kb3ducmV2LnhtbERPTWvCQBC9C/0PyxS8mU1F1KauUgRF&#10;hB7UUprbNDsmIdnZkF1N8u/dQ8Hj432vNr2pxZ1aV1pW8BbFIIgzq0vOFXxfdpMlCOeRNdaWScFA&#10;Djbrl9EKE207PtH97HMRQtglqKDwvkmkdFlBBl1kG+LAXW1r0AfY5lK32IVwU8tpHM+lwZJDQ4EN&#10;bQvKqvPNKKj2Ok3/Kt1Xix+Lx6+B698rKzV+7T8/QHjq/VP87z5oBdPZe5gb3oQnIN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4eZZjDAAAA3QAAAA8AAAAAAAAAAAAA&#10;AAAAoQIAAGRycy9kb3ducmV2LnhtbFBLBQYAAAAABAAEAPkAAACRAwAAAAA=&#10;" strokeweight=".55pt"/>
                <v:rect id="Rectangle 165" o:spid="_x0000_s2096" style="position:absolute;left:3917;top:16260;width:2547;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tR08MA&#10;AADdAAAADwAAAGRycy9kb3ducmV2LnhtbESP3WoCMRSE7wXfIRyhd5p1EdGtUUQQtPTGtQ9w2Jz9&#10;weRkSVJ3+/ZNoeDlMDPfMLvDaI14kg+dYwXLRQaCuHK640bB1/0834AIEVmjcUwKfijAYT+d7LDQ&#10;buAbPcvYiAThUKCCNsa+kDJULVkMC9cTJ6923mJM0jdSexwS3BqZZ9laWuw4LbTY06ml6lF+WwXy&#10;Xp6HTWl85j7y+tNcL7eanFJvs/H4DiLSGF/h//ZFK8hX2y38vU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tR08MAAADdAAAADwAAAAAAAAAAAAAAAACYAgAAZHJzL2Rv&#10;d25yZXYueG1sUEsFBgAAAAAEAAQA9QAAAIgDAAAAAA==&#10;" filled="f" stroked="f">
                  <v:textbox style="mso-fit-shape-to-text:t" inset="0,0,0,0">
                    <w:txbxContent>
                      <w:p w14:paraId="0DAA3B77" w14:textId="77777777" w:rsidR="00CE53DC" w:rsidRPr="00AF7ED8" w:rsidRDefault="00CE53DC" w:rsidP="00CE53DC">
                        <w:pPr>
                          <w:rPr>
                            <w:sz w:val="20"/>
                          </w:rPr>
                        </w:pPr>
                        <w:r w:rsidRPr="00AF7ED8">
                          <w:rPr>
                            <w:rFonts w:ascii="Arial" w:hAnsi="Arial" w:cs="Arial"/>
                            <w:color w:val="000000"/>
                            <w:sz w:val="20"/>
                            <w:lang w:val="en-US"/>
                          </w:rPr>
                          <w:t>60%</w:t>
                        </w:r>
                      </w:p>
                    </w:txbxContent>
                  </v:textbox>
                </v:rect>
                <v:line id="Line 166" o:spid="_x0000_s2097" style="position:absolute;flip:x;visibility:visible;mso-wrap-style:square" from="6591,10991" to="7181,10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PzhMEAAADdAAAADwAAAGRycy9kb3ducmV2LnhtbERPy4rCMBTdC/5DuMLsNFWYUaqpiKDI&#10;wCx8ILq7NrcP2tyUJmr9+8lCcHk478WyM7V4UOtKywrGowgEcWp1ybmC03EznIFwHlljbZkUvMjB&#10;Mun3Fhhr++Q9PQ4+FyGEXYwKCu+bWEqXFmTQjWxDHLjMtgZ9gG0udYvPEG5qOYmiH2mw5NBQYEPr&#10;gtLqcDcKqq2+Xm+V7qrp2eLv34vrS8ZKfQ261RyEp85/xG/3TiuYfEdhf3gTnoBM/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g/OEwQAAAN0AAAAPAAAAAAAAAAAAAAAA&#10;AKECAABkcnMvZG93bnJldi54bWxQSwUGAAAAAAQABAD5AAAAjwMAAAAA&#10;" strokeweight=".55pt"/>
                <v:rect id="Rectangle 167" o:spid="_x0000_s2098" style="position:absolute;left:4044;top:10228;width:2547;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bHz8MA&#10;AADdAAAADwAAAGRycy9kb3ducmV2LnhtbESP3WoCMRSE74W+QzgF7zRxQZGtUUpBsNIbVx/gsDn7&#10;Q5OTJUnd7ds3QsHLYWa+YXaHyVlxpxB7zxpWSwWCuPam51bD7XpcbEHEhGzQeiYNvxThsH+Z7bA0&#10;fuQL3avUigzhWKKGLqWhlDLWHTmMSz8QZ6/xwWHKMrTSBBwz3FlZKLWRDnvOCx0O9NFR/V39OA3y&#10;Wh3HbWWD8uei+bKfp0tDXuv56/T+BiLRlJ7h//bJaCjWagWPN/kJyP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YbHz8MAAADdAAAADwAAAAAAAAAAAAAAAACYAgAAZHJzL2Rv&#10;d25yZXYueG1sUEsFBgAAAAAEAAQA9QAAAIgDAAAAAA==&#10;" filled="f" stroked="f">
                  <v:textbox style="mso-fit-shape-to-text:t" inset="0,0,0,0">
                    <w:txbxContent>
                      <w:p w14:paraId="6A590FEA" w14:textId="77777777" w:rsidR="00CE53DC" w:rsidRPr="00AF7ED8" w:rsidRDefault="00CE53DC" w:rsidP="00CE53DC">
                        <w:pPr>
                          <w:rPr>
                            <w:sz w:val="20"/>
                          </w:rPr>
                        </w:pPr>
                        <w:r w:rsidRPr="00AF7ED8">
                          <w:rPr>
                            <w:rFonts w:ascii="Arial" w:hAnsi="Arial" w:cs="Arial"/>
                            <w:color w:val="000000"/>
                            <w:sz w:val="20"/>
                            <w:lang w:val="en-US"/>
                          </w:rPr>
                          <w:t>80%</w:t>
                        </w:r>
                      </w:p>
                    </w:txbxContent>
                  </v:textbox>
                </v:rect>
                <v:line id="Line 168" o:spid="_x0000_s2099" style="position:absolute;flip:x;visibility:visible;mso-wrap-style:square" from="6591,4959" to="7181,4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3IaMUAAADdAAAADwAAAGRycy9kb3ducmV2LnhtbESPQWvCQBSE74X+h+UVetONgVaJWUUE&#10;Syn0YBQxt2f2mYRk34bsVpN/7xYKPQ4z8w2TrgfTihv1rrasYDaNQBAXVtdcKjgedpMFCOeRNbaW&#10;ScFIDtar56cUE23vvKdb5ksRIOwSVFB53yVSuqIig25qO+LgXW1v0AfZl1L3eA9w08o4it6lwZrD&#10;QoUdbSsqmuzHKGg+dJ5fGj0085PFr++R2/OVlXp9GTZLEJ4G/x/+a39qBfFbFMPvm/AE5O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3IaMUAAADdAAAADwAAAAAAAAAA&#10;AAAAAAChAgAAZHJzL2Rvd25yZXYueG1sUEsFBgAAAAAEAAQA+QAAAJMDAAAAAA==&#10;" strokeweight=".55pt"/>
                <v:rect id="Rectangle 169" o:spid="_x0000_s2100" style="position:absolute;left:3340;top:4196;width:3251;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8I8MA&#10;AADdAAAADwAAAGRycy9kb3ducmV2LnhtbESP3WoCMRSE7wu+QzhC72riFkW2RpGCYIs3rj7AYXP2&#10;hyYnS5K627dvCgUvh5n5htnuJ2fFnULsPWtYLhQI4tqbnlsNt+vxZQMiJmSD1jNp+KEI+93saYul&#10;8SNf6F6lVmQIxxI1dCkNpZSx7shhXPiBOHuNDw5TlqGVJuCY4c7KQqm1dNhzXuhwoPeO6q/q22mQ&#10;1+o4bioblP8smrP9OF0a8lo/z6fDG4hEU3qE/9sno6FYqVf4e5Of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j8I8MAAADdAAAADwAAAAAAAAAAAAAAAACYAgAAZHJzL2Rv&#10;d25yZXYueG1sUEsFBgAAAAAEAAQA9QAAAIgDAAAAAA==&#10;" filled="f" stroked="f">
                  <v:textbox style="mso-fit-shape-to-text:t" inset="0,0,0,0">
                    <w:txbxContent>
                      <w:p w14:paraId="0E6D04AA" w14:textId="77777777" w:rsidR="00CE53DC" w:rsidRPr="00AF7ED8" w:rsidRDefault="00CE53DC" w:rsidP="00CE53DC">
                        <w:pPr>
                          <w:rPr>
                            <w:sz w:val="20"/>
                          </w:rPr>
                        </w:pPr>
                        <w:r w:rsidRPr="00AF7ED8">
                          <w:rPr>
                            <w:rFonts w:ascii="Arial" w:hAnsi="Arial" w:cs="Arial"/>
                            <w:color w:val="000000"/>
                            <w:sz w:val="20"/>
                            <w:lang w:val="en-US"/>
                          </w:rPr>
                          <w:t>100%</w:t>
                        </w:r>
                      </w:p>
                    </w:txbxContent>
                  </v:textbox>
                </v:rect>
                <v:rect id="Rectangle 170" o:spid="_x0000_s2101" style="position:absolute;left:-6633;top:20556;width:18142;height:167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635cUA&#10;AADdAAAADwAAAGRycy9kb3ducmV2LnhtbESPzWrDMBCE74W+g9hCLyWRapImcSObEDDNKZDf82Jt&#10;bVNrZSw1cd6+CgR6HGbmG2aZD7YVF+p941jD+1iBIC6dabjScDwUozkIH5ANto5Jw4085Nnz0xJT&#10;4668o8s+VCJC2KeooQ6hS6X0ZU0W/dh1xNH7dr3FEGVfSdPjNcJtKxOlPqTFhuNCjR2tayp/9r9W&#10;w1Th+XDbznj9Nll1u0Uozl/mpPXry7D6BBFoCP/hR3tjNCRTNYH7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brflxQAAAN0AAAAPAAAAAAAAAAAAAAAAAJgCAABkcnMv&#10;ZG93bnJldi54bWxQSwUGAAAAAAQABAD1AAAAigMAAAAA&#10;" filled="f" stroked="f">
                  <v:textbox style="mso-fit-shape-to-text:t" inset="0,0,0,0">
                    <w:txbxContent>
                      <w:p w14:paraId="6ED504F7" w14:textId="77777777" w:rsidR="00CE53DC" w:rsidRPr="00AF7ED8" w:rsidRDefault="00CE53DC" w:rsidP="00CE53DC">
                        <w:pPr>
                          <w:rPr>
                            <w:sz w:val="20"/>
                          </w:rPr>
                        </w:pPr>
                        <w:r w:rsidRPr="00AF7ED8">
                          <w:rPr>
                            <w:rFonts w:ascii="Arial" w:hAnsi="Arial" w:cs="Arial"/>
                            <w:color w:val="000000"/>
                            <w:sz w:val="20"/>
                            <w:lang w:val="en-US"/>
                          </w:rPr>
                          <w:t>Probability TCM is cost-effective</w:t>
                        </w:r>
                      </w:p>
                    </w:txbxContent>
                  </v:textbox>
                </v:rect>
                <v:line id="Line 171" o:spid="_x0000_s2102" style="position:absolute;visibility:visible;mso-wrap-style:square" from="7181,36004" to="55784,3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0T1sAAAADdAAAADwAAAGRycy9kb3ducmV2LnhtbESPwQrCMBBE74L/EFbwpqmCotUoIgq9&#10;eFD7AUuztsVmU5uo1a83guBxmJk3zHLdmko8qHGlZQWjYQSCOLO65FxBet4PZiCcR9ZYWSYFL3Kw&#10;XnU7S4y1ffKRHiefiwBhF6OCwvs6ltJlBRl0Q1sTB+9iG4M+yCaXusFngJtKjqNoKg2WHBYKrGlb&#10;UHY93Y2CI75nTs/z1OEND+/kfJ2XyU6pfq/dLEB4av0//GsnWsF4Ek3g+yY8Abn6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ENE9bAAAAA3QAAAA8AAAAAAAAAAAAAAAAA&#10;oQIAAGRycy9kb3ducmV2LnhtbFBLBQYAAAAABAAEAPkAAACOAwAAAAA=&#10;" strokeweight=".55pt"/>
                <v:line id="Line 172" o:spid="_x0000_s2103" style="position:absolute;visibility:visible;mso-wrap-style:square" from="8115,36004" to="8115,3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NocAAAADdAAAADwAAAGRycy9kb3ducmV2LnhtbESPwQrCMBBE74L/EFbwpqmCotUoIgq9&#10;eFD7AUuztsVmU5uo1a83guBxmJk3zHLdmko8qHGlZQWjYQSCOLO65FxBet4PZiCcR9ZYWSYFL3Kw&#10;XnU7S4y1ffKRHiefiwBhF6OCwvs6ltJlBRl0Q1sTB+9iG4M+yCaXusFngJtKjqNoKg2WHBYKrGlb&#10;UHY93Y2CI75nTs/z1OEND+/kfJ2XyU6pfq/dLEB4av0//GsnWsF4Ek3h+yY8Abn6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HfjaHAAAAA3QAAAA8AAAAAAAAAAAAAAAAA&#10;oQIAAGRycy9kb3ducmV2LnhtbFBLBQYAAAAABAAEAPkAAACOAwAAAAA=&#10;" strokeweight=".55pt"/>
                <v:rect id="Rectangle 173" o:spid="_x0000_s2104" style="position:absolute;left:7734;top:36864;width:1416;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6IMMA&#10;AADdAAAADwAAAGRycy9kb3ducmV2LnhtbESP3WoCMRSE7wu+QzhC72riQlW2RpGCYIs3rj7AYXP2&#10;hyYnS5K627dvCgUvh5n5htnuJ2fFnULsPWtYLhQI4tqbnlsNt+vxZQMiJmSD1jNp+KEI+93saYul&#10;8SNf6F6lVmQIxxI1dCkNpZSx7shhXPiBOHuNDw5TlqGVJuCY4c7KQqmVdNhzXuhwoPeO6q/q22mQ&#10;1+o4bioblP8smrP9OF0a8lo/z6fDG4hEU3qE/9sno6F4VWv4e5Of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P6IMMAAADdAAAADwAAAAAAAAAAAAAAAACYAgAAZHJzL2Rv&#10;d25yZXYueG1sUEsFBgAAAAAEAAQA9QAAAIgDAAAAAA==&#10;" filled="f" stroked="f">
                  <v:textbox style="mso-fit-shape-to-text:t" inset="0,0,0,0">
                    <w:txbxContent>
                      <w:p w14:paraId="2C9D6D9C" w14:textId="77777777" w:rsidR="00CE53DC" w:rsidRPr="00AF7ED8" w:rsidRDefault="00CE53DC" w:rsidP="00CE53DC">
                        <w:pPr>
                          <w:rPr>
                            <w:sz w:val="20"/>
                          </w:rPr>
                        </w:pPr>
                        <w:r w:rsidRPr="00AF7ED8">
                          <w:rPr>
                            <w:rFonts w:ascii="Arial" w:hAnsi="Arial" w:cs="Arial"/>
                            <w:color w:val="000000"/>
                            <w:sz w:val="20"/>
                            <w:lang w:val="en-US"/>
                          </w:rPr>
                          <w:t>£0</w:t>
                        </w:r>
                      </w:p>
                    </w:txbxContent>
                  </v:textbox>
                </v:rect>
                <v:line id="Line 174" o:spid="_x0000_s2105" style="position:absolute;visibility:visible;mso-wrap-style:square" from="19805,36004" to="19805,3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8SL4AAADdAAAADwAAAGRycy9kb3ducmV2LnhtbERPSwrCMBDdC94hjOBOUwVFq6mIKHTj&#10;ws8BhmZsS5tJbaJWT28WgsvH+683nanFk1pXWlYwGUcgiDOrS84VXC+H0QKE88gaa8uk4E0ONkm/&#10;t8ZY2xef6Hn2uQgh7GJUUHjfxFK6rCCDbmwb4sDdbGvQB9jmUrf4CuGmltMomkuDJYeGAhvaFZRV&#10;54dRcMLPwullfnV4x+MnvVTLMt0rNRx02xUIT53/i3/uVCuYzqIwN7wJT0AmX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DLxIvgAAAN0AAAAPAAAAAAAAAAAAAAAAAKEC&#10;AABkcnMvZG93bnJldi54bWxQSwUGAAAAAAQABAD5AAAAjAMAAAAA&#10;" strokeweight=".55pt"/>
                <v:rect id="Rectangle 175" o:spid="_x0000_s2106" style="position:absolute;left:18630;top:36864;width:2826;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LycMA&#10;AADdAAAADwAAAGRycy9kb3ducmV2LnhtbESP3WoCMRSE74W+QziF3mnShYrdGqUUBCveuPoAh83Z&#10;H5qcLEnqbt++EQQvh5n5hllvJ2fFlULsPWt4XSgQxLU3PbcaLufdfAUiJmSD1jNp+KMI283TbI2l&#10;8SOf6FqlVmQIxxI1dCkNpZSx7shhXPiBOHuNDw5TlqGVJuCY4c7KQqmldNhzXuhwoK+O6p/q12mQ&#10;52o3rioblD8UzdF+708Nea1fnqfPDxCJpvQI39t7o6F4U+9we5OfgN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LycMAAADdAAAADwAAAAAAAAAAAAAAAACYAgAAZHJzL2Rv&#10;d25yZXYueG1sUEsFBgAAAAAEAAQA9QAAAIgDAAAAAA==&#10;" filled="f" stroked="f">
                  <v:textbox style="mso-fit-shape-to-text:t" inset="0,0,0,0">
                    <w:txbxContent>
                      <w:p w14:paraId="690DBBE2" w14:textId="77777777" w:rsidR="00CE53DC" w:rsidRPr="00AF7ED8" w:rsidRDefault="00CE53DC" w:rsidP="00CE53DC">
                        <w:pPr>
                          <w:rPr>
                            <w:sz w:val="20"/>
                          </w:rPr>
                        </w:pPr>
                        <w:r w:rsidRPr="00AF7ED8">
                          <w:rPr>
                            <w:rFonts w:ascii="Arial" w:hAnsi="Arial" w:cs="Arial"/>
                            <w:color w:val="000000"/>
                            <w:sz w:val="20"/>
                            <w:lang w:val="en-US"/>
                          </w:rPr>
                          <w:t>£500</w:t>
                        </w:r>
                      </w:p>
                    </w:txbxContent>
                  </v:textbox>
                </v:rect>
                <v:line id="Line 176" o:spid="_x0000_s2107" style="position:absolute;visibility:visible;mso-wrap-style:square" from="31502,36004" to="31502,3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Mmk74AAADdAAAADwAAAGRycy9kb3ducmV2LnhtbERPSwrCMBDdC94hjOBOUwVFq6mIKHTj&#10;ws8BhmZsS5tJbaJWT28WgsvH+683nanFk1pXWlYwGUcgiDOrS84VXC+H0QKE88gaa8uk4E0ONkm/&#10;t8ZY2xef6Hn2uQgh7GJUUHjfxFK6rCCDbmwb4sDdbGvQB9jmUrf4CuGmltMomkuDJYeGAhvaFZRV&#10;54dRcMLPwullfnV4x+MnvVTLMt0rNRx02xUIT53/i3/uVCuYziZhf3gTnoBMv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EoyaTvgAAAN0AAAAPAAAAAAAAAAAAAAAAAKEC&#10;AABkcnMvZG93bnJldi54bWxQSwUGAAAAAAQABAD5AAAAjAMAAAAA&#10;" strokeweight=".55pt"/>
                <v:rect id="Rectangle 177" o:spid="_x0000_s2108" style="position:absolute;left:29902;top:36864;width:3537;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9REsMA&#10;AADdAAAADwAAAGRycy9kb3ducmV2LnhtbESPzWrDMBCE74G+g9hCb7FsQ0Jwo4QQCKShlzh5gMVa&#10;/1BpZSQ1dt++KhRyHGbmG2a7n60RD/JhcKygyHIQxI3TA3cK7rfTcgMiRGSNxjEp+KEA+93LYouV&#10;dhNf6VHHTiQIhwoV9DGOlZSh6cliyNxInLzWeYsxSd9J7XFKcGtkmedraXHgtNDjSMeemq/62yqQ&#10;t/o0bWrjc3cp20/zcb625JR6e50P7yAizfEZ/m+ftYJyVRTw9yY9Ab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9REsMAAADdAAAADwAAAAAAAAAAAAAAAACYAgAAZHJzL2Rv&#10;d25yZXYueG1sUEsFBgAAAAAEAAQA9QAAAIgDAAAAAA==&#10;" filled="f" stroked="f">
                  <v:textbox style="mso-fit-shape-to-text:t" inset="0,0,0,0">
                    <w:txbxContent>
                      <w:p w14:paraId="13714071" w14:textId="77777777" w:rsidR="00CE53DC" w:rsidRPr="00AF7ED8" w:rsidRDefault="00CE53DC" w:rsidP="00CE53DC">
                        <w:pPr>
                          <w:rPr>
                            <w:sz w:val="20"/>
                          </w:rPr>
                        </w:pPr>
                        <w:r w:rsidRPr="00AF7ED8">
                          <w:rPr>
                            <w:rFonts w:ascii="Arial" w:hAnsi="Arial" w:cs="Arial"/>
                            <w:color w:val="000000"/>
                            <w:sz w:val="20"/>
                            <w:lang w:val="en-US"/>
                          </w:rPr>
                          <w:t>£1000</w:t>
                        </w:r>
                      </w:p>
                    </w:txbxContent>
                  </v:textbox>
                </v:rect>
                <v:line id="Line 178" o:spid="_x0000_s2109" style="position:absolute;visibility:visible;mso-wrap-style:square" from="43192,36004" to="43192,3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0df8AAAADdAAAADwAAAGRycy9kb3ducmV2LnhtbESPzQrCMBCE74LvEFbwpqkFRatRRBR6&#10;8eDPAyzN2habTW2iVp/eCILHYWa+YRar1lTiQY0rLSsYDSMQxJnVJecKzqfdYArCeWSNlWVS8CIH&#10;q2W3s8BE2ycf6HH0uQgQdgkqKLyvEyldVpBBN7Q1cfAutjHog2xyqRt8BripZBxFE2mw5LBQYE2b&#10;grLr8W4UHPA9dXqWnx3ecP9OT9dZmW6V6vfa9RyEp9b/w792qhXE41EM3zfhCcjl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s9HX/AAAAA3QAAAA8AAAAAAAAAAAAAAAAA&#10;oQIAAGRycy9kb3ducmV2LnhtbFBLBQYAAAAABAAEAPkAAACOAwAAAAA=&#10;" strokeweight=".55pt"/>
                <v:rect id="Rectangle 179" o:spid="_x0000_s2110" style="position:absolute;left:41592;top:36864;width:3537;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Fq/sMA&#10;AADdAAAADwAAAGRycy9kb3ducmV2LnhtbESP3WoCMRSE7wu+QziCdzXrSousRimCoNIbVx/gsDn7&#10;Q5OTJYnu+vamUOjlMDPfMJvdaI14kA+dYwWLeQaCuHK640bB7Xp4X4EIEVmjcUwKnhRgt528bbDQ&#10;buALPcrYiAThUKCCNsa+kDJULVkMc9cTJ6923mJM0jdSexwS3BqZZ9mntNhxWmixp31L1U95twrk&#10;tTwMq9L4zJ3z+tucjpeanFKz6fi1BhFpjP/hv/ZRK8g/Fkv4fZOegN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Fq/sMAAADdAAAADwAAAAAAAAAAAAAAAACYAgAAZHJzL2Rv&#10;d25yZXYueG1sUEsFBgAAAAAEAAQA9QAAAIgDAAAAAA==&#10;" filled="f" stroked="f">
                  <v:textbox style="mso-fit-shape-to-text:t" inset="0,0,0,0">
                    <w:txbxContent>
                      <w:p w14:paraId="7DFC059B" w14:textId="77777777" w:rsidR="00CE53DC" w:rsidRPr="00AF7ED8" w:rsidRDefault="00CE53DC" w:rsidP="00CE53DC">
                        <w:pPr>
                          <w:rPr>
                            <w:sz w:val="20"/>
                          </w:rPr>
                        </w:pPr>
                        <w:r w:rsidRPr="00AF7ED8">
                          <w:rPr>
                            <w:rFonts w:ascii="Arial" w:hAnsi="Arial" w:cs="Arial"/>
                            <w:color w:val="000000"/>
                            <w:sz w:val="20"/>
                            <w:lang w:val="en-US"/>
                          </w:rPr>
                          <w:t>£1500</w:t>
                        </w:r>
                      </w:p>
                    </w:txbxContent>
                  </v:textbox>
                </v:rect>
                <v:line id="Line 180" o:spid="_x0000_s2111" style="position:absolute;visibility:visible;mso-wrap-style:square" from="54883,36004" to="54883,36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gkMEAAADdAAAADwAAAGRycy9kb3ducmV2LnhtbESPzQrCMBCE74LvEFbwpqmiotUoIgq9&#10;ePDnAZZmbYvNpjZRq09vBMHjMDPfMItVY0rxoNoVlhUM+hEI4tTqgjMF59OuNwXhPLLG0jIpeJGD&#10;1bLdWmCs7ZMP9Dj6TAQIuxgV5N5XsZQuzcmg69uKOHgXWxv0QdaZ1DU+A9yUchhFE2mw4LCQY0Wb&#10;nNLr8W4UHPA9dXqWnR3ecP9OTtdZkWyV6naa9RyEp8b/w792ohUMx4MRfN+EJyCX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mCCQwQAAAN0AAAAPAAAAAAAAAAAAAAAA&#10;AKECAABkcnMvZG93bnJldi54bWxQSwUGAAAAAAQABAD5AAAAjwMAAAAA&#10;" strokeweight=".55pt"/>
                <v:rect id="Rectangle 181" o:spid="_x0000_s2112" style="position:absolute;left:53289;top:36864;width:3537;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RXEcIA&#10;AADdAAAADwAAAGRycy9kb3ducmV2LnhtbESP3YrCMBSE7xd8h3AE79bUgot0jSKC4Io31n2AQ3P6&#10;g8lJSaLtvr0RhL0cZuYbZr0drREP8qFzrGAxz0AQV0533Cj4vR4+VyBCRNZoHJOCPwqw3Uw+1lho&#10;N/CFHmVsRIJwKFBBG2NfSBmqliyGueuJk1c7bzEm6RupPQ4Jbo3Ms+xLWuw4LbTY076l6lberQJ5&#10;LQ/DqjQ+c6e8Ppuf46Ump9RsOu6+QUQa43/43T5qBflysYTXm/Q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ZFcRwgAAAN0AAAAPAAAAAAAAAAAAAAAAAJgCAABkcnMvZG93&#10;bnJldi54bWxQSwUGAAAAAAQABAD1AAAAhwMAAAAA&#10;" filled="f" stroked="f">
                  <v:textbox style="mso-fit-shape-to-text:t" inset="0,0,0,0">
                    <w:txbxContent>
                      <w:p w14:paraId="0A8B13F7" w14:textId="77777777" w:rsidR="00CE53DC" w:rsidRPr="00AF7ED8" w:rsidRDefault="00CE53DC" w:rsidP="00CE53DC">
                        <w:pPr>
                          <w:rPr>
                            <w:sz w:val="20"/>
                          </w:rPr>
                        </w:pPr>
                        <w:r w:rsidRPr="00AF7ED8">
                          <w:rPr>
                            <w:rFonts w:ascii="Arial" w:hAnsi="Arial" w:cs="Arial"/>
                            <w:color w:val="000000"/>
                            <w:sz w:val="20"/>
                            <w:lang w:val="en-US"/>
                          </w:rPr>
                          <w:t>£2000</w:t>
                        </w:r>
                      </w:p>
                    </w:txbxContent>
                  </v:textbox>
                </v:rect>
                <v:rect id="Rectangle 182" o:spid="_x0000_s2113" style="position:absolute;left:14776;top:39804;width:36424;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bJZsIA&#10;AADdAAAADwAAAGRycy9kb3ducmV2LnhtbESP3YrCMBSE7wXfIRxh7zS1sCLVKCIIruyN1Qc4NKc/&#10;mJyUJNru25uFhb0cZuYbZrsfrREv8qFzrGC5yEAQV0533Ci4307zNYgQkTUax6TghwLsd9PJFgvt&#10;Br7Sq4yNSBAOBSpoY+wLKUPVksWwcD1x8mrnLcYkfSO1xyHBrZF5lq2kxY7TQos9HVuqHuXTKpC3&#10;8jSsS+Mzd8nrb/N1vtbklPqYjYcNiEhj/A//tc9aQf65XMHvm/QE5O4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tslmwgAAAN0AAAAPAAAAAAAAAAAAAAAAAJgCAABkcnMvZG93&#10;bnJldi54bWxQSwUGAAAAAAQABAD1AAAAhwMAAAAA&#10;" filled="f" stroked="f">
                  <v:textbox style="mso-fit-shape-to-text:t" inset="0,0,0,0">
                    <w:txbxContent>
                      <w:p w14:paraId="7F19C254" w14:textId="77777777" w:rsidR="00CE53DC" w:rsidRPr="00AF7ED8" w:rsidRDefault="00CE53DC" w:rsidP="00CE53DC">
                        <w:pPr>
                          <w:rPr>
                            <w:sz w:val="20"/>
                          </w:rPr>
                        </w:pPr>
                        <w:r w:rsidRPr="00F00BEC">
                          <w:rPr>
                            <w:rFonts w:ascii="Arial" w:hAnsi="Arial" w:cs="Arial"/>
                            <w:color w:val="000000"/>
                            <w:sz w:val="20"/>
                            <w:lang w:val="en-US"/>
                          </w:rPr>
                          <w:t>Willingness to pay for unit change</w:t>
                        </w:r>
                        <w:r>
                          <w:rPr>
                            <w:rFonts w:ascii="Arial" w:hAnsi="Arial" w:cs="Arial"/>
                            <w:color w:val="000000"/>
                            <w:sz w:val="20"/>
                            <w:lang w:val="en-US"/>
                          </w:rPr>
                          <w:t xml:space="preserve"> in SDQ Total Difficulties Score</w:t>
                        </w:r>
                      </w:p>
                    </w:txbxContent>
                  </v:textbox>
                </v:rect>
                <v:shape id="Freeform 2517" o:spid="_x0000_s2114" style="position:absolute;left:8115;top:11782;width:46799;height:11030;visibility:visible;mso-wrap-style:square;v-text-anchor:top" coordsize="1349,3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Vzr8MA&#10;AADdAAAADwAAAGRycy9kb3ducmV2LnhtbESPT4vCMBTE7wt+h/AEb2vayq5ajSKC4LWuF2+P5vWP&#10;Ni8liVq/vVlY2OMwM79h1tvBdOJBzreWFaTTBARxaXXLtYLzz+FzAcIHZI2dZVLwIg/bzehjjbm2&#10;Ty7ocQq1iBD2OSpoQuhzKX3ZkEE/tT1x9CrrDIYoXS21w2eEm05mSfItDbYcFxrsad9QeTvdjQK+&#10;pXc3Ky6myA7XIt21y0VVBaUm42G3AhFoCP/hv/ZRK8i+0jn8volPQG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Vzr8MAAADdAAAADwAAAAAAAAAAAAAAAACYAgAAZHJzL2Rv&#10;d25yZXYueG1sUEsFBgAAAAAEAAQA9QAAAIgDAAAAAA==&#10;" path="m,318l27,253,54,199,81,158r27,-38l135,98,162,80,189,64r27,-6l243,51r27,-5l297,41r27,-7l351,31r27,-2l405,27r27,l459,26r27,-1l513,22r27,l567,21r27,-1l621,20r27,-3l675,16r26,-2l728,12r27,l782,12r27,-1l836,11,863,7r27,1l917,7,944,5r27,l998,5r27,l1052,5r27,-2l1106,3r27,-2l1160,2r27,l1214,1r27,l1268,1,1295,r27,l1349,e" filled="f" strokecolor="#76923c [2406]" strokeweight="1.1pt">
                  <v:stroke dashstyle="longDash"/>
                  <v:path arrowok="t" o:connecttype="custom" o:connectlocs="0,1102995;93668,877540;187337,690239;281005,548029;374674,416225;468342,339917;562010,277483;655679,221986;749347,201175;843015,176895;936684,159553;1030352,142210;1124021,117930;1217689,107525;1311357,100588;1405026,93651;1498694,93651;1592363,90182;1686031,86713;1779699,76308;1873368,76308;1967036,72839;2060704,69371;2154373,69371;2248041,58965;2341710,55497;2431909,48560;2525577,41622;2619246,41622;2712914,41622;2806582,38154;2900251,38154;2993919,24280;3087587,27748;3181256,24280;3274924,17343;3368593,17343;3462261,17343;3555929,17343;3649598,17343;3743266,10406;3836935,10406;3930603,3469;4024271,6937;4117940,6937;4211608,3469;4305276,3469;4398945,3469;4492613,0;4586282,0;4679950,0" o:connectangles="0,0,0,0,0,0,0,0,0,0,0,0,0,0,0,0,0,0,0,0,0,0,0,0,0,0,0,0,0,0,0,0,0,0,0,0,0,0,0,0,0,0,0,0,0,0,0,0,0,0,0"/>
                </v:shape>
                <v:shape id="Freeform 2518" o:spid="_x0000_s2115" style="position:absolute;left:8115;top:11430;width:46799;height:19494;visibility:visible;mso-wrap-style:square;v-text-anchor:top" coordsize="1349,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i1QMQA&#10;AADdAAAADwAAAGRycy9kb3ducmV2LnhtbERPy2rCQBTdC/7DcAvdiE4e1ErqKCIUuhCKxtrtJXOb&#10;pM3cCZlpEvv1zqLg8nDe6+1oGtFT52rLCuJFBIK4sLrmUsE5f52vQDiPrLGxTAqu5GC7mU7WmGk7&#10;8JH6ky9FCGGXoYLK+zaT0hUVGXQL2xIH7st2Bn2AXSl1h0MIN41MomgpDdYcGipsaV9R8XP6NQr+&#10;aHeZfXyXaZp/rp7dQfdcy3elHh/G3QsIT6O/i//db1pB8hSHueFNeAJy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ItUDEAAAA3QAAAA8AAAAAAAAAAAAAAAAAmAIAAGRycy9k&#10;b3ducmV2LnhtbFBLBQYAAAAABAAEAPUAAACJAwAAAAA=&#10;" path="m,562l27,539,54,513,81,484r27,-30l135,422r27,-37l189,351r27,-33l243,288r27,-26l297,238r27,-21l351,199r27,-18l405,165r27,-14l459,137r27,-13l513,113r27,-9l567,95r27,-8l621,80r27,-6l675,67r26,-5l728,57r27,-4l782,48r27,-5l836,39r27,-3l890,33r27,-3l944,27r27,-3l998,22r27,-2l1052,17r27,-1l1106,13r27,-1l1160,10r27,-2l1214,7r27,-2l1268,4r27,-1l1322,1,1349,e" filled="f" strokecolor="red" strokeweight="1.1pt">
                  <v:stroke dashstyle="dash"/>
                  <v:path arrowok="t" o:connecttype="custom" o:connectlocs="0,1949450;93668,1869668;187337,1779480;281005,1678886;374674,1574823;468342,1463822;562010,1335477;655679,1217539;749347,1103070;843015,999006;936684,908818;1030352,825568;1124021,752724;1217689,690286;1311357,627848;1405026,572347;1498694,523785;1592363,475222;1686031,430128;1779699,391971;1873368,360752;1967036,329533;2060704,301783;2154373,277502;2248041,256689;2341710,232408;2431909,215064;2525577,197720;2619246,183845;2712914,166501;2806582,149157;2900251,135282;2993919,124876;3087587,114469;3181256,104063;3274924,93657;3368593,83251;3462261,76313;3555929,69375;3649598,58969;3743266,55500;3836935,45094;3930603,41625;4024271,34688;4117940,27750;4211608,24281;4305276,17344;4398945,13875;4492613,10406;4586282,3469;4679950,0" o:connectangles="0,0,0,0,0,0,0,0,0,0,0,0,0,0,0,0,0,0,0,0,0,0,0,0,0,0,0,0,0,0,0,0,0,0,0,0,0,0,0,0,0,0,0,0,0,0,0,0,0,0,0"/>
                </v:shape>
                <v:group id="Group 2519" o:spid="_x0000_s2116" style="position:absolute;left:41592;top:23031;width:6064;height:6572" coordsize="6064,6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32ItsUAAADdAAAADwAAAGRycy9kb3ducmV2LnhtbESPQYvCMBSE78L+h/CE&#10;vWlaF8WtRhFZlz2IoC6It0fzbIvNS2liW/+9EQSPw8x8w8yXnSlFQ7UrLCuIhxEI4tTqgjMF/8fN&#10;YArCeWSNpWVScCcHy8VHb46Jti3vqTn4TAQIuwQV5N5XiZQuzcmgG9qKOHgXWxv0QdaZ1DW2AW5K&#10;OYqiiTRYcFjIsaJ1Tun1cDMKfltsV1/xT7O9Xtb383G8O21jUuqz361mIDx1/h1+tf+0gtE4/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99iLbFAAAA3QAA&#10;AA8AAAAAAAAAAAAAAAAAqgIAAGRycy9kb3ducmV2LnhtbFBLBQYAAAAABAAEAPoAAACcAwAAAAA=&#10;">
                  <v:group id="Group 2520" o:spid="_x0000_s2117" style="position:absolute;left:114;top:4901;width:2807;height:0" coordorigin="11466,490157" coordsize="28067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vrlsMAAADdAAAADwAAAGRycy9kb3ducmV2LnhtbERPTYvCMBC9C/6HMII3&#10;TdtFkWoUEXfxIAtWYdnb0IxtsZmUJtvWf28Owh4f73uzG0wtOmpdZVlBPI9AEOdWV1wouF0/ZysQ&#10;ziNrrC2Tgic52G3How2m2vZ8oS7zhQgh7FJUUHrfpFK6vCSDbm4b4sDdbWvQB9gWUrfYh3BTyySK&#10;ltJgxaGhxIYOJeWP7M8o+Oqx33/Ex+78uB+ev9fF9885JqWmk2G/BuFp8P/it/ukFSSLJOwP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K+uWwwAAAN0AAAAP&#10;AAAAAAAAAAAAAAAAAKoCAABkcnMvZG93bnJldi54bWxQSwUGAAAAAAQABAD6AAAAmgMAAAAA&#10;">
                    <v:line id="Line 306" o:spid="_x0000_s2118" style="position:absolute;visibility:visible;mso-wrap-style:square" from="11466,490157" to="42581,490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YPeMUAAADdAAAADwAAAGRycy9kb3ducmV2LnhtbESPX2vCMBTF34V9h3AHvogmLW5INco2&#10;JvgiQx2Ib5fm2labm9JErd/eDAY+Hs6fH2e26GwtrtT6yrGGZKRAEOfOVFxo+N0thxMQPiAbrB2T&#10;hjt5WMxfejPMjLvxhq7bUIg4wj5DDWUITSalz0uy6EeuIY7e0bUWQ5RtIU2Ltzhua5kq9S4tVhwJ&#10;JTb0VVJ+3l5shCRuXY3He+UH9Hka3Hfq8OO+te6/dh9TEIG68Az/t1dGQ/qWJvD3Jj4BO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YPeMUAAADdAAAADwAAAAAAAAAA&#10;AAAAAAChAgAAZHJzL2Rvd25yZXYueG1sUEsFBgAAAAAEAAQA+QAAAJMDAAAAAA==&#10;" strokecolor="red" strokeweight="1.1pt"/>
                    <v:line id="Line 307" o:spid="_x0000_s2119" style="position:absolute;visibility:visible;mso-wrap-style:square" from="73696,490157" to="104811,490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SRD8UAAADdAAAADwAAAGRycy9kb3ducmV2LnhtbESPX2vCMBTF3wd+h3CFvchMLG6Mrqmo&#10;KPgyRB2Ib5fmrq02N6XJtH77RRjs8XD+/DjZrLeNuFLna8caJmMFgrhwpuZSw9dh/fIOwgdkg41j&#10;0nAnD7N88JRhatyNd3Tdh1LEEfYpaqhCaFMpfVGRRT92LXH0vl1nMUTZldJ0eIvjtpGJUm/SYs2R&#10;UGFLy4qKy/7HRsjEfdbT6VH5ES3Oo/tBnbZupfXzsJ9/gAjUh//wX3tjNCSvSQKPN/EJ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SRD8UAAADdAAAADwAAAAAAAAAA&#10;AAAAAAChAgAAZHJzL2Rvd25yZXYueG1sUEsFBgAAAAAEAAQA+QAAAJMDAAAAAA==&#10;" strokecolor="red" strokeweight="1.1pt"/>
                    <v:line id="Line 308" o:spid="_x0000_s2120" style="position:absolute;visibility:visible;mso-wrap-style:square" from="135926,490157" to="167041,490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g0lMYAAADdAAAADwAAAGRycy9kb3ducmV2LnhtbESPX2vCMBTF34V9h3AHe5GZ2LkhnWmZ&#10;orAXEXUge7s0d2235qY0mdZvbwTBx8P58+PM8t424kidrx1rGI8UCOLCmZpLDV/71fMUhA/IBhvH&#10;pOFMHvLsYTDD1LgTb+m4C6WII+xT1FCF0KZS+qIii37kWuLo/bjOYoiyK6Xp8BTHbSMTpd6kxZoj&#10;ocKWFhUVf7t/GyFjt64nk4PyQ5r/Ds979b1xS62fHvuPdxCB+nAP39qfRkPymrzA9U18Aj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YNJTGAAAA3QAAAA8AAAAAAAAA&#10;AAAAAAAAoQIAAGRycy9kb3ducmV2LnhtbFBLBQYAAAAABAAEAPkAAACUAwAAAAA=&#10;" strokecolor="red" strokeweight="1.1pt"/>
                    <v:line id="Line 309" o:spid="_x0000_s2121" style="position:absolute;visibility:visible;mso-wrap-style:square" from="198791,490157" to="229906,490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Gs4MYAAADdAAAADwAAAGRycy9kb3ducmV2LnhtbESPS2vCQBSF9wX/w3CFbqTOGKKU1EnQ&#10;UsFNER9QurtkbpO0mTshM9X47zuC0OXhPD7OshhsK87U+8axhtlUgSAunWm40nA6bp6eQfiAbLB1&#10;TBqu5KHIRw9LzIy78J7Oh1CJOMI+Qw11CF0mpS9rsuinriOO3pfrLYYo+0qaHi9x3LYyUWohLTYc&#10;CTV29FpT+XP4tREyc+9Nmn4oP6H19+R6VJ8796b143hYvYAINIT/8L29NRqSeZLC7U18Aj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xrODGAAAA3QAAAA8AAAAAAAAA&#10;AAAAAAAAoQIAAGRycy9kb3ducmV2LnhtbFBLBQYAAAAABAAEAPkAAACUAwAAAAA=&#10;" strokecolor="red" strokeweight="1.1pt"/>
                    <v:line id="Line 310" o:spid="_x0000_s2122" style="position:absolute;visibility:visible;mso-wrap-style:square" from="261021,490157" to="292136,490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0Je8YAAADdAAAADwAAAGRycy9kb3ducmV2LnhtbESPX2vCMBTF3wf7DuEOfBFNLCqjaypT&#10;FHwZwzqQvV2au7Zbc1OaqPXbm8Fgj4fz58fJVoNtxYV63zjWMJsqEMSlMw1XGj6Ou8kzCB+QDbaO&#10;ScONPKzyx4cMU+OufKBLESoRR9inqKEOoUul9GVNFv3UdcTR+3K9xRBlX0nT4zWO21YmSi2lxYYj&#10;ocaONjWVP8XZRsjMvTXz+Un5Ma2/x7ej+nx3W61HT8PrC4hAQ/gP/7X3RkOySBbw+yY+AZn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9CXvGAAAA3QAAAA8AAAAAAAAA&#10;AAAAAAAAoQIAAGRycy9kb3ducmV2LnhtbFBLBQYAAAAABAAEAPkAAACUAwAAAAA=&#10;" strokecolor="red" strokeweight="1.1pt"/>
                  </v:group>
                  <v:line id="Straight Connector 2526" o:spid="_x0000_s2123" style="position:absolute;flip:y;visibility:visible;mso-wrap-style:square" from="0,696" to="2921,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qtvcgAAADdAAAADwAAAGRycy9kb3ducmV2LnhtbESPT2vCQBTE74V+h+UVvOnG+KcldZVS&#10;EIOCWttDj4/saxKafZtmVxP99K4g9DjMzG+Y2aIzlThR40rLCoaDCARxZnXJuYKvz2X/BYTzyBor&#10;y6TgTA4W88eHGSbatvxBp4PPRYCwS1BB4X2dSOmyggy6ga2Jg/djG4M+yCaXusE2wE0l4yiaSoMl&#10;h4UCa3ovKPs9HI2CNOX1+sLL3fdw/7fyo3KzHbfPSvWeurdXEJ46/x++t1OtIJ7EU7i9CU9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fqtvcgAAADdAAAADwAAAAAA&#10;AAAAAAAAAAChAgAAZHJzL2Rvd25yZXYueG1sUEsFBgAAAAAEAAQA+QAAAJYDAAAAAA==&#10;" strokecolor="#4579b8 [3044]"/>
                  <v:line id="Straight Connector 2527" o:spid="_x0000_s2124" style="position:absolute;visibility:visible;mso-wrap-style:square" from="0,2787" to="2886,27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eSNMYAAADdAAAADwAAAGRycy9kb3ducmV2LnhtbESP0UoDMRRE3wX/IVzBF7FZl7bK2rTU&#10;giDUF9d+wCW5bhY3N9skbXf9+qYg9HGYmTPMYjW4ThwpxNazgqdJAYJYe9Nyo2D3/f74AiImZIOd&#10;Z1IwUoTV8vZmgZXxJ/6iY50akSEcK1RgU+orKaO25DBOfE+cvR8fHKYsQyNNwFOGu06WRTGXDlvO&#10;CxZ72ljSv/XBKfibBfs2f5hui0+5q8dej0bvW6Xu74b1K4hEQ7qG/9sfRkE5K5/h8iY/Abk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XkjTGAAAA3QAAAA8AAAAAAAAA&#10;AAAAAAAAoQIAAGRycy9kb3ducmV2LnhtbFBLBQYAAAAABAAEAPkAAACUAwAAAAA=&#10;" strokecolor="#76923c [2406]">
                    <v:stroke dashstyle="longDash"/>
                  </v:line>
                  <v:rect id="Rectangle 2528" o:spid="_x0000_s2125" style="position:absolute;left:3518;width:2546;height:65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kyMr8A&#10;AADdAAAADwAAAGRycy9kb3ducmV2LnhtbERPy4rCMBTdC/5DuMLsNLUwItUoIgiOzMbqB1ya2wcm&#10;NyWJtvP3ZjHg8nDe2/1ojXiRD51jBctFBoK4crrjRsH9dpqvQYSIrNE4JgV/FGC/m062WGg38JVe&#10;ZWxECuFQoII2xr6QMlQtWQwL1xMnrnbeYkzQN1J7HFK4NTLPspW02HFqaLGnY0vVo3xaBfJWnoZ1&#10;aXzmLnn9a37O15qcUl+z8bABEWmMH/G/+6wV5N95mpvepCcgd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CTIyvwAAAN0AAAAPAAAAAAAAAAAAAAAAAJgCAABkcnMvZG93bnJl&#10;di54bWxQSwUGAAAAAAQABAD1AAAAhAMAAAAA&#10;" filled="f" stroked="f">
                    <v:textbox style="mso-fit-shape-to-text:t" inset="0,0,0,0">
                      <w:txbxContent>
                        <w:p w14:paraId="4A59B4FA" w14:textId="77777777" w:rsidR="00CE53DC" w:rsidRDefault="00CE53DC" w:rsidP="00CE53DC">
                          <w:pPr>
                            <w:pStyle w:val="NormalWeb"/>
                            <w:spacing w:before="0" w:beforeAutospacing="0" w:after="0" w:afterAutospacing="0" w:line="360" w:lineRule="auto"/>
                          </w:pPr>
                          <w:r>
                            <w:rPr>
                              <w:rFonts w:ascii="Arial" w:eastAsia="Calibri" w:hAnsi="Arial"/>
                              <w:color w:val="000000"/>
                              <w:sz w:val="20"/>
                              <w:szCs w:val="20"/>
                              <w:lang w:val="en-US"/>
                            </w:rPr>
                            <w:t>CCI</w:t>
                          </w:r>
                        </w:p>
                        <w:p w14:paraId="6E80B2C9" w14:textId="77777777" w:rsidR="00CE53DC" w:rsidRDefault="00CE53DC" w:rsidP="00CE53DC">
                          <w:pPr>
                            <w:pStyle w:val="NormalWeb"/>
                            <w:spacing w:before="0" w:beforeAutospacing="0" w:after="0" w:afterAutospacing="0" w:line="360" w:lineRule="auto"/>
                          </w:pPr>
                          <w:r>
                            <w:rPr>
                              <w:rFonts w:ascii="Arial" w:eastAsia="Calibri" w:hAnsi="Arial"/>
                              <w:color w:val="000000"/>
                              <w:sz w:val="20"/>
                              <w:szCs w:val="20"/>
                              <w:lang w:val="en-US"/>
                            </w:rPr>
                            <w:t>CC2</w:t>
                          </w:r>
                        </w:p>
                        <w:p w14:paraId="5A57AC4C" w14:textId="77777777" w:rsidR="00CE53DC" w:rsidRDefault="00CE53DC" w:rsidP="00CE53DC">
                          <w:pPr>
                            <w:pStyle w:val="NormalWeb"/>
                            <w:spacing w:before="0" w:beforeAutospacing="0" w:after="0" w:afterAutospacing="0" w:line="360" w:lineRule="auto"/>
                          </w:pPr>
                          <w:r>
                            <w:rPr>
                              <w:rFonts w:ascii="Arial" w:eastAsia="Calibri" w:hAnsi="Arial"/>
                              <w:color w:val="000000"/>
                              <w:sz w:val="20"/>
                              <w:szCs w:val="20"/>
                              <w:lang w:val="en-US"/>
                            </w:rPr>
                            <w:t>MI</w:t>
                          </w:r>
                        </w:p>
                      </w:txbxContent>
                    </v:textbox>
                  </v:rect>
                </v:group>
                <w10:anchorlock/>
              </v:group>
            </w:pict>
          </mc:Fallback>
        </mc:AlternateContent>
      </w:r>
    </w:p>
    <w:p w14:paraId="0373DE0E" w14:textId="77777777" w:rsidR="00CE53DC" w:rsidRDefault="00CE53DC" w:rsidP="00122B66">
      <w:pPr>
        <w:spacing w:line="360" w:lineRule="auto"/>
        <w:rPr>
          <w:sz w:val="20"/>
        </w:rPr>
      </w:pPr>
    </w:p>
    <w:p w14:paraId="61EE0955" w14:textId="20E1AB8A" w:rsidR="00122B66" w:rsidRPr="0062439B" w:rsidRDefault="00122B66" w:rsidP="00122B66">
      <w:pPr>
        <w:spacing w:line="360" w:lineRule="auto"/>
        <w:rPr>
          <w:sz w:val="20"/>
        </w:rPr>
      </w:pPr>
      <w:r w:rsidRPr="0062439B">
        <w:rPr>
          <w:sz w:val="20"/>
        </w:rPr>
        <w:t>CC1 – partially adjusted complete case analysis (primary analysis); CC2 – fully adjusted complete case analysis; MI – fully adjusted analysis of imputed data</w:t>
      </w:r>
    </w:p>
    <w:p w14:paraId="03E8FF2A" w14:textId="77777777" w:rsidR="00122B66" w:rsidRDefault="00122B66" w:rsidP="00122B66"/>
    <w:p w14:paraId="1C919659" w14:textId="77777777" w:rsidR="00122B66" w:rsidRPr="00845D1F" w:rsidRDefault="00122B66" w:rsidP="00122B66"/>
    <w:p w14:paraId="18418EA1" w14:textId="77777777" w:rsidR="00122B66" w:rsidRPr="00845D1F" w:rsidRDefault="00122B66" w:rsidP="00122B66"/>
    <w:p w14:paraId="2609761B" w14:textId="77777777" w:rsidR="00122B66" w:rsidRPr="00845D1F" w:rsidRDefault="00122B66" w:rsidP="00122B66"/>
    <w:p w14:paraId="489F95F3" w14:textId="77777777" w:rsidR="00122B66" w:rsidRDefault="00122B66" w:rsidP="00092FE3">
      <w:pPr>
        <w:pStyle w:val="Heading3"/>
        <w:sectPr w:rsidR="00122B66" w:rsidSect="00122B66">
          <w:pgSz w:w="11900" w:h="16840"/>
          <w:pgMar w:top="1440" w:right="1440" w:bottom="1440" w:left="1440" w:header="708" w:footer="708" w:gutter="0"/>
          <w:cols w:space="708"/>
          <w:docGrid w:linePitch="360"/>
        </w:sectPr>
      </w:pPr>
    </w:p>
    <w:p w14:paraId="23F8B49E" w14:textId="50C3FC2B" w:rsidR="00EE7E1A" w:rsidRDefault="00CA739C" w:rsidP="00EE7E1A">
      <w:pPr>
        <w:pStyle w:val="Heading3"/>
      </w:pPr>
      <w:r w:rsidRPr="00845D1F">
        <w:lastRenderedPageBreak/>
        <w:t>References</w:t>
      </w:r>
    </w:p>
    <w:p w14:paraId="067DC3A7" w14:textId="77777777" w:rsidR="00EE7E1A" w:rsidRDefault="00EE7E1A" w:rsidP="00FD1626">
      <w:pPr>
        <w:spacing w:after="240"/>
      </w:pPr>
    </w:p>
    <w:p w14:paraId="7969E595" w14:textId="77777777" w:rsidR="003776ED" w:rsidRPr="003776ED" w:rsidRDefault="00EE7E1A" w:rsidP="003776ED">
      <w:pPr>
        <w:pStyle w:val="EndNoteBibliography"/>
      </w:pPr>
      <w:r>
        <w:fldChar w:fldCharType="begin"/>
      </w:r>
      <w:r>
        <w:instrText xml:space="preserve"> ADDIN EN.REFLIST </w:instrText>
      </w:r>
      <w:r>
        <w:fldChar w:fldCharType="separate"/>
      </w:r>
      <w:r w:rsidR="003776ED" w:rsidRPr="003776ED">
        <w:rPr>
          <w:b/>
        </w:rPr>
        <w:t xml:space="preserve">(DH), D. o. H. </w:t>
      </w:r>
      <w:r w:rsidR="003776ED" w:rsidRPr="003776ED">
        <w:t>(2015). NHS Reference Costs 2014–15. London DH.</w:t>
      </w:r>
    </w:p>
    <w:p w14:paraId="114F6EA1" w14:textId="77777777" w:rsidR="003776ED" w:rsidRPr="003776ED" w:rsidRDefault="003776ED" w:rsidP="003776ED">
      <w:pPr>
        <w:pStyle w:val="EndNoteBibliography"/>
      </w:pPr>
      <w:r w:rsidRPr="003776ED">
        <w:rPr>
          <w:b/>
        </w:rPr>
        <w:t xml:space="preserve">Barett, B., Byford, S., Chitsabesan, P. &amp; Kenning, C. </w:t>
      </w:r>
      <w:r w:rsidRPr="003776ED">
        <w:t xml:space="preserve">(2006). Mental health provision for young offenders: service use and cost. </w:t>
      </w:r>
      <w:r w:rsidRPr="003776ED">
        <w:rPr>
          <w:i/>
        </w:rPr>
        <w:t>The British Journal of Psychiatry</w:t>
      </w:r>
      <w:r w:rsidRPr="003776ED">
        <w:t xml:space="preserve"> </w:t>
      </w:r>
      <w:r w:rsidRPr="003776ED">
        <w:rPr>
          <w:b/>
        </w:rPr>
        <w:t>188</w:t>
      </w:r>
      <w:r w:rsidRPr="003776ED">
        <w:t>, 541-546.</w:t>
      </w:r>
    </w:p>
    <w:p w14:paraId="6E207F61" w14:textId="77777777" w:rsidR="003776ED" w:rsidRPr="003776ED" w:rsidRDefault="003776ED" w:rsidP="003776ED">
      <w:pPr>
        <w:pStyle w:val="EndNoteBibliography"/>
      </w:pPr>
      <w:r w:rsidRPr="003776ED">
        <w:rPr>
          <w:b/>
        </w:rPr>
        <w:t xml:space="preserve">Barmby, P. </w:t>
      </w:r>
      <w:r w:rsidRPr="003776ED">
        <w:t xml:space="preserve">(2006). Improving teacher recruitment and retention: the importance of workload and pupil behaviour. </w:t>
      </w:r>
      <w:r w:rsidRPr="003776ED">
        <w:rPr>
          <w:i/>
        </w:rPr>
        <w:t>Educational Research</w:t>
      </w:r>
      <w:r w:rsidRPr="003776ED">
        <w:t xml:space="preserve"> </w:t>
      </w:r>
      <w:r w:rsidRPr="003776ED">
        <w:rPr>
          <w:b/>
        </w:rPr>
        <w:t>48</w:t>
      </w:r>
      <w:r w:rsidRPr="003776ED">
        <w:t>, 247-265.</w:t>
      </w:r>
    </w:p>
    <w:p w14:paraId="548E006F" w14:textId="77777777" w:rsidR="003776ED" w:rsidRPr="003776ED" w:rsidRDefault="003776ED" w:rsidP="003776ED">
      <w:pPr>
        <w:pStyle w:val="EndNoteBibliography"/>
      </w:pPr>
      <w:r w:rsidRPr="003776ED">
        <w:rPr>
          <w:b/>
        </w:rPr>
        <w:t xml:space="preserve">Byford, S., Harrington, R., Torgerson, D., Kerfoot, M., Dyer, E., Harrington, V., Woodham, A., Gill, J. &amp; McNiven, F. </w:t>
      </w:r>
      <w:r w:rsidRPr="003776ED">
        <w:t xml:space="preserve">(1999). Cost-effectiveness analysis of a home-based social work intervention for children and adolescents who have deliberately poisoned themselves. Results of a randomised controlled trial. </w:t>
      </w:r>
      <w:r w:rsidRPr="003776ED">
        <w:rPr>
          <w:i/>
        </w:rPr>
        <w:t>Br J Psychiatry</w:t>
      </w:r>
      <w:r w:rsidRPr="003776ED">
        <w:t xml:space="preserve"> </w:t>
      </w:r>
      <w:r w:rsidRPr="003776ED">
        <w:rPr>
          <w:b/>
        </w:rPr>
        <w:t>174</w:t>
      </w:r>
      <w:r w:rsidRPr="003776ED">
        <w:t>, 56-62.</w:t>
      </w:r>
    </w:p>
    <w:p w14:paraId="5CE35776" w14:textId="77777777" w:rsidR="003776ED" w:rsidRPr="003776ED" w:rsidRDefault="003776ED" w:rsidP="003776ED">
      <w:pPr>
        <w:pStyle w:val="EndNoteBibliography"/>
      </w:pPr>
      <w:r w:rsidRPr="003776ED">
        <w:rPr>
          <w:b/>
        </w:rPr>
        <w:t xml:space="preserve">Curtis, L. </w:t>
      </w:r>
      <w:r w:rsidRPr="003776ED">
        <w:t>(2015). Unit Costs of Health and Social Care. Canterbury: PSSRU.</w:t>
      </w:r>
    </w:p>
    <w:p w14:paraId="2FC17F0B" w14:textId="77777777" w:rsidR="003776ED" w:rsidRPr="003776ED" w:rsidRDefault="003776ED" w:rsidP="003776ED">
      <w:pPr>
        <w:pStyle w:val="EndNoteBibliography"/>
      </w:pPr>
      <w:r w:rsidRPr="003776ED">
        <w:rPr>
          <w:b/>
        </w:rPr>
        <w:t xml:space="preserve">National Insitute for Health and Clinical Excellence </w:t>
      </w:r>
      <w:r w:rsidRPr="003776ED">
        <w:t>(2013). Guide to the methods of technology appraisal. NICE: London.</w:t>
      </w:r>
    </w:p>
    <w:p w14:paraId="53CB7E8C" w14:textId="77777777" w:rsidR="003776ED" w:rsidRPr="003776ED" w:rsidRDefault="003776ED" w:rsidP="003776ED">
      <w:pPr>
        <w:pStyle w:val="EndNoteBibliography"/>
      </w:pPr>
      <w:r w:rsidRPr="003776ED">
        <w:rPr>
          <w:b/>
        </w:rPr>
        <w:t xml:space="preserve">Netten A., K. J., Dennett J., Cooley R., Slight A. </w:t>
      </w:r>
      <w:r w:rsidRPr="003776ED">
        <w:t xml:space="preserve">(1998). </w:t>
      </w:r>
      <w:r w:rsidRPr="003776ED">
        <w:rPr>
          <w:i/>
        </w:rPr>
        <w:t>A ''Ready Reckoner'' for Staff Costs in the NHS</w:t>
      </w:r>
      <w:r w:rsidRPr="003776ED">
        <w:t>. PSSRU, University of Kent, Canterbury, Kent.</w:t>
      </w:r>
    </w:p>
    <w:p w14:paraId="0359C65A" w14:textId="77777777" w:rsidR="003776ED" w:rsidRPr="003776ED" w:rsidRDefault="003776ED" w:rsidP="003776ED">
      <w:pPr>
        <w:pStyle w:val="EndNoteBibliography"/>
      </w:pPr>
      <w:r w:rsidRPr="003776ED">
        <w:rPr>
          <w:b/>
        </w:rPr>
        <w:t xml:space="preserve">Office for National Statistics </w:t>
      </w:r>
      <w:r w:rsidRPr="003776ED">
        <w:t>(2015). Annual Survey of Hours and Earnings: 2015.</w:t>
      </w:r>
    </w:p>
    <w:p w14:paraId="794D308F" w14:textId="77777777" w:rsidR="003776ED" w:rsidRPr="003776ED" w:rsidRDefault="003776ED" w:rsidP="003776ED">
      <w:pPr>
        <w:pStyle w:val="EndNoteBibliography"/>
      </w:pPr>
      <w:r w:rsidRPr="003776ED">
        <w:rPr>
          <w:b/>
        </w:rPr>
        <w:t xml:space="preserve">Royal Pharmaceutical Society of Great Britain </w:t>
      </w:r>
      <w:r w:rsidRPr="003776ED">
        <w:t>(2016). British National Formulary. BMJ Group and RPS Publishing.</w:t>
      </w:r>
    </w:p>
    <w:p w14:paraId="6E7C2AAA" w14:textId="261B1DA6" w:rsidR="00795E1B" w:rsidRPr="00845D1F" w:rsidRDefault="00EE7E1A" w:rsidP="00FD1626">
      <w:pPr>
        <w:spacing w:after="240"/>
      </w:pPr>
      <w:r>
        <w:fldChar w:fldCharType="end"/>
      </w:r>
    </w:p>
    <w:sectPr w:rsidR="00795E1B" w:rsidRPr="00845D1F" w:rsidSect="00122B6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64D253" w14:textId="77777777" w:rsidR="001B63CB" w:rsidRDefault="001B63CB" w:rsidP="009B169C">
      <w:r>
        <w:separator/>
      </w:r>
    </w:p>
  </w:endnote>
  <w:endnote w:type="continuationSeparator" w:id="0">
    <w:p w14:paraId="4DC6C247" w14:textId="77777777" w:rsidR="001B63CB" w:rsidRDefault="001B63CB" w:rsidP="009B1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A29AC" w14:textId="77777777" w:rsidR="000F2E2B" w:rsidRDefault="000F2E2B" w:rsidP="009B169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6994A74" w14:textId="77777777" w:rsidR="000F2E2B" w:rsidRDefault="000F2E2B" w:rsidP="009B16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497422" w14:textId="0E237322" w:rsidR="000F2E2B" w:rsidRDefault="000F2E2B">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3776ED">
      <w:rPr>
        <w:caps/>
        <w:noProof/>
        <w:color w:val="4F81BD" w:themeColor="accent1"/>
      </w:rPr>
      <w:t>9</w:t>
    </w:r>
    <w:r>
      <w:rPr>
        <w:caps/>
        <w:noProof/>
        <w:color w:val="4F81BD" w:themeColor="accent1"/>
      </w:rPr>
      <w:fldChar w:fldCharType="end"/>
    </w:r>
  </w:p>
  <w:p w14:paraId="6DD5ECE4" w14:textId="77777777" w:rsidR="000F2E2B" w:rsidRDefault="000F2E2B" w:rsidP="009B16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A3F461" w14:textId="77777777" w:rsidR="001B63CB" w:rsidRDefault="001B63CB" w:rsidP="009B169C">
      <w:r>
        <w:separator/>
      </w:r>
    </w:p>
  </w:footnote>
  <w:footnote w:type="continuationSeparator" w:id="0">
    <w:p w14:paraId="5B71B70A" w14:textId="77777777" w:rsidR="001B63CB" w:rsidRDefault="001B63CB" w:rsidP="009B16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E49CF"/>
    <w:multiLevelType w:val="hybridMultilevel"/>
    <w:tmpl w:val="C07CF97A"/>
    <w:lvl w:ilvl="0" w:tplc="FFCAA4BE">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E31D78"/>
    <w:multiLevelType w:val="hybridMultilevel"/>
    <w:tmpl w:val="43F0C58C"/>
    <w:lvl w:ilvl="0" w:tplc="E1EE0488">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pxdws80trw5ed50d5srp0xav5xd22tar0&quot;&gt;EndNote STARS Library&lt;record-ids&gt;&lt;item&gt;2533&lt;/item&gt;&lt;item&gt;2534&lt;/item&gt;&lt;item&gt;2535&lt;/item&gt;&lt;item&gt;2536&lt;/item&gt;&lt;item&gt;2537&lt;/item&gt;&lt;item&gt;2538&lt;/item&gt;&lt;item&gt;2539&lt;/item&gt;&lt;item&gt;2540&lt;/item&gt;&lt;/record-ids&gt;&lt;/item&gt;&lt;/Libraries&gt;"/>
  </w:docVars>
  <w:rsids>
    <w:rsidRoot w:val="00E84807"/>
    <w:rsid w:val="000032D1"/>
    <w:rsid w:val="00021496"/>
    <w:rsid w:val="0003488D"/>
    <w:rsid w:val="0005127F"/>
    <w:rsid w:val="0005205E"/>
    <w:rsid w:val="000717C6"/>
    <w:rsid w:val="000828F9"/>
    <w:rsid w:val="00085EBE"/>
    <w:rsid w:val="00092FE3"/>
    <w:rsid w:val="00094E45"/>
    <w:rsid w:val="000A1622"/>
    <w:rsid w:val="000A386F"/>
    <w:rsid w:val="000E1E24"/>
    <w:rsid w:val="000E29BC"/>
    <w:rsid w:val="000F2A3B"/>
    <w:rsid w:val="000F2E2B"/>
    <w:rsid w:val="00113826"/>
    <w:rsid w:val="00120916"/>
    <w:rsid w:val="00122B66"/>
    <w:rsid w:val="00132C0B"/>
    <w:rsid w:val="00156641"/>
    <w:rsid w:val="0016456C"/>
    <w:rsid w:val="00182E1A"/>
    <w:rsid w:val="00183988"/>
    <w:rsid w:val="00185A03"/>
    <w:rsid w:val="00185D0D"/>
    <w:rsid w:val="00193034"/>
    <w:rsid w:val="00194DE0"/>
    <w:rsid w:val="001A5B2D"/>
    <w:rsid w:val="001B63CB"/>
    <w:rsid w:val="001D4D29"/>
    <w:rsid w:val="001D5934"/>
    <w:rsid w:val="001E26A8"/>
    <w:rsid w:val="001E447D"/>
    <w:rsid w:val="001E5981"/>
    <w:rsid w:val="001E64F4"/>
    <w:rsid w:val="001E7F66"/>
    <w:rsid w:val="001F0DFD"/>
    <w:rsid w:val="001F776B"/>
    <w:rsid w:val="00207008"/>
    <w:rsid w:val="002147F9"/>
    <w:rsid w:val="00220CF9"/>
    <w:rsid w:val="002221D4"/>
    <w:rsid w:val="00224C2E"/>
    <w:rsid w:val="002326FA"/>
    <w:rsid w:val="00247BEE"/>
    <w:rsid w:val="00252518"/>
    <w:rsid w:val="00254C27"/>
    <w:rsid w:val="00260FC9"/>
    <w:rsid w:val="00265D72"/>
    <w:rsid w:val="0026795D"/>
    <w:rsid w:val="00272D39"/>
    <w:rsid w:val="00274849"/>
    <w:rsid w:val="0028518D"/>
    <w:rsid w:val="002878E4"/>
    <w:rsid w:val="002A2AC8"/>
    <w:rsid w:val="002A49CA"/>
    <w:rsid w:val="002B20C1"/>
    <w:rsid w:val="002B4009"/>
    <w:rsid w:val="002E1710"/>
    <w:rsid w:val="002E4B45"/>
    <w:rsid w:val="002E6199"/>
    <w:rsid w:val="002F1302"/>
    <w:rsid w:val="0030656C"/>
    <w:rsid w:val="003215E8"/>
    <w:rsid w:val="00325392"/>
    <w:rsid w:val="00335360"/>
    <w:rsid w:val="003369E3"/>
    <w:rsid w:val="00351E0A"/>
    <w:rsid w:val="00357076"/>
    <w:rsid w:val="00363373"/>
    <w:rsid w:val="003776ED"/>
    <w:rsid w:val="00385E52"/>
    <w:rsid w:val="00390AE3"/>
    <w:rsid w:val="003A2205"/>
    <w:rsid w:val="003B7E5E"/>
    <w:rsid w:val="003E25A7"/>
    <w:rsid w:val="003E4E92"/>
    <w:rsid w:val="003E55F1"/>
    <w:rsid w:val="004064E3"/>
    <w:rsid w:val="00414060"/>
    <w:rsid w:val="004229CA"/>
    <w:rsid w:val="00427611"/>
    <w:rsid w:val="00455270"/>
    <w:rsid w:val="0045663F"/>
    <w:rsid w:val="00466312"/>
    <w:rsid w:val="00467139"/>
    <w:rsid w:val="00481A7C"/>
    <w:rsid w:val="004954FB"/>
    <w:rsid w:val="004A3414"/>
    <w:rsid w:val="004B5E0A"/>
    <w:rsid w:val="004B646C"/>
    <w:rsid w:val="004C2606"/>
    <w:rsid w:val="004E141C"/>
    <w:rsid w:val="004E77F4"/>
    <w:rsid w:val="0050287E"/>
    <w:rsid w:val="00507CC4"/>
    <w:rsid w:val="00510491"/>
    <w:rsid w:val="0051668B"/>
    <w:rsid w:val="00533B53"/>
    <w:rsid w:val="00540CDC"/>
    <w:rsid w:val="00546F23"/>
    <w:rsid w:val="00553255"/>
    <w:rsid w:val="0056255A"/>
    <w:rsid w:val="005C06AD"/>
    <w:rsid w:val="005E4688"/>
    <w:rsid w:val="005E7CE4"/>
    <w:rsid w:val="005F3845"/>
    <w:rsid w:val="00600600"/>
    <w:rsid w:val="0062439B"/>
    <w:rsid w:val="00633A36"/>
    <w:rsid w:val="0063427D"/>
    <w:rsid w:val="00641919"/>
    <w:rsid w:val="00651191"/>
    <w:rsid w:val="00654D16"/>
    <w:rsid w:val="00657FFD"/>
    <w:rsid w:val="00665302"/>
    <w:rsid w:val="00673351"/>
    <w:rsid w:val="006738C1"/>
    <w:rsid w:val="00675EB2"/>
    <w:rsid w:val="006804A4"/>
    <w:rsid w:val="00684D6E"/>
    <w:rsid w:val="00685F3C"/>
    <w:rsid w:val="006B505C"/>
    <w:rsid w:val="006C14CF"/>
    <w:rsid w:val="006C47FE"/>
    <w:rsid w:val="006D6E59"/>
    <w:rsid w:val="006E2559"/>
    <w:rsid w:val="006E60E1"/>
    <w:rsid w:val="00705DD9"/>
    <w:rsid w:val="00725B5F"/>
    <w:rsid w:val="00736015"/>
    <w:rsid w:val="0074070F"/>
    <w:rsid w:val="0074630E"/>
    <w:rsid w:val="007554BD"/>
    <w:rsid w:val="007703EF"/>
    <w:rsid w:val="00775161"/>
    <w:rsid w:val="00795120"/>
    <w:rsid w:val="007951A8"/>
    <w:rsid w:val="00795E1B"/>
    <w:rsid w:val="0079704A"/>
    <w:rsid w:val="00797299"/>
    <w:rsid w:val="007C0893"/>
    <w:rsid w:val="007C19A2"/>
    <w:rsid w:val="007E4399"/>
    <w:rsid w:val="007F2AD4"/>
    <w:rsid w:val="008246F0"/>
    <w:rsid w:val="00843AB6"/>
    <w:rsid w:val="008450C4"/>
    <w:rsid w:val="00845D1F"/>
    <w:rsid w:val="008564B9"/>
    <w:rsid w:val="00856980"/>
    <w:rsid w:val="00866073"/>
    <w:rsid w:val="008735CE"/>
    <w:rsid w:val="00873E50"/>
    <w:rsid w:val="00874398"/>
    <w:rsid w:val="00874B9F"/>
    <w:rsid w:val="00874F13"/>
    <w:rsid w:val="00892431"/>
    <w:rsid w:val="00894EB2"/>
    <w:rsid w:val="008979FD"/>
    <w:rsid w:val="008A46D8"/>
    <w:rsid w:val="008B1302"/>
    <w:rsid w:val="008C1A1D"/>
    <w:rsid w:val="008C2FCF"/>
    <w:rsid w:val="008D6C2F"/>
    <w:rsid w:val="008E3234"/>
    <w:rsid w:val="008E3256"/>
    <w:rsid w:val="008E44CB"/>
    <w:rsid w:val="0091038F"/>
    <w:rsid w:val="00914DC2"/>
    <w:rsid w:val="00915E08"/>
    <w:rsid w:val="009203F0"/>
    <w:rsid w:val="0092781B"/>
    <w:rsid w:val="009432F1"/>
    <w:rsid w:val="00953C57"/>
    <w:rsid w:val="00960683"/>
    <w:rsid w:val="00974C1C"/>
    <w:rsid w:val="00975722"/>
    <w:rsid w:val="0098440E"/>
    <w:rsid w:val="009856BB"/>
    <w:rsid w:val="00994025"/>
    <w:rsid w:val="009A40CF"/>
    <w:rsid w:val="009A558F"/>
    <w:rsid w:val="009B169C"/>
    <w:rsid w:val="009C2165"/>
    <w:rsid w:val="009C5167"/>
    <w:rsid w:val="009F18B9"/>
    <w:rsid w:val="009F6A47"/>
    <w:rsid w:val="00A05816"/>
    <w:rsid w:val="00A171EE"/>
    <w:rsid w:val="00A50A6F"/>
    <w:rsid w:val="00A53CDF"/>
    <w:rsid w:val="00A53E66"/>
    <w:rsid w:val="00A568EE"/>
    <w:rsid w:val="00A767EF"/>
    <w:rsid w:val="00A92EAE"/>
    <w:rsid w:val="00AA036E"/>
    <w:rsid w:val="00AE7E4E"/>
    <w:rsid w:val="00AF0EF0"/>
    <w:rsid w:val="00AF16DC"/>
    <w:rsid w:val="00AF5A5A"/>
    <w:rsid w:val="00B03E34"/>
    <w:rsid w:val="00B24F2A"/>
    <w:rsid w:val="00B3681A"/>
    <w:rsid w:val="00B41435"/>
    <w:rsid w:val="00B534DB"/>
    <w:rsid w:val="00B61AEE"/>
    <w:rsid w:val="00B627CB"/>
    <w:rsid w:val="00B654EE"/>
    <w:rsid w:val="00B7578B"/>
    <w:rsid w:val="00B76C0E"/>
    <w:rsid w:val="00B82517"/>
    <w:rsid w:val="00B87759"/>
    <w:rsid w:val="00B9420D"/>
    <w:rsid w:val="00BA22C8"/>
    <w:rsid w:val="00BC0F2E"/>
    <w:rsid w:val="00BD33EE"/>
    <w:rsid w:val="00BD647D"/>
    <w:rsid w:val="00BF482E"/>
    <w:rsid w:val="00BF5FA3"/>
    <w:rsid w:val="00BF755D"/>
    <w:rsid w:val="00C01760"/>
    <w:rsid w:val="00C02624"/>
    <w:rsid w:val="00C03C2B"/>
    <w:rsid w:val="00C1354A"/>
    <w:rsid w:val="00C13E4C"/>
    <w:rsid w:val="00C20C8B"/>
    <w:rsid w:val="00C20E1C"/>
    <w:rsid w:val="00C214E6"/>
    <w:rsid w:val="00C3204B"/>
    <w:rsid w:val="00C33968"/>
    <w:rsid w:val="00C51E16"/>
    <w:rsid w:val="00C602C0"/>
    <w:rsid w:val="00C60CA5"/>
    <w:rsid w:val="00C80FB4"/>
    <w:rsid w:val="00CA3424"/>
    <w:rsid w:val="00CA739C"/>
    <w:rsid w:val="00CB5B78"/>
    <w:rsid w:val="00CC19C7"/>
    <w:rsid w:val="00CC430F"/>
    <w:rsid w:val="00CC5593"/>
    <w:rsid w:val="00CD1ED4"/>
    <w:rsid w:val="00CD20F0"/>
    <w:rsid w:val="00CE238E"/>
    <w:rsid w:val="00CE47AF"/>
    <w:rsid w:val="00CE53DC"/>
    <w:rsid w:val="00CF2C1F"/>
    <w:rsid w:val="00D0006C"/>
    <w:rsid w:val="00D00974"/>
    <w:rsid w:val="00D250FC"/>
    <w:rsid w:val="00D35570"/>
    <w:rsid w:val="00D4568A"/>
    <w:rsid w:val="00D4582B"/>
    <w:rsid w:val="00D520C8"/>
    <w:rsid w:val="00D57D2D"/>
    <w:rsid w:val="00D6166D"/>
    <w:rsid w:val="00D66E59"/>
    <w:rsid w:val="00D80C7B"/>
    <w:rsid w:val="00D87B11"/>
    <w:rsid w:val="00D9128F"/>
    <w:rsid w:val="00DA224A"/>
    <w:rsid w:val="00DB0C55"/>
    <w:rsid w:val="00DB236D"/>
    <w:rsid w:val="00DB2935"/>
    <w:rsid w:val="00DB64D2"/>
    <w:rsid w:val="00DC12AE"/>
    <w:rsid w:val="00DE032B"/>
    <w:rsid w:val="00DE608A"/>
    <w:rsid w:val="00DF642F"/>
    <w:rsid w:val="00E0191D"/>
    <w:rsid w:val="00E12875"/>
    <w:rsid w:val="00E1329C"/>
    <w:rsid w:val="00E179F6"/>
    <w:rsid w:val="00E2245D"/>
    <w:rsid w:val="00E27A37"/>
    <w:rsid w:val="00E3216F"/>
    <w:rsid w:val="00E36BE6"/>
    <w:rsid w:val="00E424D7"/>
    <w:rsid w:val="00E4455B"/>
    <w:rsid w:val="00E478E8"/>
    <w:rsid w:val="00E67E4C"/>
    <w:rsid w:val="00E84807"/>
    <w:rsid w:val="00EC0E25"/>
    <w:rsid w:val="00EE7E1A"/>
    <w:rsid w:val="00EF130C"/>
    <w:rsid w:val="00F05D18"/>
    <w:rsid w:val="00F16759"/>
    <w:rsid w:val="00F17422"/>
    <w:rsid w:val="00F2286D"/>
    <w:rsid w:val="00F24400"/>
    <w:rsid w:val="00F24557"/>
    <w:rsid w:val="00F24F6C"/>
    <w:rsid w:val="00F3230E"/>
    <w:rsid w:val="00F37E4A"/>
    <w:rsid w:val="00F43797"/>
    <w:rsid w:val="00F559B8"/>
    <w:rsid w:val="00F7271A"/>
    <w:rsid w:val="00F7588E"/>
    <w:rsid w:val="00F85630"/>
    <w:rsid w:val="00FA1C35"/>
    <w:rsid w:val="00FA2E7D"/>
    <w:rsid w:val="00FB3048"/>
    <w:rsid w:val="00FB74CF"/>
    <w:rsid w:val="00FD1626"/>
    <w:rsid w:val="00FE7A27"/>
    <w:rsid w:val="00FF61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E0A42B"/>
  <w14:defaultImageDpi w14:val="300"/>
  <w15:docId w15:val="{32128FC0-C3D7-4BA5-BA4D-BC84180A2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69C"/>
    <w:pPr>
      <w:spacing w:line="276" w:lineRule="auto"/>
    </w:pPr>
    <w:rPr>
      <w:rFonts w:ascii="Times New Roman" w:hAnsi="Times New Roman" w:cs="Times New Roman"/>
      <w:lang w:val="en-GB"/>
    </w:rPr>
  </w:style>
  <w:style w:type="paragraph" w:styleId="Heading1">
    <w:name w:val="heading 1"/>
    <w:basedOn w:val="Normal"/>
    <w:next w:val="Normal"/>
    <w:link w:val="Heading1Char"/>
    <w:uiPriority w:val="9"/>
    <w:qFormat/>
    <w:rsid w:val="00092FE3"/>
    <w:pPr>
      <w:outlineLvl w:val="0"/>
    </w:pPr>
    <w:rPr>
      <w:b/>
      <w:sz w:val="28"/>
      <w:szCs w:val="28"/>
    </w:rPr>
  </w:style>
  <w:style w:type="paragraph" w:styleId="Heading2">
    <w:name w:val="heading 2"/>
    <w:basedOn w:val="Heading1"/>
    <w:next w:val="Normal"/>
    <w:link w:val="Heading2Char"/>
    <w:uiPriority w:val="9"/>
    <w:unhideWhenUsed/>
    <w:qFormat/>
    <w:rsid w:val="00092FE3"/>
    <w:pPr>
      <w:outlineLvl w:val="1"/>
    </w:pPr>
    <w:rPr>
      <w:sz w:val="24"/>
    </w:rPr>
  </w:style>
  <w:style w:type="paragraph" w:styleId="Heading3">
    <w:name w:val="heading 3"/>
    <w:basedOn w:val="Heading2"/>
    <w:next w:val="Normal"/>
    <w:link w:val="Heading3Char"/>
    <w:uiPriority w:val="9"/>
    <w:unhideWhenUsed/>
    <w:qFormat/>
    <w:rsid w:val="00092FE3"/>
    <w:pPr>
      <w:outlineLvl w:val="2"/>
    </w:pPr>
    <w:rPr>
      <w:b w:val="0"/>
      <w:u w:val="single"/>
    </w:rPr>
  </w:style>
  <w:style w:type="paragraph" w:styleId="Heading4">
    <w:name w:val="heading 4"/>
    <w:basedOn w:val="Normal"/>
    <w:next w:val="Normal"/>
    <w:link w:val="Heading4Char"/>
    <w:uiPriority w:val="9"/>
    <w:unhideWhenUsed/>
    <w:qFormat/>
    <w:rsid w:val="00092FE3"/>
    <w:pPr>
      <w:outlineLvl w:val="3"/>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2FE3"/>
    <w:rPr>
      <w:rFonts w:ascii="Times New Roman" w:hAnsi="Times New Roman" w:cs="Times New Roman"/>
      <w:b/>
      <w:sz w:val="28"/>
      <w:szCs w:val="28"/>
      <w:lang w:val="en-GB"/>
    </w:rPr>
  </w:style>
  <w:style w:type="character" w:customStyle="1" w:styleId="Heading2Char">
    <w:name w:val="Heading 2 Char"/>
    <w:basedOn w:val="DefaultParagraphFont"/>
    <w:link w:val="Heading2"/>
    <w:uiPriority w:val="9"/>
    <w:rsid w:val="00092FE3"/>
    <w:rPr>
      <w:rFonts w:ascii="Times New Roman" w:hAnsi="Times New Roman" w:cs="Times New Roman"/>
      <w:b/>
      <w:szCs w:val="28"/>
      <w:lang w:val="en-GB"/>
    </w:rPr>
  </w:style>
  <w:style w:type="character" w:customStyle="1" w:styleId="Heading3Char">
    <w:name w:val="Heading 3 Char"/>
    <w:basedOn w:val="DefaultParagraphFont"/>
    <w:link w:val="Heading3"/>
    <w:uiPriority w:val="9"/>
    <w:rsid w:val="00092FE3"/>
    <w:rPr>
      <w:rFonts w:ascii="Times New Roman" w:hAnsi="Times New Roman" w:cs="Times New Roman"/>
      <w:szCs w:val="28"/>
      <w:u w:val="single"/>
      <w:lang w:val="en-GB"/>
    </w:rPr>
  </w:style>
  <w:style w:type="paragraph" w:styleId="Title">
    <w:name w:val="Title"/>
    <w:basedOn w:val="Normal"/>
    <w:next w:val="Normal"/>
    <w:link w:val="TitleChar"/>
    <w:uiPriority w:val="10"/>
    <w:qFormat/>
    <w:rsid w:val="00B9420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420D"/>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A767EF"/>
    <w:rPr>
      <w:color w:val="0000FF" w:themeColor="hyperlink"/>
      <w:u w:val="single"/>
    </w:rPr>
  </w:style>
  <w:style w:type="paragraph" w:styleId="Caption">
    <w:name w:val="caption"/>
    <w:basedOn w:val="Normal"/>
    <w:next w:val="Normal"/>
    <w:uiPriority w:val="35"/>
    <w:unhideWhenUsed/>
    <w:qFormat/>
    <w:rsid w:val="003E55F1"/>
    <w:pPr>
      <w:keepNext/>
      <w:spacing w:after="200"/>
    </w:pPr>
    <w:rPr>
      <w:b/>
      <w:iCs/>
      <w:szCs w:val="18"/>
    </w:rPr>
  </w:style>
  <w:style w:type="paragraph" w:styleId="Footer">
    <w:name w:val="footer"/>
    <w:basedOn w:val="Normal"/>
    <w:link w:val="FooterChar"/>
    <w:uiPriority w:val="99"/>
    <w:unhideWhenUsed/>
    <w:rsid w:val="00D4582B"/>
    <w:pPr>
      <w:tabs>
        <w:tab w:val="center" w:pos="4513"/>
        <w:tab w:val="right" w:pos="9026"/>
      </w:tabs>
    </w:pPr>
  </w:style>
  <w:style w:type="character" w:customStyle="1" w:styleId="FooterChar">
    <w:name w:val="Footer Char"/>
    <w:basedOn w:val="DefaultParagraphFont"/>
    <w:link w:val="Footer"/>
    <w:uiPriority w:val="99"/>
    <w:rsid w:val="00D4582B"/>
    <w:rPr>
      <w:rFonts w:ascii="Times New Roman" w:hAnsi="Times New Roman" w:cs="Times New Roman"/>
      <w:lang w:val="en-GB"/>
    </w:rPr>
  </w:style>
  <w:style w:type="character" w:styleId="PageNumber">
    <w:name w:val="page number"/>
    <w:basedOn w:val="DefaultParagraphFont"/>
    <w:uiPriority w:val="99"/>
    <w:semiHidden/>
    <w:unhideWhenUsed/>
    <w:rsid w:val="00D4582B"/>
  </w:style>
  <w:style w:type="character" w:styleId="FollowedHyperlink">
    <w:name w:val="FollowedHyperlink"/>
    <w:basedOn w:val="DefaultParagraphFont"/>
    <w:uiPriority w:val="99"/>
    <w:semiHidden/>
    <w:unhideWhenUsed/>
    <w:rsid w:val="00F85630"/>
    <w:rPr>
      <w:color w:val="800080" w:themeColor="followedHyperlink"/>
      <w:u w:val="single"/>
    </w:rPr>
  </w:style>
  <w:style w:type="paragraph" w:styleId="CommentText">
    <w:name w:val="annotation text"/>
    <w:basedOn w:val="Normal"/>
    <w:link w:val="CommentTextChar"/>
    <w:uiPriority w:val="99"/>
    <w:unhideWhenUsed/>
    <w:rsid w:val="0051668B"/>
    <w:pPr>
      <w:spacing w:after="200"/>
    </w:pPr>
    <w:rPr>
      <w:rFonts w:asciiTheme="minorHAnsi" w:hAnsiTheme="minorHAnsi" w:cstheme="minorBidi"/>
      <w:sz w:val="20"/>
      <w:szCs w:val="20"/>
      <w:lang w:eastAsia="en-GB"/>
    </w:rPr>
  </w:style>
  <w:style w:type="character" w:customStyle="1" w:styleId="CommentTextChar">
    <w:name w:val="Comment Text Char"/>
    <w:basedOn w:val="DefaultParagraphFont"/>
    <w:link w:val="CommentText"/>
    <w:uiPriority w:val="99"/>
    <w:rsid w:val="0051668B"/>
    <w:rPr>
      <w:sz w:val="20"/>
      <w:szCs w:val="20"/>
      <w:lang w:val="en-GB" w:eastAsia="en-GB"/>
    </w:rPr>
  </w:style>
  <w:style w:type="character" w:styleId="CommentReference">
    <w:name w:val="annotation reference"/>
    <w:basedOn w:val="DefaultParagraphFont"/>
    <w:uiPriority w:val="99"/>
    <w:unhideWhenUsed/>
    <w:rsid w:val="0051668B"/>
    <w:rPr>
      <w:sz w:val="16"/>
      <w:szCs w:val="16"/>
    </w:rPr>
  </w:style>
  <w:style w:type="paragraph" w:styleId="BalloonText">
    <w:name w:val="Balloon Text"/>
    <w:basedOn w:val="Normal"/>
    <w:link w:val="BalloonTextChar"/>
    <w:uiPriority w:val="99"/>
    <w:semiHidden/>
    <w:unhideWhenUsed/>
    <w:rsid w:val="0051668B"/>
    <w:rPr>
      <w:sz w:val="18"/>
      <w:szCs w:val="18"/>
    </w:rPr>
  </w:style>
  <w:style w:type="character" w:customStyle="1" w:styleId="BalloonTextChar">
    <w:name w:val="Balloon Text Char"/>
    <w:basedOn w:val="DefaultParagraphFont"/>
    <w:link w:val="BalloonText"/>
    <w:uiPriority w:val="99"/>
    <w:semiHidden/>
    <w:rsid w:val="0051668B"/>
    <w:rPr>
      <w:rFonts w:ascii="Times New Roman" w:hAnsi="Times New Roman" w:cs="Times New Roman"/>
      <w:sz w:val="18"/>
      <w:szCs w:val="18"/>
      <w:lang w:val="en-GB"/>
    </w:rPr>
  </w:style>
  <w:style w:type="paragraph" w:customStyle="1" w:styleId="Default">
    <w:name w:val="Default"/>
    <w:rsid w:val="009A558F"/>
    <w:pPr>
      <w:autoSpaceDE w:val="0"/>
      <w:autoSpaceDN w:val="0"/>
      <w:adjustRightInd w:val="0"/>
    </w:pPr>
    <w:rPr>
      <w:rFonts w:ascii="Arial" w:eastAsia="PMingLiU" w:hAnsi="Arial" w:cs="Arial"/>
      <w:color w:val="000000"/>
      <w:lang w:val="en-GB" w:eastAsia="en-GB"/>
    </w:rPr>
  </w:style>
  <w:style w:type="paragraph" w:styleId="CommentSubject">
    <w:name w:val="annotation subject"/>
    <w:basedOn w:val="CommentText"/>
    <w:next w:val="CommentText"/>
    <w:link w:val="CommentSubjectChar"/>
    <w:uiPriority w:val="99"/>
    <w:semiHidden/>
    <w:unhideWhenUsed/>
    <w:rsid w:val="001E5981"/>
    <w:pPr>
      <w:spacing w:after="0"/>
    </w:pPr>
    <w:rPr>
      <w:rFonts w:ascii="Times New Roman" w:hAnsi="Times New Roman" w:cs="Times New Roman"/>
      <w:b/>
      <w:bCs/>
      <w:lang w:eastAsia="en-US"/>
    </w:rPr>
  </w:style>
  <w:style w:type="character" w:customStyle="1" w:styleId="CommentSubjectChar">
    <w:name w:val="Comment Subject Char"/>
    <w:basedOn w:val="CommentTextChar"/>
    <w:link w:val="CommentSubject"/>
    <w:uiPriority w:val="99"/>
    <w:semiHidden/>
    <w:rsid w:val="001E5981"/>
    <w:rPr>
      <w:rFonts w:ascii="Times New Roman" w:hAnsi="Times New Roman" w:cs="Times New Roman"/>
      <w:b/>
      <w:bCs/>
      <w:sz w:val="20"/>
      <w:szCs w:val="20"/>
      <w:lang w:val="en-GB" w:eastAsia="en-GB"/>
    </w:rPr>
  </w:style>
  <w:style w:type="character" w:customStyle="1" w:styleId="Heading4Char">
    <w:name w:val="Heading 4 Char"/>
    <w:basedOn w:val="DefaultParagraphFont"/>
    <w:link w:val="Heading4"/>
    <w:uiPriority w:val="9"/>
    <w:rsid w:val="00092FE3"/>
    <w:rPr>
      <w:rFonts w:ascii="Times New Roman" w:hAnsi="Times New Roman" w:cs="Times New Roman"/>
      <w:b/>
      <w:lang w:val="en-GB"/>
    </w:rPr>
  </w:style>
  <w:style w:type="paragraph" w:styleId="Header">
    <w:name w:val="header"/>
    <w:basedOn w:val="Normal"/>
    <w:link w:val="HeaderChar"/>
    <w:uiPriority w:val="99"/>
    <w:unhideWhenUsed/>
    <w:rsid w:val="000F2E2B"/>
    <w:pPr>
      <w:tabs>
        <w:tab w:val="center" w:pos="4513"/>
        <w:tab w:val="right" w:pos="9026"/>
      </w:tabs>
      <w:spacing w:line="240" w:lineRule="auto"/>
    </w:pPr>
  </w:style>
  <w:style w:type="character" w:customStyle="1" w:styleId="HeaderChar">
    <w:name w:val="Header Char"/>
    <w:basedOn w:val="DefaultParagraphFont"/>
    <w:link w:val="Header"/>
    <w:uiPriority w:val="99"/>
    <w:rsid w:val="000F2E2B"/>
    <w:rPr>
      <w:rFonts w:ascii="Times New Roman" w:hAnsi="Times New Roman" w:cs="Times New Roman"/>
      <w:lang w:val="en-GB"/>
    </w:rPr>
  </w:style>
  <w:style w:type="paragraph" w:styleId="NormalWeb">
    <w:name w:val="Normal (Web)"/>
    <w:basedOn w:val="Normal"/>
    <w:uiPriority w:val="99"/>
    <w:semiHidden/>
    <w:unhideWhenUsed/>
    <w:rsid w:val="002A2AC8"/>
    <w:pPr>
      <w:spacing w:before="100" w:beforeAutospacing="1" w:after="100" w:afterAutospacing="1" w:line="240" w:lineRule="auto"/>
    </w:pPr>
    <w:rPr>
      <w:lang w:eastAsia="en-GB"/>
    </w:rPr>
  </w:style>
  <w:style w:type="paragraph" w:styleId="EndnoteText">
    <w:name w:val="endnote text"/>
    <w:basedOn w:val="Normal"/>
    <w:link w:val="EndnoteTextChar"/>
    <w:semiHidden/>
    <w:rsid w:val="00094E45"/>
    <w:pPr>
      <w:spacing w:line="240" w:lineRule="auto"/>
    </w:pPr>
    <w:rPr>
      <w:rFonts w:ascii="Book Antiqua" w:eastAsia="Times New Roman" w:hAnsi="Book Antiqua"/>
      <w:color w:val="000080"/>
      <w:sz w:val="20"/>
      <w:szCs w:val="20"/>
      <w:lang w:val="en-US"/>
    </w:rPr>
  </w:style>
  <w:style w:type="character" w:customStyle="1" w:styleId="EndnoteTextChar">
    <w:name w:val="Endnote Text Char"/>
    <w:basedOn w:val="DefaultParagraphFont"/>
    <w:link w:val="EndnoteText"/>
    <w:semiHidden/>
    <w:rsid w:val="00094E45"/>
    <w:rPr>
      <w:rFonts w:ascii="Book Antiqua" w:eastAsia="Times New Roman" w:hAnsi="Book Antiqua" w:cs="Times New Roman"/>
      <w:color w:val="000080"/>
      <w:sz w:val="20"/>
      <w:szCs w:val="20"/>
    </w:rPr>
  </w:style>
  <w:style w:type="paragraph" w:customStyle="1" w:styleId="EndNoteBibliographyTitle">
    <w:name w:val="EndNote Bibliography Title"/>
    <w:basedOn w:val="Normal"/>
    <w:link w:val="EndNoteBibliographyTitleChar"/>
    <w:rsid w:val="00EE7E1A"/>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EE7E1A"/>
    <w:rPr>
      <w:rFonts w:ascii="Arial" w:hAnsi="Arial" w:cs="Arial"/>
      <w:noProof/>
    </w:rPr>
  </w:style>
  <w:style w:type="paragraph" w:customStyle="1" w:styleId="EndNoteBibliography">
    <w:name w:val="EndNote Bibliography"/>
    <w:basedOn w:val="Normal"/>
    <w:link w:val="EndNoteBibliographyChar"/>
    <w:rsid w:val="00EE7E1A"/>
    <w:pPr>
      <w:spacing w:line="24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EE7E1A"/>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pssru.ac.uk/project-pages/unit-costs/2015/index.php?file=ful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overnment/uploads/system/uploads/attachment_data/file/480791/2014-15_National_Schedules.xlsx" TargetMode="External"/><Relationship Id="rId17" Type="http://schemas.openxmlformats.org/officeDocument/2006/relationships/hyperlink" Target="https://www.ons.gov.uk/employmentandlabourmarket/peopleinwork/earningsandworkinghours/bulletins/annualsurveyofhoursandearnings/2015provisionalresults" TargetMode="External"/><Relationship Id="rId2" Type="http://schemas.openxmlformats.org/officeDocument/2006/relationships/numbering" Target="numbering.xml"/><Relationship Id="rId16" Type="http://schemas.openxmlformats.org/officeDocument/2006/relationships/hyperlink" Target="http://www.pssru.ac.uk/project-pages/unit-costs/2015/index.php?file=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uploads/system/uploads/attachment_data/file/480791/2014-15_National_Schedules.xlsx" TargetMode="External"/><Relationship Id="rId5" Type="http://schemas.openxmlformats.org/officeDocument/2006/relationships/webSettings" Target="webSettings.xml"/><Relationship Id="rId15" Type="http://schemas.openxmlformats.org/officeDocument/2006/relationships/hyperlink" Target="https://www.medicinescomplete.com/mc/bnf/current/" TargetMode="External"/><Relationship Id="rId10" Type="http://schemas.openxmlformats.org/officeDocument/2006/relationships/hyperlink" Target="https://www.gov.uk/government/uploads/system/uploads/attachment_data/file/480791/2014-15_National_Schedules.xls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pssru.ac.uk/project-pages/unit-costs/2015/index.php?file=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F58DE3-DAFF-489C-87BB-4BBCE5D7E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3763</Words>
  <Characters>2145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25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shali Ganguli</dc:creator>
  <cp:lastModifiedBy>Rachel Hayes</cp:lastModifiedBy>
  <cp:revision>3</cp:revision>
  <dcterms:created xsi:type="dcterms:W3CDTF">2017-07-13T17:10:00Z</dcterms:created>
  <dcterms:modified xsi:type="dcterms:W3CDTF">2017-12-21T16:35:00Z</dcterms:modified>
</cp:coreProperties>
</file>